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34DE5" w14:textId="5276422F" w:rsidR="001B498F" w:rsidDel="00C121AF" w:rsidRDefault="004962AD" w:rsidP="00FE2DFF">
      <w:pPr>
        <w:spacing w:line="480" w:lineRule="auto"/>
        <w:jc w:val="center"/>
        <w:rPr>
          <w:del w:id="0" w:author="Umesh Singh1" w:date="2022-10-29T08:55:00Z"/>
          <w:rFonts w:ascii="Times New Roman" w:hAnsi="Times New Roman" w:cs="Times New Roman"/>
          <w:b/>
          <w:bCs/>
          <w:sz w:val="24"/>
          <w:szCs w:val="24"/>
        </w:rPr>
      </w:pPr>
      <w:del w:id="1" w:author="Umesh Singh1" w:date="2022-10-29T08:55:00Z">
        <w:r w:rsidRPr="00CA6900" w:rsidDel="00C121AF">
          <w:rPr>
            <w:rFonts w:ascii="Times New Roman" w:hAnsi="Times New Roman" w:cs="Times New Roman"/>
            <w:b/>
            <w:bCs/>
            <w:sz w:val="24"/>
            <w:szCs w:val="24"/>
          </w:rPr>
          <w:delText>ABSTRACT</w:delText>
        </w:r>
      </w:del>
    </w:p>
    <w:p w14:paraId="34BD51A2" w14:textId="22FD0706" w:rsidR="003A1ADE" w:rsidDel="00C121AF" w:rsidRDefault="003A1ADE" w:rsidP="001B498F">
      <w:pPr>
        <w:spacing w:line="480" w:lineRule="auto"/>
        <w:rPr>
          <w:del w:id="2" w:author="Umesh Singh1" w:date="2022-10-29T08:55:00Z"/>
          <w:rFonts w:ascii="Times New Roman" w:hAnsi="Times New Roman" w:cs="Times New Roman"/>
          <w:b/>
          <w:bCs/>
          <w:sz w:val="24"/>
          <w:szCs w:val="24"/>
        </w:rPr>
      </w:pPr>
      <w:del w:id="3" w:author="Umesh Singh1" w:date="2022-10-29T08:55:00Z">
        <w:r w:rsidDel="00C121AF">
          <w:rPr>
            <w:rFonts w:ascii="Times New Roman" w:hAnsi="Times New Roman" w:cs="Times New Roman"/>
            <w:b/>
            <w:bCs/>
            <w:sz w:val="24"/>
            <w:szCs w:val="24"/>
          </w:rPr>
          <w:delText xml:space="preserve">Background: </w:delText>
        </w:r>
        <w:r w:rsidRPr="10501E46" w:rsidDel="00C121AF">
          <w:rPr>
            <w:rFonts w:ascii="Times New Roman" w:hAnsi="Times New Roman" w:cs="Times New Roman"/>
            <w:sz w:val="24"/>
            <w:szCs w:val="24"/>
          </w:rPr>
          <w:delText>T</w:delText>
        </w:r>
        <w:r w:rsidRPr="00C6011F" w:rsidDel="00C121AF">
          <w:rPr>
            <w:rFonts w:ascii="Times New Roman" w:hAnsi="Times New Roman" w:cs="Times New Roman"/>
            <w:sz w:val="24"/>
            <w:szCs w:val="24"/>
          </w:rPr>
          <w:delText>he</w:delText>
        </w:r>
        <w:r w:rsidDel="00C121AF">
          <w:rPr>
            <w:rFonts w:ascii="Times New Roman" w:hAnsi="Times New Roman" w:cs="Times New Roman"/>
            <w:sz w:val="24"/>
            <w:szCs w:val="24"/>
          </w:rPr>
          <w:delText xml:space="preserve"> </w:delText>
        </w:r>
        <w:r w:rsidR="003841E3" w:rsidRPr="005967DF" w:rsidDel="00C121AF">
          <w:rPr>
            <w:rFonts w:ascii="Times New Roman" w:hAnsi="Times New Roman" w:cs="Times New Roman"/>
            <w:sz w:val="24"/>
            <w:szCs w:val="24"/>
          </w:rPr>
          <w:delText>Centers for Disease Control and Prevention</w:delText>
        </w:r>
        <w:r w:rsidR="003841E3" w:rsidRPr="00C6011F" w:rsidDel="00C121AF">
          <w:rPr>
            <w:rFonts w:ascii="Times New Roman" w:hAnsi="Times New Roman" w:cs="Times New Roman"/>
            <w:sz w:val="24"/>
            <w:szCs w:val="24"/>
          </w:rPr>
          <w:delText xml:space="preserve"> </w:delText>
        </w:r>
        <w:r w:rsidRPr="00C6011F" w:rsidDel="00C121AF">
          <w:rPr>
            <w:rFonts w:ascii="Times New Roman" w:hAnsi="Times New Roman" w:cs="Times New Roman"/>
            <w:sz w:val="24"/>
            <w:szCs w:val="24"/>
          </w:rPr>
          <w:delText xml:space="preserve">Field Triage </w:delText>
        </w:r>
        <w:r w:rsidR="003841E3" w:rsidRPr="005967DF" w:rsidDel="00C121AF">
          <w:rPr>
            <w:rFonts w:ascii="Times New Roman" w:hAnsi="Times New Roman" w:cs="Times New Roman"/>
            <w:sz w:val="24"/>
            <w:szCs w:val="24"/>
          </w:rPr>
          <w:delText>of the Injured Patients</w:delText>
        </w:r>
        <w:r w:rsidR="003841E3"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Guidelines</w:delText>
        </w:r>
        <w:r w:rsidRPr="00C6011F" w:rsidDel="00C121AF">
          <w:rPr>
            <w:rFonts w:ascii="Times New Roman" w:hAnsi="Times New Roman" w:cs="Times New Roman"/>
            <w:sz w:val="24"/>
            <w:szCs w:val="24"/>
          </w:rPr>
          <w:delText xml:space="preserve"> drives the destination decision for </w:delText>
        </w:r>
        <w:r w:rsidDel="00C121AF">
          <w:rPr>
            <w:rFonts w:ascii="Times New Roman" w:hAnsi="Times New Roman" w:cs="Times New Roman"/>
            <w:sz w:val="24"/>
            <w:szCs w:val="24"/>
          </w:rPr>
          <w:delText xml:space="preserve">millions </w:delText>
        </w:r>
        <w:r w:rsidRPr="00C6011F" w:rsidDel="00C121AF">
          <w:rPr>
            <w:rFonts w:ascii="Times New Roman" w:hAnsi="Times New Roman" w:cs="Times New Roman"/>
            <w:sz w:val="24"/>
            <w:szCs w:val="24"/>
          </w:rPr>
          <w:delText>of EMS</w:delText>
        </w:r>
        <w:r w:rsidR="0039603D" w:rsidDel="00C121AF">
          <w:rPr>
            <w:rFonts w:ascii="Times New Roman" w:hAnsi="Times New Roman" w:cs="Times New Roman"/>
            <w:sz w:val="24"/>
            <w:szCs w:val="24"/>
          </w:rPr>
          <w:delText>-transported</w:delText>
        </w:r>
        <w:r w:rsidR="00E809EC" w:rsidDel="00C121AF">
          <w:rPr>
            <w:rFonts w:ascii="Times New Roman" w:hAnsi="Times New Roman" w:cs="Times New Roman"/>
            <w:sz w:val="24"/>
            <w:szCs w:val="24"/>
          </w:rPr>
          <w:delText xml:space="preserve"> trauma</w:delText>
        </w:r>
        <w:r w:rsidRPr="00C6011F" w:rsidDel="00C121AF">
          <w:rPr>
            <w:rFonts w:ascii="Times New Roman" w:hAnsi="Times New Roman" w:cs="Times New Roman"/>
            <w:sz w:val="24"/>
            <w:szCs w:val="24"/>
          </w:rPr>
          <w:delText xml:space="preserve"> patients annually</w:delText>
        </w:r>
        <w:r w:rsidRPr="10501E46" w:rsidDel="00C121AF">
          <w:rPr>
            <w:rFonts w:ascii="Times New Roman" w:hAnsi="Times New Roman" w:cs="Times New Roman"/>
            <w:sz w:val="24"/>
            <w:szCs w:val="24"/>
          </w:rPr>
          <w:delText>,</w:delText>
        </w:r>
        <w:r w:rsidDel="00C121AF">
          <w:rPr>
            <w:rFonts w:ascii="Times New Roman" w:hAnsi="Times New Roman" w:cs="Times New Roman"/>
            <w:sz w:val="24"/>
            <w:szCs w:val="24"/>
          </w:rPr>
          <w:delText xml:space="preserve"> </w:delText>
        </w:r>
        <w:r w:rsidRPr="10501E46" w:rsidDel="00C121AF">
          <w:rPr>
            <w:rFonts w:ascii="Times New Roman" w:hAnsi="Times New Roman" w:cs="Times New Roman"/>
            <w:sz w:val="24"/>
            <w:szCs w:val="24"/>
          </w:rPr>
          <w:delText>yet limited information exists regarding performance and relationship with patient outcomes as a whole</w:delText>
        </w:r>
        <w:r w:rsidRPr="00C6011F" w:rsidDel="00C121AF">
          <w:rPr>
            <w:rFonts w:ascii="Times New Roman" w:hAnsi="Times New Roman" w:cs="Times New Roman"/>
            <w:sz w:val="24"/>
            <w:szCs w:val="24"/>
          </w:rPr>
          <w:delText>.</w:delText>
        </w:r>
      </w:del>
    </w:p>
    <w:p w14:paraId="4ABFF98C" w14:textId="2FD5A4DB" w:rsidR="001B498F" w:rsidRPr="00A907C6" w:rsidDel="00C121AF" w:rsidRDefault="001B498F" w:rsidP="001B498F">
      <w:pPr>
        <w:spacing w:line="480" w:lineRule="auto"/>
        <w:rPr>
          <w:del w:id="4" w:author="Umesh Singh1" w:date="2022-10-29T08:55:00Z"/>
          <w:rFonts w:ascii="Times New Roman" w:hAnsi="Times New Roman" w:cs="Times New Roman"/>
          <w:sz w:val="24"/>
          <w:szCs w:val="24"/>
        </w:rPr>
      </w:pPr>
      <w:del w:id="5" w:author="Umesh Singh1" w:date="2022-10-29T08:55:00Z">
        <w:r w:rsidRPr="2CFA9201" w:rsidDel="00C121AF">
          <w:rPr>
            <w:rFonts w:ascii="Times New Roman" w:hAnsi="Times New Roman" w:cs="Times New Roman"/>
            <w:b/>
            <w:bCs/>
            <w:sz w:val="24"/>
            <w:szCs w:val="24"/>
          </w:rPr>
          <w:delText xml:space="preserve">Objective: </w:delText>
        </w:r>
        <w:r w:rsidDel="00C121AF">
          <w:rPr>
            <w:rFonts w:ascii="Times New Roman" w:hAnsi="Times New Roman" w:cs="Times New Roman"/>
            <w:sz w:val="24"/>
            <w:szCs w:val="24"/>
          </w:rPr>
          <w:delText>Evaluate</w:delText>
        </w:r>
        <w:r w:rsidRPr="005967DF" w:rsidDel="00C121AF">
          <w:rPr>
            <w:rFonts w:ascii="Times New Roman" w:hAnsi="Times New Roman" w:cs="Times New Roman"/>
            <w:sz w:val="24"/>
            <w:szCs w:val="24"/>
          </w:rPr>
          <w:delText xml:space="preserve"> the association of positive findings on </w:delText>
        </w:r>
        <w:r w:rsidR="00E05177" w:rsidDel="00C121AF">
          <w:rPr>
            <w:rFonts w:ascii="Times New Roman" w:hAnsi="Times New Roman" w:cs="Times New Roman"/>
            <w:sz w:val="24"/>
            <w:szCs w:val="24"/>
          </w:rPr>
          <w:delText>t</w:delText>
        </w:r>
        <w:r w:rsidR="00E05177" w:rsidRPr="00C6011F" w:rsidDel="00C121AF">
          <w:rPr>
            <w:rFonts w:ascii="Times New Roman" w:hAnsi="Times New Roman" w:cs="Times New Roman"/>
            <w:sz w:val="24"/>
            <w:szCs w:val="24"/>
          </w:rPr>
          <w:delText>he</w:delText>
        </w:r>
        <w:r w:rsidR="00E05177" w:rsidDel="00C121AF">
          <w:rPr>
            <w:rFonts w:ascii="Times New Roman" w:hAnsi="Times New Roman" w:cs="Times New Roman"/>
            <w:sz w:val="24"/>
            <w:szCs w:val="24"/>
          </w:rPr>
          <w:delText xml:space="preserve"> </w:delText>
        </w:r>
        <w:r w:rsidR="00E809EC" w:rsidRPr="005967DF" w:rsidDel="00C121AF">
          <w:rPr>
            <w:rFonts w:ascii="Times New Roman" w:hAnsi="Times New Roman" w:cs="Times New Roman"/>
            <w:sz w:val="24"/>
            <w:szCs w:val="24"/>
          </w:rPr>
          <w:delText>Centers for Disease Control and Prevention</w:delText>
        </w:r>
        <w:r w:rsidR="00E809EC" w:rsidRPr="00C6011F" w:rsidDel="00C121AF">
          <w:rPr>
            <w:rFonts w:ascii="Times New Roman" w:hAnsi="Times New Roman" w:cs="Times New Roman"/>
            <w:sz w:val="24"/>
            <w:szCs w:val="24"/>
          </w:rPr>
          <w:delText xml:space="preserve"> </w:delText>
        </w:r>
        <w:r w:rsidR="00E05177" w:rsidRPr="00C6011F" w:rsidDel="00C121AF">
          <w:rPr>
            <w:rFonts w:ascii="Times New Roman" w:hAnsi="Times New Roman" w:cs="Times New Roman"/>
            <w:sz w:val="24"/>
            <w:szCs w:val="24"/>
          </w:rPr>
          <w:delText xml:space="preserve">Field Triage </w:delText>
        </w:r>
        <w:r w:rsidR="00E05177" w:rsidRPr="005967DF" w:rsidDel="00C121AF">
          <w:rPr>
            <w:rFonts w:ascii="Times New Roman" w:hAnsi="Times New Roman" w:cs="Times New Roman"/>
            <w:sz w:val="24"/>
            <w:szCs w:val="24"/>
          </w:rPr>
          <w:delText>of the Injured Patients</w:delText>
        </w:r>
        <w:r w:rsidR="00E05177" w:rsidDel="00C121AF">
          <w:rPr>
            <w:rFonts w:ascii="Times New Roman" w:hAnsi="Times New Roman" w:cs="Times New Roman"/>
            <w:sz w:val="24"/>
            <w:szCs w:val="24"/>
          </w:rPr>
          <w:delText xml:space="preserve"> Guidelines </w:delText>
        </w:r>
        <w:r w:rsidRPr="005967DF" w:rsidDel="00C121AF">
          <w:rPr>
            <w:rFonts w:ascii="Times New Roman" w:hAnsi="Times New Roman" w:cs="Times New Roman"/>
            <w:sz w:val="24"/>
            <w:szCs w:val="24"/>
          </w:rPr>
          <w:delText>with hospital</w:delText>
        </w:r>
        <w:r w:rsidDel="00C121AF">
          <w:rPr>
            <w:rFonts w:ascii="Times New Roman" w:hAnsi="Times New Roman" w:cs="Times New Roman"/>
            <w:sz w:val="24"/>
            <w:szCs w:val="24"/>
          </w:rPr>
          <w:delText>ization</w:delText>
        </w:r>
        <w:r w:rsidRPr="005967DF" w:rsidDel="00C121AF">
          <w:rPr>
            <w:rFonts w:ascii="Times New Roman" w:hAnsi="Times New Roman" w:cs="Times New Roman"/>
            <w:sz w:val="24"/>
            <w:szCs w:val="24"/>
          </w:rPr>
          <w:delText xml:space="preserve"> and mortality</w:delText>
        </w:r>
        <w:r w:rsidR="00E809EC" w:rsidDel="00C121AF">
          <w:rPr>
            <w:rFonts w:ascii="Times New Roman" w:hAnsi="Times New Roman" w:cs="Times New Roman"/>
            <w:sz w:val="24"/>
            <w:szCs w:val="24"/>
          </w:rPr>
          <w:delText>.</w:delText>
        </w:r>
        <w:r w:rsidRPr="2CFA9201" w:rsidDel="00C121AF">
          <w:rPr>
            <w:rFonts w:ascii="Times New Roman" w:hAnsi="Times New Roman" w:cs="Times New Roman"/>
            <w:b/>
            <w:bCs/>
            <w:sz w:val="24"/>
            <w:szCs w:val="24"/>
          </w:rPr>
          <w:delText xml:space="preserve"> </w:delText>
        </w:r>
      </w:del>
    </w:p>
    <w:p w14:paraId="41D541E8" w14:textId="30755340" w:rsidR="001B498F" w:rsidRPr="00A907C6" w:rsidDel="00C121AF" w:rsidRDefault="001B498F" w:rsidP="001B498F">
      <w:pPr>
        <w:spacing w:line="480" w:lineRule="auto"/>
        <w:rPr>
          <w:del w:id="6" w:author="Umesh Singh1" w:date="2022-10-29T08:55:00Z"/>
          <w:rFonts w:ascii="Times New Roman" w:hAnsi="Times New Roman" w:cs="Times New Roman"/>
          <w:b/>
          <w:bCs/>
          <w:sz w:val="24"/>
          <w:szCs w:val="24"/>
        </w:rPr>
      </w:pPr>
      <w:del w:id="7" w:author="Umesh Singh1" w:date="2022-10-29T08:55:00Z">
        <w:r w:rsidRPr="2CFA9201" w:rsidDel="00C121AF">
          <w:rPr>
            <w:rFonts w:ascii="Times New Roman" w:hAnsi="Times New Roman" w:cs="Times New Roman"/>
            <w:b/>
            <w:bCs/>
            <w:sz w:val="24"/>
            <w:szCs w:val="24"/>
          </w:rPr>
          <w:delText>Methods</w:delText>
        </w:r>
        <w:r w:rsidDel="00C121AF">
          <w:rPr>
            <w:rFonts w:ascii="Times New Roman" w:hAnsi="Times New Roman" w:cs="Times New Roman"/>
            <w:b/>
            <w:bCs/>
            <w:sz w:val="24"/>
            <w:szCs w:val="24"/>
          </w:rPr>
          <w:delText xml:space="preserve">: </w:delText>
        </w:r>
        <w:r w:rsidRPr="2CFA9201" w:rsidDel="00C121AF">
          <w:rPr>
            <w:rFonts w:ascii="Times New Roman" w:hAnsi="Times New Roman" w:cs="Times New Roman"/>
            <w:sz w:val="24"/>
            <w:szCs w:val="24"/>
          </w:rPr>
          <w:delText xml:space="preserve">This retrospective study included all 911 responses from the 2019 ESO Data Collaborative research dataset with </w:delText>
        </w:r>
        <w:r w:rsidDel="00C121AF">
          <w:rPr>
            <w:rFonts w:ascii="Times New Roman" w:hAnsi="Times New Roman" w:cs="Times New Roman"/>
            <w:sz w:val="24"/>
            <w:szCs w:val="24"/>
          </w:rPr>
          <w:delText xml:space="preserve">a </w:delText>
        </w:r>
        <w:r w:rsidRPr="2CFA9201" w:rsidDel="00C121AF">
          <w:rPr>
            <w:rFonts w:ascii="Times New Roman" w:hAnsi="Times New Roman" w:cs="Times New Roman"/>
            <w:sz w:val="24"/>
            <w:szCs w:val="24"/>
          </w:rPr>
          <w:delText xml:space="preserve">complete </w:delText>
        </w:r>
        <w:r w:rsidR="00E809EC" w:rsidRPr="005967DF" w:rsidDel="00C121AF">
          <w:rPr>
            <w:rFonts w:ascii="Times New Roman" w:hAnsi="Times New Roman" w:cs="Times New Roman"/>
            <w:sz w:val="24"/>
            <w:szCs w:val="24"/>
          </w:rPr>
          <w:delText>Centers for Disease Control and Prevention</w:delText>
        </w:r>
        <w:r w:rsidR="00E809EC" w:rsidRPr="00C6011F" w:rsidDel="00C121AF">
          <w:rPr>
            <w:rFonts w:ascii="Times New Roman" w:hAnsi="Times New Roman" w:cs="Times New Roman"/>
            <w:sz w:val="24"/>
            <w:szCs w:val="24"/>
          </w:rPr>
          <w:delText xml:space="preserve"> </w:delText>
        </w:r>
        <w:r w:rsidR="00E05177" w:rsidRPr="00C6011F" w:rsidDel="00C121AF">
          <w:rPr>
            <w:rFonts w:ascii="Times New Roman" w:hAnsi="Times New Roman" w:cs="Times New Roman"/>
            <w:sz w:val="24"/>
            <w:szCs w:val="24"/>
          </w:rPr>
          <w:delText xml:space="preserve">Field Triage </w:delText>
        </w:r>
        <w:r w:rsidR="00E05177" w:rsidRPr="005967DF" w:rsidDel="00C121AF">
          <w:rPr>
            <w:rFonts w:ascii="Times New Roman" w:hAnsi="Times New Roman" w:cs="Times New Roman"/>
            <w:sz w:val="24"/>
            <w:szCs w:val="24"/>
          </w:rPr>
          <w:delText>of the Injured Patients</w:delText>
        </w:r>
        <w:r w:rsidR="00E05177" w:rsidDel="00C121AF">
          <w:rPr>
            <w:rFonts w:ascii="Times New Roman" w:hAnsi="Times New Roman" w:cs="Times New Roman"/>
            <w:sz w:val="24"/>
            <w:szCs w:val="24"/>
          </w:rPr>
          <w:delText xml:space="preserve"> Guidelines</w:delText>
        </w:r>
        <w:r w:rsidR="00E05177" w:rsidRPr="2CFA9201"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 xml:space="preserve">and </w:delText>
        </w:r>
        <w:r w:rsidDel="00C121AF">
          <w:rPr>
            <w:rFonts w:ascii="Times New Roman" w:hAnsi="Times New Roman" w:cs="Times New Roman"/>
            <w:sz w:val="24"/>
            <w:szCs w:val="24"/>
          </w:rPr>
          <w:delText xml:space="preserve">linked </w:delText>
        </w:r>
        <w:r w:rsidRPr="2CFA9201" w:rsidDel="00C121AF">
          <w:rPr>
            <w:rFonts w:ascii="Times New Roman" w:hAnsi="Times New Roman" w:cs="Times New Roman"/>
            <w:sz w:val="24"/>
            <w:szCs w:val="24"/>
          </w:rPr>
          <w:delText>emergency department dispositions</w:delText>
        </w:r>
        <w:r w:rsidDel="00C121AF">
          <w:rPr>
            <w:rFonts w:ascii="Times New Roman" w:hAnsi="Times New Roman" w:cs="Times New Roman"/>
            <w:sz w:val="24"/>
            <w:szCs w:val="24"/>
          </w:rPr>
          <w:delText>, excluding</w:delText>
        </w:r>
        <w:r w:rsidRPr="2CFA9201"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children</w:delText>
        </w:r>
        <w:r w:rsidRPr="2CFA9201" w:rsidDel="00C121AF">
          <w:rPr>
            <w:rFonts w:ascii="Times New Roman" w:hAnsi="Times New Roman" w:cs="Times New Roman"/>
            <w:sz w:val="24"/>
            <w:szCs w:val="24"/>
          </w:rPr>
          <w:delText xml:space="preserve"> and cardiac arrests prior to EMS arrival. Patients were </w:delText>
        </w:r>
        <w:r w:rsidDel="00C121AF">
          <w:rPr>
            <w:rFonts w:ascii="Times New Roman" w:hAnsi="Times New Roman" w:cs="Times New Roman"/>
            <w:sz w:val="24"/>
            <w:szCs w:val="24"/>
          </w:rPr>
          <w:delText>categorized by</w:delText>
        </w:r>
        <w:r w:rsidRPr="2CFA9201" w:rsidDel="00C121AF">
          <w:rPr>
            <w:rFonts w:ascii="Times New Roman" w:hAnsi="Times New Roman" w:cs="Times New Roman"/>
            <w:sz w:val="24"/>
            <w:szCs w:val="24"/>
          </w:rPr>
          <w:delText xml:space="preserve"> </w:delText>
        </w:r>
        <w:r w:rsidR="00E809EC" w:rsidRPr="005967DF" w:rsidDel="00C121AF">
          <w:rPr>
            <w:rFonts w:ascii="Times New Roman" w:hAnsi="Times New Roman" w:cs="Times New Roman"/>
            <w:sz w:val="24"/>
            <w:szCs w:val="24"/>
          </w:rPr>
          <w:delText>Centers for Disease Control and Prevention</w:delText>
        </w:r>
        <w:r w:rsidR="00E809EC" w:rsidRPr="00C6011F" w:rsidDel="00C121AF">
          <w:rPr>
            <w:rFonts w:ascii="Times New Roman" w:hAnsi="Times New Roman" w:cs="Times New Roman"/>
            <w:sz w:val="24"/>
            <w:szCs w:val="24"/>
          </w:rPr>
          <w:delText xml:space="preserve"> </w:delText>
        </w:r>
        <w:r w:rsidR="00E05177" w:rsidRPr="00C6011F" w:rsidDel="00C121AF">
          <w:rPr>
            <w:rFonts w:ascii="Times New Roman" w:hAnsi="Times New Roman" w:cs="Times New Roman"/>
            <w:sz w:val="24"/>
            <w:szCs w:val="24"/>
          </w:rPr>
          <w:delText xml:space="preserve">Field Triage </w:delText>
        </w:r>
        <w:r w:rsidR="00E05177" w:rsidRPr="005967DF" w:rsidDel="00C121AF">
          <w:rPr>
            <w:rFonts w:ascii="Times New Roman" w:hAnsi="Times New Roman" w:cs="Times New Roman"/>
            <w:sz w:val="24"/>
            <w:szCs w:val="24"/>
          </w:rPr>
          <w:delText>of the Injured Patients</w:delText>
        </w:r>
        <w:r w:rsidR="00E05177" w:rsidDel="00C121AF">
          <w:rPr>
            <w:rFonts w:ascii="Times New Roman" w:hAnsi="Times New Roman" w:cs="Times New Roman"/>
            <w:sz w:val="24"/>
            <w:szCs w:val="24"/>
          </w:rPr>
          <w:delText xml:space="preserve"> Guidelines </w:delText>
        </w:r>
        <w:r w:rsidRPr="2CFA9201" w:rsidDel="00C121AF">
          <w:rPr>
            <w:rFonts w:ascii="Times New Roman" w:hAnsi="Times New Roman" w:cs="Times New Roman"/>
            <w:sz w:val="24"/>
            <w:szCs w:val="24"/>
          </w:rPr>
          <w:delText>step</w:delText>
        </w:r>
        <w:r w:rsidDel="00C121AF">
          <w:rPr>
            <w:rFonts w:ascii="Times New Roman" w:hAnsi="Times New Roman" w:cs="Times New Roman"/>
            <w:sz w:val="24"/>
            <w:szCs w:val="24"/>
          </w:rPr>
          <w:delText>(</w:delText>
        </w:r>
        <w:r w:rsidRPr="2CFA9201" w:rsidDel="00C121AF">
          <w:rPr>
            <w:rFonts w:ascii="Times New Roman" w:hAnsi="Times New Roman" w:cs="Times New Roman"/>
            <w:sz w:val="24"/>
            <w:szCs w:val="24"/>
          </w:rPr>
          <w:delText>s</w:delText>
        </w:r>
        <w:r w:rsidDel="00C121AF">
          <w:rPr>
            <w:rFonts w:ascii="Times New Roman" w:hAnsi="Times New Roman" w:cs="Times New Roman"/>
            <w:sz w:val="24"/>
            <w:szCs w:val="24"/>
          </w:rPr>
          <w:delText>) met.</w:delText>
        </w:r>
        <w:r w:rsidR="00EA6A7E"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O</w:delText>
        </w:r>
        <w:r w:rsidRPr="2CFA9201" w:rsidDel="00C121AF">
          <w:rPr>
            <w:rFonts w:ascii="Times New Roman" w:hAnsi="Times New Roman" w:cs="Times New Roman"/>
            <w:sz w:val="24"/>
            <w:szCs w:val="24"/>
          </w:rPr>
          <w:delText xml:space="preserve">utcomes were </w:delText>
        </w:r>
        <w:r w:rsidDel="00C121AF">
          <w:rPr>
            <w:rFonts w:ascii="Times New Roman" w:hAnsi="Times New Roman" w:cs="Times New Roman"/>
            <w:sz w:val="24"/>
            <w:szCs w:val="24"/>
          </w:rPr>
          <w:delText xml:space="preserve">hospitalization </w:delText>
        </w:r>
        <w:r w:rsidRPr="2CFA9201" w:rsidDel="00C121AF">
          <w:rPr>
            <w:rFonts w:ascii="Times New Roman" w:hAnsi="Times New Roman" w:cs="Times New Roman"/>
            <w:sz w:val="24"/>
            <w:szCs w:val="24"/>
          </w:rPr>
          <w:delText xml:space="preserve">and </w:delText>
        </w:r>
        <w:r w:rsidR="00C73CDA" w:rsidDel="00C121AF">
          <w:rPr>
            <w:rFonts w:ascii="Times New Roman" w:hAnsi="Times New Roman" w:cs="Times New Roman"/>
            <w:sz w:val="24"/>
            <w:szCs w:val="24"/>
          </w:rPr>
          <w:delText>emergency department</w:delText>
        </w:r>
        <w:r w:rsidR="003A733E" w:rsidDel="00C121AF">
          <w:rPr>
            <w:rFonts w:ascii="Times New Roman" w:hAnsi="Times New Roman" w:cs="Times New Roman"/>
            <w:sz w:val="24"/>
            <w:szCs w:val="24"/>
          </w:rPr>
          <w:delText xml:space="preserve"> </w:delText>
        </w:r>
        <w:r w:rsidR="009D65C7" w:rsidDel="00C121AF">
          <w:rPr>
            <w:rFonts w:ascii="Times New Roman" w:hAnsi="Times New Roman" w:cs="Times New Roman"/>
            <w:sz w:val="24"/>
            <w:szCs w:val="24"/>
          </w:rPr>
          <w:delText xml:space="preserve">or </w:delText>
        </w:r>
        <w:r w:rsidDel="00C121AF">
          <w:rPr>
            <w:rFonts w:ascii="Times New Roman" w:hAnsi="Times New Roman" w:cs="Times New Roman"/>
            <w:sz w:val="24"/>
            <w:szCs w:val="24"/>
          </w:rPr>
          <w:delText xml:space="preserve">in-hospital </w:delText>
        </w:r>
        <w:r w:rsidRPr="2CFA9201" w:rsidDel="00C121AF">
          <w:rPr>
            <w:rFonts w:ascii="Times New Roman" w:hAnsi="Times New Roman" w:cs="Times New Roman"/>
            <w:sz w:val="24"/>
            <w:szCs w:val="24"/>
          </w:rPr>
          <w:delText xml:space="preserve">mortality.  </w:delText>
        </w:r>
      </w:del>
    </w:p>
    <w:p w14:paraId="2D4E3727" w14:textId="5781EE74" w:rsidR="001B498F" w:rsidRPr="00A907C6" w:rsidDel="00C121AF" w:rsidRDefault="001B498F" w:rsidP="001B498F">
      <w:pPr>
        <w:spacing w:line="480" w:lineRule="auto"/>
        <w:rPr>
          <w:del w:id="8" w:author="Umesh Singh1" w:date="2022-10-29T08:55:00Z"/>
          <w:rFonts w:ascii="Times New Roman" w:hAnsi="Times New Roman" w:cs="Times New Roman"/>
          <w:sz w:val="24"/>
          <w:szCs w:val="24"/>
        </w:rPr>
      </w:pPr>
      <w:del w:id="9" w:author="Umesh Singh1" w:date="2022-10-29T08:55:00Z">
        <w:r w:rsidRPr="00A907C6" w:rsidDel="00C121AF">
          <w:rPr>
            <w:rFonts w:ascii="Times New Roman" w:hAnsi="Times New Roman" w:cs="Times New Roman"/>
            <w:b/>
            <w:bCs/>
            <w:sz w:val="24"/>
            <w:szCs w:val="24"/>
          </w:rPr>
          <w:delText xml:space="preserve">Results: </w:delText>
        </w:r>
        <w:r w:rsidR="003F62C1" w:rsidDel="00C121AF">
          <w:rPr>
            <w:rFonts w:ascii="Times New Roman" w:hAnsi="Times New Roman" w:cs="Times New Roman"/>
            <w:sz w:val="24"/>
            <w:szCs w:val="24"/>
          </w:rPr>
          <w:delText xml:space="preserve">There were </w:delText>
        </w:r>
        <w:r w:rsidRPr="00A907C6" w:rsidDel="00C121AF">
          <w:rPr>
            <w:rFonts w:ascii="Times New Roman" w:hAnsi="Times New Roman" w:cs="Times New Roman"/>
            <w:sz w:val="24"/>
            <w:szCs w:val="24"/>
          </w:rPr>
          <w:delText xml:space="preserve">86,462 records </w:delText>
        </w:r>
        <w:r w:rsidDel="00C121AF">
          <w:rPr>
            <w:rFonts w:ascii="Times New Roman" w:hAnsi="Times New Roman" w:cs="Times New Roman"/>
            <w:sz w:val="24"/>
            <w:szCs w:val="24"/>
          </w:rPr>
          <w:delText>included</w:delText>
        </w:r>
        <w:r w:rsidRPr="00A907C6" w:rsidDel="00C121AF">
          <w:rPr>
            <w:rFonts w:ascii="Times New Roman" w:hAnsi="Times New Roman" w:cs="Times New Roman"/>
            <w:sz w:val="24"/>
            <w:szCs w:val="24"/>
          </w:rPr>
          <w:delText xml:space="preserve">: </w:delText>
        </w:r>
        <w:r w:rsidR="00A151AB" w:rsidDel="00C121AF">
          <w:rPr>
            <w:rFonts w:ascii="Times New Roman" w:hAnsi="Times New Roman" w:cs="Times New Roman"/>
            <w:sz w:val="24"/>
            <w:szCs w:val="24"/>
          </w:rPr>
          <w:delText>n=</w:delText>
        </w:r>
        <w:r w:rsidR="00A151AB" w:rsidRPr="00A907C6" w:rsidDel="00C121AF">
          <w:rPr>
            <w:rFonts w:ascii="Times New Roman" w:hAnsi="Times New Roman" w:cs="Times New Roman"/>
            <w:sz w:val="24"/>
            <w:szCs w:val="24"/>
          </w:rPr>
          <w:delText xml:space="preserve">65,967 </w:delText>
        </w:r>
        <w:r w:rsidR="00A151AB"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76.3%</w:delText>
        </w:r>
        <w:r w:rsidR="00A151AB"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met no criteria, </w:delText>
        </w:r>
        <w:r w:rsidR="00A151AB" w:rsidDel="00C121AF">
          <w:rPr>
            <w:rFonts w:ascii="Times New Roman" w:hAnsi="Times New Roman" w:cs="Times New Roman"/>
            <w:sz w:val="24"/>
            <w:szCs w:val="24"/>
          </w:rPr>
          <w:delText>n=</w:delText>
        </w:r>
        <w:r w:rsidR="00A151AB" w:rsidRPr="00A907C6" w:rsidDel="00C121AF">
          <w:rPr>
            <w:rFonts w:ascii="Times New Roman" w:hAnsi="Times New Roman" w:cs="Times New Roman"/>
            <w:sz w:val="24"/>
            <w:szCs w:val="24"/>
          </w:rPr>
          <w:delText xml:space="preserve">16,443 </w:delText>
        </w:r>
        <w:r w:rsidR="00844A2D"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19.0%</w:delText>
        </w:r>
        <w:r w:rsidR="00844A2D"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met</w:delText>
        </w:r>
        <w:r w:rsidRPr="00A907C6"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one</w:delText>
        </w:r>
        <w:r w:rsidRPr="00A907C6" w:rsidDel="00C121AF">
          <w:rPr>
            <w:rFonts w:ascii="Times New Roman" w:hAnsi="Times New Roman" w:cs="Times New Roman"/>
            <w:sz w:val="24"/>
            <w:szCs w:val="24"/>
          </w:rPr>
          <w:delText xml:space="preserve"> step</w:delText>
        </w:r>
        <w:r w:rsidDel="00C121AF">
          <w:rPr>
            <w:rFonts w:ascii="Times New Roman" w:hAnsi="Times New Roman" w:cs="Times New Roman"/>
            <w:sz w:val="24"/>
            <w:szCs w:val="24"/>
          </w:rPr>
          <w:delText xml:space="preserve"> (</w:delText>
        </w:r>
        <w:r w:rsidR="00844A2D" w:rsidDel="00C121AF">
          <w:rPr>
            <w:rFonts w:ascii="Times New Roman" w:hAnsi="Times New Roman" w:cs="Times New Roman"/>
            <w:sz w:val="24"/>
            <w:szCs w:val="24"/>
          </w:rPr>
          <w:delText>n=</w:delText>
        </w:r>
        <w:r w:rsidR="00844A2D" w:rsidRPr="00A907C6" w:rsidDel="00C121AF">
          <w:rPr>
            <w:rFonts w:ascii="Times New Roman" w:hAnsi="Times New Roman" w:cs="Times New Roman"/>
            <w:sz w:val="24"/>
            <w:szCs w:val="24"/>
          </w:rPr>
          <w:delText xml:space="preserve">1,571 </w:delText>
        </w:r>
        <w:r w:rsidR="00844A2D"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9.6%</w:delText>
        </w:r>
        <w:r w:rsidR="00844A2D"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vitals</w:delText>
        </w:r>
        <w:r w:rsidRPr="00A907C6" w:rsidDel="00C121AF">
          <w:rPr>
            <w:rFonts w:ascii="Times New Roman" w:hAnsi="Times New Roman" w:cs="Times New Roman"/>
            <w:sz w:val="24"/>
            <w:szCs w:val="24"/>
          </w:rPr>
          <w:delText xml:space="preserve">, </w:delText>
        </w:r>
        <w:r w:rsidR="00844A2D" w:rsidDel="00C121AF">
          <w:rPr>
            <w:rFonts w:ascii="Times New Roman" w:hAnsi="Times New Roman" w:cs="Times New Roman"/>
            <w:sz w:val="24"/>
            <w:szCs w:val="24"/>
          </w:rPr>
          <w:delText>n=</w:delText>
        </w:r>
        <w:r w:rsidR="00844A2D" w:rsidRPr="00A907C6" w:rsidDel="00C121AF">
          <w:rPr>
            <w:rFonts w:ascii="Times New Roman" w:hAnsi="Times New Roman" w:cs="Times New Roman"/>
            <w:sz w:val="24"/>
            <w:szCs w:val="24"/>
          </w:rPr>
          <w:delText xml:space="preserve">1,030 </w:delText>
        </w:r>
        <w:r w:rsidR="00844A2D"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6.3%</w:delText>
        </w:r>
        <w:r w:rsidR="00844A2D"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anato</w:delText>
        </w:r>
        <w:r w:rsidDel="00C121AF">
          <w:rPr>
            <w:rFonts w:ascii="Times New Roman" w:hAnsi="Times New Roman" w:cs="Times New Roman"/>
            <w:sz w:val="24"/>
            <w:szCs w:val="24"/>
          </w:rPr>
          <w:delText>my of injury</w:delText>
        </w:r>
        <w:r w:rsidRPr="00A907C6" w:rsidDel="00C121AF">
          <w:rPr>
            <w:rFonts w:ascii="Times New Roman" w:hAnsi="Times New Roman" w:cs="Times New Roman"/>
            <w:sz w:val="24"/>
            <w:szCs w:val="24"/>
          </w:rPr>
          <w:delText xml:space="preserve">, </w:delText>
        </w:r>
        <w:r w:rsidR="008C6756" w:rsidDel="00C121AF">
          <w:rPr>
            <w:rFonts w:ascii="Times New Roman" w:hAnsi="Times New Roman" w:cs="Times New Roman"/>
            <w:sz w:val="24"/>
            <w:szCs w:val="24"/>
          </w:rPr>
          <w:delText>n=</w:delText>
        </w:r>
        <w:r w:rsidR="00FF4FB0" w:rsidRPr="00A907C6" w:rsidDel="00C121AF">
          <w:rPr>
            <w:rFonts w:ascii="Times New Roman" w:hAnsi="Times New Roman" w:cs="Times New Roman"/>
            <w:sz w:val="24"/>
            <w:szCs w:val="24"/>
          </w:rPr>
          <w:delText xml:space="preserve">993 </w:delText>
        </w:r>
        <w:r w:rsidR="008C6756"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6.0%</w:delText>
        </w:r>
        <w:r w:rsidR="008C6756"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mecha</w:delText>
        </w:r>
        <w:r w:rsidDel="00C121AF">
          <w:rPr>
            <w:rFonts w:ascii="Times New Roman" w:hAnsi="Times New Roman" w:cs="Times New Roman"/>
            <w:sz w:val="24"/>
            <w:szCs w:val="24"/>
          </w:rPr>
          <w:delText>nism of injury</w:delText>
        </w:r>
        <w:r w:rsidRPr="00A907C6" w:rsidDel="00C121AF">
          <w:rPr>
            <w:rFonts w:ascii="Times New Roman" w:hAnsi="Times New Roman" w:cs="Times New Roman"/>
            <w:sz w:val="24"/>
            <w:szCs w:val="24"/>
          </w:rPr>
          <w:delText xml:space="preserve">, </w:delText>
        </w:r>
        <w:r w:rsidR="00687029" w:rsidDel="00C121AF">
          <w:rPr>
            <w:rFonts w:ascii="Times New Roman" w:hAnsi="Times New Roman" w:cs="Times New Roman"/>
            <w:sz w:val="24"/>
            <w:szCs w:val="24"/>
          </w:rPr>
          <w:delText>n=</w:delText>
        </w:r>
        <w:r w:rsidR="00687029" w:rsidRPr="00A907C6" w:rsidDel="00C121AF">
          <w:rPr>
            <w:rFonts w:ascii="Times New Roman" w:hAnsi="Times New Roman" w:cs="Times New Roman"/>
            <w:sz w:val="24"/>
            <w:szCs w:val="24"/>
          </w:rPr>
          <w:delText xml:space="preserve">12,849 </w:delText>
        </w:r>
        <w:r w:rsidR="00687029"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78.1%</w:delText>
        </w:r>
        <w:r w:rsidR="00687029"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special considerations</w:delText>
        </w:r>
        <w:r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and </w:delText>
        </w:r>
        <w:r w:rsidR="008C6756" w:rsidDel="00C121AF">
          <w:rPr>
            <w:rFonts w:ascii="Times New Roman" w:hAnsi="Times New Roman" w:cs="Times New Roman"/>
            <w:sz w:val="24"/>
            <w:szCs w:val="24"/>
          </w:rPr>
          <w:delText>n=</w:delText>
        </w:r>
        <w:r w:rsidR="008C6756" w:rsidRPr="00A907C6" w:rsidDel="00C121AF">
          <w:rPr>
            <w:rFonts w:ascii="Times New Roman" w:hAnsi="Times New Roman" w:cs="Times New Roman"/>
            <w:sz w:val="24"/>
            <w:szCs w:val="24"/>
          </w:rPr>
          <w:delText xml:space="preserve">4,052 </w:delText>
        </w:r>
        <w:r w:rsidR="008C6756"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4.7%</w:delText>
        </w:r>
        <w:r w:rsidR="008C6756" w:rsidDel="00C121AF">
          <w:rPr>
            <w:rFonts w:ascii="Times New Roman" w:hAnsi="Times New Roman" w:cs="Times New Roman"/>
            <w:sz w:val="24"/>
            <w:szCs w:val="24"/>
          </w:rPr>
          <w:delText>)</w:delText>
        </w:r>
        <w:r w:rsidRPr="00A907C6"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met</w:delText>
        </w:r>
        <w:r w:rsidRPr="00A907C6" w:rsidDel="00C121AF">
          <w:rPr>
            <w:rFonts w:ascii="Times New Roman" w:hAnsi="Times New Roman" w:cs="Times New Roman"/>
            <w:sz w:val="24"/>
            <w:szCs w:val="24"/>
          </w:rPr>
          <w:delText xml:space="preserve"> multiple. </w:delText>
        </w:r>
        <w:r w:rsidDel="00C121AF">
          <w:rPr>
            <w:rFonts w:ascii="Times New Roman" w:hAnsi="Times New Roman" w:cs="Times New Roman"/>
            <w:sz w:val="24"/>
            <w:szCs w:val="24"/>
          </w:rPr>
          <w:delText>C</w:delText>
        </w:r>
        <w:r w:rsidRPr="00A907C6" w:rsidDel="00C121AF">
          <w:rPr>
            <w:rFonts w:ascii="Times New Roman" w:hAnsi="Times New Roman" w:cs="Times New Roman"/>
            <w:sz w:val="24"/>
            <w:szCs w:val="24"/>
          </w:rPr>
          <w:delText xml:space="preserve">ompared to </w:delText>
        </w:r>
        <w:r w:rsidDel="00C121AF">
          <w:rPr>
            <w:rFonts w:ascii="Times New Roman" w:hAnsi="Times New Roman" w:cs="Times New Roman"/>
            <w:sz w:val="24"/>
            <w:szCs w:val="24"/>
          </w:rPr>
          <w:delText>meeting</w:delText>
        </w:r>
        <w:r w:rsidRPr="00A907C6" w:rsidDel="00C121AF">
          <w:rPr>
            <w:rFonts w:ascii="Times New Roman" w:hAnsi="Times New Roman" w:cs="Times New Roman"/>
            <w:sz w:val="24"/>
            <w:szCs w:val="24"/>
          </w:rPr>
          <w:delText xml:space="preserve"> no criteria,</w:delText>
        </w:r>
        <w:r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hospitalization </w:delText>
        </w:r>
        <w:r w:rsidDel="00C121AF">
          <w:rPr>
            <w:rFonts w:ascii="Times New Roman" w:hAnsi="Times New Roman" w:cs="Times New Roman"/>
            <w:sz w:val="24"/>
            <w:szCs w:val="24"/>
          </w:rPr>
          <w:delText xml:space="preserve">odds </w:delText>
        </w:r>
        <w:r w:rsidRPr="00A907C6" w:rsidDel="00C121AF">
          <w:rPr>
            <w:rFonts w:ascii="Times New Roman" w:hAnsi="Times New Roman" w:cs="Times New Roman"/>
            <w:sz w:val="24"/>
            <w:szCs w:val="24"/>
          </w:rPr>
          <w:delText xml:space="preserve">increased 3-fold for </w:delText>
        </w:r>
        <w:r w:rsidDel="00C121AF">
          <w:rPr>
            <w:rFonts w:ascii="Times New Roman" w:hAnsi="Times New Roman" w:cs="Times New Roman"/>
            <w:sz w:val="24"/>
            <w:szCs w:val="24"/>
          </w:rPr>
          <w:delText>vitals</w:delText>
        </w:r>
        <w:r w:rsidR="00CE68A8" w:rsidDel="00C121AF">
          <w:rPr>
            <w:rFonts w:ascii="Times New Roman" w:hAnsi="Times New Roman" w:cs="Times New Roman"/>
            <w:sz w:val="24"/>
            <w:szCs w:val="24"/>
          </w:rPr>
          <w:delText xml:space="preserve"> </w:delText>
        </w:r>
        <w:r w:rsidR="00CE68A8" w:rsidRPr="00A907C6" w:rsidDel="00C121AF">
          <w:rPr>
            <w:rFonts w:ascii="Times New Roman" w:hAnsi="Times New Roman" w:cs="Times New Roman"/>
            <w:sz w:val="24"/>
            <w:szCs w:val="24"/>
          </w:rPr>
          <w:delText xml:space="preserve">(OR: 3.07, </w:delText>
        </w:r>
        <w:r w:rsidR="00460D3A" w:rsidDel="00C121AF">
          <w:rPr>
            <w:rFonts w:ascii="Times New Roman" w:hAnsi="Times New Roman" w:cs="Times New Roman"/>
            <w:sz w:val="24"/>
            <w:szCs w:val="24"/>
          </w:rPr>
          <w:delText>95% CI</w:delText>
        </w:r>
        <w:r w:rsidR="00CE68A8" w:rsidRPr="00A907C6" w:rsidDel="00C121AF">
          <w:rPr>
            <w:rFonts w:ascii="Times New Roman" w:hAnsi="Times New Roman" w:cs="Times New Roman"/>
            <w:sz w:val="24"/>
            <w:szCs w:val="24"/>
          </w:rPr>
          <w:delText>: 2.77-3.40)</w:delText>
        </w:r>
        <w:r w:rsidRPr="00A907C6" w:rsidDel="00C121AF">
          <w:rPr>
            <w:rFonts w:ascii="Times New Roman" w:hAnsi="Times New Roman" w:cs="Times New Roman"/>
            <w:sz w:val="24"/>
            <w:szCs w:val="24"/>
          </w:rPr>
          <w:delText xml:space="preserve">, 4-fold for </w:delText>
        </w:r>
        <w:r w:rsidR="00C73CDA" w:rsidRPr="00A907C6" w:rsidDel="00C121AF">
          <w:rPr>
            <w:rFonts w:ascii="Times New Roman" w:hAnsi="Times New Roman" w:cs="Times New Roman"/>
            <w:sz w:val="24"/>
            <w:szCs w:val="24"/>
          </w:rPr>
          <w:delText>anato</w:delText>
        </w:r>
        <w:r w:rsidR="00C73CDA" w:rsidDel="00C121AF">
          <w:rPr>
            <w:rFonts w:ascii="Times New Roman" w:hAnsi="Times New Roman" w:cs="Times New Roman"/>
            <w:sz w:val="24"/>
            <w:szCs w:val="24"/>
          </w:rPr>
          <w:delText>my of injury</w:delText>
        </w:r>
        <w:r w:rsidR="006225D6" w:rsidDel="00C121AF">
          <w:rPr>
            <w:rFonts w:ascii="Times New Roman" w:hAnsi="Times New Roman" w:cs="Times New Roman"/>
            <w:sz w:val="24"/>
            <w:szCs w:val="24"/>
          </w:rPr>
          <w:delText xml:space="preserve"> </w:delText>
        </w:r>
        <w:r w:rsidR="006225D6" w:rsidRPr="00A907C6" w:rsidDel="00C121AF">
          <w:rPr>
            <w:rFonts w:ascii="Times New Roman" w:hAnsi="Times New Roman" w:cs="Times New Roman"/>
            <w:sz w:val="24"/>
            <w:szCs w:val="24"/>
          </w:rPr>
          <w:delText xml:space="preserve">(OR: 3.94, </w:delText>
        </w:r>
        <w:r w:rsidR="00460D3A" w:rsidDel="00C121AF">
          <w:rPr>
            <w:rFonts w:ascii="Times New Roman" w:hAnsi="Times New Roman" w:cs="Times New Roman"/>
            <w:sz w:val="24"/>
            <w:szCs w:val="24"/>
          </w:rPr>
          <w:delText>95% CI</w:delText>
        </w:r>
        <w:r w:rsidR="006225D6" w:rsidRPr="00A907C6" w:rsidDel="00C121AF">
          <w:rPr>
            <w:rFonts w:ascii="Times New Roman" w:hAnsi="Times New Roman" w:cs="Times New Roman"/>
            <w:sz w:val="24"/>
            <w:szCs w:val="24"/>
          </w:rPr>
          <w:delText>: 3.48-4.46)</w:delText>
        </w:r>
        <w:r w:rsidR="002E1EDE"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2-fold </w:delText>
        </w:r>
        <w:r w:rsidDel="00C121AF">
          <w:rPr>
            <w:rFonts w:ascii="Times New Roman" w:hAnsi="Times New Roman" w:cs="Times New Roman"/>
            <w:sz w:val="24"/>
            <w:szCs w:val="24"/>
          </w:rPr>
          <w:delText xml:space="preserve">for </w:delText>
        </w:r>
        <w:r w:rsidR="00C73CDA" w:rsidRPr="00A907C6" w:rsidDel="00C121AF">
          <w:rPr>
            <w:rFonts w:ascii="Times New Roman" w:hAnsi="Times New Roman" w:cs="Times New Roman"/>
            <w:sz w:val="24"/>
            <w:szCs w:val="24"/>
          </w:rPr>
          <w:delText>mecha</w:delText>
        </w:r>
        <w:r w:rsidR="00C73CDA" w:rsidDel="00C121AF">
          <w:rPr>
            <w:rFonts w:ascii="Times New Roman" w:hAnsi="Times New Roman" w:cs="Times New Roman"/>
            <w:sz w:val="24"/>
            <w:szCs w:val="24"/>
          </w:rPr>
          <w:delText>nism of injury</w:delText>
        </w:r>
        <w:r w:rsidRPr="00A907C6" w:rsidDel="00C121AF">
          <w:rPr>
            <w:rFonts w:ascii="Times New Roman" w:hAnsi="Times New Roman" w:cs="Times New Roman"/>
            <w:sz w:val="24"/>
            <w:szCs w:val="24"/>
          </w:rPr>
          <w:delText xml:space="preserve"> </w:delText>
        </w:r>
        <w:r w:rsidR="0014561D" w:rsidRPr="00A907C6" w:rsidDel="00C121AF">
          <w:rPr>
            <w:rFonts w:ascii="Times New Roman" w:hAnsi="Times New Roman" w:cs="Times New Roman"/>
            <w:sz w:val="24"/>
            <w:szCs w:val="24"/>
          </w:rPr>
          <w:delText xml:space="preserve">(OR: 2.00, </w:delText>
        </w:r>
        <w:r w:rsidR="00460D3A" w:rsidDel="00C121AF">
          <w:rPr>
            <w:rFonts w:ascii="Times New Roman" w:hAnsi="Times New Roman" w:cs="Times New Roman"/>
            <w:sz w:val="24"/>
            <w:szCs w:val="24"/>
          </w:rPr>
          <w:delText>95% CI</w:delText>
        </w:r>
        <w:r w:rsidR="0014561D" w:rsidRPr="00A907C6" w:rsidDel="00C121AF">
          <w:rPr>
            <w:rFonts w:ascii="Times New Roman" w:hAnsi="Times New Roman" w:cs="Times New Roman"/>
            <w:sz w:val="24"/>
            <w:szCs w:val="24"/>
          </w:rPr>
          <w:delText>: 1.74-2.29)</w:delText>
        </w:r>
        <w:r w:rsidR="0014561D"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or </w:delText>
        </w:r>
        <w:r w:rsidR="00C73CDA" w:rsidRPr="00A907C6" w:rsidDel="00C121AF">
          <w:rPr>
            <w:rFonts w:ascii="Times New Roman" w:hAnsi="Times New Roman" w:cs="Times New Roman"/>
            <w:sz w:val="24"/>
            <w:szCs w:val="24"/>
          </w:rPr>
          <w:delText>special considerations</w:delText>
        </w:r>
        <w:r w:rsidR="001160E3" w:rsidDel="00C121AF">
          <w:rPr>
            <w:rFonts w:ascii="Times New Roman" w:hAnsi="Times New Roman" w:cs="Times New Roman"/>
            <w:sz w:val="24"/>
            <w:szCs w:val="24"/>
          </w:rPr>
          <w:delText xml:space="preserve"> </w:delText>
        </w:r>
        <w:r w:rsidR="00C07E04" w:rsidRPr="00A907C6" w:rsidDel="00C121AF">
          <w:rPr>
            <w:rFonts w:ascii="Times New Roman" w:hAnsi="Times New Roman" w:cs="Times New Roman"/>
            <w:sz w:val="24"/>
            <w:szCs w:val="24"/>
          </w:rPr>
          <w:delText xml:space="preserve">(OR: 2.46, </w:delText>
        </w:r>
        <w:r w:rsidR="00460D3A" w:rsidDel="00C121AF">
          <w:rPr>
            <w:rFonts w:ascii="Times New Roman" w:hAnsi="Times New Roman" w:cs="Times New Roman"/>
            <w:sz w:val="24"/>
            <w:szCs w:val="24"/>
          </w:rPr>
          <w:delText>95% CI</w:delText>
        </w:r>
        <w:r w:rsidR="00C07E04" w:rsidRPr="00A907C6" w:rsidDel="00C121AF">
          <w:rPr>
            <w:rFonts w:ascii="Times New Roman" w:hAnsi="Times New Roman" w:cs="Times New Roman"/>
            <w:sz w:val="24"/>
            <w:szCs w:val="24"/>
          </w:rPr>
          <w:delText>: 2.36-2.56)</w:delText>
        </w:r>
        <w:r w:rsidRPr="00A907C6"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H</w:delText>
        </w:r>
        <w:r w:rsidRPr="00A907C6" w:rsidDel="00C121AF">
          <w:rPr>
            <w:rFonts w:ascii="Times New Roman" w:hAnsi="Times New Roman" w:cs="Times New Roman"/>
            <w:sz w:val="24"/>
            <w:szCs w:val="24"/>
          </w:rPr>
          <w:delText xml:space="preserve">ospitalization </w:delText>
        </w:r>
        <w:r w:rsidDel="00C121AF">
          <w:rPr>
            <w:rFonts w:ascii="Times New Roman" w:hAnsi="Times New Roman" w:cs="Times New Roman"/>
            <w:sz w:val="24"/>
            <w:szCs w:val="24"/>
          </w:rPr>
          <w:delText xml:space="preserve">odds </w:delText>
        </w:r>
        <w:r w:rsidRPr="00A907C6" w:rsidDel="00C121AF">
          <w:rPr>
            <w:rFonts w:ascii="Times New Roman" w:hAnsi="Times New Roman" w:cs="Times New Roman"/>
            <w:sz w:val="24"/>
            <w:szCs w:val="24"/>
          </w:rPr>
          <w:delText xml:space="preserve">increased 9-fold </w:delText>
        </w:r>
        <w:r w:rsidDel="00C121AF">
          <w:rPr>
            <w:rFonts w:ascii="Times New Roman" w:hAnsi="Times New Roman" w:cs="Times New Roman"/>
            <w:sz w:val="24"/>
            <w:szCs w:val="24"/>
          </w:rPr>
          <w:delText>when</w:delText>
        </w:r>
        <w:r w:rsidRPr="00A907C6" w:rsidDel="00C121AF">
          <w:rPr>
            <w:rFonts w:ascii="Times New Roman" w:hAnsi="Times New Roman" w:cs="Times New Roman"/>
            <w:sz w:val="24"/>
            <w:szCs w:val="24"/>
          </w:rPr>
          <w:delText xml:space="preserve"> positive in multiple steps</w:delText>
        </w:r>
        <w:r w:rsidR="001160E3" w:rsidDel="00C121AF">
          <w:rPr>
            <w:rFonts w:ascii="Times New Roman" w:hAnsi="Times New Roman" w:cs="Times New Roman"/>
            <w:sz w:val="24"/>
            <w:szCs w:val="24"/>
          </w:rPr>
          <w:delText xml:space="preserve"> </w:delText>
        </w:r>
        <w:r w:rsidR="001160E3" w:rsidRPr="00A907C6" w:rsidDel="00C121AF">
          <w:rPr>
            <w:rFonts w:ascii="Times New Roman" w:hAnsi="Times New Roman" w:cs="Times New Roman"/>
            <w:sz w:val="24"/>
            <w:szCs w:val="24"/>
          </w:rPr>
          <w:delText xml:space="preserve">(OR: 8.97, </w:delText>
        </w:r>
        <w:r w:rsidR="00460D3A" w:rsidDel="00C121AF">
          <w:rPr>
            <w:rFonts w:ascii="Times New Roman" w:hAnsi="Times New Roman" w:cs="Times New Roman"/>
            <w:sz w:val="24"/>
            <w:szCs w:val="24"/>
          </w:rPr>
          <w:delText>95% CI</w:delText>
        </w:r>
        <w:r w:rsidR="001160E3" w:rsidRPr="00A907C6" w:rsidDel="00C121AF">
          <w:rPr>
            <w:rFonts w:ascii="Times New Roman" w:hAnsi="Times New Roman" w:cs="Times New Roman"/>
            <w:sz w:val="24"/>
            <w:szCs w:val="24"/>
          </w:rPr>
          <w:delText>: 8.37-9.62)</w:delText>
        </w:r>
        <w:r w:rsidRPr="00A907C6" w:rsidDel="00C121AF">
          <w:rPr>
            <w:rFonts w:ascii="Times New Roman" w:hAnsi="Times New Roman" w:cs="Times New Roman"/>
            <w:sz w:val="24"/>
            <w:szCs w:val="24"/>
          </w:rPr>
          <w:delText xml:space="preserve">. </w:delText>
        </w:r>
        <w:r w:rsidR="00DA68A3" w:rsidRPr="00A907C6" w:rsidDel="00C121AF">
          <w:rPr>
            <w:rFonts w:ascii="Times New Roman" w:hAnsi="Times New Roman" w:cs="Times New Roman"/>
            <w:sz w:val="24"/>
            <w:szCs w:val="24"/>
          </w:rPr>
          <w:delText xml:space="preserve">Overall, </w:delText>
        </w:r>
        <w:r w:rsidR="00FE74DE" w:rsidDel="00C121AF">
          <w:rPr>
            <w:rFonts w:ascii="Times New Roman" w:hAnsi="Times New Roman" w:cs="Times New Roman"/>
            <w:sz w:val="24"/>
            <w:szCs w:val="24"/>
          </w:rPr>
          <w:delText>n=</w:delText>
        </w:r>
        <w:r w:rsidR="00FE74DE" w:rsidRPr="00A907C6" w:rsidDel="00C121AF">
          <w:rPr>
            <w:rFonts w:ascii="Times New Roman" w:hAnsi="Times New Roman" w:cs="Times New Roman"/>
            <w:sz w:val="24"/>
            <w:szCs w:val="24"/>
          </w:rPr>
          <w:delText xml:space="preserve">84,473 </w:delText>
        </w:r>
        <w:r w:rsidR="00FE74DE" w:rsidDel="00C121AF">
          <w:rPr>
            <w:rFonts w:ascii="Times New Roman" w:hAnsi="Times New Roman" w:cs="Times New Roman"/>
            <w:sz w:val="24"/>
            <w:szCs w:val="24"/>
          </w:rPr>
          <w:delText>(</w:delText>
        </w:r>
        <w:r w:rsidR="00DA68A3" w:rsidRPr="00A907C6" w:rsidDel="00C121AF">
          <w:rPr>
            <w:rFonts w:ascii="Times New Roman" w:hAnsi="Times New Roman" w:cs="Times New Roman"/>
            <w:sz w:val="24"/>
            <w:szCs w:val="24"/>
          </w:rPr>
          <w:delText>97.7%</w:delText>
        </w:r>
        <w:r w:rsidR="00FE74DE" w:rsidDel="00C121AF">
          <w:rPr>
            <w:rFonts w:ascii="Times New Roman" w:hAnsi="Times New Roman" w:cs="Times New Roman"/>
            <w:sz w:val="24"/>
            <w:szCs w:val="24"/>
          </w:rPr>
          <w:delText>)</w:delText>
        </w:r>
        <w:r w:rsidR="00DA68A3" w:rsidRPr="00A907C6" w:rsidDel="00C121AF">
          <w:rPr>
            <w:rFonts w:ascii="Times New Roman" w:hAnsi="Times New Roman" w:cs="Times New Roman"/>
            <w:sz w:val="24"/>
            <w:szCs w:val="24"/>
          </w:rPr>
          <w:delText xml:space="preserve"> had mortality data available, </w:delText>
        </w:r>
        <w:r w:rsidR="005D233A" w:rsidDel="00C121AF">
          <w:rPr>
            <w:rFonts w:ascii="Times New Roman" w:hAnsi="Times New Roman" w:cs="Times New Roman"/>
            <w:sz w:val="24"/>
            <w:szCs w:val="24"/>
          </w:rPr>
          <w:delText>n=</w:delText>
        </w:r>
        <w:r w:rsidR="005D233A" w:rsidRPr="00A907C6" w:rsidDel="00C121AF">
          <w:rPr>
            <w:rFonts w:ascii="Times New Roman" w:hAnsi="Times New Roman" w:cs="Times New Roman"/>
            <w:sz w:val="24"/>
            <w:szCs w:val="24"/>
          </w:rPr>
          <w:delText xml:space="preserve">886 </w:delText>
        </w:r>
        <w:r w:rsidR="005D233A" w:rsidDel="00C121AF">
          <w:rPr>
            <w:rFonts w:ascii="Times New Roman" w:hAnsi="Times New Roman" w:cs="Times New Roman"/>
            <w:sz w:val="24"/>
            <w:szCs w:val="24"/>
          </w:rPr>
          <w:delText>(</w:delText>
        </w:r>
        <w:r w:rsidR="00DA68A3" w:rsidRPr="00A907C6" w:rsidDel="00C121AF">
          <w:rPr>
            <w:rFonts w:ascii="Times New Roman" w:hAnsi="Times New Roman" w:cs="Times New Roman"/>
            <w:sz w:val="24"/>
            <w:szCs w:val="24"/>
          </w:rPr>
          <w:delText>1.</w:delText>
        </w:r>
        <w:r w:rsidR="00DA68A3" w:rsidDel="00C121AF">
          <w:rPr>
            <w:rFonts w:ascii="Times New Roman" w:hAnsi="Times New Roman" w:cs="Times New Roman"/>
            <w:sz w:val="24"/>
            <w:szCs w:val="24"/>
          </w:rPr>
          <w:delText>0</w:delText>
        </w:r>
        <w:r w:rsidR="00DA68A3" w:rsidRPr="00A907C6" w:rsidDel="00C121AF">
          <w:rPr>
            <w:rFonts w:ascii="Times New Roman" w:hAnsi="Times New Roman" w:cs="Times New Roman"/>
            <w:sz w:val="24"/>
            <w:szCs w:val="24"/>
          </w:rPr>
          <w:delText>%</w:delText>
        </w:r>
        <w:r w:rsidR="005D233A" w:rsidDel="00C121AF">
          <w:rPr>
            <w:rFonts w:ascii="Times New Roman" w:hAnsi="Times New Roman" w:cs="Times New Roman"/>
            <w:sz w:val="24"/>
            <w:szCs w:val="24"/>
          </w:rPr>
          <w:delText>)</w:delText>
        </w:r>
        <w:r w:rsidR="00DA68A3" w:rsidRPr="00A907C6" w:rsidDel="00C121AF">
          <w:rPr>
            <w:rFonts w:ascii="Times New Roman" w:hAnsi="Times New Roman" w:cs="Times New Roman"/>
            <w:sz w:val="24"/>
            <w:szCs w:val="24"/>
          </w:rPr>
          <w:delText xml:space="preserve"> died.</w:delText>
        </w:r>
        <w:r w:rsidR="00EA6A7E"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When compared to </w:delText>
        </w:r>
        <w:r w:rsidDel="00C121AF">
          <w:rPr>
            <w:rFonts w:ascii="Times New Roman" w:hAnsi="Times New Roman" w:cs="Times New Roman"/>
            <w:sz w:val="24"/>
            <w:szCs w:val="24"/>
          </w:rPr>
          <w:delText>meeting</w:delText>
        </w:r>
        <w:r w:rsidRPr="00A907C6" w:rsidDel="00C121AF">
          <w:rPr>
            <w:rFonts w:ascii="Times New Roman" w:hAnsi="Times New Roman" w:cs="Times New Roman"/>
            <w:sz w:val="24"/>
            <w:szCs w:val="24"/>
          </w:rPr>
          <w:delText xml:space="preserve"> no</w:delText>
        </w:r>
        <w:r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criteria, </w:delText>
        </w:r>
        <w:r w:rsidR="002D1920" w:rsidDel="00C121AF">
          <w:rPr>
            <w:rFonts w:ascii="Times New Roman" w:hAnsi="Times New Roman" w:cs="Times New Roman"/>
            <w:sz w:val="24"/>
            <w:szCs w:val="24"/>
          </w:rPr>
          <w:delText>mortality</w:delText>
        </w:r>
        <w:r w:rsidRPr="00A907C6"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 xml:space="preserve">odds </w:delText>
        </w:r>
        <w:r w:rsidRPr="00A907C6" w:rsidDel="00C121AF">
          <w:rPr>
            <w:rFonts w:ascii="Times New Roman" w:hAnsi="Times New Roman" w:cs="Times New Roman"/>
            <w:sz w:val="24"/>
            <w:szCs w:val="24"/>
          </w:rPr>
          <w:delText xml:space="preserve">increased 10-fold </w:delText>
        </w:r>
        <w:r w:rsidDel="00C121AF">
          <w:rPr>
            <w:rFonts w:ascii="Times New Roman" w:hAnsi="Times New Roman" w:cs="Times New Roman"/>
            <w:sz w:val="24"/>
            <w:szCs w:val="24"/>
          </w:rPr>
          <w:delText>when</w:delText>
        </w:r>
        <w:r w:rsidRPr="00A907C6" w:rsidDel="00C121AF">
          <w:rPr>
            <w:rFonts w:ascii="Times New Roman" w:hAnsi="Times New Roman" w:cs="Times New Roman"/>
            <w:sz w:val="24"/>
            <w:szCs w:val="24"/>
          </w:rPr>
          <w:delText xml:space="preserve"> positive in </w:delText>
        </w:r>
        <w:r w:rsidDel="00C121AF">
          <w:rPr>
            <w:rFonts w:ascii="Times New Roman" w:hAnsi="Times New Roman" w:cs="Times New Roman"/>
            <w:sz w:val="24"/>
            <w:szCs w:val="24"/>
          </w:rPr>
          <w:delText>vitals</w:delText>
        </w:r>
        <w:r w:rsidR="00371493" w:rsidDel="00C121AF">
          <w:rPr>
            <w:rFonts w:ascii="Times New Roman" w:hAnsi="Times New Roman" w:cs="Times New Roman"/>
            <w:sz w:val="24"/>
            <w:szCs w:val="24"/>
          </w:rPr>
          <w:delText xml:space="preserve"> </w:delText>
        </w:r>
        <w:r w:rsidR="00371493" w:rsidRPr="00A907C6" w:rsidDel="00C121AF">
          <w:rPr>
            <w:rFonts w:ascii="Times New Roman" w:hAnsi="Times New Roman" w:cs="Times New Roman"/>
            <w:sz w:val="24"/>
            <w:szCs w:val="24"/>
          </w:rPr>
          <w:delText xml:space="preserve">(OR: 9.58, </w:delText>
        </w:r>
        <w:r w:rsidR="00460D3A" w:rsidDel="00C121AF">
          <w:rPr>
            <w:rFonts w:ascii="Times New Roman" w:hAnsi="Times New Roman" w:cs="Times New Roman"/>
            <w:sz w:val="24"/>
            <w:szCs w:val="24"/>
          </w:rPr>
          <w:delText>95% CI</w:delText>
        </w:r>
        <w:r w:rsidR="00371493" w:rsidRPr="00A907C6" w:rsidDel="00C121AF">
          <w:rPr>
            <w:rFonts w:ascii="Times New Roman" w:hAnsi="Times New Roman" w:cs="Times New Roman"/>
            <w:sz w:val="24"/>
            <w:szCs w:val="24"/>
          </w:rPr>
          <w:delText>: 7.30-12.56)</w:delText>
        </w:r>
        <w:r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2-fold for </w:delText>
        </w:r>
        <w:r w:rsidR="00C73CDA" w:rsidRPr="00A907C6" w:rsidDel="00C121AF">
          <w:rPr>
            <w:rFonts w:ascii="Times New Roman" w:hAnsi="Times New Roman" w:cs="Times New Roman"/>
            <w:sz w:val="24"/>
            <w:szCs w:val="24"/>
          </w:rPr>
          <w:delText>anato</w:delText>
        </w:r>
        <w:r w:rsidR="00C73CDA" w:rsidDel="00C121AF">
          <w:rPr>
            <w:rFonts w:ascii="Times New Roman" w:hAnsi="Times New Roman" w:cs="Times New Roman"/>
            <w:sz w:val="24"/>
            <w:szCs w:val="24"/>
          </w:rPr>
          <w:delText>my of injury</w:delText>
        </w:r>
        <w:r w:rsidRPr="00A907C6" w:rsidDel="00C121AF">
          <w:rPr>
            <w:rFonts w:ascii="Times New Roman" w:hAnsi="Times New Roman" w:cs="Times New Roman"/>
            <w:sz w:val="24"/>
            <w:szCs w:val="24"/>
          </w:rPr>
          <w:delText xml:space="preserve"> </w:delText>
        </w:r>
        <w:r w:rsidR="00EE63F6" w:rsidRPr="00A907C6" w:rsidDel="00C121AF">
          <w:rPr>
            <w:rFonts w:ascii="Times New Roman" w:hAnsi="Times New Roman" w:cs="Times New Roman"/>
            <w:sz w:val="24"/>
            <w:szCs w:val="24"/>
          </w:rPr>
          <w:delText xml:space="preserve">(OR: 2.34, </w:delText>
        </w:r>
        <w:r w:rsidR="00460D3A" w:rsidDel="00C121AF">
          <w:rPr>
            <w:rFonts w:ascii="Times New Roman" w:hAnsi="Times New Roman" w:cs="Times New Roman"/>
            <w:sz w:val="24"/>
            <w:szCs w:val="24"/>
          </w:rPr>
          <w:delText>95% CI</w:delText>
        </w:r>
        <w:r w:rsidR="00EE63F6" w:rsidRPr="00A907C6" w:rsidDel="00C121AF">
          <w:rPr>
            <w:rFonts w:ascii="Times New Roman" w:hAnsi="Times New Roman" w:cs="Times New Roman"/>
            <w:sz w:val="24"/>
            <w:szCs w:val="24"/>
          </w:rPr>
          <w:delText>: 1.28-4.29)</w:delText>
        </w:r>
        <w:r w:rsidR="00EE63F6"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or </w:delText>
        </w:r>
        <w:r w:rsidR="00C73CDA" w:rsidRPr="00A907C6" w:rsidDel="00C121AF">
          <w:rPr>
            <w:rFonts w:ascii="Times New Roman" w:hAnsi="Times New Roman" w:cs="Times New Roman"/>
            <w:sz w:val="24"/>
            <w:szCs w:val="24"/>
          </w:rPr>
          <w:delText>special considerations</w:delText>
        </w:r>
        <w:r w:rsidR="00AD06BF" w:rsidDel="00C121AF">
          <w:rPr>
            <w:rFonts w:ascii="Times New Roman" w:hAnsi="Times New Roman" w:cs="Times New Roman"/>
            <w:sz w:val="24"/>
            <w:szCs w:val="24"/>
          </w:rPr>
          <w:delText xml:space="preserve"> </w:delText>
        </w:r>
        <w:r w:rsidR="00AD06BF" w:rsidRPr="00A907C6" w:rsidDel="00C121AF">
          <w:rPr>
            <w:rFonts w:ascii="Times New Roman" w:hAnsi="Times New Roman" w:cs="Times New Roman"/>
            <w:sz w:val="24"/>
            <w:szCs w:val="24"/>
          </w:rPr>
          <w:delText xml:space="preserve">(OR: 2.10, </w:delText>
        </w:r>
        <w:r w:rsidR="00460D3A" w:rsidDel="00C121AF">
          <w:rPr>
            <w:rFonts w:ascii="Times New Roman" w:hAnsi="Times New Roman" w:cs="Times New Roman"/>
            <w:sz w:val="24"/>
            <w:szCs w:val="24"/>
          </w:rPr>
          <w:delText>95% CI</w:delText>
        </w:r>
        <w:r w:rsidR="00AD06BF" w:rsidRPr="00A907C6" w:rsidDel="00C121AF">
          <w:rPr>
            <w:rFonts w:ascii="Times New Roman" w:hAnsi="Times New Roman" w:cs="Times New Roman"/>
            <w:sz w:val="24"/>
            <w:szCs w:val="24"/>
          </w:rPr>
          <w:delText>: 1.71-2.60)</w:delText>
        </w:r>
        <w:r w:rsidRPr="00A907C6" w:rsidDel="00C121AF">
          <w:rPr>
            <w:rFonts w:ascii="Times New Roman" w:hAnsi="Times New Roman" w:cs="Times New Roman"/>
            <w:sz w:val="24"/>
            <w:szCs w:val="24"/>
          </w:rPr>
          <w:delText xml:space="preserve">. </w:delText>
        </w:r>
        <w:r w:rsidR="00B64B0B" w:rsidDel="00C121AF">
          <w:rPr>
            <w:rFonts w:ascii="Times New Roman" w:hAnsi="Times New Roman" w:cs="Times New Roman"/>
            <w:sz w:val="24"/>
            <w:szCs w:val="24"/>
          </w:rPr>
          <w:delText>There was n</w:delText>
        </w:r>
        <w:r w:rsidR="00B64B0B" w:rsidRPr="00A907C6" w:rsidDel="00C121AF">
          <w:rPr>
            <w:rFonts w:ascii="Times New Roman" w:hAnsi="Times New Roman" w:cs="Times New Roman"/>
            <w:sz w:val="24"/>
            <w:szCs w:val="24"/>
          </w:rPr>
          <w:delText xml:space="preserve">o difference </w:delText>
        </w:r>
        <w:r w:rsidR="00B64B0B" w:rsidDel="00C121AF">
          <w:rPr>
            <w:rFonts w:ascii="Times New Roman" w:hAnsi="Times New Roman" w:cs="Times New Roman"/>
            <w:sz w:val="24"/>
            <w:szCs w:val="24"/>
          </w:rPr>
          <w:delText>when</w:delText>
        </w:r>
        <w:r w:rsidR="00B64B0B" w:rsidRPr="00A907C6" w:rsidDel="00C121AF">
          <w:rPr>
            <w:rFonts w:ascii="Times New Roman" w:hAnsi="Times New Roman" w:cs="Times New Roman"/>
            <w:sz w:val="24"/>
            <w:szCs w:val="24"/>
          </w:rPr>
          <w:delText xml:space="preserve"> only positive </w:delText>
        </w:r>
        <w:r w:rsidR="00B64B0B" w:rsidDel="00C121AF">
          <w:rPr>
            <w:rFonts w:ascii="Times New Roman" w:hAnsi="Times New Roman" w:cs="Times New Roman"/>
            <w:sz w:val="24"/>
            <w:szCs w:val="24"/>
          </w:rPr>
          <w:delText>for mechanism of injury</w:delText>
        </w:r>
        <w:r w:rsidR="00B64B0B" w:rsidRPr="00A907C6" w:rsidDel="00C121AF">
          <w:rPr>
            <w:rFonts w:ascii="Times New Roman" w:hAnsi="Times New Roman" w:cs="Times New Roman"/>
            <w:sz w:val="24"/>
            <w:szCs w:val="24"/>
          </w:rPr>
          <w:delText xml:space="preserve"> (OR: 0.22, </w:delText>
        </w:r>
        <w:r w:rsidR="00460D3A" w:rsidDel="00C121AF">
          <w:rPr>
            <w:rFonts w:ascii="Times New Roman" w:hAnsi="Times New Roman" w:cs="Times New Roman"/>
            <w:sz w:val="24"/>
            <w:szCs w:val="24"/>
          </w:rPr>
          <w:delText>95% CI</w:delText>
        </w:r>
        <w:r w:rsidR="00B64B0B" w:rsidRPr="00A907C6" w:rsidDel="00C121AF">
          <w:rPr>
            <w:rFonts w:ascii="Times New Roman" w:hAnsi="Times New Roman" w:cs="Times New Roman"/>
            <w:sz w:val="24"/>
            <w:szCs w:val="24"/>
          </w:rPr>
          <w:delText xml:space="preserve">: 0.03-1.54). </w:delText>
        </w:r>
        <w:r w:rsidR="002D1920" w:rsidDel="00C121AF">
          <w:rPr>
            <w:rFonts w:ascii="Times New Roman" w:hAnsi="Times New Roman" w:cs="Times New Roman"/>
            <w:sz w:val="24"/>
            <w:szCs w:val="24"/>
          </w:rPr>
          <w:delText>Mortality</w:delText>
        </w:r>
        <w:r w:rsidDel="00C121AF">
          <w:rPr>
            <w:rFonts w:ascii="Times New Roman" w:hAnsi="Times New Roman" w:cs="Times New Roman"/>
            <w:sz w:val="24"/>
            <w:szCs w:val="24"/>
          </w:rPr>
          <w:delText xml:space="preserve"> odds </w:delText>
        </w:r>
        <w:r w:rsidRPr="00A907C6" w:rsidDel="00C121AF">
          <w:rPr>
            <w:rFonts w:ascii="Times New Roman" w:hAnsi="Times New Roman" w:cs="Times New Roman"/>
            <w:sz w:val="24"/>
            <w:szCs w:val="24"/>
          </w:rPr>
          <w:delText xml:space="preserve">increased 23-fold </w:delText>
        </w:r>
        <w:r w:rsidDel="00C121AF">
          <w:rPr>
            <w:rFonts w:ascii="Times New Roman" w:hAnsi="Times New Roman" w:cs="Times New Roman"/>
            <w:sz w:val="24"/>
            <w:szCs w:val="24"/>
          </w:rPr>
          <w:delText>when</w:delText>
        </w:r>
        <w:r w:rsidRPr="00A907C6" w:rsidDel="00C121AF">
          <w:rPr>
            <w:rFonts w:ascii="Times New Roman" w:hAnsi="Times New Roman" w:cs="Times New Roman"/>
            <w:sz w:val="24"/>
            <w:szCs w:val="24"/>
          </w:rPr>
          <w:delText xml:space="preserve"> positive in multiple steps</w:delText>
        </w:r>
        <w:r w:rsidR="004045AE" w:rsidDel="00C121AF">
          <w:rPr>
            <w:rFonts w:ascii="Times New Roman" w:hAnsi="Times New Roman" w:cs="Times New Roman"/>
            <w:sz w:val="24"/>
            <w:szCs w:val="24"/>
          </w:rPr>
          <w:delText xml:space="preserve"> </w:delText>
        </w:r>
        <w:r w:rsidR="004045AE" w:rsidRPr="00A907C6" w:rsidDel="00C121AF">
          <w:rPr>
            <w:rFonts w:ascii="Times New Roman" w:hAnsi="Times New Roman" w:cs="Times New Roman"/>
            <w:sz w:val="24"/>
            <w:szCs w:val="24"/>
          </w:rPr>
          <w:delText xml:space="preserve">(OR: 22.7, </w:delText>
        </w:r>
        <w:r w:rsidR="00460D3A" w:rsidDel="00C121AF">
          <w:rPr>
            <w:rFonts w:ascii="Times New Roman" w:hAnsi="Times New Roman" w:cs="Times New Roman"/>
            <w:sz w:val="24"/>
            <w:szCs w:val="24"/>
          </w:rPr>
          <w:delText>95% CI</w:delText>
        </w:r>
        <w:r w:rsidR="004045AE" w:rsidRPr="00A907C6" w:rsidDel="00C121AF">
          <w:rPr>
            <w:rFonts w:ascii="Times New Roman" w:hAnsi="Times New Roman" w:cs="Times New Roman"/>
            <w:sz w:val="24"/>
            <w:szCs w:val="24"/>
          </w:rPr>
          <w:delText>: 19.7-26.8)</w:delText>
        </w:r>
        <w:r w:rsidRPr="00A907C6" w:rsidDel="00C121AF">
          <w:rPr>
            <w:rFonts w:ascii="Times New Roman" w:hAnsi="Times New Roman" w:cs="Times New Roman"/>
            <w:sz w:val="24"/>
            <w:szCs w:val="24"/>
          </w:rPr>
          <w:delText xml:space="preserve">. </w:delText>
        </w:r>
      </w:del>
    </w:p>
    <w:p w14:paraId="4B7EAED1" w14:textId="199F9DEE" w:rsidR="002D1920" w:rsidDel="00C121AF" w:rsidRDefault="001B498F" w:rsidP="002D1920">
      <w:pPr>
        <w:spacing w:line="480" w:lineRule="auto"/>
        <w:rPr>
          <w:del w:id="10" w:author="Umesh Singh1" w:date="2022-10-29T08:55:00Z"/>
          <w:rFonts w:ascii="Times New Roman" w:hAnsi="Times New Roman" w:cs="Times New Roman"/>
          <w:sz w:val="24"/>
          <w:szCs w:val="24"/>
        </w:rPr>
      </w:pPr>
      <w:del w:id="11" w:author="Umesh Singh1" w:date="2022-10-29T08:55:00Z">
        <w:r w:rsidRPr="00A907C6" w:rsidDel="00C121AF">
          <w:rPr>
            <w:rFonts w:ascii="Times New Roman" w:hAnsi="Times New Roman" w:cs="Times New Roman"/>
            <w:b/>
            <w:bCs/>
            <w:sz w:val="24"/>
            <w:szCs w:val="24"/>
          </w:rPr>
          <w:delText>Conclusion</w:delText>
        </w:r>
        <w:r w:rsidR="003A1ADE" w:rsidDel="00C121AF">
          <w:rPr>
            <w:rFonts w:ascii="Times New Roman" w:hAnsi="Times New Roman" w:cs="Times New Roman"/>
            <w:b/>
            <w:bCs/>
            <w:sz w:val="24"/>
            <w:szCs w:val="24"/>
          </w:rPr>
          <w:delText>s</w:delText>
        </w:r>
        <w:r w:rsidRPr="00A907C6" w:rsidDel="00C121AF">
          <w:rPr>
            <w:rFonts w:ascii="Times New Roman" w:hAnsi="Times New Roman" w:cs="Times New Roman"/>
            <w:b/>
            <w:bCs/>
            <w:sz w:val="24"/>
            <w:szCs w:val="24"/>
          </w:rPr>
          <w:delText xml:space="preserve">: </w:delText>
        </w:r>
        <w:r w:rsidRPr="00A907C6" w:rsidDel="00C121AF">
          <w:rPr>
            <w:rFonts w:ascii="Times New Roman" w:hAnsi="Times New Roman" w:cs="Times New Roman"/>
            <w:sz w:val="24"/>
            <w:szCs w:val="24"/>
          </w:rPr>
          <w:delText xml:space="preserve">Patients meeting multiple </w:delText>
        </w:r>
        <w:r w:rsidR="00E809EC" w:rsidRPr="005967DF" w:rsidDel="00C121AF">
          <w:rPr>
            <w:rFonts w:ascii="Times New Roman" w:hAnsi="Times New Roman" w:cs="Times New Roman"/>
            <w:sz w:val="24"/>
            <w:szCs w:val="24"/>
          </w:rPr>
          <w:delText>Centers for Disease Control and Prevention</w:delText>
        </w:r>
        <w:r w:rsidR="00E809EC" w:rsidRPr="00C6011F" w:rsidDel="00C121AF">
          <w:rPr>
            <w:rFonts w:ascii="Times New Roman" w:hAnsi="Times New Roman" w:cs="Times New Roman"/>
            <w:sz w:val="24"/>
            <w:szCs w:val="24"/>
          </w:rPr>
          <w:delText xml:space="preserve"> </w:delText>
        </w:r>
        <w:r w:rsidR="00C73CDA" w:rsidRPr="00C6011F" w:rsidDel="00C121AF">
          <w:rPr>
            <w:rFonts w:ascii="Times New Roman" w:hAnsi="Times New Roman" w:cs="Times New Roman"/>
            <w:sz w:val="24"/>
            <w:szCs w:val="24"/>
          </w:rPr>
          <w:delText xml:space="preserve">Field Triage </w:delText>
        </w:r>
        <w:r w:rsidR="00C73CDA" w:rsidRPr="005967DF" w:rsidDel="00C121AF">
          <w:rPr>
            <w:rFonts w:ascii="Times New Roman" w:hAnsi="Times New Roman" w:cs="Times New Roman"/>
            <w:sz w:val="24"/>
            <w:szCs w:val="24"/>
          </w:rPr>
          <w:delText>of the Injured Patients</w:delText>
        </w:r>
        <w:r w:rsidR="00C73CDA" w:rsidDel="00C121AF">
          <w:rPr>
            <w:rFonts w:ascii="Times New Roman" w:hAnsi="Times New Roman" w:cs="Times New Roman"/>
            <w:sz w:val="24"/>
            <w:szCs w:val="24"/>
          </w:rPr>
          <w:delText xml:space="preserve"> Guidelines</w:delText>
        </w:r>
        <w:r w:rsidR="00C73CDA" w:rsidRPr="2CFA9201" w:rsidDel="00C121AF">
          <w:rPr>
            <w:rFonts w:ascii="Times New Roman" w:hAnsi="Times New Roman" w:cs="Times New Roman"/>
            <w:sz w:val="24"/>
            <w:szCs w:val="24"/>
          </w:rPr>
          <w:delText xml:space="preserve"> </w:delText>
        </w:r>
        <w:r w:rsidRPr="00A907C6" w:rsidDel="00C121AF">
          <w:rPr>
            <w:rFonts w:ascii="Times New Roman" w:hAnsi="Times New Roman" w:cs="Times New Roman"/>
            <w:sz w:val="24"/>
            <w:szCs w:val="24"/>
          </w:rPr>
          <w:delText xml:space="preserve">steps were at greater risk of hospitalization and death. </w:delText>
        </w:r>
        <w:r w:rsidDel="00C121AF">
          <w:rPr>
            <w:rFonts w:ascii="Times New Roman" w:hAnsi="Times New Roman" w:cs="Times New Roman"/>
            <w:sz w:val="24"/>
            <w:szCs w:val="24"/>
          </w:rPr>
          <w:delText>When</w:delText>
        </w:r>
        <w:r w:rsidRPr="00A907C6"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meeting</w:delText>
        </w:r>
        <w:r w:rsidRPr="00A907C6" w:rsidDel="00C121AF">
          <w:rPr>
            <w:rFonts w:ascii="Times New Roman" w:hAnsi="Times New Roman" w:cs="Times New Roman"/>
            <w:sz w:val="24"/>
            <w:szCs w:val="24"/>
          </w:rPr>
          <w:delText xml:space="preserve"> only one step, </w:delText>
        </w:r>
        <w:r w:rsidR="00C73CDA" w:rsidRPr="00A907C6" w:rsidDel="00C121AF">
          <w:rPr>
            <w:rFonts w:ascii="Times New Roman" w:hAnsi="Times New Roman" w:cs="Times New Roman"/>
            <w:sz w:val="24"/>
            <w:szCs w:val="24"/>
          </w:rPr>
          <w:delText>anato</w:delText>
        </w:r>
        <w:r w:rsidR="00C73CDA" w:rsidDel="00C121AF">
          <w:rPr>
            <w:rFonts w:ascii="Times New Roman" w:hAnsi="Times New Roman" w:cs="Times New Roman"/>
            <w:sz w:val="24"/>
            <w:szCs w:val="24"/>
          </w:rPr>
          <w:delText>my of injury</w:delText>
        </w:r>
        <w:r w:rsidRPr="00A907C6" w:rsidDel="00C121AF">
          <w:rPr>
            <w:rFonts w:ascii="Times New Roman" w:hAnsi="Times New Roman" w:cs="Times New Roman"/>
            <w:sz w:val="24"/>
            <w:szCs w:val="24"/>
          </w:rPr>
          <w:delText xml:space="preserve"> w</w:delText>
        </w:r>
        <w:r w:rsidDel="00C121AF">
          <w:rPr>
            <w:rFonts w:ascii="Times New Roman" w:hAnsi="Times New Roman" w:cs="Times New Roman"/>
            <w:sz w:val="24"/>
            <w:szCs w:val="24"/>
          </w:rPr>
          <w:delText>as</w:delText>
        </w:r>
        <w:r w:rsidRPr="00A907C6" w:rsidDel="00C121AF">
          <w:rPr>
            <w:rFonts w:ascii="Times New Roman" w:hAnsi="Times New Roman" w:cs="Times New Roman"/>
            <w:sz w:val="24"/>
            <w:szCs w:val="24"/>
          </w:rPr>
          <w:delText xml:space="preserve"> associated with greater risk of hospitalization</w:delText>
        </w:r>
        <w:r w:rsidR="004962AD"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vital</w:delText>
        </w:r>
        <w:r w:rsidR="00FA2C83"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s</w:delText>
        </w:r>
        <w:r w:rsidR="00FA2C83" w:rsidDel="00C121AF">
          <w:rPr>
            <w:rFonts w:ascii="Times New Roman" w:hAnsi="Times New Roman" w:cs="Times New Roman"/>
            <w:sz w:val="24"/>
            <w:szCs w:val="24"/>
          </w:rPr>
          <w:delText>ign</w:delText>
        </w:r>
        <w:r w:rsidRPr="00A907C6" w:rsidDel="00C121AF">
          <w:rPr>
            <w:rFonts w:ascii="Times New Roman" w:hAnsi="Times New Roman" w:cs="Times New Roman"/>
            <w:sz w:val="24"/>
            <w:szCs w:val="24"/>
          </w:rPr>
          <w:delText xml:space="preserve"> criteria were associated with greater risk of </w:delText>
        </w:r>
        <w:r w:rsidR="002D1920" w:rsidDel="00C121AF">
          <w:rPr>
            <w:rFonts w:ascii="Times New Roman" w:hAnsi="Times New Roman" w:cs="Times New Roman"/>
            <w:sz w:val="24"/>
            <w:szCs w:val="24"/>
          </w:rPr>
          <w:delText>mortality</w:delText>
        </w:r>
        <w:r w:rsidRPr="00A907C6" w:rsidDel="00C121AF">
          <w:rPr>
            <w:rFonts w:ascii="Times New Roman" w:hAnsi="Times New Roman" w:cs="Times New Roman"/>
            <w:sz w:val="24"/>
            <w:szCs w:val="24"/>
          </w:rPr>
          <w:delText xml:space="preserve">. </w:delText>
        </w:r>
      </w:del>
    </w:p>
    <w:p w14:paraId="2A55ED6A" w14:textId="1B7A6C2F" w:rsidR="002D1920" w:rsidDel="00C121AF" w:rsidRDefault="002D1920" w:rsidP="002D1920">
      <w:pPr>
        <w:spacing w:line="480" w:lineRule="auto"/>
        <w:rPr>
          <w:del w:id="12" w:author="Umesh Singh1" w:date="2022-10-29T08:55:00Z"/>
          <w:rFonts w:ascii="Times New Roman" w:hAnsi="Times New Roman" w:cs="Times New Roman"/>
          <w:sz w:val="24"/>
          <w:szCs w:val="24"/>
        </w:rPr>
      </w:pPr>
    </w:p>
    <w:p w14:paraId="1A905323" w14:textId="7E8B400A" w:rsidR="004039AE" w:rsidDel="00C121AF" w:rsidRDefault="004039AE" w:rsidP="002D1920">
      <w:pPr>
        <w:spacing w:line="480" w:lineRule="auto"/>
        <w:rPr>
          <w:del w:id="13" w:author="Umesh Singh1" w:date="2022-10-29T08:55:00Z"/>
          <w:rFonts w:ascii="Times New Roman" w:hAnsi="Times New Roman" w:cs="Times New Roman"/>
          <w:sz w:val="24"/>
          <w:szCs w:val="24"/>
        </w:rPr>
      </w:pPr>
      <w:del w:id="14" w:author="Umesh Singh1" w:date="2022-10-29T08:55:00Z">
        <w:r w:rsidRPr="00653573" w:rsidDel="00C121AF">
          <w:rPr>
            <w:rFonts w:ascii="Times New Roman" w:hAnsi="Times New Roman" w:cs="Times New Roman"/>
            <w:b/>
            <w:bCs/>
            <w:sz w:val="24"/>
            <w:szCs w:val="24"/>
          </w:rPr>
          <w:delText xml:space="preserve">Key Words: </w:delText>
        </w:r>
        <w:r w:rsidR="00393855" w:rsidRPr="00393855" w:rsidDel="00C121AF">
          <w:rPr>
            <w:rFonts w:ascii="Times New Roman" w:hAnsi="Times New Roman" w:cs="Times New Roman"/>
            <w:sz w:val="24"/>
            <w:szCs w:val="24"/>
          </w:rPr>
          <w:delText xml:space="preserve">EMS; CDC Field Triage Guidelines; </w:delText>
        </w:r>
        <w:r w:rsidRPr="00653573" w:rsidDel="00C121AF">
          <w:rPr>
            <w:rFonts w:ascii="Times New Roman" w:hAnsi="Times New Roman" w:cs="Times New Roman"/>
            <w:sz w:val="24"/>
            <w:szCs w:val="24"/>
          </w:rPr>
          <w:delText>Emergency</w:delText>
        </w:r>
        <w:r w:rsidR="005B0F19" w:rsidDel="00C121AF">
          <w:rPr>
            <w:rFonts w:ascii="Times New Roman" w:hAnsi="Times New Roman" w:cs="Times New Roman"/>
            <w:sz w:val="24"/>
            <w:szCs w:val="24"/>
          </w:rPr>
          <w:delText>;</w:delText>
        </w:r>
        <w:r w:rsidRPr="00653573"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Trauma</w:delText>
        </w:r>
        <w:r w:rsidR="00B12E3D" w:rsidDel="00C121AF">
          <w:rPr>
            <w:rFonts w:ascii="Times New Roman" w:hAnsi="Times New Roman" w:cs="Times New Roman"/>
            <w:sz w:val="24"/>
            <w:szCs w:val="24"/>
          </w:rPr>
          <w:delText xml:space="preserve"> </w:delText>
        </w:r>
      </w:del>
    </w:p>
    <w:p w14:paraId="68B2D123" w14:textId="3F24AE87" w:rsidR="001B498F" w:rsidDel="00C121AF" w:rsidRDefault="001B498F" w:rsidP="001B498F">
      <w:pPr>
        <w:spacing w:line="480" w:lineRule="auto"/>
        <w:rPr>
          <w:del w:id="15" w:author="Umesh Singh1" w:date="2022-10-29T08:55:00Z"/>
          <w:rFonts w:ascii="Times New Roman" w:hAnsi="Times New Roman" w:cs="Times New Roman"/>
          <w:sz w:val="24"/>
          <w:szCs w:val="24"/>
        </w:rPr>
      </w:pPr>
    </w:p>
    <w:p w14:paraId="48F783FC" w14:textId="58709D27" w:rsidR="004039AE" w:rsidDel="00C121AF" w:rsidRDefault="004039AE">
      <w:pPr>
        <w:rPr>
          <w:del w:id="16" w:author="Umesh Singh1" w:date="2022-10-29T08:55:00Z"/>
          <w:rFonts w:ascii="Times New Roman" w:hAnsi="Times New Roman" w:cs="Times New Roman"/>
          <w:b/>
          <w:bCs/>
          <w:sz w:val="24"/>
          <w:szCs w:val="24"/>
        </w:rPr>
      </w:pPr>
      <w:del w:id="17" w:author="Umesh Singh1" w:date="2022-10-29T08:55:00Z">
        <w:r w:rsidDel="00C121AF">
          <w:rPr>
            <w:rFonts w:ascii="Times New Roman" w:hAnsi="Times New Roman" w:cs="Times New Roman"/>
            <w:b/>
            <w:bCs/>
            <w:sz w:val="24"/>
            <w:szCs w:val="24"/>
          </w:rPr>
          <w:br w:type="page"/>
        </w:r>
      </w:del>
    </w:p>
    <w:p w14:paraId="48F5692A" w14:textId="71276FE9" w:rsidR="00C6011F" w:rsidRPr="00C6011F" w:rsidDel="00C121AF" w:rsidRDefault="6D785B0B" w:rsidP="00C6011F">
      <w:pPr>
        <w:spacing w:line="480" w:lineRule="auto"/>
        <w:rPr>
          <w:del w:id="18" w:author="Umesh Singh1" w:date="2022-10-29T08:55:00Z"/>
          <w:rFonts w:ascii="Times New Roman" w:hAnsi="Times New Roman" w:cs="Times New Roman"/>
          <w:b/>
          <w:bCs/>
          <w:sz w:val="24"/>
          <w:szCs w:val="24"/>
        </w:rPr>
      </w:pPr>
      <w:del w:id="19" w:author="Umesh Singh1" w:date="2022-10-29T08:55:00Z">
        <w:r w:rsidRPr="2CFA9201" w:rsidDel="00C121AF">
          <w:rPr>
            <w:rFonts w:ascii="Times New Roman" w:hAnsi="Times New Roman" w:cs="Times New Roman"/>
            <w:b/>
            <w:bCs/>
            <w:sz w:val="24"/>
            <w:szCs w:val="24"/>
          </w:rPr>
          <w:delText>Background</w:delText>
        </w:r>
      </w:del>
    </w:p>
    <w:p w14:paraId="6B5401D9" w14:textId="4FCC8BD1" w:rsidR="00BA01A4" w:rsidDel="00C121AF" w:rsidRDefault="009D06FD" w:rsidP="00306C25">
      <w:pPr>
        <w:spacing w:line="480" w:lineRule="auto"/>
        <w:ind w:firstLine="720"/>
        <w:rPr>
          <w:del w:id="20" w:author="Umesh Singh1" w:date="2022-10-29T08:55:00Z"/>
          <w:rFonts w:ascii="Times New Roman" w:hAnsi="Times New Roman" w:cs="Times New Roman"/>
          <w:sz w:val="24"/>
          <w:szCs w:val="24"/>
        </w:rPr>
      </w:pPr>
      <w:del w:id="21" w:author="Umesh Singh1" w:date="2022-10-29T08:55:00Z">
        <w:r w:rsidRPr="009D06FD" w:rsidDel="00C121AF">
          <w:rPr>
            <w:rFonts w:ascii="Times New Roman" w:hAnsi="Times New Roman" w:cs="Times New Roman"/>
            <w:sz w:val="24"/>
            <w:szCs w:val="24"/>
          </w:rPr>
          <w:delText xml:space="preserve">For patients injured in the out-of-hospital setting, the </w:delText>
        </w:r>
        <w:r w:rsidRPr="10501E46" w:rsidDel="00C121AF">
          <w:rPr>
            <w:rFonts w:ascii="Times New Roman" w:hAnsi="Times New Roman" w:cs="Times New Roman"/>
            <w:sz w:val="24"/>
            <w:szCs w:val="24"/>
          </w:rPr>
          <w:delText xml:space="preserve">emergency medical services (EMS) </w:delText>
        </w:r>
        <w:r w:rsidRPr="009D06FD" w:rsidDel="00C121AF">
          <w:rPr>
            <w:rFonts w:ascii="Times New Roman" w:hAnsi="Times New Roman" w:cs="Times New Roman"/>
            <w:sz w:val="24"/>
            <w:szCs w:val="24"/>
          </w:rPr>
          <w:delText>decision on where to transport for definitive care can have lasting consequences.</w:delText>
        </w:r>
        <w:r w:rsidR="00770D1A" w:rsidDel="00C121AF">
          <w:rPr>
            <w:rFonts w:ascii="Times New Roman" w:hAnsi="Times New Roman" w:cs="Times New Roman"/>
            <w:sz w:val="24"/>
            <w:szCs w:val="24"/>
          </w:rPr>
          <w:delText xml:space="preserve"> </w:delText>
        </w:r>
        <w:r w:rsidR="6D785B0B" w:rsidRPr="10501E46" w:rsidDel="00C121AF">
          <w:rPr>
            <w:rFonts w:ascii="Times New Roman" w:hAnsi="Times New Roman" w:cs="Times New Roman"/>
            <w:sz w:val="24"/>
            <w:szCs w:val="24"/>
          </w:rPr>
          <w:delText>Survival</w:delText>
        </w:r>
        <w:r w:rsidR="6D785B0B" w:rsidRPr="00C6011F" w:rsidDel="00C121AF">
          <w:rPr>
            <w:rFonts w:ascii="Times New Roman" w:hAnsi="Times New Roman" w:cs="Times New Roman"/>
            <w:sz w:val="24"/>
            <w:szCs w:val="24"/>
          </w:rPr>
          <w:delText xml:space="preserve"> from critical trauma improves when care is provided in a designated trauma center</w:delText>
        </w:r>
        <w:r w:rsidR="006813EC" w:rsidDel="00C121AF">
          <w:rPr>
            <w:rFonts w:ascii="Times New Roman" w:hAnsi="Times New Roman" w:cs="Times New Roman"/>
            <w:sz w:val="24"/>
            <w:szCs w:val="24"/>
          </w:rPr>
          <w:delText xml:space="preserve"> </w:delText>
        </w:r>
        <w:r w:rsidR="00931C4E" w:rsidDel="00C121AF">
          <w:rPr>
            <w:rFonts w:ascii="Times New Roman" w:hAnsi="Times New Roman" w:cs="Times New Roman"/>
            <w:sz w:val="24"/>
            <w:szCs w:val="24"/>
          </w:rPr>
          <w:fldChar w:fldCharType="begin">
            <w:fldData xml:space="preserve">PEVuZE5vdGU+PENpdGU+PEF1dGhvcj5IYWFzPC9BdXRob3I+PFllYXI+MjAxMDwvWWVhcj48UmVj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</w:fldData>
          </w:fldChar>
        </w:r>
        <w:r w:rsidR="00931C4E" w:rsidDel="00C121AF">
          <w:rPr>
            <w:rFonts w:ascii="Times New Roman" w:hAnsi="Times New Roman" w:cs="Times New Roman"/>
            <w:sz w:val="24"/>
            <w:szCs w:val="24"/>
          </w:rPr>
          <w:delInstrText xml:space="preserve"> ADDIN EN.CITE </w:delInstrText>
        </w:r>
        <w:r w:rsidR="00931C4E" w:rsidDel="00C121AF">
          <w:rPr>
            <w:rFonts w:ascii="Times New Roman" w:hAnsi="Times New Roman" w:cs="Times New Roman"/>
            <w:sz w:val="24"/>
            <w:szCs w:val="24"/>
          </w:rPr>
          <w:fldChar w:fldCharType="begin">
            <w:fldData xml:space="preserve">PEVuZE5vdGU+PENpdGU+PEF1dGhvcj5IYWFzPC9BdXRob3I+PFllYXI+MjAxMDwvWWVhcj48UmVj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</w:fldData>
          </w:fldChar>
        </w:r>
        <w:r w:rsidR="00931C4E" w:rsidDel="00C121AF">
          <w:rPr>
            <w:rFonts w:ascii="Times New Roman" w:hAnsi="Times New Roman" w:cs="Times New Roman"/>
            <w:sz w:val="24"/>
            <w:szCs w:val="24"/>
          </w:rPr>
          <w:delInstrText xml:space="preserve"> ADDIN EN.CITE.DATA </w:delInstrText>
        </w:r>
        <w:r w:rsidR="00931C4E" w:rsidDel="00C121AF">
          <w:rPr>
            <w:rFonts w:ascii="Times New Roman" w:hAnsi="Times New Roman" w:cs="Times New Roman"/>
            <w:sz w:val="24"/>
            <w:szCs w:val="24"/>
          </w:rPr>
        </w:r>
        <w:r w:rsidR="00931C4E" w:rsidDel="00C121AF">
          <w:rPr>
            <w:rFonts w:ascii="Times New Roman" w:hAnsi="Times New Roman" w:cs="Times New Roman"/>
            <w:sz w:val="24"/>
            <w:szCs w:val="24"/>
          </w:rPr>
          <w:fldChar w:fldCharType="end"/>
        </w:r>
        <w:r w:rsidR="00931C4E" w:rsidDel="00C121AF">
          <w:rPr>
            <w:rFonts w:ascii="Times New Roman" w:hAnsi="Times New Roman" w:cs="Times New Roman"/>
            <w:sz w:val="24"/>
            <w:szCs w:val="24"/>
          </w:rPr>
        </w:r>
        <w:r w:rsidR="00931C4E" w:rsidDel="00C121AF">
          <w:rPr>
            <w:rFonts w:ascii="Times New Roman" w:hAnsi="Times New Roman" w:cs="Times New Roman"/>
            <w:sz w:val="24"/>
            <w:szCs w:val="24"/>
          </w:rPr>
          <w:fldChar w:fldCharType="separate"/>
        </w:r>
        <w:r w:rsidR="00931C4E" w:rsidDel="00C121AF">
          <w:rPr>
            <w:rFonts w:ascii="Times New Roman" w:hAnsi="Times New Roman" w:cs="Times New Roman"/>
            <w:noProof/>
            <w:sz w:val="24"/>
            <w:szCs w:val="24"/>
          </w:rPr>
          <w:delText>(Haas et al., 2010; Mackersie, 2006)</w:delText>
        </w:r>
        <w:r w:rsidR="00931C4E" w:rsidDel="00C121AF">
          <w:rPr>
            <w:rFonts w:ascii="Times New Roman" w:hAnsi="Times New Roman" w:cs="Times New Roman"/>
            <w:sz w:val="24"/>
            <w:szCs w:val="24"/>
          </w:rPr>
          <w:fldChar w:fldCharType="end"/>
        </w:r>
        <w:r w:rsidR="008C6060" w:rsidDel="00C121AF">
          <w:rPr>
            <w:rFonts w:ascii="Times New Roman" w:hAnsi="Times New Roman" w:cs="Times New Roman"/>
            <w:sz w:val="24"/>
            <w:szCs w:val="24"/>
          </w:rPr>
          <w:delText>.</w:delText>
        </w:r>
        <w:r w:rsidR="6D785B0B" w:rsidRPr="00C6011F" w:rsidDel="00C121AF">
          <w:rPr>
            <w:rFonts w:ascii="Times New Roman" w:hAnsi="Times New Roman" w:cs="Times New Roman"/>
            <w:sz w:val="24"/>
            <w:szCs w:val="24"/>
          </w:rPr>
          <w:delText xml:space="preserve"> </w:delText>
        </w:r>
        <w:r w:rsidR="002C4DA4" w:rsidDel="00C121AF">
          <w:rPr>
            <w:rFonts w:ascii="Times New Roman" w:hAnsi="Times New Roman" w:cs="Times New Roman"/>
            <w:sz w:val="24"/>
            <w:szCs w:val="24"/>
          </w:rPr>
          <w:delText xml:space="preserve">Trauma </w:delText>
        </w:r>
        <w:r w:rsidR="002C4DA4" w:rsidRPr="10501E46" w:rsidDel="00C121AF">
          <w:rPr>
            <w:rFonts w:ascii="Times New Roman" w:hAnsi="Times New Roman" w:cs="Times New Roman"/>
            <w:sz w:val="24"/>
            <w:szCs w:val="24"/>
          </w:rPr>
          <w:delText>s</w:delText>
        </w:r>
        <w:r w:rsidR="6D785B0B" w:rsidRPr="00C6011F" w:rsidDel="00C121AF">
          <w:rPr>
            <w:rFonts w:ascii="Times New Roman" w:hAnsi="Times New Roman" w:cs="Times New Roman"/>
            <w:sz w:val="24"/>
            <w:szCs w:val="24"/>
          </w:rPr>
          <w:delText xml:space="preserve">ystem-level quality is optimized when non-critical trauma patients are primarily cared for in </w:delText>
        </w:r>
        <w:r w:rsidR="14F30901" w:rsidRPr="00C6011F" w:rsidDel="00C121AF">
          <w:rPr>
            <w:rFonts w:ascii="Times New Roman" w:hAnsi="Times New Roman" w:cs="Times New Roman"/>
            <w:sz w:val="24"/>
            <w:szCs w:val="24"/>
          </w:rPr>
          <w:delText xml:space="preserve">the most appropriate </w:delText>
        </w:r>
        <w:r w:rsidR="6CCF250A" w:rsidRPr="638ED3D3" w:rsidDel="00C121AF">
          <w:rPr>
            <w:rFonts w:ascii="Times New Roman" w:hAnsi="Times New Roman" w:cs="Times New Roman"/>
            <w:sz w:val="24"/>
            <w:szCs w:val="24"/>
          </w:rPr>
          <w:delText>location</w:delText>
        </w:r>
        <w:r w:rsidR="14F30901" w:rsidRPr="00C6011F" w:rsidDel="00C121AF">
          <w:rPr>
            <w:rFonts w:ascii="Times New Roman" w:hAnsi="Times New Roman" w:cs="Times New Roman"/>
            <w:sz w:val="24"/>
            <w:szCs w:val="24"/>
          </w:rPr>
          <w:delText xml:space="preserve"> of care, which is often a local</w:delText>
        </w:r>
        <w:r w:rsidR="6D785B0B" w:rsidRPr="00C6011F" w:rsidDel="00C121AF">
          <w:rPr>
            <w:rFonts w:ascii="Times New Roman" w:hAnsi="Times New Roman" w:cs="Times New Roman"/>
            <w:sz w:val="24"/>
            <w:szCs w:val="24"/>
          </w:rPr>
          <w:delText xml:space="preserve"> hospital</w:delText>
        </w:r>
        <w:r w:rsidR="003A2B0B" w:rsidDel="00C121AF">
          <w:rPr>
            <w:rFonts w:ascii="Times New Roman" w:hAnsi="Times New Roman" w:cs="Times New Roman"/>
            <w:sz w:val="24"/>
            <w:szCs w:val="24"/>
          </w:rPr>
          <w:delText xml:space="preserve"> </w:delText>
        </w:r>
        <w:r w:rsidR="003A2B0B" w:rsidDel="00C121AF">
          <w:rPr>
            <w:rFonts w:ascii="Times New Roman" w:hAnsi="Times New Roman" w:cs="Times New Roman"/>
            <w:sz w:val="24"/>
            <w:szCs w:val="24"/>
          </w:rPr>
          <w:fldChar w:fldCharType="begin">
            <w:fldData xml:space="preserve">PEVuZE5vdGU+PENpdGU+PEF1dGhvcj5NYWNLZW56aWU8L0F1dGhvcj48WWVhcj4yMDA2PC9ZZWFy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</w:fldData>
          </w:fldChar>
        </w:r>
        <w:r w:rsidR="001F6E1E" w:rsidDel="00C121AF">
          <w:rPr>
            <w:rFonts w:ascii="Times New Roman" w:hAnsi="Times New Roman" w:cs="Times New Roman"/>
            <w:sz w:val="24"/>
            <w:szCs w:val="24"/>
          </w:rPr>
          <w:delInstrText xml:space="preserve"> ADDIN EN.CITE </w:delInstrText>
        </w:r>
        <w:r w:rsidR="001F6E1E" w:rsidDel="00C121AF">
          <w:rPr>
            <w:rFonts w:ascii="Times New Roman" w:hAnsi="Times New Roman" w:cs="Times New Roman"/>
            <w:sz w:val="24"/>
            <w:szCs w:val="24"/>
          </w:rPr>
          <w:fldChar w:fldCharType="begin">
            <w:fldData xml:space="preserve">PEVuZE5vdGU+PENpdGU+PEF1dGhvcj5NYWNLZW56aWU8L0F1dGhvcj48WWVhcj4yMDA2PC9ZZWFy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</w:fldData>
          </w:fldChar>
        </w:r>
        <w:r w:rsidR="001F6E1E" w:rsidDel="00C121AF">
          <w:rPr>
            <w:rFonts w:ascii="Times New Roman" w:hAnsi="Times New Roman" w:cs="Times New Roman"/>
            <w:sz w:val="24"/>
            <w:szCs w:val="24"/>
          </w:rPr>
          <w:delInstrText xml:space="preserve"> ADDIN EN.CITE.DATA </w:delInstrText>
        </w:r>
        <w:r w:rsidR="001F6E1E" w:rsidDel="00C121AF">
          <w:rPr>
            <w:rFonts w:ascii="Times New Roman" w:hAnsi="Times New Roman" w:cs="Times New Roman"/>
            <w:sz w:val="24"/>
            <w:szCs w:val="24"/>
          </w:rPr>
        </w:r>
        <w:r w:rsidR="001F6E1E" w:rsidDel="00C121AF">
          <w:rPr>
            <w:rFonts w:ascii="Times New Roman" w:hAnsi="Times New Roman" w:cs="Times New Roman"/>
            <w:sz w:val="24"/>
            <w:szCs w:val="24"/>
          </w:rPr>
          <w:fldChar w:fldCharType="end"/>
        </w:r>
        <w:r w:rsidR="003A2B0B" w:rsidDel="00C121AF">
          <w:rPr>
            <w:rFonts w:ascii="Times New Roman" w:hAnsi="Times New Roman" w:cs="Times New Roman"/>
            <w:sz w:val="24"/>
            <w:szCs w:val="24"/>
          </w:rPr>
        </w:r>
        <w:r w:rsidR="003A2B0B" w:rsidDel="00C121AF">
          <w:rPr>
            <w:rFonts w:ascii="Times New Roman" w:hAnsi="Times New Roman" w:cs="Times New Roman"/>
            <w:sz w:val="24"/>
            <w:szCs w:val="24"/>
          </w:rPr>
          <w:fldChar w:fldCharType="separate"/>
        </w:r>
        <w:r w:rsidR="001F6E1E" w:rsidDel="00C121AF">
          <w:rPr>
            <w:rFonts w:ascii="Times New Roman" w:hAnsi="Times New Roman" w:cs="Times New Roman"/>
            <w:noProof/>
            <w:sz w:val="24"/>
            <w:szCs w:val="24"/>
          </w:rPr>
          <w:delText>(MacKenzie et al., 2006; Mackersie, 2006; Sasser et al., 2009)</w:delText>
        </w:r>
        <w:r w:rsidR="003A2B0B" w:rsidDel="00C121AF">
          <w:rPr>
            <w:rFonts w:ascii="Times New Roman" w:hAnsi="Times New Roman" w:cs="Times New Roman"/>
            <w:sz w:val="24"/>
            <w:szCs w:val="24"/>
          </w:rPr>
          <w:fldChar w:fldCharType="end"/>
        </w:r>
        <w:r w:rsidR="00931C4E" w:rsidDel="00C121AF">
          <w:rPr>
            <w:rFonts w:ascii="Times New Roman" w:hAnsi="Times New Roman" w:cs="Times New Roman"/>
            <w:sz w:val="24"/>
            <w:szCs w:val="24"/>
          </w:rPr>
          <w:delText>.</w:delText>
        </w:r>
        <w:r w:rsidR="6D785B0B" w:rsidRPr="10501E46" w:rsidDel="00C121AF">
          <w:rPr>
            <w:rFonts w:ascii="Times New Roman" w:hAnsi="Times New Roman" w:cs="Times New Roman"/>
            <w:sz w:val="24"/>
            <w:szCs w:val="24"/>
          </w:rPr>
          <w:delText xml:space="preserve"> Dating back to 1986, a variety of field triage decision guides have been developed and revised to help determine the most appropriate destination for patients who experience traumatic injury in the out-of-hospital setting</w:delText>
        </w:r>
        <w:r w:rsidR="003A2B0B" w:rsidDel="00C121AF">
          <w:rPr>
            <w:rFonts w:ascii="Times New Roman" w:hAnsi="Times New Roman" w:cs="Times New Roman"/>
            <w:sz w:val="24"/>
            <w:szCs w:val="24"/>
          </w:rPr>
          <w:delText xml:space="preserve"> </w:delText>
        </w:r>
        <w:r w:rsidR="003A2B0B" w:rsidDel="00C121AF">
          <w:rPr>
            <w:rFonts w:ascii="Times New Roman" w:hAnsi="Times New Roman" w:cs="Times New Roman"/>
            <w:sz w:val="24"/>
            <w:szCs w:val="24"/>
          </w:rPr>
          <w:fldChar w:fldCharType="begin">
            <w:fldData xml:space="preserve">PEVuZE5vdGU+PENpdGU+PEF1dGhvcj5TYXNzZXI8L0F1dGhvcj48WWVhcj4yMDA5PC9ZZWFyPjxS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=
</w:fldData>
          </w:fldChar>
        </w:r>
        <w:r w:rsidR="001F6E1E" w:rsidDel="00C121AF">
          <w:rPr>
            <w:rFonts w:ascii="Times New Roman" w:hAnsi="Times New Roman" w:cs="Times New Roman"/>
            <w:sz w:val="24"/>
            <w:szCs w:val="24"/>
          </w:rPr>
          <w:delInstrText xml:space="preserve"> ADDIN EN.CITE </w:delInstrText>
        </w:r>
        <w:r w:rsidR="001F6E1E" w:rsidDel="00C121AF">
          <w:rPr>
            <w:rFonts w:ascii="Times New Roman" w:hAnsi="Times New Roman" w:cs="Times New Roman"/>
            <w:sz w:val="24"/>
            <w:szCs w:val="24"/>
          </w:rPr>
          <w:fldChar w:fldCharType="begin">
            <w:fldData xml:space="preserve">PEVuZE5vdGU+PENpdGU+PEF1dGhvcj5TYXNzZXI8L0F1dGhvcj48WWVhcj4yMDA5PC9ZZWFyPjxS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=
</w:fldData>
          </w:fldChar>
        </w:r>
        <w:r w:rsidR="001F6E1E" w:rsidDel="00C121AF">
          <w:rPr>
            <w:rFonts w:ascii="Times New Roman" w:hAnsi="Times New Roman" w:cs="Times New Roman"/>
            <w:sz w:val="24"/>
            <w:szCs w:val="24"/>
          </w:rPr>
          <w:delInstrText xml:space="preserve"> ADDIN EN.CITE.DATA </w:delInstrText>
        </w:r>
        <w:r w:rsidR="001F6E1E" w:rsidDel="00C121AF">
          <w:rPr>
            <w:rFonts w:ascii="Times New Roman" w:hAnsi="Times New Roman" w:cs="Times New Roman"/>
            <w:sz w:val="24"/>
            <w:szCs w:val="24"/>
          </w:rPr>
        </w:r>
        <w:r w:rsidR="001F6E1E" w:rsidDel="00C121AF">
          <w:rPr>
            <w:rFonts w:ascii="Times New Roman" w:hAnsi="Times New Roman" w:cs="Times New Roman"/>
            <w:sz w:val="24"/>
            <w:szCs w:val="24"/>
          </w:rPr>
          <w:fldChar w:fldCharType="end"/>
        </w:r>
        <w:r w:rsidR="003A2B0B" w:rsidDel="00C121AF">
          <w:rPr>
            <w:rFonts w:ascii="Times New Roman" w:hAnsi="Times New Roman" w:cs="Times New Roman"/>
            <w:sz w:val="24"/>
            <w:szCs w:val="24"/>
          </w:rPr>
        </w:r>
        <w:r w:rsidR="003A2B0B" w:rsidDel="00C121AF">
          <w:rPr>
            <w:rFonts w:ascii="Times New Roman" w:hAnsi="Times New Roman" w:cs="Times New Roman"/>
            <w:sz w:val="24"/>
            <w:szCs w:val="24"/>
          </w:rPr>
          <w:fldChar w:fldCharType="separate"/>
        </w:r>
        <w:r w:rsidR="001F6E1E" w:rsidDel="00C121AF">
          <w:rPr>
            <w:rFonts w:ascii="Times New Roman" w:hAnsi="Times New Roman" w:cs="Times New Roman"/>
            <w:noProof/>
            <w:sz w:val="24"/>
            <w:szCs w:val="24"/>
          </w:rPr>
          <w:delText>(Lerner, Cushman, et al., 2017; McCoy et al., 2013; Sasser et al., 2009)</w:delText>
        </w:r>
        <w:r w:rsidR="003A2B0B" w:rsidDel="00C121AF">
          <w:rPr>
            <w:rFonts w:ascii="Times New Roman" w:hAnsi="Times New Roman" w:cs="Times New Roman"/>
            <w:sz w:val="24"/>
            <w:szCs w:val="24"/>
          </w:rPr>
          <w:fldChar w:fldCharType="end"/>
        </w:r>
        <w:r w:rsidR="00931C4E" w:rsidDel="00C121AF">
          <w:rPr>
            <w:rFonts w:ascii="Times New Roman" w:hAnsi="Times New Roman" w:cs="Times New Roman"/>
            <w:sz w:val="24"/>
            <w:szCs w:val="24"/>
          </w:rPr>
          <w:delText>.</w:delText>
        </w:r>
        <w:r w:rsidR="00A43102" w:rsidDel="00C121AF">
          <w:rPr>
            <w:rFonts w:ascii="Times New Roman" w:hAnsi="Times New Roman" w:cs="Times New Roman"/>
            <w:sz w:val="24"/>
            <w:szCs w:val="24"/>
          </w:rPr>
          <w:delText xml:space="preserve"> </w:delText>
        </w:r>
        <w:r w:rsidR="00EB1E7E" w:rsidRPr="00EB1E7E" w:rsidDel="00C121AF">
          <w:rPr>
            <w:rFonts w:ascii="Times New Roman" w:hAnsi="Times New Roman" w:cs="Times New Roman"/>
            <w:sz w:val="24"/>
            <w:szCs w:val="24"/>
          </w:rPr>
          <w:delText>The current 2011 version of the Centers for Disease Control and Prevention (CDC) field triage guidelines includes four distinct and sequential steps</w:delText>
        </w:r>
        <w:r w:rsidR="00F13242" w:rsidDel="00C121AF">
          <w:rPr>
            <w:rFonts w:ascii="Times New Roman" w:hAnsi="Times New Roman" w:cs="Times New Roman"/>
            <w:sz w:val="24"/>
            <w:szCs w:val="24"/>
          </w:rPr>
          <w:delText xml:space="preserve"> </w:delText>
        </w:r>
        <w:r w:rsidR="00EB1E7E" w:rsidDel="00C121AF">
          <w:rPr>
            <w:rFonts w:ascii="Times New Roman" w:hAnsi="Times New Roman" w:cs="Times New Roman"/>
            <w:sz w:val="24"/>
            <w:szCs w:val="24"/>
          </w:rPr>
          <w:fldChar w:fldCharType="begin">
            <w:fldData xml:space="preserve">PEVuZE5vdGU+PENpdGU+PEF1dGhvcj5TYXNzZXI8L0F1dGhvcj48WWVhcj4yMDEyPC9ZZWFyPjxS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</w:fldData>
          </w:fldChar>
        </w:r>
        <w:r w:rsidR="00EB1E7E" w:rsidDel="00C121AF">
          <w:rPr>
            <w:rFonts w:ascii="Times New Roman" w:hAnsi="Times New Roman" w:cs="Times New Roman"/>
            <w:sz w:val="24"/>
            <w:szCs w:val="24"/>
          </w:rPr>
          <w:delInstrText xml:space="preserve"> ADDIN EN.CITE </w:delInstrText>
        </w:r>
        <w:r w:rsidR="00EB1E7E" w:rsidDel="00C121AF">
          <w:rPr>
            <w:rFonts w:ascii="Times New Roman" w:hAnsi="Times New Roman" w:cs="Times New Roman"/>
            <w:sz w:val="24"/>
            <w:szCs w:val="24"/>
          </w:rPr>
          <w:fldChar w:fldCharType="begin">
            <w:fldData xml:space="preserve">PEVuZE5vdGU+PENpdGU+PEF1dGhvcj5TYXNzZXI8L0F1dGhvcj48WWVhcj4yMDEyPC9ZZWFyPjxS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</w:fldData>
          </w:fldChar>
        </w:r>
        <w:r w:rsidR="00EB1E7E" w:rsidDel="00C121AF">
          <w:rPr>
            <w:rFonts w:ascii="Times New Roman" w:hAnsi="Times New Roman" w:cs="Times New Roman"/>
            <w:sz w:val="24"/>
            <w:szCs w:val="24"/>
          </w:rPr>
          <w:delInstrText xml:space="preserve"> ADDIN EN.CITE.DATA </w:delInstrText>
        </w:r>
        <w:r w:rsidR="00EB1E7E" w:rsidDel="00C121AF">
          <w:rPr>
            <w:rFonts w:ascii="Times New Roman" w:hAnsi="Times New Roman" w:cs="Times New Roman"/>
            <w:sz w:val="24"/>
            <w:szCs w:val="24"/>
          </w:rPr>
        </w:r>
        <w:r w:rsidR="00EB1E7E" w:rsidDel="00C121AF">
          <w:rPr>
            <w:rFonts w:ascii="Times New Roman" w:hAnsi="Times New Roman" w:cs="Times New Roman"/>
            <w:sz w:val="24"/>
            <w:szCs w:val="24"/>
          </w:rPr>
          <w:fldChar w:fldCharType="end"/>
        </w:r>
        <w:r w:rsidR="00EB1E7E" w:rsidDel="00C121AF">
          <w:rPr>
            <w:rFonts w:ascii="Times New Roman" w:hAnsi="Times New Roman" w:cs="Times New Roman"/>
            <w:sz w:val="24"/>
            <w:szCs w:val="24"/>
          </w:rPr>
        </w:r>
        <w:r w:rsidR="00EB1E7E" w:rsidDel="00C121AF">
          <w:rPr>
            <w:rFonts w:ascii="Times New Roman" w:hAnsi="Times New Roman" w:cs="Times New Roman"/>
            <w:sz w:val="24"/>
            <w:szCs w:val="24"/>
          </w:rPr>
          <w:fldChar w:fldCharType="separate"/>
        </w:r>
        <w:r w:rsidR="00EB1E7E" w:rsidDel="00C121AF">
          <w:rPr>
            <w:rFonts w:ascii="Times New Roman" w:hAnsi="Times New Roman" w:cs="Times New Roman"/>
            <w:noProof/>
            <w:sz w:val="24"/>
            <w:szCs w:val="24"/>
          </w:rPr>
          <w:delText>(Sasser et al., 2012)</w:delText>
        </w:r>
        <w:r w:rsidR="00EB1E7E" w:rsidDel="00C121AF">
          <w:rPr>
            <w:rFonts w:ascii="Times New Roman" w:hAnsi="Times New Roman" w:cs="Times New Roman"/>
            <w:sz w:val="24"/>
            <w:szCs w:val="24"/>
          </w:rPr>
          <w:fldChar w:fldCharType="end"/>
        </w:r>
        <w:r w:rsidR="00EB1E7E" w:rsidDel="00C121AF">
          <w:rPr>
            <w:rFonts w:ascii="Times New Roman" w:hAnsi="Times New Roman" w:cs="Times New Roman"/>
            <w:sz w:val="24"/>
            <w:szCs w:val="24"/>
          </w:rPr>
          <w:delText>:</w:delText>
        </w:r>
        <w:r w:rsidR="6D785B0B" w:rsidRPr="00C6011F" w:rsidDel="00C121AF">
          <w:rPr>
            <w:rFonts w:ascii="Times New Roman" w:hAnsi="Times New Roman" w:cs="Times New Roman"/>
            <w:sz w:val="24"/>
            <w:szCs w:val="24"/>
          </w:rPr>
          <w:delText xml:space="preserve"> </w:delText>
        </w:r>
      </w:del>
    </w:p>
    <w:p w14:paraId="461F0283" w14:textId="565AB906" w:rsidR="00BA01A4" w:rsidDel="00C121AF" w:rsidRDefault="00F13242" w:rsidP="00306C25">
      <w:pPr>
        <w:spacing w:line="480" w:lineRule="auto"/>
        <w:ind w:firstLine="720"/>
        <w:rPr>
          <w:del w:id="22" w:author="Umesh Singh1" w:date="2022-10-29T08:55:00Z"/>
          <w:rFonts w:ascii="Times New Roman" w:hAnsi="Times New Roman" w:cs="Times New Roman"/>
          <w:sz w:val="24"/>
          <w:szCs w:val="24"/>
        </w:rPr>
      </w:pPr>
      <w:del w:id="23" w:author="Umesh Singh1" w:date="2022-10-29T08:55:00Z">
        <w:r w:rsidDel="00C121AF">
          <w:rPr>
            <w:rFonts w:ascii="Times New Roman" w:hAnsi="Times New Roman" w:cs="Times New Roman"/>
            <w:sz w:val="24"/>
            <w:szCs w:val="24"/>
          </w:rPr>
          <w:delText>Step 1: Vital Signs and Level of Consciousness (</w:delText>
        </w:r>
        <w:r w:rsidR="00D23BEC" w:rsidDel="00C121AF">
          <w:rPr>
            <w:rFonts w:ascii="Times New Roman" w:hAnsi="Times New Roman" w:cs="Times New Roman"/>
            <w:sz w:val="24"/>
            <w:szCs w:val="24"/>
          </w:rPr>
          <w:delText>V</w:delText>
        </w:r>
        <w:r w:rsidR="00FE5267" w:rsidDel="00C121AF">
          <w:rPr>
            <w:rFonts w:ascii="Times New Roman" w:hAnsi="Times New Roman" w:cs="Times New Roman"/>
            <w:sz w:val="24"/>
            <w:szCs w:val="24"/>
          </w:rPr>
          <w:delText xml:space="preserve">ital </w:delText>
        </w:r>
        <w:r w:rsidR="00D23BEC" w:rsidDel="00C121AF">
          <w:rPr>
            <w:rFonts w:ascii="Times New Roman" w:hAnsi="Times New Roman" w:cs="Times New Roman"/>
            <w:sz w:val="24"/>
            <w:szCs w:val="24"/>
          </w:rPr>
          <w:delText>S</w:delText>
        </w:r>
        <w:r w:rsidR="00FE5267" w:rsidDel="00C121AF">
          <w:rPr>
            <w:rFonts w:ascii="Times New Roman" w:hAnsi="Times New Roman" w:cs="Times New Roman"/>
            <w:sz w:val="24"/>
            <w:szCs w:val="24"/>
          </w:rPr>
          <w:delText>igns &amp; LOC</w:delText>
        </w:r>
        <w:r w:rsidDel="00C121AF">
          <w:rPr>
            <w:rFonts w:ascii="Times New Roman" w:hAnsi="Times New Roman" w:cs="Times New Roman"/>
            <w:sz w:val="24"/>
            <w:szCs w:val="24"/>
          </w:rPr>
          <w:delText>)</w:delText>
        </w:r>
        <w:r w:rsidR="007539C0" w:rsidDel="00C121AF">
          <w:rPr>
            <w:rFonts w:ascii="Times New Roman" w:hAnsi="Times New Roman" w:cs="Times New Roman"/>
            <w:sz w:val="24"/>
            <w:szCs w:val="24"/>
          </w:rPr>
          <w:delText xml:space="preserve">, </w:delText>
        </w:r>
      </w:del>
    </w:p>
    <w:p w14:paraId="63065833" w14:textId="44193595" w:rsidR="00BA01A4" w:rsidDel="00C121AF" w:rsidRDefault="00F13242" w:rsidP="00306C25">
      <w:pPr>
        <w:spacing w:line="480" w:lineRule="auto"/>
        <w:ind w:firstLine="720"/>
        <w:rPr>
          <w:del w:id="24" w:author="Umesh Singh1" w:date="2022-10-29T08:55:00Z"/>
          <w:rFonts w:ascii="Times New Roman" w:hAnsi="Times New Roman" w:cs="Times New Roman"/>
          <w:sz w:val="24"/>
          <w:szCs w:val="24"/>
        </w:rPr>
      </w:pPr>
      <w:del w:id="25" w:author="Umesh Singh1" w:date="2022-10-29T08:55:00Z">
        <w:r w:rsidDel="00C121AF">
          <w:rPr>
            <w:rFonts w:ascii="Times New Roman" w:hAnsi="Times New Roman" w:cs="Times New Roman"/>
            <w:sz w:val="24"/>
            <w:szCs w:val="24"/>
          </w:rPr>
          <w:delText>Step 2: Anatomy of Injury (AOI)</w:delText>
        </w:r>
        <w:r w:rsidR="6D785B0B" w:rsidRPr="00C6011F" w:rsidDel="00C121AF">
          <w:rPr>
            <w:rFonts w:ascii="Times New Roman" w:hAnsi="Times New Roman" w:cs="Times New Roman"/>
            <w:sz w:val="24"/>
            <w:szCs w:val="24"/>
          </w:rPr>
          <w:delText xml:space="preserve">, </w:delText>
        </w:r>
      </w:del>
    </w:p>
    <w:p w14:paraId="0F7D232E" w14:textId="5EFDD095" w:rsidR="00BA01A4" w:rsidDel="00C121AF" w:rsidRDefault="00F13695" w:rsidP="00306C25">
      <w:pPr>
        <w:spacing w:line="480" w:lineRule="auto"/>
        <w:ind w:firstLine="720"/>
        <w:rPr>
          <w:del w:id="26" w:author="Umesh Singh1" w:date="2022-10-29T08:55:00Z"/>
          <w:rFonts w:ascii="Times New Roman" w:hAnsi="Times New Roman" w:cs="Times New Roman"/>
          <w:sz w:val="24"/>
          <w:szCs w:val="24"/>
        </w:rPr>
      </w:pPr>
      <w:del w:id="27" w:author="Umesh Singh1" w:date="2022-10-29T08:55:00Z">
        <w:r w:rsidDel="00C121AF">
          <w:rPr>
            <w:rFonts w:ascii="Times New Roman" w:hAnsi="Times New Roman" w:cs="Times New Roman"/>
            <w:sz w:val="24"/>
            <w:szCs w:val="24"/>
          </w:rPr>
          <w:delText xml:space="preserve">Step 3: </w:delText>
        </w:r>
        <w:r w:rsidR="00FA1866" w:rsidDel="00C121AF">
          <w:rPr>
            <w:rFonts w:ascii="Times New Roman" w:hAnsi="Times New Roman" w:cs="Times New Roman"/>
            <w:sz w:val="24"/>
            <w:szCs w:val="24"/>
          </w:rPr>
          <w:delText>Mechanism of Injury (MOI) criteria</w:delText>
        </w:r>
        <w:r w:rsidR="6D785B0B" w:rsidRPr="00C6011F" w:rsidDel="00C121AF">
          <w:rPr>
            <w:rFonts w:ascii="Times New Roman" w:hAnsi="Times New Roman" w:cs="Times New Roman"/>
            <w:sz w:val="24"/>
            <w:szCs w:val="24"/>
          </w:rPr>
          <w:delText xml:space="preserve">, </w:delText>
        </w:r>
      </w:del>
    </w:p>
    <w:p w14:paraId="09D043CE" w14:textId="4C3BC32B" w:rsidR="00C6011F" w:rsidRPr="00C6011F" w:rsidDel="00C121AF" w:rsidRDefault="00F13695" w:rsidP="00306C25">
      <w:pPr>
        <w:spacing w:line="480" w:lineRule="auto"/>
        <w:ind w:firstLine="720"/>
        <w:rPr>
          <w:del w:id="28" w:author="Umesh Singh1" w:date="2022-10-29T08:55:00Z"/>
          <w:rFonts w:ascii="Times New Roman" w:hAnsi="Times New Roman" w:cs="Times New Roman"/>
          <w:sz w:val="24"/>
          <w:szCs w:val="24"/>
        </w:rPr>
      </w:pPr>
      <w:del w:id="29" w:author="Umesh Singh1" w:date="2022-10-29T08:55:00Z">
        <w:r w:rsidDel="00C121AF">
          <w:rPr>
            <w:rFonts w:ascii="Times New Roman" w:hAnsi="Times New Roman" w:cs="Times New Roman"/>
            <w:sz w:val="24"/>
            <w:szCs w:val="24"/>
          </w:rPr>
          <w:delText xml:space="preserve">Step 4: </w:delText>
        </w:r>
        <w:r w:rsidR="00A902F0" w:rsidDel="00C121AF">
          <w:rPr>
            <w:rFonts w:ascii="Times New Roman" w:hAnsi="Times New Roman" w:cs="Times New Roman"/>
            <w:sz w:val="24"/>
            <w:szCs w:val="24"/>
          </w:rPr>
          <w:delText>S</w:delText>
        </w:r>
        <w:r w:rsidR="00A902F0" w:rsidRPr="00C6011F" w:rsidDel="00C121AF">
          <w:rPr>
            <w:rFonts w:ascii="Times New Roman" w:hAnsi="Times New Roman" w:cs="Times New Roman"/>
            <w:sz w:val="24"/>
            <w:szCs w:val="24"/>
          </w:rPr>
          <w:delText xml:space="preserve">pecial </w:delText>
        </w:r>
        <w:r w:rsidR="00A902F0" w:rsidDel="00C121AF">
          <w:rPr>
            <w:rFonts w:ascii="Times New Roman" w:hAnsi="Times New Roman" w:cs="Times New Roman"/>
            <w:sz w:val="24"/>
            <w:szCs w:val="24"/>
          </w:rPr>
          <w:delText>C</w:delText>
        </w:r>
        <w:r w:rsidR="00A902F0" w:rsidRPr="00C6011F" w:rsidDel="00C121AF">
          <w:rPr>
            <w:rFonts w:ascii="Times New Roman" w:hAnsi="Times New Roman" w:cs="Times New Roman"/>
            <w:sz w:val="24"/>
            <w:szCs w:val="24"/>
          </w:rPr>
          <w:delText>onsiderations</w:delText>
        </w:r>
        <w:r w:rsidR="00FD4ACC" w:rsidDel="00C121AF">
          <w:rPr>
            <w:rFonts w:ascii="Times New Roman" w:hAnsi="Times New Roman" w:cs="Times New Roman"/>
            <w:sz w:val="24"/>
            <w:szCs w:val="24"/>
          </w:rPr>
          <w:delText>.</w:delText>
        </w:r>
        <w:r w:rsidR="00EB1E7E" w:rsidDel="00C121AF">
          <w:rPr>
            <w:rFonts w:ascii="Times New Roman" w:hAnsi="Times New Roman" w:cs="Times New Roman"/>
            <w:sz w:val="24"/>
            <w:szCs w:val="24"/>
          </w:rPr>
          <w:delText xml:space="preserve"> </w:delText>
        </w:r>
      </w:del>
    </w:p>
    <w:p w14:paraId="15C5FD9F" w14:textId="46B8486F" w:rsidR="00C6011F" w:rsidRPr="00B72852" w:rsidDel="00C121AF" w:rsidRDefault="6D785B0B" w:rsidP="2CFA9201">
      <w:pPr>
        <w:spacing w:line="480" w:lineRule="auto"/>
        <w:rPr>
          <w:del w:id="30" w:author="Umesh Singh1" w:date="2022-10-29T08:55:00Z"/>
          <w:rFonts w:ascii="Times New Roman" w:hAnsi="Times New Roman" w:cs="Times New Roman"/>
          <w:b/>
          <w:bCs/>
          <w:sz w:val="24"/>
          <w:szCs w:val="24"/>
        </w:rPr>
      </w:pPr>
      <w:del w:id="31" w:author="Umesh Singh1" w:date="2022-10-29T08:55:00Z">
        <w:r w:rsidRPr="00B72852" w:rsidDel="00C121AF">
          <w:rPr>
            <w:rFonts w:ascii="Times New Roman" w:hAnsi="Times New Roman" w:cs="Times New Roman"/>
            <w:b/>
            <w:bCs/>
            <w:sz w:val="24"/>
            <w:szCs w:val="24"/>
          </w:rPr>
          <w:delText>Importance</w:delText>
        </w:r>
      </w:del>
    </w:p>
    <w:p w14:paraId="3EC5AE18" w14:textId="29956737" w:rsidR="00942019" w:rsidDel="00C121AF" w:rsidRDefault="00C6011F" w:rsidP="00C6011F">
      <w:pPr>
        <w:spacing w:line="480" w:lineRule="auto"/>
        <w:rPr>
          <w:del w:id="32" w:author="Umesh Singh1" w:date="2022-10-29T08:55:00Z"/>
          <w:rFonts w:ascii="Times New Roman" w:hAnsi="Times New Roman" w:cs="Times New Roman"/>
          <w:sz w:val="24"/>
          <w:szCs w:val="24"/>
        </w:rPr>
      </w:pPr>
      <w:del w:id="33" w:author="Umesh Singh1" w:date="2022-10-29T08:55:00Z">
        <w:r w:rsidRPr="00C6011F" w:rsidDel="00C121AF">
          <w:rPr>
            <w:rFonts w:ascii="Times New Roman" w:hAnsi="Times New Roman" w:cs="Times New Roman"/>
            <w:sz w:val="24"/>
            <w:szCs w:val="24"/>
          </w:rPr>
          <w:tab/>
        </w:r>
        <w:r w:rsidR="6D785B0B" w:rsidRPr="10501E46" w:rsidDel="00C121AF">
          <w:rPr>
            <w:rFonts w:ascii="Times New Roman" w:hAnsi="Times New Roman" w:cs="Times New Roman"/>
            <w:sz w:val="24"/>
            <w:szCs w:val="24"/>
          </w:rPr>
          <w:delText>T</w:delText>
        </w:r>
        <w:r w:rsidR="6D785B0B" w:rsidRPr="00C6011F" w:rsidDel="00C121AF">
          <w:rPr>
            <w:rFonts w:ascii="Times New Roman" w:hAnsi="Times New Roman" w:cs="Times New Roman"/>
            <w:sz w:val="24"/>
            <w:szCs w:val="24"/>
          </w:rPr>
          <w:delText>he</w:delText>
        </w:r>
        <w:r w:rsidR="008D14F9" w:rsidDel="00C121AF">
          <w:rPr>
            <w:rFonts w:ascii="Times New Roman" w:hAnsi="Times New Roman" w:cs="Times New Roman"/>
            <w:sz w:val="24"/>
            <w:szCs w:val="24"/>
          </w:rPr>
          <w:delText xml:space="preserve"> CDC</w:delText>
        </w:r>
        <w:r w:rsidR="6D785B0B" w:rsidRPr="00C6011F" w:rsidDel="00C121AF">
          <w:rPr>
            <w:rFonts w:ascii="Times New Roman" w:hAnsi="Times New Roman" w:cs="Times New Roman"/>
            <w:sz w:val="24"/>
            <w:szCs w:val="24"/>
          </w:rPr>
          <w:delText xml:space="preserve"> Field Triage </w:delText>
        </w:r>
        <w:r w:rsidR="00D13B03" w:rsidDel="00C121AF">
          <w:rPr>
            <w:rFonts w:ascii="Times New Roman" w:hAnsi="Times New Roman" w:cs="Times New Roman"/>
            <w:sz w:val="24"/>
            <w:szCs w:val="24"/>
          </w:rPr>
          <w:delText>Guidelines (CDC Screen)</w:delText>
        </w:r>
        <w:r w:rsidR="6D785B0B" w:rsidRPr="00C6011F" w:rsidDel="00C121AF">
          <w:rPr>
            <w:rFonts w:ascii="Times New Roman" w:hAnsi="Times New Roman" w:cs="Times New Roman"/>
            <w:sz w:val="24"/>
            <w:szCs w:val="24"/>
          </w:rPr>
          <w:delText xml:space="preserve"> drive the destination decision for </w:delText>
        </w:r>
        <w:r w:rsidR="007C2864" w:rsidDel="00C121AF">
          <w:rPr>
            <w:rFonts w:ascii="Times New Roman" w:hAnsi="Times New Roman" w:cs="Times New Roman"/>
            <w:sz w:val="24"/>
            <w:szCs w:val="24"/>
          </w:rPr>
          <w:delText xml:space="preserve">millions </w:delText>
        </w:r>
        <w:r w:rsidR="6D785B0B" w:rsidRPr="00C6011F" w:rsidDel="00C121AF">
          <w:rPr>
            <w:rFonts w:ascii="Times New Roman" w:hAnsi="Times New Roman" w:cs="Times New Roman"/>
            <w:sz w:val="24"/>
            <w:szCs w:val="24"/>
          </w:rPr>
          <w:delText>of EMS</w:delText>
        </w:r>
        <w:r w:rsidR="00D23BEC" w:rsidDel="00C121AF">
          <w:rPr>
            <w:rFonts w:ascii="Times New Roman" w:hAnsi="Times New Roman" w:cs="Times New Roman"/>
            <w:sz w:val="24"/>
            <w:szCs w:val="24"/>
          </w:rPr>
          <w:delText>-transported trauma</w:delText>
        </w:r>
        <w:r w:rsidR="6D785B0B" w:rsidRPr="00C6011F" w:rsidDel="00C121AF">
          <w:rPr>
            <w:rFonts w:ascii="Times New Roman" w:hAnsi="Times New Roman" w:cs="Times New Roman"/>
            <w:sz w:val="24"/>
            <w:szCs w:val="24"/>
          </w:rPr>
          <w:delText xml:space="preserve"> patients annually</w:delText>
        </w:r>
        <w:r w:rsidR="00B841AC" w:rsidDel="00C121AF">
          <w:rPr>
            <w:rFonts w:ascii="Times New Roman" w:hAnsi="Times New Roman" w:cs="Times New Roman"/>
            <w:sz w:val="24"/>
            <w:szCs w:val="24"/>
          </w:rPr>
          <w:delText xml:space="preserve"> </w:delText>
        </w:r>
        <w:r w:rsidR="00B67A29" w:rsidDel="00C121AF">
          <w:rPr>
            <w:rFonts w:ascii="Times New Roman" w:hAnsi="Times New Roman" w:cs="Times New Roman"/>
            <w:sz w:val="24"/>
            <w:szCs w:val="24"/>
          </w:rPr>
          <w:fldChar w:fldCharType="begin">
            <w:fldData xml:space="preserve">PEVuZE5vdGU+PENpdGU+PEF1dGhvcj5TYXNzZXI8L0F1dGhvcj48WWVhcj4yMDA5PC9ZZWFyPjxS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TYXNzZXI8L0F1dGhvcj48WWVhcj4yMDA5PC9ZZWFyPjxS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B67A29" w:rsidDel="00C121AF">
          <w:rPr>
            <w:rFonts w:ascii="Times New Roman" w:hAnsi="Times New Roman" w:cs="Times New Roman"/>
            <w:sz w:val="24"/>
            <w:szCs w:val="24"/>
          </w:rPr>
        </w:r>
        <w:r w:rsidR="00B67A29"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Sasser et al., 2009)</w:delText>
        </w:r>
        <w:r w:rsidR="00B67A29" w:rsidDel="00C121AF">
          <w:rPr>
            <w:rFonts w:ascii="Times New Roman" w:hAnsi="Times New Roman" w:cs="Times New Roman"/>
            <w:sz w:val="24"/>
            <w:szCs w:val="24"/>
          </w:rPr>
          <w:fldChar w:fldCharType="end"/>
        </w:r>
        <w:r w:rsidR="00B841AC" w:rsidDel="00C121AF">
          <w:rPr>
            <w:rFonts w:ascii="Times New Roman" w:hAnsi="Times New Roman" w:cs="Times New Roman"/>
            <w:sz w:val="24"/>
            <w:szCs w:val="24"/>
          </w:rPr>
          <w:delText>,</w:delText>
        </w:r>
        <w:r w:rsidR="006470A8" w:rsidRPr="10501E46" w:rsidDel="00C121AF">
          <w:rPr>
            <w:rFonts w:ascii="Times New Roman" w:hAnsi="Times New Roman" w:cs="Times New Roman"/>
            <w:sz w:val="24"/>
            <w:szCs w:val="24"/>
          </w:rPr>
          <w:delText xml:space="preserve"> yet limited information exists regarding performance and relationship with patient outcomes as a whole</w:delText>
        </w:r>
        <w:r w:rsidR="6D785B0B" w:rsidRPr="00C6011F" w:rsidDel="00C121AF">
          <w:rPr>
            <w:rFonts w:ascii="Times New Roman" w:hAnsi="Times New Roman" w:cs="Times New Roman"/>
            <w:sz w:val="24"/>
            <w:szCs w:val="24"/>
          </w:rPr>
          <w:delText>.</w:delText>
        </w:r>
        <w:r w:rsidR="00EA6A7E" w:rsidDel="00C121AF">
          <w:rPr>
            <w:rFonts w:ascii="Times New Roman" w:hAnsi="Times New Roman" w:cs="Times New Roman"/>
            <w:sz w:val="24"/>
            <w:szCs w:val="24"/>
          </w:rPr>
          <w:delText xml:space="preserve"> </w:delText>
        </w:r>
        <w:r w:rsidR="6D785B0B" w:rsidRPr="00C6011F" w:rsidDel="00C121AF">
          <w:rPr>
            <w:rFonts w:ascii="Times New Roman" w:hAnsi="Times New Roman" w:cs="Times New Roman"/>
            <w:sz w:val="24"/>
            <w:szCs w:val="24"/>
          </w:rPr>
          <w:delText>The individual steps have been most heavily studied</w:delText>
        </w:r>
        <w:r w:rsidR="004962AD" w:rsidDel="00C121AF">
          <w:rPr>
            <w:rFonts w:ascii="Times New Roman" w:hAnsi="Times New Roman" w:cs="Times New Roman"/>
            <w:sz w:val="24"/>
            <w:szCs w:val="24"/>
          </w:rPr>
          <w:delText>,</w:delText>
        </w:r>
        <w:r w:rsidR="6D785B0B" w:rsidRPr="10501E46" w:rsidDel="00C121AF">
          <w:rPr>
            <w:rFonts w:ascii="Times New Roman" w:hAnsi="Times New Roman" w:cs="Times New Roman"/>
            <w:sz w:val="24"/>
            <w:szCs w:val="24"/>
          </w:rPr>
          <w:delText xml:space="preserve"> suggesting</w:delText>
        </w:r>
        <w:r w:rsidR="6D785B0B" w:rsidRPr="00C6011F" w:rsidDel="00C121AF">
          <w:rPr>
            <w:rFonts w:ascii="Times New Roman" w:hAnsi="Times New Roman" w:cs="Times New Roman"/>
            <w:sz w:val="24"/>
            <w:szCs w:val="24"/>
          </w:rPr>
          <w:delText xml:space="preserve"> relatively satisfactory performance of the </w:delText>
        </w:r>
        <w:r w:rsidR="00FE5267" w:rsidDel="00C121AF">
          <w:rPr>
            <w:rFonts w:ascii="Times New Roman" w:hAnsi="Times New Roman" w:cs="Times New Roman"/>
            <w:sz w:val="24"/>
            <w:szCs w:val="24"/>
          </w:rPr>
          <w:delText>vital signs &amp; LOC</w:delText>
        </w:r>
        <w:r w:rsidR="00856400" w:rsidDel="00C121AF">
          <w:rPr>
            <w:rFonts w:ascii="Times New Roman" w:hAnsi="Times New Roman" w:cs="Times New Roman"/>
            <w:sz w:val="24"/>
            <w:szCs w:val="24"/>
          </w:rPr>
          <w:delText xml:space="preserve"> Criteria</w:delText>
        </w:r>
        <w:r w:rsidR="00B841AC" w:rsidDel="00C121AF">
          <w:rPr>
            <w:rFonts w:ascii="Times New Roman" w:hAnsi="Times New Roman" w:cs="Times New Roman"/>
            <w:sz w:val="24"/>
            <w:szCs w:val="24"/>
          </w:rPr>
          <w:delText xml:space="preserve"> </w:delText>
        </w:r>
        <w:r w:rsidR="00B67A29" w:rsidDel="00C121AF">
          <w:rPr>
            <w:rFonts w:ascii="Times New Roman" w:hAnsi="Times New Roman" w:cs="Times New Roman"/>
            <w:sz w:val="24"/>
            <w:szCs w:val="24"/>
          </w:rPr>
          <w:fldChar w:fldCharType="begin">
            <w:fldData xml:space="preserve">PEVuZE5vdGU+PENpdGU+PEF1dGhvcj5MZXJuZXI8L0F1dGhvcj48WWVhcj4yMDE3PC9ZZWFyPjxS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</w:fldData>
          </w:fldChar>
        </w:r>
        <w:r w:rsidR="00146C44" w:rsidDel="00C121AF">
          <w:rPr>
            <w:rFonts w:ascii="Times New Roman" w:hAnsi="Times New Roman" w:cs="Times New Roman"/>
            <w:sz w:val="24"/>
            <w:szCs w:val="24"/>
          </w:rPr>
          <w:delInstrText xml:space="preserve"> ADDIN EN.CITE </w:delInstrText>
        </w:r>
        <w:r w:rsidR="00146C44" w:rsidDel="00C121AF">
          <w:rPr>
            <w:rFonts w:ascii="Times New Roman" w:hAnsi="Times New Roman" w:cs="Times New Roman"/>
            <w:sz w:val="24"/>
            <w:szCs w:val="24"/>
          </w:rPr>
          <w:fldChar w:fldCharType="begin">
            <w:fldData xml:space="preserve">PEVuZE5vdGU+PENpdGU+PEF1dGhvcj5MZXJuZXI8L0F1dGhvcj48WWVhcj4yMDE3PC9ZZWFyPjxS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</w:fldData>
          </w:fldChar>
        </w:r>
        <w:r w:rsidR="00146C44" w:rsidDel="00C121AF">
          <w:rPr>
            <w:rFonts w:ascii="Times New Roman" w:hAnsi="Times New Roman" w:cs="Times New Roman"/>
            <w:sz w:val="24"/>
            <w:szCs w:val="24"/>
          </w:rPr>
          <w:delInstrText xml:space="preserve"> ADDIN EN.CITE.DATA </w:delInstrText>
        </w:r>
        <w:r w:rsidR="00146C44" w:rsidDel="00C121AF">
          <w:rPr>
            <w:rFonts w:ascii="Times New Roman" w:hAnsi="Times New Roman" w:cs="Times New Roman"/>
            <w:sz w:val="24"/>
            <w:szCs w:val="24"/>
          </w:rPr>
        </w:r>
        <w:r w:rsidR="00146C44" w:rsidDel="00C121AF">
          <w:rPr>
            <w:rFonts w:ascii="Times New Roman" w:hAnsi="Times New Roman" w:cs="Times New Roman"/>
            <w:sz w:val="24"/>
            <w:szCs w:val="24"/>
          </w:rPr>
          <w:fldChar w:fldCharType="end"/>
        </w:r>
        <w:r w:rsidR="00B67A29" w:rsidDel="00C121AF">
          <w:rPr>
            <w:rFonts w:ascii="Times New Roman" w:hAnsi="Times New Roman" w:cs="Times New Roman"/>
            <w:sz w:val="24"/>
            <w:szCs w:val="24"/>
          </w:rPr>
        </w:r>
        <w:r w:rsidR="00B67A29" w:rsidDel="00C121AF">
          <w:rPr>
            <w:rFonts w:ascii="Times New Roman" w:hAnsi="Times New Roman" w:cs="Times New Roman"/>
            <w:sz w:val="24"/>
            <w:szCs w:val="24"/>
          </w:rPr>
          <w:fldChar w:fldCharType="separate"/>
        </w:r>
        <w:r w:rsidR="00146C44" w:rsidDel="00C121AF">
          <w:rPr>
            <w:rFonts w:ascii="Times New Roman" w:hAnsi="Times New Roman" w:cs="Times New Roman"/>
            <w:noProof/>
            <w:sz w:val="24"/>
            <w:szCs w:val="24"/>
          </w:rPr>
          <w:delText>(Lerner et al., 2017; Pearson et al., 2012; Warwick et al., 2021)</w:delText>
        </w:r>
        <w:r w:rsidR="00B67A29" w:rsidDel="00C121AF">
          <w:rPr>
            <w:rFonts w:ascii="Times New Roman" w:hAnsi="Times New Roman" w:cs="Times New Roman"/>
            <w:sz w:val="24"/>
            <w:szCs w:val="24"/>
          </w:rPr>
          <w:fldChar w:fldCharType="end"/>
        </w:r>
        <w:r w:rsidR="00B841AC" w:rsidDel="00C121AF">
          <w:rPr>
            <w:rFonts w:ascii="Times New Roman" w:hAnsi="Times New Roman" w:cs="Times New Roman"/>
            <w:sz w:val="24"/>
            <w:szCs w:val="24"/>
          </w:rPr>
          <w:delText>.</w:delText>
        </w:r>
        <w:r w:rsidR="008706E8" w:rsidDel="00C121AF">
          <w:rPr>
            <w:rFonts w:ascii="Times New Roman" w:hAnsi="Times New Roman" w:cs="Times New Roman"/>
            <w:sz w:val="24"/>
            <w:szCs w:val="24"/>
          </w:rPr>
          <w:delText xml:space="preserve"> </w:delText>
        </w:r>
        <w:r w:rsidR="00BE6603" w:rsidDel="00C121AF">
          <w:rPr>
            <w:rFonts w:ascii="Times New Roman" w:hAnsi="Times New Roman" w:cs="Times New Roman"/>
            <w:sz w:val="24"/>
            <w:szCs w:val="24"/>
          </w:rPr>
          <w:delText>S</w:delText>
        </w:r>
        <w:r w:rsidR="006B7117" w:rsidDel="00C121AF">
          <w:rPr>
            <w:rFonts w:ascii="Times New Roman" w:hAnsi="Times New Roman" w:cs="Times New Roman"/>
            <w:sz w:val="24"/>
            <w:szCs w:val="24"/>
          </w:rPr>
          <w:delText xml:space="preserve">ubstitution of the GCS motor score </w:delText>
        </w:r>
        <w:r w:rsidR="00810EF2" w:rsidDel="00C121AF">
          <w:rPr>
            <w:rFonts w:ascii="Times New Roman" w:hAnsi="Times New Roman" w:cs="Times New Roman"/>
            <w:sz w:val="24"/>
            <w:szCs w:val="24"/>
            <w:u w:val="single"/>
          </w:rPr>
          <w:delText>&lt;</w:delText>
        </w:r>
        <w:r w:rsidR="00B341E7" w:rsidDel="00C121AF">
          <w:rPr>
            <w:rFonts w:ascii="Times New Roman" w:hAnsi="Times New Roman" w:cs="Times New Roman"/>
            <w:sz w:val="24"/>
            <w:szCs w:val="24"/>
            <w:u w:val="single"/>
          </w:rPr>
          <w:delText xml:space="preserve"> </w:delText>
        </w:r>
        <w:r w:rsidR="00B341E7" w:rsidRPr="00B76F58" w:rsidDel="00C121AF">
          <w:rPr>
            <w:rFonts w:ascii="Times New Roman" w:hAnsi="Times New Roman" w:cs="Times New Roman"/>
            <w:sz w:val="24"/>
            <w:szCs w:val="24"/>
          </w:rPr>
          <w:delText>6</w:delText>
        </w:r>
        <w:r w:rsidR="00D5542F" w:rsidRPr="00B76F58" w:rsidDel="00C121AF">
          <w:rPr>
            <w:rFonts w:ascii="Times New Roman" w:hAnsi="Times New Roman" w:cs="Times New Roman"/>
            <w:sz w:val="24"/>
            <w:szCs w:val="24"/>
          </w:rPr>
          <w:delText xml:space="preserve"> for the full GCS </w:delText>
        </w:r>
        <w:r w:rsidR="004067AC" w:rsidRPr="00B76F58" w:rsidDel="00C121AF">
          <w:rPr>
            <w:rFonts w:ascii="Times New Roman" w:hAnsi="Times New Roman" w:cs="Times New Roman"/>
            <w:sz w:val="24"/>
            <w:szCs w:val="24"/>
          </w:rPr>
          <w:delText xml:space="preserve">has been reported to increase </w:delText>
        </w:r>
        <w:r w:rsidR="005D0E8F" w:rsidRPr="00B76F58" w:rsidDel="00C121AF">
          <w:rPr>
            <w:rFonts w:ascii="Times New Roman" w:hAnsi="Times New Roman" w:cs="Times New Roman"/>
            <w:sz w:val="24"/>
            <w:szCs w:val="24"/>
          </w:rPr>
          <w:delText>simplicity with no loss of predictive fidelity</w:delText>
        </w:r>
        <w:r w:rsidR="00B67A29" w:rsidDel="00C121AF">
          <w:rPr>
            <w:rFonts w:ascii="Times New Roman" w:hAnsi="Times New Roman" w:cs="Times New Roman"/>
            <w:sz w:val="24"/>
            <w:szCs w:val="24"/>
          </w:rPr>
          <w:delText xml:space="preserve"> </w:delText>
        </w:r>
        <w:r w:rsidR="00B67A29"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Kupas&lt;/Author&gt;&lt;Year&gt;2016&lt;/Year&gt;&lt;RecNum&gt;447&lt;/RecNum&gt;&lt;DisplayText&gt;(Kupas et al., 2016)&lt;/DisplayText&gt;&lt;record&gt;&lt;rec-number&gt;447&lt;/rec-number&gt;&lt;foreign-keys&gt;&lt;key app="EN" db-id="vva290s5xpxtzlewxs9v2tsisravxtdsxses" timestamp="1644867441"&gt;447&lt;/key&gt;&lt;/foreign-keys&gt;&lt;ref-type name="Journal Article"&gt;17&lt;/ref-type&gt;&lt;contributors&gt;&lt;authors&gt;&lt;author&gt;Kupas, D. F.&lt;/author&gt;&lt;author&gt;Melnychuk, E. M.&lt;/author&gt;&lt;author&gt;Young, A. J.&lt;/author&gt;&lt;/authors&gt;&lt;/contributors&gt;&lt;auth-address&gt;Department of Emergency Medicine, Geisinger Health System, Danville, PA. Electronic address: dkupas@geisinger.edu.&amp;#xD;Department of Emergency Medicine, Geisinger Health System, Danville, PA.&amp;#xD;Center for Health Research, Geisinger Health System, Danville, PA.&lt;/auth-address&gt;&lt;titles&gt;&lt;title&gt;Glasgow Coma Scale Motor Component (&amp;quot;Patient Does Not Follow Commands&amp;quot;) Performs Similarly to Total Glasgow Coma Scale in Predicting Severe Injury in Trauma Patients&lt;/title&gt;&lt;secondary-title&gt;Ann Emerg Med&lt;/secondary-title&gt;&lt;/titles&gt;&lt;periodical&gt;&lt;full-title&gt;Ann Emerg Med&lt;/full-title&gt;&lt;/periodical&gt;&lt;pages&gt;744-750.e3&lt;/pages&gt;&lt;volume&gt;68&lt;/volume&gt;&lt;number&gt;6&lt;/number&gt;&lt;edition&gt;2016/07/21&lt;/edition&gt;&lt;keywords&gt;&lt;keyword&gt;Adult&lt;/keyword&gt;&lt;keyword&gt;Emergency Service, Hospital&lt;/keyword&gt;&lt;keyword&gt;Female&lt;/keyword&gt;&lt;keyword&gt;*Glasgow Coma Scale&lt;/keyword&gt;&lt;keyword&gt;Humans&lt;/keyword&gt;&lt;keyword&gt;Injury Severity Score&lt;/keyword&gt;&lt;keyword&gt;Male&lt;/keyword&gt;&lt;keyword&gt;*Psychomotor Performance&lt;/keyword&gt;&lt;keyword&gt;Retrospective Studies&lt;/keyword&gt;&lt;keyword&gt;Treatment Outcome&lt;/keyword&gt;&lt;keyword&gt;Wounds and Injuries/*diagnosis&lt;/keyword&gt;&lt;/keywords&gt;&lt;dates&gt;&lt;year&gt;2016&lt;/year&gt;&lt;pub-dates&gt;&lt;date&gt;Dec&lt;/date&gt;&lt;/pub-dates&gt;&lt;/dates&gt;&lt;isbn&gt;0196-0644&lt;/isbn&gt;&lt;accession-num&gt;27436703&lt;/accession-num&gt;&lt;urls&gt;&lt;/urls&gt;&lt;electronic-resource-num&gt;10.1016/j.annemergmed.2016.06.017&lt;/electronic-resource-num&gt;&lt;remote-database-provider&gt;NLM&lt;/remote-database-provider&gt;&lt;language&gt;eng&lt;/language&gt;&lt;/record&gt;&lt;/Cite&gt;&lt;/EndNote&gt;</w:delInstrText>
        </w:r>
        <w:r w:rsidR="00B67A29"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Kupas et al., 2016)</w:delText>
        </w:r>
        <w:r w:rsidR="00B67A29" w:rsidDel="00C121AF">
          <w:rPr>
            <w:rFonts w:ascii="Times New Roman" w:hAnsi="Times New Roman" w:cs="Times New Roman"/>
            <w:sz w:val="24"/>
            <w:szCs w:val="24"/>
          </w:rPr>
          <w:fldChar w:fldCharType="end"/>
        </w:r>
        <w:r w:rsidR="004962AD" w:rsidDel="00C121AF">
          <w:rPr>
            <w:rFonts w:ascii="Times New Roman" w:hAnsi="Times New Roman" w:cs="Times New Roman"/>
            <w:sz w:val="24"/>
            <w:szCs w:val="24"/>
          </w:rPr>
          <w:delText>,</w:delText>
        </w:r>
        <w:r w:rsidR="007F51D8" w:rsidRPr="00B76F58" w:rsidDel="00C121AF">
          <w:rPr>
            <w:rFonts w:ascii="Times New Roman" w:hAnsi="Times New Roman" w:cs="Times New Roman"/>
            <w:sz w:val="24"/>
            <w:szCs w:val="24"/>
          </w:rPr>
          <w:delText xml:space="preserve"> although </w:delText>
        </w:r>
        <w:r w:rsidR="001453F3" w:rsidRPr="00B76F58" w:rsidDel="00C121AF">
          <w:rPr>
            <w:rFonts w:ascii="Times New Roman" w:hAnsi="Times New Roman" w:cs="Times New Roman"/>
            <w:sz w:val="24"/>
            <w:szCs w:val="24"/>
          </w:rPr>
          <w:delText xml:space="preserve">it has been reported to reduce </w:delText>
        </w:r>
        <w:r w:rsidR="002E451A" w:rsidRPr="00B76F58" w:rsidDel="00C121AF">
          <w:rPr>
            <w:rFonts w:ascii="Times New Roman" w:hAnsi="Times New Roman" w:cs="Times New Roman"/>
            <w:sz w:val="24"/>
            <w:szCs w:val="24"/>
          </w:rPr>
          <w:delText>sensitivity</w:delText>
        </w:r>
        <w:r w:rsidR="00AC490D" w:rsidDel="00C121AF">
          <w:rPr>
            <w:rFonts w:ascii="Times New Roman" w:hAnsi="Times New Roman" w:cs="Times New Roman"/>
            <w:sz w:val="24"/>
            <w:szCs w:val="24"/>
          </w:rPr>
          <w:delText xml:space="preserve"> </w:delText>
        </w:r>
        <w:r w:rsidR="00B67A29" w:rsidDel="00C121AF">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Ck8L0Rpc3Bs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Ck8L0Rpc3Bs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B67A29" w:rsidDel="00C121AF">
          <w:rPr>
            <w:rFonts w:ascii="Times New Roman" w:hAnsi="Times New Roman" w:cs="Times New Roman"/>
            <w:sz w:val="24"/>
            <w:szCs w:val="24"/>
          </w:rPr>
        </w:r>
        <w:r w:rsidR="00B67A29"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Brown et al., 2014)</w:delText>
        </w:r>
        <w:r w:rsidR="00B67A29" w:rsidDel="00C121AF">
          <w:rPr>
            <w:rFonts w:ascii="Times New Roman" w:hAnsi="Times New Roman" w:cs="Times New Roman"/>
            <w:sz w:val="24"/>
            <w:szCs w:val="24"/>
          </w:rPr>
          <w:fldChar w:fldCharType="end"/>
        </w:r>
        <w:r w:rsidR="00AC490D" w:rsidDel="00C121AF">
          <w:rPr>
            <w:rFonts w:ascii="Times New Roman" w:hAnsi="Times New Roman" w:cs="Times New Roman"/>
            <w:sz w:val="24"/>
            <w:szCs w:val="24"/>
          </w:rPr>
          <w:delText>,</w:delText>
        </w:r>
        <w:r w:rsidR="009D0913" w:rsidRPr="00B76F58" w:rsidDel="00C121AF">
          <w:rPr>
            <w:rFonts w:ascii="Times New Roman" w:hAnsi="Times New Roman" w:cs="Times New Roman"/>
            <w:sz w:val="24"/>
            <w:szCs w:val="24"/>
          </w:rPr>
          <w:delText xml:space="preserve"> especially</w:delText>
        </w:r>
        <w:r w:rsidR="002E451A" w:rsidRPr="00B76F58" w:rsidDel="00C121AF">
          <w:rPr>
            <w:rFonts w:ascii="Times New Roman" w:hAnsi="Times New Roman" w:cs="Times New Roman"/>
            <w:sz w:val="24"/>
            <w:szCs w:val="24"/>
          </w:rPr>
          <w:delText xml:space="preserve"> for older patients</w:delText>
        </w:r>
        <w:r w:rsidR="00AC490D" w:rsidDel="00C121AF">
          <w:rPr>
            <w:rFonts w:ascii="Times New Roman" w:hAnsi="Times New Roman" w:cs="Times New Roman"/>
            <w:sz w:val="24"/>
            <w:szCs w:val="24"/>
          </w:rPr>
          <w:delText xml:space="preserve"> </w:delText>
        </w:r>
        <w:r w:rsidR="00690639" w:rsidDel="00C121AF">
          <w:rPr>
            <w:rFonts w:ascii="Times New Roman" w:hAnsi="Times New Roman" w:cs="Times New Roman"/>
            <w:sz w:val="24"/>
            <w:szCs w:val="24"/>
          </w:rPr>
          <w:fldChar w:fldCharType="begin">
            <w:fldData xml:space="preserve">PEVuZE5vdGU+PENpdGU+PEF1dGhvcj5EZWViPC9BdXRob3I+PFllYXI+MjAyMTwvWWVhcj48UmVj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==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EZWViPC9BdXRob3I+PFllYXI+MjAyMTwvWWVhcj48UmVj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==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690639" w:rsidDel="00C121AF">
          <w:rPr>
            <w:rFonts w:ascii="Times New Roman" w:hAnsi="Times New Roman" w:cs="Times New Roman"/>
            <w:sz w:val="24"/>
            <w:szCs w:val="24"/>
          </w:rPr>
        </w:r>
        <w:r w:rsidR="00690639"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Deeb et al., 2021b)</w:delText>
        </w:r>
        <w:r w:rsidR="00690639" w:rsidDel="00C121AF">
          <w:rPr>
            <w:rFonts w:ascii="Times New Roman" w:hAnsi="Times New Roman" w:cs="Times New Roman"/>
            <w:sz w:val="24"/>
            <w:szCs w:val="24"/>
          </w:rPr>
          <w:fldChar w:fldCharType="end"/>
        </w:r>
        <w:r w:rsidR="00AC490D" w:rsidDel="00C121AF">
          <w:rPr>
            <w:rFonts w:ascii="Times New Roman" w:hAnsi="Times New Roman" w:cs="Times New Roman"/>
            <w:sz w:val="24"/>
            <w:szCs w:val="24"/>
          </w:rPr>
          <w:delText>.</w:delText>
        </w:r>
        <w:r w:rsidR="6D785B0B" w:rsidRPr="00C6011F" w:rsidDel="00C121AF">
          <w:rPr>
            <w:rFonts w:ascii="Times New Roman" w:hAnsi="Times New Roman" w:cs="Times New Roman"/>
            <w:sz w:val="24"/>
            <w:szCs w:val="24"/>
          </w:rPr>
          <w:delText xml:space="preserve"> </w:delText>
        </w:r>
      </w:del>
    </w:p>
    <w:p w14:paraId="679F70AF" w14:textId="05929E01" w:rsidR="00C6011F" w:rsidRPr="00C6011F" w:rsidDel="00C121AF" w:rsidRDefault="6D785B0B" w:rsidP="00942019">
      <w:pPr>
        <w:spacing w:line="480" w:lineRule="auto"/>
        <w:ind w:firstLine="720"/>
        <w:rPr>
          <w:del w:id="34" w:author="Umesh Singh1" w:date="2022-10-29T08:55:00Z"/>
          <w:rFonts w:ascii="Times New Roman" w:hAnsi="Times New Roman" w:cs="Times New Roman"/>
          <w:sz w:val="24"/>
          <w:szCs w:val="24"/>
        </w:rPr>
      </w:pPr>
      <w:del w:id="35" w:author="Umesh Singh1" w:date="2022-10-29T08:55:00Z">
        <w:r w:rsidRPr="00C6011F" w:rsidDel="00C121AF">
          <w:rPr>
            <w:rFonts w:ascii="Times New Roman" w:hAnsi="Times New Roman" w:cs="Times New Roman"/>
            <w:sz w:val="24"/>
            <w:szCs w:val="24"/>
          </w:rPr>
          <w:delText xml:space="preserve">Overall, assessment of the </w:delText>
        </w:r>
        <w:r w:rsidR="00F13695" w:rsidDel="00C121AF">
          <w:rPr>
            <w:rFonts w:ascii="Times New Roman" w:hAnsi="Times New Roman" w:cs="Times New Roman"/>
            <w:sz w:val="24"/>
            <w:szCs w:val="24"/>
          </w:rPr>
          <w:delText>AOI</w:delText>
        </w:r>
        <w:r w:rsidR="001B51A4" w:rsidDel="00C121AF">
          <w:rPr>
            <w:rFonts w:ascii="Times New Roman" w:hAnsi="Times New Roman" w:cs="Times New Roman"/>
            <w:sz w:val="24"/>
            <w:szCs w:val="24"/>
          </w:rPr>
          <w:delText xml:space="preserve"> </w:delText>
        </w:r>
        <w:r w:rsidR="0063601F" w:rsidDel="00C121AF">
          <w:rPr>
            <w:rFonts w:ascii="Times New Roman" w:hAnsi="Times New Roman" w:cs="Times New Roman"/>
            <w:sz w:val="24"/>
            <w:szCs w:val="24"/>
          </w:rPr>
          <w:delText>c</w:delText>
        </w:r>
        <w:r w:rsidR="001B51A4" w:rsidDel="00C121AF">
          <w:rPr>
            <w:rFonts w:ascii="Times New Roman" w:hAnsi="Times New Roman" w:cs="Times New Roman"/>
            <w:sz w:val="24"/>
            <w:szCs w:val="24"/>
          </w:rPr>
          <w:delText xml:space="preserve">riteria </w:delText>
        </w:r>
        <w:r w:rsidR="00123F73" w:rsidDel="00C121AF">
          <w:rPr>
            <w:rFonts w:ascii="Times New Roman" w:hAnsi="Times New Roman" w:cs="Times New Roman"/>
            <w:sz w:val="24"/>
            <w:szCs w:val="24"/>
          </w:rPr>
          <w:delText>have shown acceptable predictive value</w:delText>
        </w:r>
        <w:r w:rsidR="00AC490D" w:rsidDel="00C121AF">
          <w:rPr>
            <w:rFonts w:ascii="Times New Roman" w:hAnsi="Times New Roman" w:cs="Times New Roman"/>
            <w:sz w:val="24"/>
            <w:szCs w:val="24"/>
          </w:rPr>
          <w:delText xml:space="preserve"> </w:delText>
        </w:r>
        <w:r w:rsidR="00065C65" w:rsidDel="00C121AF">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xMy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TM8L1llYXI+PFJlY051bT40MjY8L1JlY051bT48cmVjb3JkPjxyZWMtbnVtYmVy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xMy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TM8L1llYXI+PFJlY051bT40MjY8L1JlY051bT48cmVjb3JkPjxyZWMtbnVtYmVy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065C65" w:rsidDel="00C121AF">
          <w:rPr>
            <w:rFonts w:ascii="Times New Roman" w:hAnsi="Times New Roman" w:cs="Times New Roman"/>
            <w:sz w:val="24"/>
            <w:szCs w:val="24"/>
          </w:rPr>
        </w:r>
        <w:r w:rsidR="00065C65"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Isenberg et al., 2011; Lerner et al., 2013)</w:delText>
        </w:r>
        <w:r w:rsidR="00065C65" w:rsidDel="00C121AF">
          <w:rPr>
            <w:rFonts w:ascii="Times New Roman" w:hAnsi="Times New Roman" w:cs="Times New Roman"/>
            <w:sz w:val="24"/>
            <w:szCs w:val="24"/>
          </w:rPr>
          <w:fldChar w:fldCharType="end"/>
        </w:r>
        <w:r w:rsidR="00AC490D" w:rsidDel="00C121AF">
          <w:rPr>
            <w:rFonts w:ascii="Times New Roman" w:hAnsi="Times New Roman" w:cs="Times New Roman"/>
            <w:sz w:val="24"/>
            <w:szCs w:val="24"/>
          </w:rPr>
          <w:delText>.</w:delText>
        </w:r>
        <w:r w:rsidR="00065C65" w:rsidDel="00C121AF">
          <w:rPr>
            <w:rFonts w:ascii="Times New Roman" w:hAnsi="Times New Roman" w:cs="Times New Roman"/>
            <w:sz w:val="24"/>
            <w:szCs w:val="24"/>
          </w:rPr>
          <w:delText xml:space="preserve"> </w:delText>
        </w:r>
        <w:r w:rsidRPr="00C6011F" w:rsidDel="00C121AF">
          <w:rPr>
            <w:rFonts w:ascii="Times New Roman" w:hAnsi="Times New Roman" w:cs="Times New Roman"/>
            <w:sz w:val="24"/>
            <w:szCs w:val="24"/>
          </w:rPr>
          <w:delText xml:space="preserve">More controversy surrounds </w:delText>
        </w:r>
        <w:r w:rsidR="001B51A4" w:rsidDel="00C121AF">
          <w:rPr>
            <w:rFonts w:ascii="Times New Roman" w:hAnsi="Times New Roman" w:cs="Times New Roman"/>
            <w:sz w:val="24"/>
            <w:szCs w:val="24"/>
          </w:rPr>
          <w:delText>MOI criteria</w:delText>
        </w:r>
        <w:r w:rsidR="004962AD" w:rsidDel="00C121AF">
          <w:rPr>
            <w:rFonts w:ascii="Times New Roman" w:hAnsi="Times New Roman" w:cs="Times New Roman"/>
            <w:sz w:val="24"/>
            <w:szCs w:val="24"/>
          </w:rPr>
          <w:delText>,</w:delText>
        </w:r>
        <w:r w:rsidRPr="00C6011F" w:rsidDel="00C121AF">
          <w:rPr>
            <w:rFonts w:ascii="Times New Roman" w:hAnsi="Times New Roman" w:cs="Times New Roman"/>
            <w:sz w:val="24"/>
            <w:szCs w:val="24"/>
          </w:rPr>
          <w:delText xml:space="preserve"> with a growing body of data suggesting that </w:delText>
        </w:r>
        <w:r w:rsidR="00123F73" w:rsidDel="00C121AF">
          <w:rPr>
            <w:rFonts w:ascii="Times New Roman" w:hAnsi="Times New Roman" w:cs="Times New Roman"/>
            <w:sz w:val="24"/>
            <w:szCs w:val="24"/>
          </w:rPr>
          <w:delText>MOI</w:delText>
        </w:r>
        <w:r w:rsidRPr="00C6011F" w:rsidDel="00C121AF">
          <w:rPr>
            <w:rFonts w:ascii="Times New Roman" w:hAnsi="Times New Roman" w:cs="Times New Roman"/>
            <w:sz w:val="24"/>
            <w:szCs w:val="24"/>
          </w:rPr>
          <w:delText xml:space="preserve"> alone is not a reliable predictor of the need for higher level care</w:delText>
        </w:r>
        <w:r w:rsidR="00AC490D" w:rsidDel="00C121AF">
          <w:rPr>
            <w:rFonts w:ascii="Times New Roman" w:hAnsi="Times New Roman" w:cs="Times New Roman"/>
            <w:sz w:val="24"/>
            <w:szCs w:val="24"/>
          </w:rPr>
          <w:delText xml:space="preserve"> </w:delText>
        </w:r>
        <w:r w:rsidR="00A83ADA" w:rsidDel="00C121AF">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yMS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jE8L1llYXI+PFJlY051bT4yODwvUmVjTnVtPjxyZWNvcmQ+PHJlYy1udW1iZXI+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yMS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jE8L1llYXI+PFJlY051bT4yODwvUmVjTnVtPjxyZWNvcmQ+PHJlYy1udW1iZXI+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A83ADA" w:rsidDel="00C121AF">
          <w:rPr>
            <w:rFonts w:ascii="Times New Roman" w:hAnsi="Times New Roman" w:cs="Times New Roman"/>
            <w:sz w:val="24"/>
            <w:szCs w:val="24"/>
          </w:rPr>
        </w:r>
        <w:r w:rsidR="00A83AD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Isenberg et al., 2011; Lerner et al., 2021)</w:delText>
        </w:r>
        <w:r w:rsidR="00A83ADA" w:rsidDel="00C121AF">
          <w:rPr>
            <w:rFonts w:ascii="Times New Roman" w:hAnsi="Times New Roman" w:cs="Times New Roman"/>
            <w:sz w:val="24"/>
            <w:szCs w:val="24"/>
          </w:rPr>
          <w:fldChar w:fldCharType="end"/>
        </w:r>
        <w:r w:rsidR="00AC490D" w:rsidDel="00C121AF">
          <w:rPr>
            <w:rFonts w:ascii="Times New Roman" w:hAnsi="Times New Roman" w:cs="Times New Roman"/>
            <w:sz w:val="24"/>
            <w:szCs w:val="24"/>
          </w:rPr>
          <w:delText>.</w:delText>
        </w:r>
        <w:r w:rsidR="00597939" w:rsidDel="00C121AF">
          <w:rPr>
            <w:rFonts w:ascii="Times New Roman" w:hAnsi="Times New Roman" w:cs="Times New Roman"/>
            <w:sz w:val="24"/>
            <w:szCs w:val="24"/>
          </w:rPr>
          <w:delText xml:space="preserve"> </w:delText>
        </w:r>
        <w:r w:rsidRPr="00C6011F" w:rsidDel="00C121AF">
          <w:rPr>
            <w:rFonts w:ascii="Times New Roman" w:hAnsi="Times New Roman" w:cs="Times New Roman"/>
            <w:sz w:val="24"/>
            <w:szCs w:val="24"/>
          </w:rPr>
          <w:delText>And finally</w:delText>
        </w:r>
        <w:r w:rsidR="00F13695" w:rsidDel="00C121AF">
          <w:rPr>
            <w:rFonts w:ascii="Times New Roman" w:hAnsi="Times New Roman" w:cs="Times New Roman"/>
            <w:sz w:val="24"/>
            <w:szCs w:val="24"/>
          </w:rPr>
          <w:delText>,</w:delText>
        </w:r>
        <w:r w:rsidRPr="00C6011F" w:rsidDel="00C121AF">
          <w:rPr>
            <w:rFonts w:ascii="Times New Roman" w:hAnsi="Times New Roman" w:cs="Times New Roman"/>
            <w:sz w:val="24"/>
            <w:szCs w:val="24"/>
          </w:rPr>
          <w:delText xml:space="preserve"> debate also surrounds the elements of the special considerations step</w:delText>
        </w:r>
        <w:r w:rsidR="00AC490D" w:rsidDel="00C121AF">
          <w:rPr>
            <w:rFonts w:ascii="Times New Roman" w:hAnsi="Times New Roman" w:cs="Times New Roman"/>
            <w:sz w:val="24"/>
            <w:szCs w:val="24"/>
          </w:rPr>
          <w:delText xml:space="preserve"> </w:delText>
        </w:r>
        <w:r w:rsidR="00A83ADA" w:rsidDel="00C121AF">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KTwvRGlzcGxheVRleHQ+PHJlY29yZD48cmVjLW51bWJlcj4xMjU8L3JlYy1udW1iZXI+PGZvcmVp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KTwvRGlzcGxheVRleHQ+PHJlY29yZD48cmVjLW51bWJlcj4xMjU8L3JlYy1udW1iZXI+PGZvcmVp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A83ADA" w:rsidDel="00C121AF">
          <w:rPr>
            <w:rFonts w:ascii="Times New Roman" w:hAnsi="Times New Roman" w:cs="Times New Roman"/>
            <w:sz w:val="24"/>
            <w:szCs w:val="24"/>
          </w:rPr>
        </w:r>
        <w:r w:rsidR="00A83AD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Doumouras et al., 2012)</w:delText>
        </w:r>
        <w:r w:rsidR="00A83ADA" w:rsidDel="00C121AF">
          <w:rPr>
            <w:rFonts w:ascii="Times New Roman" w:hAnsi="Times New Roman" w:cs="Times New Roman"/>
            <w:sz w:val="24"/>
            <w:szCs w:val="24"/>
          </w:rPr>
          <w:fldChar w:fldCharType="end"/>
        </w:r>
        <w:r w:rsidR="00AC490D" w:rsidDel="00C121AF">
          <w:rPr>
            <w:rFonts w:ascii="Times New Roman" w:hAnsi="Times New Roman" w:cs="Times New Roman"/>
            <w:sz w:val="24"/>
            <w:szCs w:val="24"/>
          </w:rPr>
          <w:delText>;</w:delText>
        </w:r>
        <w:r w:rsidRPr="00C6011F" w:rsidDel="00C121AF">
          <w:rPr>
            <w:rFonts w:ascii="Times New Roman" w:hAnsi="Times New Roman" w:cs="Times New Roman"/>
            <w:sz w:val="24"/>
            <w:szCs w:val="24"/>
          </w:rPr>
          <w:delText xml:space="preserve"> several recent studies have suggested that patient age</w:delText>
        </w:r>
        <w:r w:rsidR="00A83ADA" w:rsidDel="00C121AF">
          <w:rPr>
            <w:rFonts w:ascii="Times New Roman" w:hAnsi="Times New Roman" w:cs="Times New Roman"/>
            <w:sz w:val="24"/>
            <w:szCs w:val="24"/>
          </w:rPr>
          <w:delText xml:space="preserve"> </w:delText>
        </w:r>
        <w:r w:rsidR="00A83ADA" w:rsidDel="00C121AF">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A83ADA" w:rsidDel="00C121AF">
          <w:rPr>
            <w:rFonts w:ascii="Times New Roman" w:hAnsi="Times New Roman" w:cs="Times New Roman"/>
            <w:sz w:val="24"/>
            <w:szCs w:val="24"/>
          </w:rPr>
        </w:r>
        <w:r w:rsidR="00A83AD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akamura et al., 2012)</w:delText>
        </w:r>
        <w:r w:rsidR="00A83ADA" w:rsidDel="00C121AF">
          <w:rPr>
            <w:rFonts w:ascii="Times New Roman" w:hAnsi="Times New Roman" w:cs="Times New Roman"/>
            <w:sz w:val="24"/>
            <w:szCs w:val="24"/>
          </w:rPr>
          <w:fldChar w:fldCharType="end"/>
        </w:r>
        <w:r w:rsidR="000514C7" w:rsidDel="00C121AF">
          <w:rPr>
            <w:rFonts w:ascii="Times New Roman" w:hAnsi="Times New Roman" w:cs="Times New Roman"/>
            <w:sz w:val="24"/>
            <w:szCs w:val="24"/>
          </w:rPr>
          <w:delText xml:space="preserve"> </w:delText>
        </w:r>
        <w:r w:rsidRPr="00C6011F" w:rsidDel="00C121AF">
          <w:rPr>
            <w:rFonts w:ascii="Times New Roman" w:hAnsi="Times New Roman" w:cs="Times New Roman"/>
            <w:sz w:val="24"/>
            <w:szCs w:val="24"/>
          </w:rPr>
          <w:delText>and “provider judgment” may represent extremely valuable indicators of the need for trauma center care</w:delText>
        </w:r>
        <w:r w:rsidR="00AC490D" w:rsidDel="00C121AF">
          <w:rPr>
            <w:rFonts w:ascii="Times New Roman" w:hAnsi="Times New Roman" w:cs="Times New Roman"/>
            <w:sz w:val="24"/>
            <w:szCs w:val="24"/>
          </w:rPr>
          <w:delText xml:space="preserve"> </w:delText>
        </w:r>
        <w:r w:rsidR="00A83ADA" w:rsidDel="00C121AF">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A83ADA" w:rsidDel="00C121AF">
          <w:rPr>
            <w:rFonts w:ascii="Times New Roman" w:hAnsi="Times New Roman" w:cs="Times New Roman"/>
            <w:sz w:val="24"/>
            <w:szCs w:val="24"/>
          </w:rPr>
        </w:r>
        <w:r w:rsidR="00A83AD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ewgard et al., 2012)</w:delText>
        </w:r>
        <w:r w:rsidR="00A83ADA" w:rsidDel="00C121AF">
          <w:rPr>
            <w:rFonts w:ascii="Times New Roman" w:hAnsi="Times New Roman" w:cs="Times New Roman"/>
            <w:sz w:val="24"/>
            <w:szCs w:val="24"/>
          </w:rPr>
          <w:fldChar w:fldCharType="end"/>
        </w:r>
        <w:r w:rsidR="00AC490D" w:rsidDel="00C121AF">
          <w:rPr>
            <w:rFonts w:ascii="Times New Roman" w:hAnsi="Times New Roman" w:cs="Times New Roman"/>
            <w:sz w:val="24"/>
            <w:szCs w:val="24"/>
          </w:rPr>
          <w:delText>.</w:delText>
        </w:r>
      </w:del>
    </w:p>
    <w:p w14:paraId="27241F32" w14:textId="1EE234C0" w:rsidR="002559BE" w:rsidDel="00C121AF" w:rsidRDefault="00D23BEC" w:rsidP="00306C25">
      <w:pPr>
        <w:spacing w:line="480" w:lineRule="auto"/>
        <w:ind w:firstLine="720"/>
        <w:rPr>
          <w:del w:id="36" w:author="Umesh Singh1" w:date="2022-10-29T08:55:00Z"/>
          <w:rFonts w:ascii="Times New Roman" w:hAnsi="Times New Roman" w:cs="Times New Roman"/>
          <w:sz w:val="24"/>
          <w:szCs w:val="24"/>
        </w:rPr>
      </w:pPr>
      <w:del w:id="37" w:author="Umesh Singh1" w:date="2022-10-29T08:55:00Z">
        <w:r w:rsidDel="00C121AF">
          <w:rPr>
            <w:rFonts w:ascii="Times New Roman" w:hAnsi="Times New Roman" w:cs="Times New Roman"/>
            <w:sz w:val="24"/>
            <w:szCs w:val="24"/>
          </w:rPr>
          <w:delText>A cut-point of I</w:delText>
        </w:r>
        <w:r w:rsidR="004B0C24" w:rsidRPr="004B0C24" w:rsidDel="00C121AF">
          <w:rPr>
            <w:rFonts w:ascii="Times New Roman" w:hAnsi="Times New Roman" w:cs="Times New Roman"/>
            <w:sz w:val="24"/>
            <w:szCs w:val="24"/>
          </w:rPr>
          <w:delText xml:space="preserve">njury Severity Scores greater than or equal to 16 </w:delText>
        </w:r>
        <w:r w:rsidR="00E1412A" w:rsidDel="00C121AF">
          <w:rPr>
            <w:rFonts w:ascii="Times New Roman" w:hAnsi="Times New Roman" w:cs="Times New Roman"/>
            <w:sz w:val="24"/>
            <w:szCs w:val="24"/>
          </w:rPr>
          <w:delText xml:space="preserve">has been utilized </w:delText>
        </w:r>
        <w:r w:rsidR="004B0C24" w:rsidRPr="004B0C24" w:rsidDel="00C121AF">
          <w:rPr>
            <w:rFonts w:ascii="Times New Roman" w:hAnsi="Times New Roman" w:cs="Times New Roman"/>
            <w:sz w:val="24"/>
            <w:szCs w:val="24"/>
          </w:rPr>
          <w:delText>as a proxy for whether a patient was correctly transported to a</w:delText>
        </w:r>
        <w:r w:rsidR="00800610" w:rsidDel="00C121AF">
          <w:rPr>
            <w:rFonts w:ascii="Times New Roman" w:hAnsi="Times New Roman" w:cs="Times New Roman"/>
            <w:sz w:val="24"/>
            <w:szCs w:val="24"/>
          </w:rPr>
          <w:delText xml:space="preserve">n </w:delText>
        </w:r>
        <w:r w:rsidR="00800610" w:rsidRPr="004B0C24" w:rsidDel="00C121AF">
          <w:rPr>
            <w:rFonts w:ascii="Times New Roman" w:hAnsi="Times New Roman" w:cs="Times New Roman"/>
            <w:sz w:val="24"/>
            <w:szCs w:val="24"/>
          </w:rPr>
          <w:delText>ACS Level I or Level II</w:delText>
        </w:r>
        <w:r w:rsidR="00800610" w:rsidDel="00C121AF">
          <w:rPr>
            <w:rFonts w:ascii="Times New Roman" w:hAnsi="Times New Roman" w:cs="Times New Roman"/>
            <w:sz w:val="24"/>
            <w:szCs w:val="24"/>
          </w:rPr>
          <w:delText xml:space="preserve"> </w:delText>
        </w:r>
        <w:r w:rsidR="004B0C24" w:rsidRPr="004B0C24" w:rsidDel="00C121AF">
          <w:rPr>
            <w:rFonts w:ascii="Times New Roman" w:hAnsi="Times New Roman" w:cs="Times New Roman"/>
            <w:sz w:val="24"/>
            <w:szCs w:val="24"/>
          </w:rPr>
          <w:delText xml:space="preserve">trauma center </w:delText>
        </w:r>
        <w:r w:rsidR="00306DBC" w:rsidDel="00C121AF">
          <w:rPr>
            <w:rFonts w:ascii="Times New Roman" w:hAnsi="Times New Roman" w:cs="Times New Roman"/>
            <w:sz w:val="24"/>
            <w:szCs w:val="24"/>
          </w:rPr>
          <w:fldChar w:fldCharType="begin">
            <w:fldData xml:space="preserve">PEVuZE5vdGU+PENpdGU+PEF1dGhvcj5OZXdnYXJkPC9BdXRob3I+PFllYXI+MjAxNzwvWWVhcj48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=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OZXdnYXJkPC9BdXRob3I+PFllYXI+MjAxNzwvWWVhcj48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=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306DBC" w:rsidDel="00C121AF">
          <w:rPr>
            <w:rFonts w:ascii="Times New Roman" w:hAnsi="Times New Roman" w:cs="Times New Roman"/>
            <w:sz w:val="24"/>
            <w:szCs w:val="24"/>
          </w:rPr>
        </w:r>
        <w:r w:rsidR="00306DBC"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ewgard et al., 2017; Newgard et al., 2016)</w:delText>
        </w:r>
        <w:r w:rsidR="00306DBC" w:rsidDel="00C121AF">
          <w:rPr>
            <w:rFonts w:ascii="Times New Roman" w:hAnsi="Times New Roman" w:cs="Times New Roman"/>
            <w:sz w:val="24"/>
            <w:szCs w:val="24"/>
          </w:rPr>
          <w:fldChar w:fldCharType="end"/>
        </w:r>
        <w:r w:rsidR="00F10D18" w:rsidDel="00C121AF">
          <w:rPr>
            <w:rFonts w:ascii="Times New Roman" w:hAnsi="Times New Roman" w:cs="Times New Roman"/>
            <w:sz w:val="24"/>
            <w:szCs w:val="24"/>
          </w:rPr>
          <w:delText>.</w:delText>
        </w:r>
        <w:r w:rsidR="00597939" w:rsidDel="00C121AF">
          <w:rPr>
            <w:rFonts w:ascii="Times New Roman" w:hAnsi="Times New Roman" w:cs="Times New Roman"/>
            <w:sz w:val="24"/>
            <w:szCs w:val="24"/>
          </w:rPr>
          <w:delText xml:space="preserve"> </w:delText>
        </w:r>
        <w:r w:rsidR="00FE68D1" w:rsidRPr="41D1131D" w:rsidDel="00C121AF">
          <w:rPr>
            <w:rFonts w:ascii="Times New Roman" w:hAnsi="Times New Roman" w:cs="Times New Roman"/>
            <w:sz w:val="24"/>
            <w:szCs w:val="24"/>
          </w:rPr>
          <w:delText>Limited information exists related to</w:delText>
        </w:r>
        <w:r w:rsidR="00FE68D1" w:rsidDel="00C121AF">
          <w:rPr>
            <w:rFonts w:ascii="Times New Roman" w:hAnsi="Times New Roman" w:cs="Times New Roman"/>
            <w:sz w:val="24"/>
            <w:szCs w:val="24"/>
          </w:rPr>
          <w:delText xml:space="preserve"> the accuracy of the CDC </w:delText>
        </w:r>
        <w:r w:rsidR="00D13B03" w:rsidDel="00C121AF">
          <w:rPr>
            <w:rFonts w:ascii="Times New Roman" w:hAnsi="Times New Roman" w:cs="Times New Roman"/>
            <w:sz w:val="24"/>
            <w:szCs w:val="24"/>
          </w:rPr>
          <w:delText>Screen</w:delText>
        </w:r>
        <w:r w:rsidR="00FE68D1" w:rsidDel="00C121AF">
          <w:rPr>
            <w:rFonts w:ascii="Times New Roman" w:hAnsi="Times New Roman" w:cs="Times New Roman"/>
            <w:sz w:val="24"/>
            <w:szCs w:val="24"/>
          </w:rPr>
          <w:delText xml:space="preserve"> </w:delText>
        </w:r>
        <w:r w:rsidR="00CF4CA3" w:rsidDel="00C121AF">
          <w:rPr>
            <w:rFonts w:ascii="Times New Roman" w:hAnsi="Times New Roman" w:cs="Times New Roman"/>
            <w:sz w:val="24"/>
            <w:szCs w:val="24"/>
          </w:rPr>
          <w:delText xml:space="preserve">in </w:delText>
        </w:r>
        <w:r w:rsidR="00A37B96" w:rsidDel="00C121AF">
          <w:rPr>
            <w:rFonts w:ascii="Times New Roman" w:hAnsi="Times New Roman" w:cs="Times New Roman"/>
            <w:sz w:val="24"/>
            <w:szCs w:val="24"/>
          </w:rPr>
          <w:delText xml:space="preserve">predicting </w:delText>
        </w:r>
        <w:r w:rsidR="00A37B96" w:rsidRPr="41D1131D" w:rsidDel="00C121AF">
          <w:rPr>
            <w:rFonts w:ascii="Times New Roman" w:hAnsi="Times New Roman" w:cs="Times New Roman"/>
            <w:sz w:val="24"/>
            <w:szCs w:val="24"/>
          </w:rPr>
          <w:delText xml:space="preserve">patient </w:delText>
        </w:r>
        <w:r w:rsidR="00A37B96" w:rsidDel="00C121AF">
          <w:rPr>
            <w:rFonts w:ascii="Times New Roman" w:hAnsi="Times New Roman" w:cs="Times New Roman"/>
            <w:sz w:val="24"/>
            <w:szCs w:val="24"/>
          </w:rPr>
          <w:delText>outcomes</w:delText>
        </w:r>
        <w:r w:rsidR="00FA2C83" w:rsidDel="00C121AF">
          <w:rPr>
            <w:rFonts w:ascii="Times New Roman" w:hAnsi="Times New Roman" w:cs="Times New Roman"/>
            <w:sz w:val="24"/>
            <w:szCs w:val="24"/>
          </w:rPr>
          <w:delText>,</w:delText>
        </w:r>
        <w:r w:rsidR="00A37B96" w:rsidDel="00C121AF">
          <w:rPr>
            <w:rFonts w:ascii="Times New Roman" w:hAnsi="Times New Roman" w:cs="Times New Roman"/>
            <w:sz w:val="24"/>
            <w:szCs w:val="24"/>
          </w:rPr>
          <w:delText xml:space="preserve"> including hospital admission or mortality</w:delText>
        </w:r>
        <w:r w:rsidR="00A37B96" w:rsidRPr="41D1131D" w:rsidDel="00C121AF">
          <w:rPr>
            <w:rFonts w:ascii="Times New Roman" w:hAnsi="Times New Roman" w:cs="Times New Roman"/>
            <w:sz w:val="24"/>
            <w:szCs w:val="24"/>
          </w:rPr>
          <w:delText xml:space="preserve"> on a large scale.</w:delText>
        </w:r>
        <w:r w:rsidR="00A37B96" w:rsidDel="00C121AF">
          <w:rPr>
            <w:rFonts w:ascii="Times New Roman" w:hAnsi="Times New Roman" w:cs="Times New Roman"/>
            <w:sz w:val="24"/>
            <w:szCs w:val="24"/>
          </w:rPr>
          <w:delText xml:space="preserve"> </w:delText>
        </w:r>
      </w:del>
    </w:p>
    <w:p w14:paraId="7A454620" w14:textId="2ED5F7D4" w:rsidR="002559BE" w:rsidRPr="002559BE" w:rsidDel="00C121AF" w:rsidRDefault="002559BE" w:rsidP="002559BE">
      <w:pPr>
        <w:spacing w:line="480" w:lineRule="auto"/>
        <w:rPr>
          <w:del w:id="38" w:author="Umesh Singh1" w:date="2022-10-29T08:55:00Z"/>
          <w:rFonts w:ascii="Times New Roman" w:hAnsi="Times New Roman" w:cs="Times New Roman"/>
          <w:b/>
          <w:bCs/>
          <w:sz w:val="24"/>
          <w:szCs w:val="24"/>
        </w:rPr>
      </w:pPr>
      <w:del w:id="39" w:author="Umesh Singh1" w:date="2022-10-29T08:55:00Z">
        <w:r w:rsidDel="00C121AF">
          <w:rPr>
            <w:rFonts w:ascii="Times New Roman" w:hAnsi="Times New Roman" w:cs="Times New Roman"/>
            <w:b/>
            <w:bCs/>
            <w:sz w:val="24"/>
            <w:szCs w:val="24"/>
          </w:rPr>
          <w:delText>Objective</w:delText>
        </w:r>
      </w:del>
    </w:p>
    <w:p w14:paraId="6D0327DF" w14:textId="5A421B6E" w:rsidR="006E71EA" w:rsidRPr="00C6011F" w:rsidDel="00C121AF" w:rsidRDefault="00C6011F" w:rsidP="00306C25">
      <w:pPr>
        <w:spacing w:line="480" w:lineRule="auto"/>
        <w:ind w:firstLine="720"/>
        <w:rPr>
          <w:del w:id="40" w:author="Umesh Singh1" w:date="2022-10-29T08:55:00Z"/>
          <w:rFonts w:ascii="Times New Roman" w:hAnsi="Times New Roman" w:cs="Times New Roman"/>
          <w:sz w:val="24"/>
          <w:szCs w:val="24"/>
        </w:rPr>
      </w:pPr>
      <w:del w:id="41" w:author="Umesh Singh1" w:date="2022-10-29T08:55:00Z">
        <w:r w:rsidRPr="00C6011F" w:rsidDel="00C121AF">
          <w:rPr>
            <w:rFonts w:ascii="Times New Roman" w:hAnsi="Times New Roman" w:cs="Times New Roman"/>
            <w:sz w:val="24"/>
            <w:szCs w:val="24"/>
          </w:rPr>
          <w:delText xml:space="preserve">The purpose of this study </w:delText>
        </w:r>
        <w:r w:rsidRPr="41D1131D" w:rsidDel="00C121AF">
          <w:rPr>
            <w:rFonts w:ascii="Times New Roman" w:hAnsi="Times New Roman" w:cs="Times New Roman"/>
            <w:sz w:val="24"/>
            <w:szCs w:val="24"/>
          </w:rPr>
          <w:delText>was to</w:delText>
        </w:r>
        <w:r w:rsidRPr="00C6011F" w:rsidDel="00C121AF">
          <w:rPr>
            <w:rFonts w:ascii="Times New Roman" w:hAnsi="Times New Roman" w:cs="Times New Roman"/>
            <w:sz w:val="24"/>
            <w:szCs w:val="24"/>
          </w:rPr>
          <w:delText xml:space="preserve"> </w:delText>
        </w:r>
        <w:r w:rsidR="00932D18" w:rsidRPr="00932D18" w:rsidDel="00C121AF">
          <w:rPr>
            <w:rFonts w:ascii="Times New Roman" w:hAnsi="Times New Roman" w:cs="Times New Roman"/>
            <w:sz w:val="24"/>
            <w:szCs w:val="24"/>
          </w:rPr>
          <w:delText xml:space="preserve">evaluate the relationship between the </w:delText>
        </w:r>
        <w:r w:rsidR="002C06D9" w:rsidDel="00C121AF">
          <w:rPr>
            <w:rFonts w:ascii="Times New Roman" w:hAnsi="Times New Roman" w:cs="Times New Roman"/>
            <w:sz w:val="24"/>
            <w:szCs w:val="24"/>
          </w:rPr>
          <w:delText xml:space="preserve">2011 </w:delText>
        </w:r>
        <w:r w:rsidR="002C06D9" w:rsidRPr="00C6011F" w:rsidDel="00C121AF">
          <w:rPr>
            <w:rFonts w:ascii="Times New Roman" w:hAnsi="Times New Roman" w:cs="Times New Roman"/>
            <w:sz w:val="24"/>
            <w:szCs w:val="24"/>
          </w:rPr>
          <w:delText xml:space="preserve">CDC Guidelines for Field Triage </w:delText>
        </w:r>
        <w:r w:rsidR="00C86C62" w:rsidDel="00C121AF">
          <w:rPr>
            <w:rFonts w:ascii="Times New Roman" w:hAnsi="Times New Roman" w:cs="Times New Roman"/>
            <w:sz w:val="24"/>
            <w:szCs w:val="24"/>
          </w:rPr>
          <w:delText xml:space="preserve">of injured patients </w:delText>
        </w:r>
        <w:r w:rsidR="00932D18" w:rsidRPr="00932D18" w:rsidDel="00C121AF">
          <w:rPr>
            <w:rFonts w:ascii="Times New Roman" w:hAnsi="Times New Roman" w:cs="Times New Roman"/>
            <w:sz w:val="24"/>
            <w:szCs w:val="24"/>
          </w:rPr>
          <w:delText xml:space="preserve">and </w:delText>
        </w:r>
        <w:r w:rsidR="00306718" w:rsidDel="00C121AF">
          <w:rPr>
            <w:rFonts w:ascii="Times New Roman" w:hAnsi="Times New Roman" w:cs="Times New Roman"/>
            <w:sz w:val="24"/>
            <w:szCs w:val="24"/>
          </w:rPr>
          <w:delText xml:space="preserve">the </w:delText>
        </w:r>
        <w:r w:rsidR="00F13695" w:rsidDel="00C121AF">
          <w:rPr>
            <w:rFonts w:ascii="Times New Roman" w:hAnsi="Times New Roman" w:cs="Times New Roman"/>
            <w:sz w:val="24"/>
            <w:szCs w:val="24"/>
          </w:rPr>
          <w:delText>odds</w:delText>
        </w:r>
        <w:r w:rsidR="00932D18" w:rsidDel="00C121AF">
          <w:rPr>
            <w:rFonts w:ascii="Times New Roman" w:hAnsi="Times New Roman" w:cs="Times New Roman"/>
            <w:sz w:val="24"/>
            <w:szCs w:val="24"/>
          </w:rPr>
          <w:delText xml:space="preserve"> of hospitalization and mortality</w:delText>
        </w:r>
        <w:r w:rsidR="00932D18" w:rsidRPr="41D1131D" w:rsidDel="00C121AF">
          <w:rPr>
            <w:rFonts w:ascii="Times New Roman" w:hAnsi="Times New Roman" w:cs="Times New Roman"/>
            <w:sz w:val="24"/>
            <w:szCs w:val="24"/>
          </w:rPr>
          <w:delText xml:space="preserve"> using a large national EMS dataset.</w:delText>
        </w:r>
      </w:del>
    </w:p>
    <w:p w14:paraId="2A866E63" w14:textId="23FF2A58" w:rsidR="001B4C8C" w:rsidDel="00C121AF" w:rsidRDefault="00C21C00" w:rsidP="00A907C6">
      <w:pPr>
        <w:spacing w:line="480" w:lineRule="auto"/>
        <w:rPr>
          <w:del w:id="42" w:author="Umesh Singh1" w:date="2022-10-29T08:55:00Z"/>
          <w:rFonts w:ascii="Times New Roman" w:hAnsi="Times New Roman" w:cs="Times New Roman"/>
          <w:b/>
          <w:bCs/>
          <w:sz w:val="24"/>
          <w:szCs w:val="24"/>
        </w:rPr>
      </w:pPr>
      <w:del w:id="43" w:author="Umesh Singh1" w:date="2022-10-29T08:55:00Z">
        <w:r w:rsidDel="00C121AF">
          <w:rPr>
            <w:rFonts w:ascii="Times New Roman" w:hAnsi="Times New Roman" w:cs="Times New Roman"/>
            <w:b/>
            <w:bCs/>
            <w:sz w:val="24"/>
            <w:szCs w:val="24"/>
          </w:rPr>
          <w:delText>Methods</w:delText>
        </w:r>
      </w:del>
    </w:p>
    <w:p w14:paraId="2B7CC4EF" w14:textId="47B0CB27" w:rsidR="00C21C00" w:rsidDel="00C121AF" w:rsidRDefault="00C21C00" w:rsidP="00A907C6">
      <w:pPr>
        <w:spacing w:line="480" w:lineRule="auto"/>
        <w:rPr>
          <w:del w:id="44" w:author="Umesh Singh1" w:date="2022-10-29T08:55:00Z"/>
          <w:rFonts w:ascii="Times New Roman" w:hAnsi="Times New Roman" w:cs="Times New Roman"/>
          <w:b/>
          <w:bCs/>
          <w:i/>
          <w:iCs/>
          <w:sz w:val="24"/>
          <w:szCs w:val="24"/>
        </w:rPr>
      </w:pPr>
      <w:del w:id="45" w:author="Umesh Singh1" w:date="2022-10-29T08:55:00Z">
        <w:r w:rsidRPr="00C21C00" w:rsidDel="00C121AF">
          <w:rPr>
            <w:rFonts w:ascii="Times New Roman" w:hAnsi="Times New Roman" w:cs="Times New Roman"/>
            <w:b/>
            <w:bCs/>
            <w:i/>
            <w:iCs/>
            <w:sz w:val="24"/>
            <w:szCs w:val="24"/>
          </w:rPr>
          <w:delText>Study Design and Setting</w:delText>
        </w:r>
      </w:del>
    </w:p>
    <w:p w14:paraId="42C4A595" w14:textId="7626575B" w:rsidR="006A7ACE" w:rsidDel="00C121AF" w:rsidRDefault="00BF5FFE" w:rsidP="00306C25">
      <w:pPr>
        <w:spacing w:line="480" w:lineRule="auto"/>
        <w:ind w:firstLine="720"/>
        <w:rPr>
          <w:del w:id="46" w:author="Umesh Singh1" w:date="2022-10-29T08:55:00Z"/>
          <w:rFonts w:ascii="Times New Roman" w:hAnsi="Times New Roman" w:cs="Times New Roman"/>
          <w:sz w:val="24"/>
          <w:szCs w:val="24"/>
        </w:rPr>
      </w:pPr>
      <w:del w:id="47" w:author="Umesh Singh1" w:date="2022-10-29T08:55:00Z">
        <w:r w:rsidRPr="00BF5FFE" w:rsidDel="00C121AF">
          <w:rPr>
            <w:rFonts w:ascii="Times New Roman" w:hAnsi="Times New Roman" w:cs="Times New Roman"/>
            <w:sz w:val="24"/>
            <w:szCs w:val="24"/>
          </w:rPr>
          <w:delText xml:space="preserve">We retrospectively analyzed linked prehospital and hospital data from </w:delText>
        </w:r>
        <w:r w:rsidR="005D5DA3" w:rsidDel="00C121AF">
          <w:rPr>
            <w:rFonts w:ascii="Times New Roman" w:hAnsi="Times New Roman" w:cs="Times New Roman"/>
            <w:sz w:val="24"/>
            <w:szCs w:val="24"/>
          </w:rPr>
          <w:delText xml:space="preserve">January 1, 2019 to December 31, 2019 </w:delText>
        </w:r>
        <w:r w:rsidR="005D5DA3" w:rsidRPr="41D1131D" w:rsidDel="00C121AF">
          <w:rPr>
            <w:rFonts w:ascii="Times New Roman" w:hAnsi="Times New Roman" w:cs="Times New Roman"/>
            <w:sz w:val="24"/>
            <w:szCs w:val="24"/>
          </w:rPr>
          <w:delText>from</w:delText>
        </w:r>
        <w:r w:rsidR="005D5DA3" w:rsidDel="00C121AF">
          <w:rPr>
            <w:rFonts w:ascii="Times New Roman" w:hAnsi="Times New Roman" w:cs="Times New Roman"/>
            <w:sz w:val="24"/>
            <w:szCs w:val="24"/>
          </w:rPr>
          <w:delText xml:space="preserve"> </w:delText>
        </w:r>
        <w:r w:rsidRPr="00BF5FFE" w:rsidDel="00C121AF">
          <w:rPr>
            <w:rFonts w:ascii="Times New Roman" w:hAnsi="Times New Roman" w:cs="Times New Roman"/>
            <w:sz w:val="24"/>
            <w:szCs w:val="24"/>
          </w:rPr>
          <w:delText xml:space="preserve">the ESO Data Collaborative </w:delText>
        </w:r>
        <w:r w:rsidR="005D5DA3" w:rsidDel="00C121AF">
          <w:rPr>
            <w:rFonts w:ascii="Times New Roman" w:hAnsi="Times New Roman" w:cs="Times New Roman"/>
            <w:sz w:val="24"/>
            <w:szCs w:val="24"/>
          </w:rPr>
          <w:delText xml:space="preserve">(Austin, TX) </w:delText>
        </w:r>
        <w:r w:rsidRPr="00BF5FFE" w:rsidDel="00C121AF">
          <w:rPr>
            <w:rFonts w:ascii="Times New Roman" w:hAnsi="Times New Roman" w:cs="Times New Roman"/>
            <w:sz w:val="24"/>
            <w:szCs w:val="24"/>
          </w:rPr>
          <w:delText>public-use research dataset.</w:delText>
        </w:r>
        <w:r w:rsidR="006A7ACE"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ESO</w:delText>
        </w:r>
        <w:r w:rsidR="006A7ACE"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is a large EMS electronic health record provider,</w:delText>
        </w:r>
        <w:r w:rsidR="00DD5E75"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and the</w:delText>
        </w:r>
        <w:r w:rsidR="006A7ACE"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 xml:space="preserve">ESO Data </w:delText>
        </w:r>
        <w:r w:rsidR="006A7ACE" w:rsidDel="00C121AF">
          <w:rPr>
            <w:rFonts w:ascii="Times New Roman" w:hAnsi="Times New Roman" w:cs="Times New Roman"/>
            <w:sz w:val="24"/>
            <w:szCs w:val="24"/>
          </w:rPr>
          <w:delText>C</w:delText>
        </w:r>
        <w:r w:rsidR="006A7ACE" w:rsidRPr="006A7ACE" w:rsidDel="00C121AF">
          <w:rPr>
            <w:rFonts w:ascii="Times New Roman" w:hAnsi="Times New Roman" w:cs="Times New Roman"/>
            <w:sz w:val="24"/>
            <w:szCs w:val="24"/>
          </w:rPr>
          <w:delText>ollaborative consists of participating EMS</w:delText>
        </w:r>
        <w:r w:rsidR="006A7ACE"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 xml:space="preserve">agencies who permit research using their </w:delText>
        </w:r>
        <w:r w:rsidR="00E40CF1" w:rsidDel="00C121AF">
          <w:rPr>
            <w:rFonts w:ascii="Times New Roman" w:hAnsi="Times New Roman" w:cs="Times New Roman"/>
            <w:sz w:val="24"/>
            <w:szCs w:val="24"/>
          </w:rPr>
          <w:delText>d</w:delText>
        </w:r>
        <w:r w:rsidR="006A7ACE" w:rsidRPr="006A7ACE" w:rsidDel="00C121AF">
          <w:rPr>
            <w:rFonts w:ascii="Times New Roman" w:hAnsi="Times New Roman" w:cs="Times New Roman"/>
            <w:sz w:val="24"/>
            <w:szCs w:val="24"/>
          </w:rPr>
          <w:delText>e</w:delText>
        </w:r>
        <w:r w:rsidR="00181DFB" w:rsidDel="00C121AF">
          <w:rPr>
            <w:rFonts w:ascii="Times New Roman" w:hAnsi="Times New Roman" w:cs="Times New Roman"/>
            <w:sz w:val="24"/>
            <w:szCs w:val="24"/>
          </w:rPr>
          <w:delText>-</w:delText>
        </w:r>
        <w:r w:rsidR="006A7ACE" w:rsidRPr="006A7ACE" w:rsidDel="00C121AF">
          <w:rPr>
            <w:rFonts w:ascii="Times New Roman" w:hAnsi="Times New Roman" w:cs="Times New Roman"/>
            <w:sz w:val="24"/>
            <w:szCs w:val="24"/>
          </w:rPr>
          <w:delText>identified</w:delText>
        </w:r>
        <w:r w:rsidR="006A7ACE"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records. The 2019 research dataset for this</w:delText>
        </w:r>
        <w:r w:rsidR="00E40CF1"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investigation contained 8,340,148 EMS encounters from</w:delText>
        </w:r>
        <w:r w:rsidR="00E40CF1" w:rsidDel="00C121AF">
          <w:rPr>
            <w:rFonts w:ascii="Times New Roman" w:hAnsi="Times New Roman" w:cs="Times New Roman"/>
            <w:sz w:val="24"/>
            <w:szCs w:val="24"/>
          </w:rPr>
          <w:delText xml:space="preserve"> </w:delText>
        </w:r>
        <w:r w:rsidR="006A7ACE" w:rsidRPr="006A7ACE" w:rsidDel="00C121AF">
          <w:rPr>
            <w:rFonts w:ascii="Times New Roman" w:hAnsi="Times New Roman" w:cs="Times New Roman"/>
            <w:sz w:val="24"/>
            <w:szCs w:val="24"/>
          </w:rPr>
          <w:delText>1,322</w:delText>
        </w:r>
        <w:r w:rsidRPr="00BF5FFE" w:rsidDel="00C121AF">
          <w:rPr>
            <w:rFonts w:ascii="Times New Roman" w:hAnsi="Times New Roman" w:cs="Times New Roman"/>
            <w:sz w:val="24"/>
            <w:szCs w:val="24"/>
          </w:rPr>
          <w:delText xml:space="preserve"> </w:delText>
        </w:r>
        <w:r w:rsidR="00E40CF1" w:rsidDel="00C121AF">
          <w:rPr>
            <w:rFonts w:ascii="Times New Roman" w:hAnsi="Times New Roman" w:cs="Times New Roman"/>
            <w:sz w:val="24"/>
            <w:szCs w:val="24"/>
          </w:rPr>
          <w:delText>EMS agencies throughout the United States</w:delText>
        </w:r>
        <w:r w:rsidR="007911A1" w:rsidDel="00C121AF">
          <w:rPr>
            <w:rFonts w:ascii="Times New Roman" w:hAnsi="Times New Roman" w:cs="Times New Roman"/>
            <w:sz w:val="24"/>
            <w:szCs w:val="24"/>
          </w:rPr>
          <w:delText xml:space="preserve"> </w:delText>
        </w:r>
        <w:r w:rsidR="007911A1" w:rsidRPr="007911A1" w:rsidDel="00C121AF">
          <w:rPr>
            <w:rFonts w:ascii="Times New Roman" w:hAnsi="Times New Roman" w:cs="Times New Roman"/>
            <w:sz w:val="24"/>
            <w:szCs w:val="24"/>
          </w:rPr>
          <w:delText>who agreed to share their de-identified data</w:delText>
        </w:r>
        <w:r w:rsidR="007911A1" w:rsidDel="00C121AF">
          <w:rPr>
            <w:rFonts w:ascii="Times New Roman" w:hAnsi="Times New Roman" w:cs="Times New Roman"/>
            <w:sz w:val="24"/>
            <w:szCs w:val="24"/>
          </w:rPr>
          <w:delText xml:space="preserve"> </w:delText>
        </w:r>
        <w:r w:rsidR="007911A1" w:rsidRPr="007911A1" w:rsidDel="00C121AF">
          <w:rPr>
            <w:rFonts w:ascii="Times New Roman" w:hAnsi="Times New Roman" w:cs="Times New Roman"/>
            <w:sz w:val="24"/>
            <w:szCs w:val="24"/>
          </w:rPr>
          <w:delText>for research purposes.</w:delText>
        </w:r>
        <w:r w:rsidR="00597939" w:rsidDel="00C121AF">
          <w:rPr>
            <w:rFonts w:ascii="Times New Roman" w:hAnsi="Times New Roman" w:cs="Times New Roman"/>
            <w:sz w:val="24"/>
            <w:szCs w:val="24"/>
          </w:rPr>
          <w:delText xml:space="preserve"> </w:delText>
        </w:r>
        <w:r w:rsidR="007911A1" w:rsidRPr="007911A1" w:rsidDel="00C121AF">
          <w:rPr>
            <w:rFonts w:ascii="Times New Roman" w:hAnsi="Times New Roman" w:cs="Times New Roman"/>
            <w:sz w:val="24"/>
            <w:szCs w:val="24"/>
          </w:rPr>
          <w:delText>A subset of these agencies</w:delText>
        </w:r>
        <w:r w:rsidR="007911A1" w:rsidDel="00C121AF">
          <w:rPr>
            <w:rFonts w:ascii="Times New Roman" w:hAnsi="Times New Roman" w:cs="Times New Roman"/>
            <w:sz w:val="24"/>
            <w:szCs w:val="24"/>
          </w:rPr>
          <w:delText xml:space="preserve"> </w:delText>
        </w:r>
        <w:r w:rsidR="007911A1" w:rsidRPr="007911A1" w:rsidDel="00C121AF">
          <w:rPr>
            <w:rFonts w:ascii="Times New Roman" w:hAnsi="Times New Roman" w:cs="Times New Roman"/>
            <w:sz w:val="24"/>
            <w:szCs w:val="24"/>
          </w:rPr>
          <w:delText>participated in a bi-directional health data exchange,</w:delText>
        </w:r>
        <w:r w:rsidR="007911A1" w:rsidDel="00C121AF">
          <w:rPr>
            <w:rFonts w:ascii="Times New Roman" w:hAnsi="Times New Roman" w:cs="Times New Roman"/>
            <w:sz w:val="24"/>
            <w:szCs w:val="24"/>
          </w:rPr>
          <w:delText xml:space="preserve"> </w:delText>
        </w:r>
        <w:r w:rsidR="007911A1" w:rsidRPr="007911A1" w:rsidDel="00C121AF">
          <w:rPr>
            <w:rFonts w:ascii="Times New Roman" w:hAnsi="Times New Roman" w:cs="Times New Roman"/>
            <w:sz w:val="24"/>
            <w:szCs w:val="24"/>
          </w:rPr>
          <w:delText xml:space="preserve">which </w:delText>
        </w:r>
        <w:r w:rsidR="00056795" w:rsidRPr="007911A1" w:rsidDel="00C121AF">
          <w:rPr>
            <w:rFonts w:ascii="Times New Roman" w:hAnsi="Times New Roman" w:cs="Times New Roman"/>
            <w:sz w:val="24"/>
            <w:szCs w:val="24"/>
          </w:rPr>
          <w:delText>incorporated</w:delText>
        </w:r>
        <w:r w:rsidR="00A16460" w:rsidDel="00C121AF">
          <w:rPr>
            <w:rFonts w:ascii="Times New Roman" w:hAnsi="Times New Roman" w:cs="Times New Roman"/>
            <w:sz w:val="24"/>
            <w:szCs w:val="24"/>
          </w:rPr>
          <w:delText xml:space="preserve"> emergency department</w:delText>
        </w:r>
        <w:r w:rsidR="007911A1" w:rsidRPr="007911A1" w:rsidDel="00C121AF">
          <w:rPr>
            <w:rFonts w:ascii="Times New Roman" w:hAnsi="Times New Roman" w:cs="Times New Roman"/>
            <w:sz w:val="24"/>
            <w:szCs w:val="24"/>
          </w:rPr>
          <w:delText xml:space="preserve"> </w:delText>
        </w:r>
        <w:r w:rsidR="00A16460" w:rsidDel="00C121AF">
          <w:rPr>
            <w:rFonts w:ascii="Times New Roman" w:hAnsi="Times New Roman" w:cs="Times New Roman"/>
            <w:sz w:val="24"/>
            <w:szCs w:val="24"/>
          </w:rPr>
          <w:delText>(</w:delText>
        </w:r>
        <w:r w:rsidR="007911A1" w:rsidRPr="007911A1" w:rsidDel="00C121AF">
          <w:rPr>
            <w:rFonts w:ascii="Times New Roman" w:hAnsi="Times New Roman" w:cs="Times New Roman"/>
            <w:sz w:val="24"/>
            <w:szCs w:val="24"/>
          </w:rPr>
          <w:delText>ED</w:delText>
        </w:r>
        <w:r w:rsidR="00A16460" w:rsidDel="00C121AF">
          <w:rPr>
            <w:rFonts w:ascii="Times New Roman" w:hAnsi="Times New Roman" w:cs="Times New Roman"/>
            <w:sz w:val="24"/>
            <w:szCs w:val="24"/>
          </w:rPr>
          <w:delText>)</w:delText>
        </w:r>
        <w:r w:rsidR="007911A1" w:rsidRPr="007911A1" w:rsidDel="00C121AF">
          <w:rPr>
            <w:rFonts w:ascii="Times New Roman" w:hAnsi="Times New Roman" w:cs="Times New Roman"/>
            <w:sz w:val="24"/>
            <w:szCs w:val="24"/>
          </w:rPr>
          <w:delText xml:space="preserve"> and hospital outc</w:delText>
        </w:r>
        <w:r w:rsidR="006216EA" w:rsidDel="00C121AF">
          <w:rPr>
            <w:rFonts w:ascii="Times New Roman" w:hAnsi="Times New Roman" w:cs="Times New Roman"/>
            <w:sz w:val="24"/>
            <w:szCs w:val="24"/>
          </w:rPr>
          <w:delText xml:space="preserve">ome data with the prehospital patient care record. </w:delText>
        </w:r>
      </w:del>
    </w:p>
    <w:p w14:paraId="3BC63FCA" w14:textId="6668FEA1" w:rsidR="000E067F" w:rsidDel="00C121AF" w:rsidRDefault="006216EA" w:rsidP="00306C25">
      <w:pPr>
        <w:spacing w:line="480" w:lineRule="auto"/>
        <w:ind w:firstLine="720"/>
        <w:rPr>
          <w:del w:id="48" w:author="Umesh Singh1" w:date="2022-10-29T08:55:00Z"/>
          <w:rFonts w:ascii="Times New Roman" w:hAnsi="Times New Roman" w:cs="Times New Roman"/>
          <w:sz w:val="24"/>
          <w:szCs w:val="24"/>
        </w:rPr>
      </w:pPr>
      <w:del w:id="49" w:author="Umesh Singh1" w:date="2022-10-29T08:55:00Z">
        <w:r w:rsidDel="00C121AF">
          <w:rPr>
            <w:rFonts w:ascii="Times New Roman" w:hAnsi="Times New Roman" w:cs="Times New Roman"/>
            <w:sz w:val="24"/>
            <w:szCs w:val="24"/>
          </w:rPr>
          <w:delText>For this study, a</w:delText>
        </w:r>
        <w:r w:rsidR="00BF5FFE" w:rsidRPr="00BF5FFE" w:rsidDel="00C121AF">
          <w:rPr>
            <w:rFonts w:ascii="Times New Roman" w:hAnsi="Times New Roman" w:cs="Times New Roman"/>
            <w:sz w:val="24"/>
            <w:szCs w:val="24"/>
          </w:rPr>
          <w:delText xml:space="preserve">ll 911 responses </w:delText>
        </w:r>
        <w:r w:rsidR="00C86377" w:rsidDel="00C121AF">
          <w:rPr>
            <w:rFonts w:ascii="Times New Roman" w:hAnsi="Times New Roman" w:cs="Times New Roman"/>
            <w:sz w:val="24"/>
            <w:szCs w:val="24"/>
          </w:rPr>
          <w:delText>for</w:delText>
        </w:r>
        <w:r w:rsidR="00CB6304" w:rsidDel="00C121AF">
          <w:rPr>
            <w:rFonts w:ascii="Times New Roman" w:hAnsi="Times New Roman" w:cs="Times New Roman"/>
            <w:sz w:val="24"/>
            <w:szCs w:val="24"/>
          </w:rPr>
          <w:delText xml:space="preserve"> transported patients </w:delText>
        </w:r>
        <w:r w:rsidR="00BF5FFE" w:rsidRPr="00BF5FFE" w:rsidDel="00C121AF">
          <w:rPr>
            <w:rFonts w:ascii="Times New Roman" w:hAnsi="Times New Roman" w:cs="Times New Roman"/>
            <w:sz w:val="24"/>
            <w:szCs w:val="24"/>
          </w:rPr>
          <w:delText xml:space="preserve">with a complete prehospital CDC 2011 </w:delText>
        </w:r>
        <w:r w:rsidR="00D14B71" w:rsidDel="00C121AF">
          <w:rPr>
            <w:rFonts w:ascii="Times New Roman" w:hAnsi="Times New Roman" w:cs="Times New Roman"/>
            <w:sz w:val="24"/>
            <w:szCs w:val="24"/>
          </w:rPr>
          <w:delText xml:space="preserve">Guidelines </w:delText>
        </w:r>
        <w:r w:rsidR="00963524" w:rsidDel="00C121AF">
          <w:rPr>
            <w:rFonts w:ascii="Times New Roman" w:hAnsi="Times New Roman" w:cs="Times New Roman"/>
            <w:sz w:val="24"/>
            <w:szCs w:val="24"/>
          </w:rPr>
          <w:delText xml:space="preserve">for </w:delText>
        </w:r>
        <w:r w:rsidR="00D14B71" w:rsidDel="00C121AF">
          <w:rPr>
            <w:rFonts w:ascii="Times New Roman" w:hAnsi="Times New Roman" w:cs="Times New Roman"/>
            <w:sz w:val="24"/>
            <w:szCs w:val="24"/>
          </w:rPr>
          <w:delText>Field Triage of Injured Patients</w:delText>
        </w:r>
        <w:r w:rsidR="00BF5FFE" w:rsidRPr="00BF5FFE" w:rsidDel="00C121AF">
          <w:rPr>
            <w:rFonts w:ascii="Times New Roman" w:hAnsi="Times New Roman" w:cs="Times New Roman"/>
            <w:sz w:val="24"/>
            <w:szCs w:val="24"/>
          </w:rPr>
          <w:delText xml:space="preserve"> screen and </w:delText>
        </w:r>
        <w:r w:rsidR="00CC38C7" w:rsidDel="00C121AF">
          <w:rPr>
            <w:rFonts w:ascii="Times New Roman" w:hAnsi="Times New Roman" w:cs="Times New Roman"/>
            <w:sz w:val="24"/>
            <w:szCs w:val="24"/>
          </w:rPr>
          <w:delText xml:space="preserve">linked </w:delText>
        </w:r>
        <w:r w:rsidR="00BF5FFE" w:rsidRPr="00BF5FFE" w:rsidDel="00C121AF">
          <w:rPr>
            <w:rFonts w:ascii="Times New Roman" w:hAnsi="Times New Roman" w:cs="Times New Roman"/>
            <w:sz w:val="24"/>
            <w:szCs w:val="24"/>
          </w:rPr>
          <w:delText>ED dispositions were included. Pediatric patients (&lt;18</w:delText>
        </w:r>
        <w:r w:rsidR="00123F73" w:rsidDel="00C121AF">
          <w:rPr>
            <w:rFonts w:ascii="Times New Roman" w:hAnsi="Times New Roman" w:cs="Times New Roman"/>
            <w:sz w:val="24"/>
            <w:szCs w:val="24"/>
          </w:rPr>
          <w:delText xml:space="preserve"> years of age</w:delText>
        </w:r>
        <w:r w:rsidR="00BF5FFE" w:rsidRPr="00BF5FFE" w:rsidDel="00C121AF">
          <w:rPr>
            <w:rFonts w:ascii="Times New Roman" w:hAnsi="Times New Roman" w:cs="Times New Roman"/>
            <w:sz w:val="24"/>
            <w:szCs w:val="24"/>
          </w:rPr>
          <w:delText>) and</w:delText>
        </w:r>
        <w:r w:rsidR="00123F73" w:rsidDel="00C121AF">
          <w:rPr>
            <w:rFonts w:ascii="Times New Roman" w:hAnsi="Times New Roman" w:cs="Times New Roman"/>
            <w:sz w:val="24"/>
            <w:szCs w:val="24"/>
          </w:rPr>
          <w:delText xml:space="preserve"> patients who had</w:delText>
        </w:r>
        <w:r w:rsidR="00BF5FFE" w:rsidRPr="00BF5FFE" w:rsidDel="00C121AF">
          <w:rPr>
            <w:rFonts w:ascii="Times New Roman" w:hAnsi="Times New Roman" w:cs="Times New Roman"/>
            <w:sz w:val="24"/>
            <w:szCs w:val="24"/>
          </w:rPr>
          <w:delText xml:space="preserve"> cardiac arrests prior to EMS arrival were excluded.</w:delText>
        </w:r>
        <w:r w:rsidR="00597939" w:rsidDel="00C121AF">
          <w:rPr>
            <w:rFonts w:ascii="Times New Roman" w:hAnsi="Times New Roman" w:cs="Times New Roman"/>
            <w:sz w:val="24"/>
            <w:szCs w:val="24"/>
          </w:rPr>
          <w:delText xml:space="preserve"> </w:delText>
        </w:r>
        <w:r w:rsidR="00193F96" w:rsidRPr="00193F96" w:rsidDel="00C121AF">
          <w:rPr>
            <w:rFonts w:ascii="Times New Roman" w:hAnsi="Times New Roman" w:cs="Times New Roman"/>
            <w:sz w:val="24"/>
            <w:szCs w:val="24"/>
          </w:rPr>
          <w:delText>The institutional review board at St. David’s HealthCare determined that this study was exempt</w:delText>
        </w:r>
        <w:r w:rsidR="005E40ED" w:rsidDel="00C121AF">
          <w:rPr>
            <w:rFonts w:ascii="Times New Roman" w:hAnsi="Times New Roman" w:cs="Times New Roman"/>
            <w:sz w:val="24"/>
            <w:szCs w:val="24"/>
          </w:rPr>
          <w:delText xml:space="preserve"> </w:delText>
        </w:r>
        <w:r w:rsidR="00AC4873" w:rsidDel="00C121AF">
          <w:rPr>
            <w:rFonts w:ascii="Times New Roman" w:hAnsi="Times New Roman" w:cs="Times New Roman"/>
            <w:sz w:val="24"/>
            <w:szCs w:val="24"/>
          </w:rPr>
          <w:delText>(</w:delText>
        </w:r>
        <w:r w:rsidR="00AC4873" w:rsidRPr="00AC4873" w:rsidDel="00C121AF">
          <w:rPr>
            <w:rFonts w:ascii="Times New Roman" w:hAnsi="Times New Roman" w:cs="Times New Roman"/>
            <w:sz w:val="24"/>
            <w:szCs w:val="24"/>
          </w:rPr>
          <w:delText>1632498-1</w:delText>
        </w:r>
        <w:r w:rsidR="00AC4873" w:rsidDel="00C121AF">
          <w:rPr>
            <w:rFonts w:ascii="Times New Roman" w:hAnsi="Times New Roman" w:cs="Times New Roman"/>
            <w:sz w:val="24"/>
            <w:szCs w:val="24"/>
          </w:rPr>
          <w:delText>)</w:delText>
        </w:r>
        <w:r w:rsidR="00193F96" w:rsidRPr="00193F96" w:rsidDel="00C121AF">
          <w:rPr>
            <w:rFonts w:ascii="Times New Roman" w:hAnsi="Times New Roman" w:cs="Times New Roman"/>
            <w:sz w:val="24"/>
            <w:szCs w:val="24"/>
          </w:rPr>
          <w:delText>.</w:delText>
        </w:r>
      </w:del>
    </w:p>
    <w:p w14:paraId="2BD4BE45" w14:textId="67485242" w:rsidR="000E067F" w:rsidRPr="000E067F" w:rsidDel="00C121AF" w:rsidRDefault="000E067F" w:rsidP="00A907C6">
      <w:pPr>
        <w:spacing w:line="480" w:lineRule="auto"/>
        <w:rPr>
          <w:del w:id="50" w:author="Umesh Singh1" w:date="2022-10-29T08:55:00Z"/>
          <w:rFonts w:ascii="Times New Roman" w:hAnsi="Times New Roman" w:cs="Times New Roman"/>
          <w:b/>
          <w:bCs/>
          <w:sz w:val="24"/>
          <w:szCs w:val="24"/>
        </w:rPr>
      </w:pPr>
      <w:del w:id="51" w:author="Umesh Singh1" w:date="2022-10-29T08:55:00Z">
        <w:r w:rsidRPr="000E067F" w:rsidDel="00C121AF">
          <w:rPr>
            <w:rFonts w:ascii="Times New Roman" w:hAnsi="Times New Roman" w:cs="Times New Roman"/>
            <w:b/>
            <w:bCs/>
            <w:sz w:val="24"/>
            <w:szCs w:val="24"/>
          </w:rPr>
          <w:delText>Measurements</w:delText>
        </w:r>
      </w:del>
    </w:p>
    <w:p w14:paraId="0CB8A6E2" w14:textId="1EC6D055" w:rsidR="00AC1A9B" w:rsidDel="00C121AF" w:rsidRDefault="0F1CE6A1" w:rsidP="00306C25">
      <w:pPr>
        <w:spacing w:line="480" w:lineRule="auto"/>
        <w:ind w:firstLine="720"/>
        <w:rPr>
          <w:del w:id="52" w:author="Umesh Singh1" w:date="2022-10-29T08:55:00Z"/>
          <w:rFonts w:ascii="Times New Roman" w:hAnsi="Times New Roman" w:cs="Times New Roman"/>
          <w:sz w:val="24"/>
          <w:szCs w:val="24"/>
        </w:rPr>
      </w:pPr>
      <w:del w:id="53" w:author="Umesh Singh1" w:date="2022-10-29T08:55:00Z">
        <w:r w:rsidRPr="2CFA9201" w:rsidDel="00C121AF">
          <w:rPr>
            <w:rFonts w:ascii="Times New Roman" w:hAnsi="Times New Roman" w:cs="Times New Roman"/>
            <w:sz w:val="24"/>
            <w:szCs w:val="24"/>
          </w:rPr>
          <w:delText>The primary outcom</w:delText>
        </w:r>
        <w:r w:rsidR="0032719E" w:rsidDel="00C121AF">
          <w:rPr>
            <w:rFonts w:ascii="Times New Roman" w:hAnsi="Times New Roman" w:cs="Times New Roman"/>
            <w:sz w:val="24"/>
            <w:szCs w:val="24"/>
          </w:rPr>
          <w:delText xml:space="preserve">es were hospital </w:delText>
        </w:r>
        <w:r w:rsidRPr="2CFA9201" w:rsidDel="00C121AF">
          <w:rPr>
            <w:rFonts w:ascii="Times New Roman" w:hAnsi="Times New Roman" w:cs="Times New Roman"/>
            <w:sz w:val="24"/>
            <w:szCs w:val="24"/>
          </w:rPr>
          <w:delText>admission</w:delText>
        </w:r>
        <w:r w:rsidR="0032719E" w:rsidDel="00C121AF">
          <w:rPr>
            <w:rFonts w:ascii="Times New Roman" w:hAnsi="Times New Roman" w:cs="Times New Roman"/>
            <w:sz w:val="24"/>
            <w:szCs w:val="24"/>
          </w:rPr>
          <w:delText xml:space="preserve"> and overall </w:delText>
        </w:r>
        <w:r w:rsidRPr="2CFA9201" w:rsidDel="00C121AF">
          <w:rPr>
            <w:rFonts w:ascii="Times New Roman" w:hAnsi="Times New Roman" w:cs="Times New Roman"/>
            <w:sz w:val="24"/>
            <w:szCs w:val="24"/>
          </w:rPr>
          <w:delText>mortality</w:delText>
        </w:r>
        <w:r w:rsidR="00E152FC" w:rsidDel="00C121AF">
          <w:rPr>
            <w:rFonts w:ascii="Times New Roman" w:hAnsi="Times New Roman" w:cs="Times New Roman"/>
            <w:sz w:val="24"/>
            <w:szCs w:val="24"/>
          </w:rPr>
          <w:delText xml:space="preserve">. The </w:delText>
        </w:r>
        <w:r w:rsidR="005F44F7" w:rsidDel="00C121AF">
          <w:rPr>
            <w:rFonts w:ascii="Times New Roman" w:hAnsi="Times New Roman" w:cs="Times New Roman"/>
            <w:sz w:val="24"/>
            <w:szCs w:val="24"/>
          </w:rPr>
          <w:delText>exposure of interest was the</w:delText>
        </w:r>
        <w:r w:rsidRPr="2CFA9201" w:rsidDel="00C121AF">
          <w:rPr>
            <w:rFonts w:ascii="Times New Roman" w:hAnsi="Times New Roman" w:cs="Times New Roman"/>
            <w:sz w:val="24"/>
            <w:szCs w:val="24"/>
          </w:rPr>
          <w:delText xml:space="preserve"> CDC Screen findings. </w:delText>
        </w:r>
        <w:r w:rsidR="63F2DD66" w:rsidRPr="2CFA9201" w:rsidDel="00C121AF">
          <w:rPr>
            <w:rFonts w:ascii="Times New Roman" w:hAnsi="Times New Roman" w:cs="Times New Roman"/>
            <w:sz w:val="24"/>
            <w:szCs w:val="24"/>
          </w:rPr>
          <w:delText xml:space="preserve">The CDC </w:delText>
        </w:r>
        <w:r w:rsidR="00D66F70" w:rsidDel="00C121AF">
          <w:rPr>
            <w:rFonts w:ascii="Times New Roman" w:hAnsi="Times New Roman" w:cs="Times New Roman"/>
            <w:sz w:val="24"/>
            <w:szCs w:val="24"/>
          </w:rPr>
          <w:delText xml:space="preserve">Guidelines for Field Triage of Injured </w:delText>
        </w:r>
        <w:r w:rsidR="00A16460" w:rsidDel="00C121AF">
          <w:rPr>
            <w:rFonts w:ascii="Times New Roman" w:hAnsi="Times New Roman" w:cs="Times New Roman"/>
            <w:sz w:val="24"/>
            <w:szCs w:val="24"/>
          </w:rPr>
          <w:delText>P</w:delText>
        </w:r>
        <w:r w:rsidR="00D66F70" w:rsidDel="00C121AF">
          <w:rPr>
            <w:rFonts w:ascii="Times New Roman" w:hAnsi="Times New Roman" w:cs="Times New Roman"/>
            <w:sz w:val="24"/>
            <w:szCs w:val="24"/>
          </w:rPr>
          <w:delText xml:space="preserve">atients </w:delText>
        </w:r>
        <w:r w:rsidR="63F2DD66" w:rsidRPr="2CFA9201" w:rsidDel="00C121AF">
          <w:rPr>
            <w:rFonts w:ascii="Times New Roman" w:hAnsi="Times New Roman" w:cs="Times New Roman"/>
            <w:sz w:val="24"/>
            <w:szCs w:val="24"/>
          </w:rPr>
          <w:delText xml:space="preserve">criteria are grouped into </w:delText>
        </w:r>
        <w:r w:rsidR="004962AD" w:rsidDel="00C121AF">
          <w:rPr>
            <w:rFonts w:ascii="Times New Roman" w:hAnsi="Times New Roman" w:cs="Times New Roman"/>
            <w:sz w:val="24"/>
            <w:szCs w:val="24"/>
          </w:rPr>
          <w:delText>four</w:delText>
        </w:r>
        <w:r w:rsidR="004962AD" w:rsidRPr="2CFA9201" w:rsidDel="00C121AF">
          <w:rPr>
            <w:rFonts w:ascii="Times New Roman" w:hAnsi="Times New Roman" w:cs="Times New Roman"/>
            <w:sz w:val="24"/>
            <w:szCs w:val="24"/>
          </w:rPr>
          <w:delText xml:space="preserve"> </w:delText>
        </w:r>
        <w:r w:rsidR="63F2DD66" w:rsidRPr="2CFA9201" w:rsidDel="00C121AF">
          <w:rPr>
            <w:rFonts w:ascii="Times New Roman" w:hAnsi="Times New Roman" w:cs="Times New Roman"/>
            <w:sz w:val="24"/>
            <w:szCs w:val="24"/>
          </w:rPr>
          <w:delText>steps</w:delText>
        </w:r>
        <w:r w:rsidR="00F13695" w:rsidDel="00C121AF">
          <w:rPr>
            <w:rFonts w:ascii="Times New Roman" w:hAnsi="Times New Roman" w:cs="Times New Roman"/>
            <w:sz w:val="24"/>
            <w:szCs w:val="24"/>
          </w:rPr>
          <w:delText>,</w:delText>
        </w:r>
        <w:r w:rsidR="63F2DD66" w:rsidRPr="2CFA9201" w:rsidDel="00C121AF">
          <w:rPr>
            <w:rFonts w:ascii="Times New Roman" w:hAnsi="Times New Roman" w:cs="Times New Roman"/>
            <w:sz w:val="24"/>
            <w:szCs w:val="24"/>
          </w:rPr>
          <w:delText xml:space="preserve"> </w:delText>
        </w:r>
        <w:r w:rsidR="00F13695" w:rsidDel="00C121AF">
          <w:rPr>
            <w:rFonts w:ascii="Times New Roman" w:hAnsi="Times New Roman" w:cs="Times New Roman"/>
            <w:sz w:val="24"/>
            <w:szCs w:val="24"/>
          </w:rPr>
          <w:delText xml:space="preserve">Step 1: </w:delText>
        </w:r>
        <w:r w:rsidR="00A16460" w:rsidDel="00C121AF">
          <w:rPr>
            <w:rFonts w:ascii="Times New Roman" w:hAnsi="Times New Roman" w:cs="Times New Roman"/>
            <w:sz w:val="24"/>
            <w:szCs w:val="24"/>
          </w:rPr>
          <w:delText>V</w:delText>
        </w:r>
        <w:r w:rsidR="00FE5267" w:rsidDel="00C121AF">
          <w:rPr>
            <w:rFonts w:ascii="Times New Roman" w:hAnsi="Times New Roman" w:cs="Times New Roman"/>
            <w:sz w:val="24"/>
            <w:szCs w:val="24"/>
          </w:rPr>
          <w:delText xml:space="preserve">ital </w:delText>
        </w:r>
        <w:r w:rsidR="00A16460" w:rsidDel="00C121AF">
          <w:rPr>
            <w:rFonts w:ascii="Times New Roman" w:hAnsi="Times New Roman" w:cs="Times New Roman"/>
            <w:sz w:val="24"/>
            <w:szCs w:val="24"/>
          </w:rPr>
          <w:delText>S</w:delText>
        </w:r>
        <w:r w:rsidR="00FE5267" w:rsidDel="00C121AF">
          <w:rPr>
            <w:rFonts w:ascii="Times New Roman" w:hAnsi="Times New Roman" w:cs="Times New Roman"/>
            <w:sz w:val="24"/>
            <w:szCs w:val="24"/>
          </w:rPr>
          <w:delText>igns &amp; LOC</w:delText>
        </w:r>
        <w:r w:rsidR="63F2DD66" w:rsidRPr="2CFA9201" w:rsidDel="00C121AF">
          <w:rPr>
            <w:rFonts w:ascii="Times New Roman" w:hAnsi="Times New Roman" w:cs="Times New Roman"/>
            <w:sz w:val="24"/>
            <w:szCs w:val="24"/>
          </w:rPr>
          <w:delText xml:space="preserve">, </w:delText>
        </w:r>
        <w:r w:rsidR="00F13695" w:rsidDel="00C121AF">
          <w:rPr>
            <w:rFonts w:ascii="Times New Roman" w:hAnsi="Times New Roman" w:cs="Times New Roman"/>
            <w:sz w:val="24"/>
            <w:szCs w:val="24"/>
          </w:rPr>
          <w:delText>Step 2: AOI</w:delText>
        </w:r>
        <w:r w:rsidR="63F2DD66" w:rsidRPr="2CFA9201" w:rsidDel="00C121AF">
          <w:rPr>
            <w:rFonts w:ascii="Times New Roman" w:hAnsi="Times New Roman" w:cs="Times New Roman"/>
            <w:sz w:val="24"/>
            <w:szCs w:val="24"/>
          </w:rPr>
          <w:delText>,</w:delText>
        </w:r>
        <w:r w:rsidR="00F13695" w:rsidDel="00C121AF">
          <w:rPr>
            <w:rFonts w:ascii="Times New Roman" w:hAnsi="Times New Roman" w:cs="Times New Roman"/>
            <w:sz w:val="24"/>
            <w:szCs w:val="24"/>
          </w:rPr>
          <w:delText xml:space="preserve"> Step 3:</w:delText>
        </w:r>
        <w:r w:rsidR="63F2DD66" w:rsidRPr="2CFA9201" w:rsidDel="00C121AF">
          <w:rPr>
            <w:rFonts w:ascii="Times New Roman" w:hAnsi="Times New Roman" w:cs="Times New Roman"/>
            <w:sz w:val="24"/>
            <w:szCs w:val="24"/>
          </w:rPr>
          <w:delText xml:space="preserve"> </w:delText>
        </w:r>
        <w:r w:rsidR="00B1111B" w:rsidDel="00C121AF">
          <w:rPr>
            <w:rFonts w:ascii="Times New Roman" w:hAnsi="Times New Roman" w:cs="Times New Roman"/>
            <w:sz w:val="24"/>
            <w:szCs w:val="24"/>
          </w:rPr>
          <w:delText>MOI</w:delText>
        </w:r>
        <w:r w:rsidR="63F2DD66" w:rsidRPr="2CFA9201" w:rsidDel="00C121AF">
          <w:rPr>
            <w:rFonts w:ascii="Times New Roman" w:hAnsi="Times New Roman" w:cs="Times New Roman"/>
            <w:sz w:val="24"/>
            <w:szCs w:val="24"/>
          </w:rPr>
          <w:delText xml:space="preserve">, or </w:delText>
        </w:r>
        <w:r w:rsidR="00F13695" w:rsidDel="00C121AF">
          <w:rPr>
            <w:rFonts w:ascii="Times New Roman" w:hAnsi="Times New Roman" w:cs="Times New Roman"/>
            <w:sz w:val="24"/>
            <w:szCs w:val="24"/>
          </w:rPr>
          <w:delText xml:space="preserve">Step 4: </w:delText>
        </w:r>
        <w:r w:rsidR="00A16460" w:rsidDel="00C121AF">
          <w:rPr>
            <w:rFonts w:ascii="Times New Roman" w:hAnsi="Times New Roman" w:cs="Times New Roman"/>
            <w:sz w:val="24"/>
            <w:szCs w:val="24"/>
          </w:rPr>
          <w:delText>S</w:delText>
        </w:r>
        <w:r w:rsidR="63F2DD66" w:rsidRPr="2CFA9201" w:rsidDel="00C121AF">
          <w:rPr>
            <w:rFonts w:ascii="Times New Roman" w:hAnsi="Times New Roman" w:cs="Times New Roman"/>
            <w:sz w:val="24"/>
            <w:szCs w:val="24"/>
          </w:rPr>
          <w:delText xml:space="preserve">pecial </w:delText>
        </w:r>
        <w:r w:rsidR="00A16460" w:rsidDel="00C121AF">
          <w:rPr>
            <w:rFonts w:ascii="Times New Roman" w:hAnsi="Times New Roman" w:cs="Times New Roman"/>
            <w:sz w:val="24"/>
            <w:szCs w:val="24"/>
          </w:rPr>
          <w:delText>C</w:delText>
        </w:r>
        <w:r w:rsidR="63F2DD66" w:rsidRPr="2CFA9201" w:rsidDel="00C121AF">
          <w:rPr>
            <w:rFonts w:ascii="Times New Roman" w:hAnsi="Times New Roman" w:cs="Times New Roman"/>
            <w:sz w:val="24"/>
            <w:szCs w:val="24"/>
          </w:rPr>
          <w:delText>onsiderations.</w:delText>
        </w:r>
        <w:r w:rsidR="00597939" w:rsidDel="00C121AF">
          <w:rPr>
            <w:rFonts w:ascii="Times New Roman" w:hAnsi="Times New Roman" w:cs="Times New Roman"/>
            <w:sz w:val="24"/>
            <w:szCs w:val="24"/>
          </w:rPr>
          <w:delText xml:space="preserve"> </w:delText>
        </w:r>
        <w:r w:rsidR="63F2DD66" w:rsidRPr="2CFA9201" w:rsidDel="00C121AF">
          <w:rPr>
            <w:rFonts w:ascii="Times New Roman" w:hAnsi="Times New Roman" w:cs="Times New Roman"/>
            <w:sz w:val="24"/>
            <w:szCs w:val="24"/>
          </w:rPr>
          <w:delText>Variables were created for patients meeting criteria in none of the steps, a single step, or multiple steps.</w:delText>
        </w:r>
        <w:r w:rsidR="00597939" w:rsidDel="00C121AF">
          <w:rPr>
            <w:rFonts w:ascii="Times New Roman" w:hAnsi="Times New Roman" w:cs="Times New Roman"/>
            <w:sz w:val="24"/>
            <w:szCs w:val="24"/>
          </w:rPr>
          <w:delText xml:space="preserve"> </w:delText>
        </w:r>
        <w:r w:rsidR="182D1464" w:rsidRPr="2CFA9201" w:rsidDel="00C121AF">
          <w:rPr>
            <w:rFonts w:ascii="Times New Roman" w:hAnsi="Times New Roman" w:cs="Times New Roman"/>
            <w:sz w:val="24"/>
            <w:szCs w:val="24"/>
          </w:rPr>
          <w:delText xml:space="preserve">A secondary </w:delText>
        </w:r>
        <w:r w:rsidR="1A680B9B" w:rsidRPr="2CFA9201" w:rsidDel="00C121AF">
          <w:rPr>
            <w:rFonts w:ascii="Times New Roman" w:hAnsi="Times New Roman" w:cs="Times New Roman"/>
            <w:sz w:val="24"/>
            <w:szCs w:val="24"/>
          </w:rPr>
          <w:delText xml:space="preserve">descriptive </w:delText>
        </w:r>
        <w:r w:rsidR="182D1464" w:rsidRPr="2CFA9201" w:rsidDel="00C121AF">
          <w:rPr>
            <w:rFonts w:ascii="Times New Roman" w:hAnsi="Times New Roman" w:cs="Times New Roman"/>
            <w:sz w:val="24"/>
            <w:szCs w:val="24"/>
          </w:rPr>
          <w:delText xml:space="preserve">analysis of </w:delText>
        </w:r>
        <w:r w:rsidR="1A680B9B" w:rsidRPr="2CFA9201" w:rsidDel="00C121AF">
          <w:rPr>
            <w:rFonts w:ascii="Times New Roman" w:hAnsi="Times New Roman" w:cs="Times New Roman"/>
            <w:sz w:val="24"/>
            <w:szCs w:val="24"/>
          </w:rPr>
          <w:delText>those meeting special considerations criteria was also performed</w:delText>
        </w:r>
        <w:r w:rsidR="00692803" w:rsidDel="00C121AF">
          <w:rPr>
            <w:rFonts w:ascii="Times New Roman" w:hAnsi="Times New Roman" w:cs="Times New Roman"/>
            <w:sz w:val="24"/>
            <w:szCs w:val="24"/>
          </w:rPr>
          <w:delText>,</w:delText>
        </w:r>
        <w:r w:rsidR="1A680B9B" w:rsidRPr="2CFA9201" w:rsidDel="00C121AF">
          <w:rPr>
            <w:rFonts w:ascii="Times New Roman" w:hAnsi="Times New Roman" w:cs="Times New Roman"/>
            <w:sz w:val="24"/>
            <w:szCs w:val="24"/>
          </w:rPr>
          <w:delText xml:space="preserve"> </w:delText>
        </w:r>
        <w:r w:rsidR="1E775456" w:rsidRPr="2CFA9201" w:rsidDel="00C121AF">
          <w:rPr>
            <w:rFonts w:ascii="Times New Roman" w:hAnsi="Times New Roman" w:cs="Times New Roman"/>
            <w:sz w:val="24"/>
            <w:szCs w:val="24"/>
          </w:rPr>
          <w:delText xml:space="preserve">describing the patients that met each consideration. </w:delText>
        </w:r>
      </w:del>
    </w:p>
    <w:p w14:paraId="32D358C2" w14:textId="3E7C6D24" w:rsidR="007B5E2B" w:rsidDel="00C121AF" w:rsidRDefault="429957E0" w:rsidP="00306C25">
      <w:pPr>
        <w:spacing w:line="480" w:lineRule="auto"/>
        <w:ind w:firstLine="720"/>
        <w:rPr>
          <w:del w:id="54" w:author="Umesh Singh1" w:date="2022-10-29T08:55:00Z"/>
          <w:rFonts w:ascii="Times New Roman" w:hAnsi="Times New Roman" w:cs="Times New Roman"/>
          <w:sz w:val="24"/>
          <w:szCs w:val="24"/>
        </w:rPr>
      </w:pPr>
      <w:del w:id="55" w:author="Umesh Singh1" w:date="2022-10-29T08:55:00Z">
        <w:r w:rsidRPr="2CFA9201" w:rsidDel="00C121AF">
          <w:rPr>
            <w:rFonts w:ascii="Times New Roman" w:hAnsi="Times New Roman" w:cs="Times New Roman"/>
            <w:sz w:val="24"/>
            <w:szCs w:val="24"/>
          </w:rPr>
          <w:delText>We evaluated patient demographics</w:delText>
        </w:r>
        <w:r w:rsidR="004962AD" w:rsidDel="00C121AF">
          <w:rPr>
            <w:rFonts w:ascii="Times New Roman" w:hAnsi="Times New Roman" w:cs="Times New Roman"/>
            <w:sz w:val="24"/>
            <w:szCs w:val="24"/>
          </w:rPr>
          <w:delText>,</w:delText>
        </w:r>
        <w:r w:rsidRPr="2CFA9201" w:rsidDel="00C121AF">
          <w:rPr>
            <w:rFonts w:ascii="Times New Roman" w:hAnsi="Times New Roman" w:cs="Times New Roman"/>
            <w:sz w:val="24"/>
            <w:szCs w:val="24"/>
          </w:rPr>
          <w:delText xml:space="preserve"> including age, sex (male</w:delText>
        </w:r>
        <w:r w:rsidR="008C25BE" w:rsidDel="00C121AF">
          <w:rPr>
            <w:rFonts w:ascii="Times New Roman" w:hAnsi="Times New Roman" w:cs="Times New Roman"/>
            <w:sz w:val="24"/>
            <w:szCs w:val="24"/>
          </w:rPr>
          <w:delText xml:space="preserve"> or </w:delText>
        </w:r>
        <w:r w:rsidRPr="2CFA9201" w:rsidDel="00C121AF">
          <w:rPr>
            <w:rFonts w:ascii="Times New Roman" w:hAnsi="Times New Roman" w:cs="Times New Roman"/>
            <w:sz w:val="24"/>
            <w:szCs w:val="24"/>
          </w:rPr>
          <w:delText>female), race</w:delText>
        </w:r>
        <w:r w:rsidR="008C25BE" w:rsidDel="00C121AF">
          <w:rPr>
            <w:rFonts w:ascii="Times New Roman" w:hAnsi="Times New Roman" w:cs="Times New Roman"/>
            <w:sz w:val="24"/>
            <w:szCs w:val="24"/>
          </w:rPr>
          <w:delText xml:space="preserve"> and </w:delText>
        </w:r>
        <w:r w:rsidRPr="2CFA9201" w:rsidDel="00C121AF">
          <w:rPr>
            <w:rFonts w:ascii="Times New Roman" w:hAnsi="Times New Roman" w:cs="Times New Roman"/>
            <w:sz w:val="24"/>
            <w:szCs w:val="24"/>
          </w:rPr>
          <w:delText xml:space="preserve">ethnicity, and the community size </w:delText>
        </w:r>
        <w:r w:rsidR="004962AD" w:rsidDel="00C121AF">
          <w:rPr>
            <w:rFonts w:ascii="Times New Roman" w:hAnsi="Times New Roman" w:cs="Times New Roman"/>
            <w:sz w:val="24"/>
            <w:szCs w:val="24"/>
          </w:rPr>
          <w:delText>where</w:delText>
        </w:r>
        <w:r w:rsidRPr="2CFA9201" w:rsidDel="00C121AF">
          <w:rPr>
            <w:rFonts w:ascii="Times New Roman" w:hAnsi="Times New Roman" w:cs="Times New Roman"/>
            <w:sz w:val="24"/>
            <w:szCs w:val="24"/>
          </w:rPr>
          <w:delText xml:space="preserve"> the EMS e</w:delText>
        </w:r>
        <w:r w:rsidR="000F5A0A" w:rsidDel="00C121AF">
          <w:rPr>
            <w:rFonts w:ascii="Times New Roman" w:hAnsi="Times New Roman" w:cs="Times New Roman"/>
            <w:sz w:val="24"/>
            <w:szCs w:val="24"/>
          </w:rPr>
          <w:delText>ncounter</w:delText>
        </w:r>
        <w:r w:rsidRPr="2CFA9201" w:rsidDel="00C121AF">
          <w:rPr>
            <w:rFonts w:ascii="Times New Roman" w:hAnsi="Times New Roman" w:cs="Times New Roman"/>
            <w:sz w:val="24"/>
            <w:szCs w:val="24"/>
          </w:rPr>
          <w:delText xml:space="preserve"> took place. </w:delText>
        </w:r>
        <w:r w:rsidR="005226EE" w:rsidDel="00C121AF">
          <w:rPr>
            <w:rFonts w:ascii="Times New Roman" w:hAnsi="Times New Roman" w:cs="Times New Roman"/>
            <w:sz w:val="24"/>
            <w:szCs w:val="24"/>
          </w:rPr>
          <w:delText xml:space="preserve">A </w:delText>
        </w:r>
        <w:r w:rsidR="7F06C688" w:rsidRPr="2CFA9201" w:rsidDel="00C121AF">
          <w:rPr>
            <w:rFonts w:ascii="Times New Roman" w:hAnsi="Times New Roman" w:cs="Times New Roman"/>
            <w:sz w:val="24"/>
            <w:szCs w:val="24"/>
          </w:rPr>
          <w:delText xml:space="preserve">Rapid Emergency Medicine Score </w:delText>
        </w:r>
        <w:r w:rsidR="00F4381E" w:rsidDel="00C121AF">
          <w:rPr>
            <w:rFonts w:ascii="Times New Roman" w:hAnsi="Times New Roman" w:cs="Times New Roman"/>
            <w:sz w:val="24"/>
            <w:szCs w:val="24"/>
          </w:rPr>
          <w:delText xml:space="preserve">(REMS) </w:delText>
        </w:r>
        <w:r w:rsidR="005226EE" w:rsidDel="00C121AF">
          <w:rPr>
            <w:rFonts w:ascii="Times New Roman" w:hAnsi="Times New Roman" w:cs="Times New Roman"/>
            <w:sz w:val="24"/>
            <w:szCs w:val="24"/>
          </w:rPr>
          <w:delText>was</w:delText>
        </w:r>
        <w:r w:rsidR="7F06C688" w:rsidRPr="2CFA9201" w:rsidDel="00C121AF">
          <w:rPr>
            <w:rFonts w:ascii="Times New Roman" w:hAnsi="Times New Roman" w:cs="Times New Roman"/>
            <w:sz w:val="24"/>
            <w:szCs w:val="24"/>
          </w:rPr>
          <w:delText xml:space="preserve"> calculated</w:delText>
        </w:r>
        <w:r w:rsidR="338343AB" w:rsidRPr="2CFA9201" w:rsidDel="00C121AF">
          <w:rPr>
            <w:rFonts w:ascii="Times New Roman" w:hAnsi="Times New Roman" w:cs="Times New Roman"/>
            <w:sz w:val="24"/>
            <w:szCs w:val="24"/>
          </w:rPr>
          <w:delText xml:space="preserve"> using the first set of documented prehospital vital signs</w:delText>
        </w:r>
        <w:r w:rsidR="005226EE" w:rsidDel="00C121AF">
          <w:rPr>
            <w:rFonts w:ascii="Times New Roman" w:hAnsi="Times New Roman" w:cs="Times New Roman"/>
            <w:sz w:val="24"/>
            <w:szCs w:val="24"/>
          </w:rPr>
          <w:delText xml:space="preserve"> for each patient</w:delText>
        </w:r>
        <w:r w:rsidR="7F06C688" w:rsidRPr="2CFA9201" w:rsidDel="00C121AF">
          <w:rPr>
            <w:rFonts w:ascii="Times New Roman" w:hAnsi="Times New Roman" w:cs="Times New Roman"/>
            <w:sz w:val="24"/>
            <w:szCs w:val="24"/>
          </w:rPr>
          <w:delText>.</w:delText>
        </w:r>
        <w:r w:rsidR="338343AB" w:rsidRPr="2CFA9201" w:rsidDel="00C121AF">
          <w:rPr>
            <w:rFonts w:ascii="Times New Roman" w:hAnsi="Times New Roman" w:cs="Times New Roman"/>
            <w:sz w:val="24"/>
            <w:szCs w:val="24"/>
          </w:rPr>
          <w:delText xml:space="preserve"> </w:delText>
        </w:r>
        <w:r w:rsidR="004962AD" w:rsidDel="00C121AF">
          <w:rPr>
            <w:rFonts w:ascii="Times New Roman" w:hAnsi="Times New Roman" w:cs="Times New Roman"/>
            <w:sz w:val="24"/>
            <w:szCs w:val="24"/>
          </w:rPr>
          <w:delText xml:space="preserve">The </w:delText>
        </w:r>
        <w:r w:rsidR="00F4381E" w:rsidDel="00C121AF">
          <w:rPr>
            <w:rFonts w:ascii="Times New Roman" w:hAnsi="Times New Roman" w:cs="Times New Roman"/>
            <w:sz w:val="24"/>
            <w:szCs w:val="24"/>
          </w:rPr>
          <w:delText>REMS</w:delText>
        </w:r>
        <w:r w:rsidR="338343AB" w:rsidRPr="2CFA9201" w:rsidDel="00C121AF">
          <w:rPr>
            <w:rFonts w:ascii="Times New Roman" w:hAnsi="Times New Roman" w:cs="Times New Roman"/>
            <w:sz w:val="24"/>
            <w:szCs w:val="24"/>
          </w:rPr>
          <w:delText xml:space="preserve"> is calculated by assigning point values to categories of mean arterial pressure (MAP), pulse rate, respiratory rate, oxygen saturation, Glasgow Coma Scale (GCS), and patient age. </w:delText>
        </w:r>
        <w:r w:rsidR="004962AD" w:rsidDel="00C121AF">
          <w:rPr>
            <w:rFonts w:ascii="Times New Roman" w:hAnsi="Times New Roman" w:cs="Times New Roman"/>
            <w:sz w:val="24"/>
            <w:szCs w:val="24"/>
          </w:rPr>
          <w:delText xml:space="preserve">The </w:delText>
        </w:r>
        <w:r w:rsidR="338343AB" w:rsidRPr="2CFA9201" w:rsidDel="00C121AF">
          <w:rPr>
            <w:rFonts w:ascii="Times New Roman" w:hAnsi="Times New Roman" w:cs="Times New Roman"/>
            <w:sz w:val="24"/>
            <w:szCs w:val="24"/>
          </w:rPr>
          <w:delText>REMS values range from 0 to 26</w:delText>
        </w:r>
        <w:r w:rsidR="004962AD" w:rsidDel="00C121AF">
          <w:rPr>
            <w:rFonts w:ascii="Times New Roman" w:hAnsi="Times New Roman" w:cs="Times New Roman"/>
            <w:sz w:val="24"/>
            <w:szCs w:val="24"/>
          </w:rPr>
          <w:delText>,</w:delText>
        </w:r>
        <w:r w:rsidR="338343AB" w:rsidRPr="2CFA9201" w:rsidDel="00C121AF">
          <w:rPr>
            <w:rFonts w:ascii="Times New Roman" w:hAnsi="Times New Roman" w:cs="Times New Roman"/>
            <w:sz w:val="24"/>
            <w:szCs w:val="24"/>
          </w:rPr>
          <w:delText xml:space="preserve"> and higher values are associated with </w:delText>
        </w:r>
        <w:r w:rsidR="00A568BB" w:rsidDel="00C121AF">
          <w:rPr>
            <w:rFonts w:ascii="Times New Roman" w:hAnsi="Times New Roman" w:cs="Times New Roman"/>
            <w:sz w:val="24"/>
            <w:szCs w:val="24"/>
          </w:rPr>
          <w:delText xml:space="preserve">an </w:delText>
        </w:r>
        <w:r w:rsidR="338343AB" w:rsidRPr="2CFA9201" w:rsidDel="00C121AF">
          <w:rPr>
            <w:rFonts w:ascii="Times New Roman" w:hAnsi="Times New Roman" w:cs="Times New Roman"/>
            <w:sz w:val="24"/>
            <w:szCs w:val="24"/>
          </w:rPr>
          <w:delText xml:space="preserve">increased probability of </w:delText>
        </w:r>
        <w:r w:rsidR="3838A64A" w:rsidRPr="2CFA9201" w:rsidDel="00C121AF">
          <w:rPr>
            <w:rFonts w:ascii="Times New Roman" w:hAnsi="Times New Roman" w:cs="Times New Roman"/>
            <w:sz w:val="24"/>
            <w:szCs w:val="24"/>
          </w:rPr>
          <w:delText xml:space="preserve">hospitalization and </w:delText>
        </w:r>
        <w:r w:rsidR="338343AB" w:rsidRPr="2CFA9201" w:rsidDel="00C121AF">
          <w:rPr>
            <w:rFonts w:ascii="Times New Roman" w:hAnsi="Times New Roman" w:cs="Times New Roman"/>
            <w:sz w:val="24"/>
            <w:szCs w:val="24"/>
          </w:rPr>
          <w:delText xml:space="preserve">mortality </w:delText>
        </w:r>
        <w:r w:rsidR="3838A64A" w:rsidRPr="2CFA9201" w:rsidDel="00C121AF">
          <w:rPr>
            <w:rFonts w:ascii="Times New Roman" w:hAnsi="Times New Roman" w:cs="Times New Roman"/>
            <w:sz w:val="24"/>
            <w:szCs w:val="24"/>
          </w:rPr>
          <w:delText>among EMS patients</w:delText>
        </w:r>
        <w:r w:rsidR="005226EE" w:rsidDel="00C121AF">
          <w:rPr>
            <w:rFonts w:ascii="Times New Roman" w:hAnsi="Times New Roman" w:cs="Times New Roman"/>
            <w:sz w:val="24"/>
            <w:szCs w:val="24"/>
          </w:rPr>
          <w:delText xml:space="preserve"> </w:delText>
        </w:r>
        <w:r w:rsidR="00F43224" w:rsidDel="00C121AF">
          <w:rPr>
            <w:rFonts w:ascii="Times New Roman" w:hAnsi="Times New Roman" w:cs="Times New Roman"/>
            <w:sz w:val="24"/>
            <w:szCs w:val="24"/>
          </w:rPr>
          <w:fldChar w:fldCharType="begin">
            <w:fldData xml:space="preserve">PEVuZE5vdGU+PENpdGU+PEF1dGhvcj5BbHRlcjwvQXV0aG9yPjxZZWFyPjIwMTc8L1llYXI+PFJl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BbHRlcjwvQXV0aG9yPjxZZWFyPjIwMTc8L1llYXI+PFJl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F43224" w:rsidDel="00C121AF">
          <w:rPr>
            <w:rFonts w:ascii="Times New Roman" w:hAnsi="Times New Roman" w:cs="Times New Roman"/>
            <w:sz w:val="24"/>
            <w:szCs w:val="24"/>
          </w:rPr>
        </w:r>
        <w:r w:rsidR="00F43224"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Alter et al., 2017; Crowe et al., 2022)</w:delText>
        </w:r>
        <w:r w:rsidR="00F43224" w:rsidDel="00C121AF">
          <w:rPr>
            <w:rFonts w:ascii="Times New Roman" w:hAnsi="Times New Roman" w:cs="Times New Roman"/>
            <w:sz w:val="24"/>
            <w:szCs w:val="24"/>
          </w:rPr>
          <w:fldChar w:fldCharType="end"/>
        </w:r>
        <w:r w:rsidR="005226EE" w:rsidDel="00C121AF">
          <w:rPr>
            <w:rFonts w:ascii="Times New Roman" w:hAnsi="Times New Roman" w:cs="Times New Roman"/>
            <w:sz w:val="24"/>
            <w:szCs w:val="24"/>
          </w:rPr>
          <w:delText>.</w:delText>
        </w:r>
        <w:r w:rsidR="338343AB" w:rsidRPr="2CFA9201" w:rsidDel="00C121AF">
          <w:rPr>
            <w:rFonts w:ascii="Times New Roman" w:hAnsi="Times New Roman" w:cs="Times New Roman"/>
            <w:sz w:val="24"/>
            <w:szCs w:val="24"/>
          </w:rPr>
          <w:delText xml:space="preserve"> </w:delText>
        </w:r>
      </w:del>
    </w:p>
    <w:p w14:paraId="0F133752" w14:textId="6426AFF0" w:rsidR="00AC1A9B" w:rsidDel="00C121AF" w:rsidRDefault="00AC1A9B" w:rsidP="00A907C6">
      <w:pPr>
        <w:spacing w:line="480" w:lineRule="auto"/>
        <w:rPr>
          <w:del w:id="56" w:author="Umesh Singh1" w:date="2022-10-29T08:55:00Z"/>
          <w:rFonts w:ascii="Times New Roman" w:hAnsi="Times New Roman" w:cs="Times New Roman"/>
          <w:b/>
          <w:bCs/>
          <w:i/>
          <w:iCs/>
          <w:sz w:val="24"/>
          <w:szCs w:val="24"/>
        </w:rPr>
      </w:pPr>
      <w:del w:id="57" w:author="Umesh Singh1" w:date="2022-10-29T08:55:00Z">
        <w:r w:rsidRPr="00AC1A9B" w:rsidDel="00C121AF">
          <w:rPr>
            <w:rFonts w:ascii="Times New Roman" w:hAnsi="Times New Roman" w:cs="Times New Roman"/>
            <w:b/>
            <w:bCs/>
            <w:i/>
            <w:iCs/>
            <w:sz w:val="24"/>
            <w:szCs w:val="24"/>
          </w:rPr>
          <w:delText>Outcome Measures</w:delText>
        </w:r>
      </w:del>
    </w:p>
    <w:p w14:paraId="7D7B12DF" w14:textId="0264388A" w:rsidR="005551C1" w:rsidRPr="005551C1" w:rsidDel="00C121AF" w:rsidRDefault="005551C1" w:rsidP="00A907C6">
      <w:pPr>
        <w:spacing w:line="480" w:lineRule="auto"/>
        <w:rPr>
          <w:del w:id="58" w:author="Umesh Singh1" w:date="2022-10-29T08:55:00Z"/>
          <w:rFonts w:ascii="Times New Roman" w:hAnsi="Times New Roman" w:cs="Times New Roman"/>
          <w:b/>
          <w:bCs/>
          <w:i/>
          <w:iCs/>
          <w:sz w:val="24"/>
          <w:szCs w:val="24"/>
        </w:rPr>
      </w:pPr>
      <w:del w:id="59" w:author="Umesh Singh1" w:date="2022-10-29T08:55:00Z">
        <w:r w:rsidRPr="005551C1" w:rsidDel="00C121AF">
          <w:rPr>
            <w:rFonts w:ascii="Times New Roman" w:hAnsi="Times New Roman" w:cs="Times New Roman"/>
            <w:b/>
            <w:bCs/>
            <w:i/>
            <w:iCs/>
            <w:sz w:val="24"/>
            <w:szCs w:val="24"/>
          </w:rPr>
          <w:delText>Hospitalization</w:delText>
        </w:r>
      </w:del>
    </w:p>
    <w:p w14:paraId="1CC43352" w14:textId="4D1086D0" w:rsidR="00102664" w:rsidDel="00C121AF" w:rsidRDefault="00BF5FFE" w:rsidP="00306C25">
      <w:pPr>
        <w:spacing w:line="480" w:lineRule="auto"/>
        <w:ind w:firstLine="720"/>
        <w:rPr>
          <w:del w:id="60" w:author="Umesh Singh1" w:date="2022-10-29T08:55:00Z"/>
          <w:rFonts w:ascii="Times New Roman" w:hAnsi="Times New Roman" w:cs="Times New Roman"/>
          <w:sz w:val="24"/>
          <w:szCs w:val="24"/>
        </w:rPr>
      </w:pPr>
      <w:del w:id="61" w:author="Umesh Singh1" w:date="2022-10-29T08:55:00Z">
        <w:r w:rsidRPr="00BF5FFE" w:rsidDel="00C121AF">
          <w:rPr>
            <w:rFonts w:ascii="Times New Roman" w:hAnsi="Times New Roman" w:cs="Times New Roman"/>
            <w:sz w:val="24"/>
            <w:szCs w:val="24"/>
          </w:rPr>
          <w:delText xml:space="preserve">The hospitalization outcome </w:delText>
        </w:r>
        <w:r w:rsidR="00580E27" w:rsidDel="00C121AF">
          <w:rPr>
            <w:rFonts w:ascii="Times New Roman" w:hAnsi="Times New Roman" w:cs="Times New Roman"/>
            <w:sz w:val="24"/>
            <w:szCs w:val="24"/>
          </w:rPr>
          <w:delText xml:space="preserve">compared patients  </w:delText>
        </w:r>
        <w:r w:rsidRPr="00BF5FFE" w:rsidDel="00C121AF">
          <w:rPr>
            <w:rFonts w:ascii="Times New Roman" w:hAnsi="Times New Roman" w:cs="Times New Roman"/>
            <w:sz w:val="24"/>
            <w:szCs w:val="24"/>
          </w:rPr>
          <w:delText xml:space="preserve">admitted or transferred </w:delText>
        </w:r>
        <w:r w:rsidR="00F9041C" w:rsidDel="00C121AF">
          <w:rPr>
            <w:rFonts w:ascii="Times New Roman" w:hAnsi="Times New Roman" w:cs="Times New Roman"/>
            <w:sz w:val="24"/>
            <w:szCs w:val="24"/>
          </w:rPr>
          <w:delText xml:space="preserve">to another hospital </w:delText>
        </w:r>
        <w:r w:rsidR="00580E27" w:rsidDel="00C121AF">
          <w:rPr>
            <w:rFonts w:ascii="Times New Roman" w:hAnsi="Times New Roman" w:cs="Times New Roman"/>
            <w:sz w:val="24"/>
            <w:szCs w:val="24"/>
          </w:rPr>
          <w:delText xml:space="preserve">to those  </w:delText>
        </w:r>
        <w:r w:rsidR="00A7709B" w:rsidRPr="00A7709B" w:rsidDel="00C121AF">
          <w:rPr>
            <w:rFonts w:ascii="Times New Roman" w:hAnsi="Times New Roman" w:cs="Times New Roman"/>
            <w:sz w:val="24"/>
            <w:szCs w:val="24"/>
          </w:rPr>
          <w:delText>di</w:delText>
        </w:r>
        <w:r w:rsidR="000F35D2" w:rsidDel="00C121AF">
          <w:rPr>
            <w:rFonts w:ascii="Times New Roman" w:hAnsi="Times New Roman" w:cs="Times New Roman"/>
            <w:sz w:val="24"/>
            <w:szCs w:val="24"/>
          </w:rPr>
          <w:delText>s</w:delText>
        </w:r>
        <w:r w:rsidR="00A7709B" w:rsidRPr="00A7709B" w:rsidDel="00C121AF">
          <w:rPr>
            <w:rFonts w:ascii="Times New Roman" w:hAnsi="Times New Roman" w:cs="Times New Roman"/>
            <w:sz w:val="24"/>
            <w:szCs w:val="24"/>
          </w:rPr>
          <w:delText>charged alive from the ED, including those who left</w:delText>
        </w:r>
        <w:r w:rsidR="000F35D2" w:rsidDel="00C121AF">
          <w:rPr>
            <w:rFonts w:ascii="Times New Roman" w:hAnsi="Times New Roman" w:cs="Times New Roman"/>
            <w:sz w:val="24"/>
            <w:szCs w:val="24"/>
          </w:rPr>
          <w:delText xml:space="preserve"> </w:delText>
        </w:r>
        <w:r w:rsidR="00A7709B" w:rsidRPr="00A7709B" w:rsidDel="00C121AF">
          <w:rPr>
            <w:rFonts w:ascii="Times New Roman" w:hAnsi="Times New Roman" w:cs="Times New Roman"/>
            <w:sz w:val="24"/>
            <w:szCs w:val="24"/>
          </w:rPr>
          <w:delText>against medical advice or who left without</w:delText>
        </w:r>
        <w:r w:rsidR="000F35D2" w:rsidDel="00C121AF">
          <w:rPr>
            <w:rFonts w:ascii="Times New Roman" w:hAnsi="Times New Roman" w:cs="Times New Roman"/>
            <w:sz w:val="24"/>
            <w:szCs w:val="24"/>
          </w:rPr>
          <w:delText xml:space="preserve"> </w:delText>
        </w:r>
        <w:r w:rsidR="00A7709B" w:rsidRPr="00A7709B" w:rsidDel="00C121AF">
          <w:rPr>
            <w:rFonts w:ascii="Times New Roman" w:hAnsi="Times New Roman" w:cs="Times New Roman"/>
            <w:sz w:val="24"/>
            <w:szCs w:val="24"/>
          </w:rPr>
          <w:delText xml:space="preserve">being seen, versus </w:delText>
        </w:r>
        <w:r w:rsidR="004962AD" w:rsidDel="00C121AF">
          <w:rPr>
            <w:rFonts w:ascii="Times New Roman" w:hAnsi="Times New Roman" w:cs="Times New Roman"/>
            <w:sz w:val="24"/>
            <w:szCs w:val="24"/>
          </w:rPr>
          <w:delText>those</w:delText>
        </w:r>
        <w:r w:rsidR="00A7709B" w:rsidRPr="00A7709B" w:rsidDel="00C121AF">
          <w:rPr>
            <w:rFonts w:ascii="Times New Roman" w:hAnsi="Times New Roman" w:cs="Times New Roman"/>
            <w:sz w:val="24"/>
            <w:szCs w:val="24"/>
          </w:rPr>
          <w:delText xml:space="preserve"> who were not</w:delText>
        </w:r>
        <w:r w:rsidR="000F35D2" w:rsidDel="00C121AF">
          <w:rPr>
            <w:rFonts w:ascii="Times New Roman" w:hAnsi="Times New Roman" w:cs="Times New Roman"/>
            <w:sz w:val="24"/>
            <w:szCs w:val="24"/>
          </w:rPr>
          <w:delText xml:space="preserve"> </w:delText>
        </w:r>
        <w:r w:rsidR="00A7709B" w:rsidRPr="00A7709B" w:rsidDel="00C121AF">
          <w:rPr>
            <w:rFonts w:ascii="Times New Roman" w:hAnsi="Times New Roman" w:cs="Times New Roman"/>
            <w:sz w:val="24"/>
            <w:szCs w:val="24"/>
          </w:rPr>
          <w:delText>discharged from the ED</w:delText>
        </w:r>
        <w:r w:rsidR="000F35D2" w:rsidDel="00C121AF">
          <w:rPr>
            <w:rFonts w:ascii="Times New Roman" w:hAnsi="Times New Roman" w:cs="Times New Roman"/>
            <w:sz w:val="24"/>
            <w:szCs w:val="24"/>
          </w:rPr>
          <w:delText>.</w:delText>
        </w:r>
        <w:r w:rsidR="00597939" w:rsidDel="00C121AF">
          <w:rPr>
            <w:rFonts w:ascii="Times New Roman" w:hAnsi="Times New Roman" w:cs="Times New Roman"/>
            <w:sz w:val="24"/>
            <w:szCs w:val="24"/>
          </w:rPr>
          <w:delText xml:space="preserve"> </w:delText>
        </w:r>
        <w:r w:rsidR="00993CC8" w:rsidDel="00C121AF">
          <w:rPr>
            <w:rFonts w:ascii="Times New Roman" w:hAnsi="Times New Roman" w:cs="Times New Roman"/>
            <w:sz w:val="24"/>
            <w:szCs w:val="24"/>
          </w:rPr>
          <w:delText>T</w:delText>
        </w:r>
        <w:r w:rsidR="00102664" w:rsidDel="00C121AF">
          <w:rPr>
            <w:rFonts w:ascii="Times New Roman" w:hAnsi="Times New Roman" w:cs="Times New Roman"/>
            <w:sz w:val="24"/>
            <w:szCs w:val="24"/>
          </w:rPr>
          <w:delText>he evaluation of hospitalization</w:delText>
        </w:r>
        <w:r w:rsidRPr="00BF5FFE" w:rsidDel="00C121AF">
          <w:rPr>
            <w:rFonts w:ascii="Times New Roman" w:hAnsi="Times New Roman" w:cs="Times New Roman"/>
            <w:sz w:val="24"/>
            <w:szCs w:val="24"/>
          </w:rPr>
          <w:delText xml:space="preserve"> excluded patients who died in the ED</w:delText>
        </w:r>
        <w:r w:rsidR="00F9041C" w:rsidDel="00C121AF">
          <w:rPr>
            <w:rFonts w:ascii="Times New Roman" w:hAnsi="Times New Roman" w:cs="Times New Roman"/>
            <w:sz w:val="24"/>
            <w:szCs w:val="24"/>
          </w:rPr>
          <w:delText xml:space="preserve">. </w:delText>
        </w:r>
      </w:del>
    </w:p>
    <w:p w14:paraId="1368AC0E" w14:textId="3015DB3B" w:rsidR="005551C1" w:rsidRPr="005551C1" w:rsidDel="00C121AF" w:rsidRDefault="005551C1" w:rsidP="00A907C6">
      <w:pPr>
        <w:spacing w:line="480" w:lineRule="auto"/>
        <w:rPr>
          <w:del w:id="62" w:author="Umesh Singh1" w:date="2022-10-29T08:55:00Z"/>
          <w:rFonts w:ascii="Times New Roman" w:hAnsi="Times New Roman" w:cs="Times New Roman"/>
          <w:b/>
          <w:bCs/>
          <w:sz w:val="24"/>
          <w:szCs w:val="24"/>
        </w:rPr>
      </w:pPr>
      <w:del w:id="63" w:author="Umesh Singh1" w:date="2022-10-29T08:55:00Z">
        <w:r w:rsidRPr="005551C1" w:rsidDel="00C121AF">
          <w:rPr>
            <w:rFonts w:ascii="Times New Roman" w:hAnsi="Times New Roman" w:cs="Times New Roman"/>
            <w:b/>
            <w:bCs/>
            <w:sz w:val="24"/>
            <w:szCs w:val="24"/>
          </w:rPr>
          <w:delText>Mortality</w:delText>
        </w:r>
      </w:del>
    </w:p>
    <w:p w14:paraId="1B32FDDC" w14:textId="4E5EF5C0" w:rsidR="00CE4C2B" w:rsidDel="00C121AF" w:rsidRDefault="00BF5FFE" w:rsidP="00306C25">
      <w:pPr>
        <w:spacing w:line="480" w:lineRule="auto"/>
        <w:ind w:firstLine="720"/>
        <w:rPr>
          <w:del w:id="64" w:author="Umesh Singh1" w:date="2022-10-29T08:55:00Z"/>
          <w:rFonts w:ascii="Times New Roman" w:hAnsi="Times New Roman" w:cs="Times New Roman"/>
          <w:sz w:val="24"/>
          <w:szCs w:val="24"/>
        </w:rPr>
      </w:pPr>
      <w:del w:id="65" w:author="Umesh Singh1" w:date="2022-10-29T08:55:00Z">
        <w:r w:rsidRPr="00BF5FFE" w:rsidDel="00C121AF">
          <w:rPr>
            <w:rFonts w:ascii="Times New Roman" w:hAnsi="Times New Roman" w:cs="Times New Roman"/>
            <w:sz w:val="24"/>
            <w:szCs w:val="24"/>
          </w:rPr>
          <w:delText xml:space="preserve">The mortality outcome </w:delText>
        </w:r>
        <w:r w:rsidR="00CE4C2B" w:rsidRPr="00CE4C2B" w:rsidDel="00C121AF">
          <w:rPr>
            <w:rFonts w:ascii="Times New Roman" w:hAnsi="Times New Roman" w:cs="Times New Roman"/>
            <w:sz w:val="24"/>
            <w:szCs w:val="24"/>
          </w:rPr>
          <w:delText>dichotomized patients who were discharged alive versus patients who died in the ED or</w:delText>
        </w:r>
        <w:r w:rsidR="00CE4C2B" w:rsidDel="00C121AF">
          <w:rPr>
            <w:rFonts w:ascii="Times New Roman" w:hAnsi="Times New Roman" w:cs="Times New Roman"/>
            <w:sz w:val="24"/>
            <w:szCs w:val="24"/>
          </w:rPr>
          <w:delText xml:space="preserve"> </w:delText>
        </w:r>
        <w:r w:rsidR="00CE4C2B" w:rsidRPr="00CE4C2B" w:rsidDel="00C121AF">
          <w:rPr>
            <w:rFonts w:ascii="Times New Roman" w:hAnsi="Times New Roman" w:cs="Times New Roman"/>
            <w:sz w:val="24"/>
            <w:szCs w:val="24"/>
          </w:rPr>
          <w:delText>in-hospital setting.</w:delText>
        </w:r>
        <w:r w:rsidR="00B75C04" w:rsidDel="00C121AF">
          <w:rPr>
            <w:rFonts w:ascii="Times New Roman" w:hAnsi="Times New Roman" w:cs="Times New Roman"/>
            <w:sz w:val="24"/>
            <w:szCs w:val="24"/>
          </w:rPr>
          <w:delText xml:space="preserve"> </w:delText>
        </w:r>
        <w:r w:rsidR="00CE4C2B" w:rsidRPr="00CE4C2B" w:rsidDel="00C121AF">
          <w:rPr>
            <w:rFonts w:ascii="Times New Roman" w:hAnsi="Times New Roman" w:cs="Times New Roman"/>
            <w:sz w:val="24"/>
            <w:szCs w:val="24"/>
          </w:rPr>
          <w:delText>Patients who were transferred to</w:delText>
        </w:r>
        <w:r w:rsidR="00CE4C2B" w:rsidDel="00C121AF">
          <w:rPr>
            <w:rFonts w:ascii="Times New Roman" w:hAnsi="Times New Roman" w:cs="Times New Roman"/>
            <w:sz w:val="24"/>
            <w:szCs w:val="24"/>
          </w:rPr>
          <w:delText xml:space="preserve"> </w:delText>
        </w:r>
        <w:r w:rsidR="00CE4C2B" w:rsidRPr="00CE4C2B" w:rsidDel="00C121AF">
          <w:rPr>
            <w:rFonts w:ascii="Times New Roman" w:hAnsi="Times New Roman" w:cs="Times New Roman"/>
            <w:sz w:val="24"/>
            <w:szCs w:val="24"/>
          </w:rPr>
          <w:delText>another facility and those who did not have</w:delText>
        </w:r>
        <w:r w:rsidR="00CE4C2B" w:rsidDel="00C121AF">
          <w:rPr>
            <w:rFonts w:ascii="Times New Roman" w:hAnsi="Times New Roman" w:cs="Times New Roman"/>
            <w:sz w:val="24"/>
            <w:szCs w:val="24"/>
          </w:rPr>
          <w:delText xml:space="preserve"> </w:delText>
        </w:r>
        <w:r w:rsidR="00CE4C2B" w:rsidRPr="00CE4C2B" w:rsidDel="00C121AF">
          <w:rPr>
            <w:rFonts w:ascii="Times New Roman" w:hAnsi="Times New Roman" w:cs="Times New Roman"/>
            <w:sz w:val="24"/>
            <w:szCs w:val="24"/>
          </w:rPr>
          <w:delText>inpatient disposition data available at the end of the</w:delText>
        </w:r>
        <w:r w:rsidR="00CE4C2B" w:rsidDel="00C121AF">
          <w:rPr>
            <w:rFonts w:ascii="Times New Roman" w:hAnsi="Times New Roman" w:cs="Times New Roman"/>
            <w:sz w:val="24"/>
            <w:szCs w:val="24"/>
          </w:rPr>
          <w:delText xml:space="preserve"> </w:delText>
        </w:r>
        <w:r w:rsidR="00CE4C2B" w:rsidRPr="00CE4C2B" w:rsidDel="00C121AF">
          <w:rPr>
            <w:rFonts w:ascii="Times New Roman" w:hAnsi="Times New Roman" w:cs="Times New Roman"/>
            <w:sz w:val="24"/>
            <w:szCs w:val="24"/>
          </w:rPr>
          <w:delText>study period were excluded</w:delText>
        </w:r>
        <w:r w:rsidR="00F77A52" w:rsidDel="00C121AF">
          <w:rPr>
            <w:rFonts w:ascii="Times New Roman" w:hAnsi="Times New Roman" w:cs="Times New Roman"/>
            <w:sz w:val="24"/>
            <w:szCs w:val="24"/>
          </w:rPr>
          <w:delText xml:space="preserve"> from this measure</w:delText>
        </w:r>
        <w:r w:rsidR="00CE4C2B" w:rsidDel="00C121AF">
          <w:rPr>
            <w:rFonts w:ascii="Times New Roman" w:hAnsi="Times New Roman" w:cs="Times New Roman"/>
            <w:sz w:val="24"/>
            <w:szCs w:val="24"/>
          </w:rPr>
          <w:delText>.</w:delText>
        </w:r>
      </w:del>
    </w:p>
    <w:p w14:paraId="0698EB34" w14:textId="15A4AE85" w:rsidR="00CE4C2B" w:rsidRPr="008A56BD" w:rsidDel="00C121AF" w:rsidRDefault="00EB770A" w:rsidP="00CE4C2B">
      <w:pPr>
        <w:spacing w:line="480" w:lineRule="auto"/>
        <w:rPr>
          <w:del w:id="66" w:author="Umesh Singh1" w:date="2022-10-29T08:55:00Z"/>
          <w:rFonts w:ascii="Times New Roman" w:hAnsi="Times New Roman" w:cs="Times New Roman"/>
          <w:b/>
          <w:bCs/>
          <w:i/>
          <w:iCs/>
          <w:sz w:val="24"/>
          <w:szCs w:val="24"/>
        </w:rPr>
      </w:pPr>
      <w:del w:id="67" w:author="Umesh Singh1" w:date="2022-10-29T08:55:00Z">
        <w:r w:rsidRPr="008A56BD" w:rsidDel="00C121AF">
          <w:rPr>
            <w:rFonts w:ascii="Times New Roman" w:hAnsi="Times New Roman" w:cs="Times New Roman"/>
            <w:b/>
            <w:bCs/>
            <w:i/>
            <w:iCs/>
            <w:sz w:val="24"/>
            <w:szCs w:val="24"/>
          </w:rPr>
          <w:delText>Analysis</w:delText>
        </w:r>
      </w:del>
    </w:p>
    <w:p w14:paraId="65CA2D8B" w14:textId="453F8BC4" w:rsidR="00C21C00" w:rsidDel="00C121AF" w:rsidRDefault="0060496A" w:rsidP="005226EE">
      <w:pPr>
        <w:spacing w:line="480" w:lineRule="auto"/>
        <w:ind w:firstLine="720"/>
        <w:rPr>
          <w:del w:id="68" w:author="Umesh Singh1" w:date="2022-10-29T08:55:00Z"/>
          <w:rFonts w:ascii="Times New Roman" w:hAnsi="Times New Roman" w:cs="Times New Roman"/>
          <w:sz w:val="24"/>
          <w:szCs w:val="24"/>
        </w:rPr>
      </w:pPr>
      <w:del w:id="69" w:author="Umesh Singh1" w:date="2022-10-29T08:55:00Z">
        <w:r w:rsidRPr="0060496A" w:rsidDel="00C121AF">
          <w:rPr>
            <w:rFonts w:ascii="Times New Roman" w:hAnsi="Times New Roman" w:cs="Times New Roman"/>
            <w:sz w:val="24"/>
            <w:szCs w:val="24"/>
          </w:rPr>
          <w:delText>Descriptive statistics were used to describe baseline characteristics.</w:delText>
        </w:r>
        <w:r w:rsidR="00B75C04" w:rsidDel="00C121AF">
          <w:rPr>
            <w:rFonts w:ascii="Times New Roman" w:hAnsi="Times New Roman" w:cs="Times New Roman"/>
            <w:sz w:val="24"/>
            <w:szCs w:val="24"/>
          </w:rPr>
          <w:delText xml:space="preserve"> </w:delText>
        </w:r>
        <w:r w:rsidRPr="0060496A" w:rsidDel="00C121AF">
          <w:rPr>
            <w:rFonts w:ascii="Times New Roman" w:hAnsi="Times New Roman" w:cs="Times New Roman"/>
            <w:sz w:val="24"/>
            <w:szCs w:val="24"/>
          </w:rPr>
          <w:delText>Continuous variables were presented as medians</w:delText>
        </w:r>
        <w:r w:rsidR="00FA2C83" w:rsidDel="00C121AF">
          <w:rPr>
            <w:rFonts w:ascii="Times New Roman" w:hAnsi="Times New Roman" w:cs="Times New Roman"/>
            <w:sz w:val="24"/>
            <w:szCs w:val="24"/>
          </w:rPr>
          <w:delText>,</w:delText>
        </w:r>
        <w:r w:rsidRPr="0060496A" w:rsidDel="00C121AF">
          <w:rPr>
            <w:rFonts w:ascii="Times New Roman" w:hAnsi="Times New Roman" w:cs="Times New Roman"/>
            <w:sz w:val="24"/>
            <w:szCs w:val="24"/>
          </w:rPr>
          <w:delText xml:space="preserve"> interquartile ranges (IQR)</w:delText>
        </w:r>
        <w:r w:rsidR="00FA2C83" w:rsidDel="00C121AF">
          <w:rPr>
            <w:rFonts w:ascii="Times New Roman" w:hAnsi="Times New Roman" w:cs="Times New Roman"/>
            <w:sz w:val="24"/>
            <w:szCs w:val="24"/>
          </w:rPr>
          <w:delText>,</w:delText>
        </w:r>
        <w:r w:rsidRPr="0060496A" w:rsidDel="00C121AF">
          <w:rPr>
            <w:rFonts w:ascii="Times New Roman" w:hAnsi="Times New Roman" w:cs="Times New Roman"/>
            <w:sz w:val="24"/>
            <w:szCs w:val="24"/>
          </w:rPr>
          <w:delText xml:space="preserve"> and categorical variables were presented as counts and percentages. </w:delText>
        </w:r>
        <w:r w:rsidDel="00C121AF">
          <w:rPr>
            <w:rFonts w:ascii="Times New Roman" w:hAnsi="Times New Roman" w:cs="Times New Roman"/>
            <w:sz w:val="24"/>
            <w:szCs w:val="24"/>
          </w:rPr>
          <w:delText>The statistical significance threshold was set at 0.05</w:delText>
        </w:r>
        <w:r w:rsidR="005B1A25" w:rsidDel="00C121AF">
          <w:rPr>
            <w:rFonts w:ascii="Times New Roman" w:hAnsi="Times New Roman" w:cs="Times New Roman"/>
            <w:sz w:val="24"/>
            <w:szCs w:val="24"/>
          </w:rPr>
          <w:delText>. U</w:delText>
        </w:r>
        <w:r w:rsidR="00BF5FFE" w:rsidRPr="00BF5FFE" w:rsidDel="00C121AF">
          <w:rPr>
            <w:rFonts w:ascii="Times New Roman" w:hAnsi="Times New Roman" w:cs="Times New Roman"/>
            <w:sz w:val="24"/>
            <w:szCs w:val="24"/>
          </w:rPr>
          <w:delText>nivariable odds ratios were calculated</w:delText>
        </w:r>
        <w:r w:rsidR="005B1A25" w:rsidDel="00C121AF">
          <w:rPr>
            <w:rFonts w:ascii="Times New Roman" w:hAnsi="Times New Roman" w:cs="Times New Roman"/>
            <w:sz w:val="24"/>
            <w:szCs w:val="24"/>
          </w:rPr>
          <w:delText xml:space="preserve"> to estimate the measure of </w:delText>
        </w:r>
        <w:r w:rsidR="00D24530" w:rsidDel="00C121AF">
          <w:rPr>
            <w:rFonts w:ascii="Times New Roman" w:hAnsi="Times New Roman" w:cs="Times New Roman"/>
            <w:sz w:val="24"/>
            <w:szCs w:val="24"/>
          </w:rPr>
          <w:delText>association between independent variables and the outcome of interest</w:delText>
        </w:r>
        <w:r w:rsidR="00BF5FFE" w:rsidRPr="00BF5FFE" w:rsidDel="00C121AF">
          <w:rPr>
            <w:rFonts w:ascii="Times New Roman" w:hAnsi="Times New Roman" w:cs="Times New Roman"/>
            <w:sz w:val="24"/>
            <w:szCs w:val="24"/>
          </w:rPr>
          <w:delText>.</w:delText>
        </w:r>
        <w:r w:rsidR="001837CD" w:rsidDel="00C121AF">
          <w:rPr>
            <w:rFonts w:ascii="Times New Roman" w:hAnsi="Times New Roman" w:cs="Times New Roman"/>
            <w:sz w:val="24"/>
            <w:szCs w:val="24"/>
          </w:rPr>
          <w:delText xml:space="preserve"> </w:delText>
        </w:r>
        <w:r w:rsidR="001837CD" w:rsidRPr="001837CD" w:rsidDel="00C121AF">
          <w:rPr>
            <w:rFonts w:ascii="Times New Roman" w:hAnsi="Times New Roman" w:cs="Times New Roman"/>
            <w:sz w:val="24"/>
            <w:szCs w:val="24"/>
          </w:rPr>
          <w:delText>All analyses</w:delText>
        </w:r>
        <w:r w:rsidR="005226EE" w:rsidDel="00C121AF">
          <w:rPr>
            <w:rFonts w:ascii="Times New Roman" w:hAnsi="Times New Roman" w:cs="Times New Roman"/>
            <w:sz w:val="24"/>
            <w:szCs w:val="24"/>
          </w:rPr>
          <w:delText xml:space="preserve"> </w:delText>
        </w:r>
        <w:r w:rsidR="001837CD" w:rsidRPr="001837CD" w:rsidDel="00C121AF">
          <w:rPr>
            <w:rFonts w:ascii="Times New Roman" w:hAnsi="Times New Roman" w:cs="Times New Roman"/>
            <w:sz w:val="24"/>
            <w:szCs w:val="24"/>
          </w:rPr>
          <w:delText>were performed using Stata v15.1 (College</w:delText>
        </w:r>
        <w:r w:rsidR="001837CD" w:rsidDel="00C121AF">
          <w:rPr>
            <w:rFonts w:ascii="Times New Roman" w:hAnsi="Times New Roman" w:cs="Times New Roman"/>
            <w:sz w:val="24"/>
            <w:szCs w:val="24"/>
          </w:rPr>
          <w:delText xml:space="preserve"> </w:delText>
        </w:r>
        <w:r w:rsidR="001837CD" w:rsidRPr="001837CD" w:rsidDel="00C121AF">
          <w:rPr>
            <w:rFonts w:ascii="Times New Roman" w:hAnsi="Times New Roman" w:cs="Times New Roman"/>
            <w:sz w:val="24"/>
            <w:szCs w:val="24"/>
          </w:rPr>
          <w:delText>Station, TX).</w:delText>
        </w:r>
      </w:del>
    </w:p>
    <w:p w14:paraId="5428227A" w14:textId="38B50E52" w:rsidR="008A56BD" w:rsidDel="00C121AF" w:rsidRDefault="008A56BD" w:rsidP="001837CD">
      <w:pPr>
        <w:spacing w:line="480" w:lineRule="auto"/>
        <w:rPr>
          <w:del w:id="70" w:author="Umesh Singh1" w:date="2022-10-29T08:55:00Z"/>
          <w:rFonts w:ascii="Times New Roman" w:hAnsi="Times New Roman" w:cs="Times New Roman"/>
          <w:b/>
          <w:bCs/>
          <w:sz w:val="24"/>
          <w:szCs w:val="24"/>
        </w:rPr>
      </w:pPr>
      <w:del w:id="71" w:author="Umesh Singh1" w:date="2022-10-29T08:55:00Z">
        <w:r w:rsidRPr="008A56BD" w:rsidDel="00C121AF">
          <w:rPr>
            <w:rFonts w:ascii="Times New Roman" w:hAnsi="Times New Roman" w:cs="Times New Roman"/>
            <w:b/>
            <w:bCs/>
            <w:sz w:val="24"/>
            <w:szCs w:val="24"/>
          </w:rPr>
          <w:delText xml:space="preserve">Results </w:delText>
        </w:r>
      </w:del>
    </w:p>
    <w:p w14:paraId="07C2D14E" w14:textId="4EC92BC2" w:rsidR="00A71A52" w:rsidRPr="0005799F" w:rsidDel="00C121AF" w:rsidRDefault="00A71A52" w:rsidP="001837CD">
      <w:pPr>
        <w:spacing w:line="480" w:lineRule="auto"/>
        <w:rPr>
          <w:del w:id="72" w:author="Umesh Singh1" w:date="2022-10-29T08:55:00Z"/>
          <w:rFonts w:ascii="Times New Roman" w:hAnsi="Times New Roman" w:cs="Times New Roman"/>
          <w:b/>
          <w:bCs/>
          <w:i/>
          <w:iCs/>
          <w:sz w:val="24"/>
          <w:szCs w:val="24"/>
        </w:rPr>
      </w:pPr>
      <w:del w:id="73" w:author="Umesh Singh1" w:date="2022-10-29T08:55:00Z">
        <w:r w:rsidRPr="0005799F" w:rsidDel="00C121AF">
          <w:rPr>
            <w:rFonts w:ascii="Times New Roman" w:hAnsi="Times New Roman" w:cs="Times New Roman"/>
            <w:b/>
            <w:bCs/>
            <w:i/>
            <w:iCs/>
            <w:sz w:val="24"/>
            <w:szCs w:val="24"/>
          </w:rPr>
          <w:delText>Patient Demographics and Event Characteristics</w:delText>
        </w:r>
      </w:del>
    </w:p>
    <w:p w14:paraId="75926B87" w14:textId="040CB0A6" w:rsidR="00174D01" w:rsidDel="00C121AF" w:rsidRDefault="018F62C8" w:rsidP="00306C25">
      <w:pPr>
        <w:spacing w:line="480" w:lineRule="auto"/>
        <w:ind w:firstLine="720"/>
        <w:rPr>
          <w:del w:id="74" w:author="Umesh Singh1" w:date="2022-10-29T08:55:00Z"/>
          <w:rFonts w:ascii="Times New Roman" w:hAnsi="Times New Roman" w:cs="Times New Roman"/>
          <w:sz w:val="24"/>
          <w:szCs w:val="24"/>
        </w:rPr>
      </w:pPr>
      <w:del w:id="75" w:author="Umesh Singh1" w:date="2022-10-29T08:55:00Z">
        <w:r w:rsidRPr="2CFA9201" w:rsidDel="00C121AF">
          <w:rPr>
            <w:rFonts w:ascii="Times New Roman" w:hAnsi="Times New Roman" w:cs="Times New Roman"/>
            <w:sz w:val="24"/>
            <w:szCs w:val="24"/>
          </w:rPr>
          <w:delText xml:space="preserve">During the study period, </w:delText>
        </w:r>
        <w:r w:rsidR="00FA2C83" w:rsidDel="00C121AF">
          <w:rPr>
            <w:rFonts w:ascii="Times New Roman" w:hAnsi="Times New Roman" w:cs="Times New Roman"/>
            <w:sz w:val="24"/>
            <w:szCs w:val="24"/>
          </w:rPr>
          <w:delText>n=86,462 patient records from n=197 EMS agencies</w:delText>
        </w:r>
        <w:r w:rsidR="003F059B"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met inclusion criteria</w:delText>
        </w:r>
        <w:r w:rsidR="009105B8" w:rsidDel="00C121AF">
          <w:rPr>
            <w:rFonts w:ascii="Times New Roman" w:hAnsi="Times New Roman" w:cs="Times New Roman"/>
            <w:sz w:val="24"/>
            <w:szCs w:val="24"/>
          </w:rPr>
          <w:delText>.</w:delText>
        </w:r>
        <w:r w:rsidR="004607C3" w:rsidDel="00C121AF">
          <w:rPr>
            <w:rFonts w:ascii="Times New Roman" w:hAnsi="Times New Roman" w:cs="Times New Roman"/>
            <w:sz w:val="24"/>
            <w:szCs w:val="24"/>
          </w:rPr>
          <w:delText xml:space="preserve"> </w:delText>
        </w:r>
        <w:r w:rsidR="3620EE93" w:rsidRPr="2CFA9201" w:rsidDel="00C121AF">
          <w:rPr>
            <w:rFonts w:ascii="Times New Roman" w:hAnsi="Times New Roman" w:cs="Times New Roman"/>
            <w:sz w:val="24"/>
            <w:szCs w:val="24"/>
          </w:rPr>
          <w:delText>(Figure 1)</w:delText>
        </w:r>
        <w:r w:rsidR="2494A41A" w:rsidRPr="2CFA9201" w:rsidDel="00C121AF">
          <w:rPr>
            <w:rFonts w:ascii="Times New Roman" w:hAnsi="Times New Roman" w:cs="Times New Roman"/>
            <w:sz w:val="24"/>
            <w:szCs w:val="24"/>
          </w:rPr>
          <w:delText xml:space="preserve">. </w:delText>
        </w:r>
        <w:r w:rsidR="00A020AE" w:rsidDel="00C121AF">
          <w:rPr>
            <w:rFonts w:ascii="Times New Roman" w:hAnsi="Times New Roman" w:cs="Times New Roman"/>
            <w:sz w:val="24"/>
            <w:szCs w:val="24"/>
          </w:rPr>
          <w:delText xml:space="preserve">The </w:delText>
        </w:r>
        <w:r w:rsidR="00436CCF" w:rsidDel="00C121AF">
          <w:rPr>
            <w:rFonts w:ascii="Times New Roman" w:hAnsi="Times New Roman" w:cs="Times New Roman"/>
            <w:sz w:val="24"/>
            <w:szCs w:val="24"/>
          </w:rPr>
          <w:delText xml:space="preserve">characteristics of the analysis population are described in </w:delText>
        </w:r>
        <w:r w:rsidR="712C41F9" w:rsidRPr="2CFA9201" w:rsidDel="00C121AF">
          <w:rPr>
            <w:rFonts w:ascii="Times New Roman" w:hAnsi="Times New Roman" w:cs="Times New Roman"/>
            <w:sz w:val="24"/>
            <w:szCs w:val="24"/>
          </w:rPr>
          <w:delText>Table 1</w:delText>
        </w:r>
        <w:r w:rsidR="00436CCF" w:rsidDel="00C121AF">
          <w:rPr>
            <w:rFonts w:ascii="Times New Roman" w:hAnsi="Times New Roman" w:cs="Times New Roman"/>
            <w:sz w:val="24"/>
            <w:szCs w:val="24"/>
          </w:rPr>
          <w:delText>.</w:delText>
        </w:r>
        <w:r w:rsidR="712C41F9" w:rsidRPr="2CFA9201" w:rsidDel="00C121AF">
          <w:rPr>
            <w:rFonts w:ascii="Times New Roman" w:hAnsi="Times New Roman" w:cs="Times New Roman"/>
            <w:sz w:val="24"/>
            <w:szCs w:val="24"/>
          </w:rPr>
          <w:delText xml:space="preserve"> </w:delText>
        </w:r>
      </w:del>
    </w:p>
    <w:p w14:paraId="354D3437" w14:textId="4BABF5B2" w:rsidR="0005799F" w:rsidRPr="00D23091" w:rsidDel="00C121AF" w:rsidRDefault="0005799F" w:rsidP="001837CD">
      <w:pPr>
        <w:spacing w:line="480" w:lineRule="auto"/>
        <w:rPr>
          <w:del w:id="76" w:author="Umesh Singh1" w:date="2022-10-29T08:55:00Z"/>
          <w:rFonts w:ascii="Times New Roman" w:hAnsi="Times New Roman" w:cs="Times New Roman"/>
          <w:b/>
          <w:bCs/>
          <w:i/>
          <w:iCs/>
          <w:sz w:val="24"/>
          <w:szCs w:val="24"/>
        </w:rPr>
      </w:pPr>
      <w:del w:id="77" w:author="Umesh Singh1" w:date="2022-10-29T08:55:00Z">
        <w:r w:rsidRPr="00D23091" w:rsidDel="00C121AF">
          <w:rPr>
            <w:rFonts w:ascii="Times New Roman" w:hAnsi="Times New Roman" w:cs="Times New Roman"/>
            <w:b/>
            <w:bCs/>
            <w:i/>
            <w:iCs/>
            <w:sz w:val="24"/>
            <w:szCs w:val="24"/>
          </w:rPr>
          <w:delText xml:space="preserve">CDC </w:delText>
        </w:r>
        <w:r w:rsidR="007340DD" w:rsidDel="00C121AF">
          <w:rPr>
            <w:rFonts w:ascii="Times New Roman" w:hAnsi="Times New Roman" w:cs="Times New Roman"/>
            <w:b/>
            <w:bCs/>
            <w:i/>
            <w:iCs/>
            <w:sz w:val="24"/>
            <w:szCs w:val="24"/>
          </w:rPr>
          <w:delText>Guidelines for Field Triage of Injured Patients</w:delText>
        </w:r>
        <w:r w:rsidRPr="00D23091" w:rsidDel="00C121AF">
          <w:rPr>
            <w:rFonts w:ascii="Times New Roman" w:hAnsi="Times New Roman" w:cs="Times New Roman"/>
            <w:b/>
            <w:bCs/>
            <w:i/>
            <w:iCs/>
            <w:sz w:val="24"/>
            <w:szCs w:val="24"/>
          </w:rPr>
          <w:delText xml:space="preserve"> Criteria </w:delText>
        </w:r>
      </w:del>
    </w:p>
    <w:p w14:paraId="04F184EE" w14:textId="485DF986" w:rsidR="00145F40" w:rsidDel="00C121AF" w:rsidRDefault="712C41F9" w:rsidP="00306C25">
      <w:pPr>
        <w:spacing w:line="480" w:lineRule="auto"/>
        <w:ind w:firstLine="720"/>
        <w:rPr>
          <w:del w:id="78" w:author="Umesh Singh1" w:date="2022-10-29T08:55:00Z"/>
          <w:rFonts w:ascii="Times New Roman" w:hAnsi="Times New Roman" w:cs="Times New Roman"/>
          <w:sz w:val="24"/>
          <w:szCs w:val="24"/>
        </w:rPr>
      </w:pPr>
      <w:del w:id="79" w:author="Umesh Singh1" w:date="2022-10-29T08:55:00Z">
        <w:r w:rsidRPr="2CFA9201" w:rsidDel="00C121AF">
          <w:rPr>
            <w:rFonts w:ascii="Times New Roman" w:hAnsi="Times New Roman" w:cs="Times New Roman"/>
            <w:sz w:val="24"/>
            <w:szCs w:val="24"/>
          </w:rPr>
          <w:delText>There were</w:delText>
        </w:r>
        <w:r w:rsidR="018F62C8" w:rsidRPr="2CFA9201" w:rsidDel="00C121AF">
          <w:rPr>
            <w:rFonts w:ascii="Times New Roman" w:hAnsi="Times New Roman" w:cs="Times New Roman"/>
            <w:sz w:val="24"/>
            <w:szCs w:val="24"/>
          </w:rPr>
          <w:delText xml:space="preserve"> </w:delText>
        </w:r>
        <w:r w:rsidR="00800610" w:rsidDel="00C121AF">
          <w:rPr>
            <w:rFonts w:ascii="Times New Roman" w:hAnsi="Times New Roman" w:cs="Times New Roman"/>
            <w:sz w:val="24"/>
            <w:szCs w:val="24"/>
          </w:rPr>
          <w:delText>n=</w:delText>
        </w:r>
        <w:r w:rsidR="00800610" w:rsidRPr="2CFA9201" w:rsidDel="00C121AF">
          <w:rPr>
            <w:rFonts w:ascii="Times New Roman" w:hAnsi="Times New Roman" w:cs="Times New Roman"/>
            <w:sz w:val="24"/>
            <w:szCs w:val="24"/>
          </w:rPr>
          <w:delText xml:space="preserve">65,967 </w:delText>
        </w:r>
        <w:r w:rsidR="00800610" w:rsidDel="00C121AF">
          <w:rPr>
            <w:rFonts w:ascii="Times New Roman" w:hAnsi="Times New Roman" w:cs="Times New Roman"/>
            <w:sz w:val="24"/>
            <w:szCs w:val="24"/>
          </w:rPr>
          <w:delText>(</w:delText>
        </w:r>
        <w:r w:rsidR="018F62C8" w:rsidRPr="2CFA9201" w:rsidDel="00C121AF">
          <w:rPr>
            <w:rFonts w:ascii="Times New Roman" w:hAnsi="Times New Roman" w:cs="Times New Roman"/>
            <w:sz w:val="24"/>
            <w:szCs w:val="24"/>
          </w:rPr>
          <w:delText>76.3%</w:delText>
        </w:r>
        <w:r w:rsidR="00800610" w:rsidDel="00C121AF">
          <w:rPr>
            <w:rFonts w:ascii="Times New Roman" w:hAnsi="Times New Roman" w:cs="Times New Roman"/>
            <w:sz w:val="24"/>
            <w:szCs w:val="24"/>
          </w:rPr>
          <w:delText>)</w:delText>
        </w:r>
        <w:r w:rsidR="018F62C8" w:rsidRPr="2CFA9201" w:rsidDel="00C121AF">
          <w:rPr>
            <w:rFonts w:ascii="Times New Roman" w:hAnsi="Times New Roman" w:cs="Times New Roman"/>
            <w:sz w:val="24"/>
            <w:szCs w:val="24"/>
          </w:rPr>
          <w:delText xml:space="preserve"> patients </w:delText>
        </w:r>
        <w:r w:rsidRPr="2CFA9201" w:rsidDel="00C121AF">
          <w:rPr>
            <w:rFonts w:ascii="Times New Roman" w:hAnsi="Times New Roman" w:cs="Times New Roman"/>
            <w:sz w:val="24"/>
            <w:szCs w:val="24"/>
          </w:rPr>
          <w:delText xml:space="preserve">that </w:delText>
        </w:r>
        <w:r w:rsidR="553E698C" w:rsidRPr="2CFA9201" w:rsidDel="00C121AF">
          <w:rPr>
            <w:rFonts w:ascii="Times New Roman" w:hAnsi="Times New Roman" w:cs="Times New Roman"/>
            <w:sz w:val="24"/>
            <w:szCs w:val="24"/>
          </w:rPr>
          <w:delText>did not meet</w:delText>
        </w:r>
        <w:r w:rsidR="018F62C8" w:rsidRPr="2CFA9201" w:rsidDel="00C121AF">
          <w:rPr>
            <w:rFonts w:ascii="Times New Roman" w:hAnsi="Times New Roman" w:cs="Times New Roman"/>
            <w:sz w:val="24"/>
            <w:szCs w:val="24"/>
          </w:rPr>
          <w:delText xml:space="preserve"> criteria in any step, </w:delText>
        </w:r>
        <w:r w:rsidR="00026132" w:rsidDel="00C121AF">
          <w:rPr>
            <w:rFonts w:ascii="Times New Roman" w:hAnsi="Times New Roman" w:cs="Times New Roman"/>
            <w:sz w:val="24"/>
            <w:szCs w:val="24"/>
          </w:rPr>
          <w:delText>n=</w:delText>
        </w:r>
        <w:r w:rsidR="018F62C8" w:rsidRPr="2CFA9201" w:rsidDel="00C121AF">
          <w:rPr>
            <w:rFonts w:ascii="Times New Roman" w:hAnsi="Times New Roman" w:cs="Times New Roman"/>
            <w:sz w:val="24"/>
            <w:szCs w:val="24"/>
          </w:rPr>
          <w:delText xml:space="preserve">16,443 </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19.0%</w:delText>
        </w:r>
        <w:r w:rsidR="00026132" w:rsidDel="00C121AF">
          <w:rPr>
            <w:rFonts w:ascii="Times New Roman" w:hAnsi="Times New Roman" w:cs="Times New Roman"/>
            <w:sz w:val="24"/>
            <w:szCs w:val="24"/>
          </w:rPr>
          <w:delText xml:space="preserve">) </w:delText>
        </w:r>
        <w:r w:rsidR="018F62C8" w:rsidRPr="2CFA9201" w:rsidDel="00C121AF">
          <w:rPr>
            <w:rFonts w:ascii="Times New Roman" w:hAnsi="Times New Roman" w:cs="Times New Roman"/>
            <w:sz w:val="24"/>
            <w:szCs w:val="24"/>
          </w:rPr>
          <w:delText xml:space="preserve">were positive in a single step, and </w:delText>
        </w:r>
        <w:r w:rsidR="00026132" w:rsidDel="00C121AF">
          <w:rPr>
            <w:rFonts w:ascii="Times New Roman" w:hAnsi="Times New Roman" w:cs="Times New Roman"/>
            <w:sz w:val="24"/>
            <w:szCs w:val="24"/>
          </w:rPr>
          <w:delText>n=</w:delText>
        </w:r>
        <w:r w:rsidR="018F62C8" w:rsidRPr="2CFA9201" w:rsidDel="00C121AF">
          <w:rPr>
            <w:rFonts w:ascii="Times New Roman" w:hAnsi="Times New Roman" w:cs="Times New Roman"/>
            <w:sz w:val="24"/>
            <w:szCs w:val="24"/>
          </w:rPr>
          <w:delText xml:space="preserve">4,052 </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4.7%</w:delText>
        </w:r>
        <w:r w:rsidR="00026132" w:rsidDel="00C121AF">
          <w:rPr>
            <w:rFonts w:ascii="Times New Roman" w:hAnsi="Times New Roman" w:cs="Times New Roman"/>
            <w:sz w:val="24"/>
            <w:szCs w:val="24"/>
          </w:rPr>
          <w:delText xml:space="preserve">) </w:delText>
        </w:r>
        <w:r w:rsidR="018F62C8" w:rsidRPr="2CFA9201" w:rsidDel="00C121AF">
          <w:rPr>
            <w:rFonts w:ascii="Times New Roman" w:hAnsi="Times New Roman" w:cs="Times New Roman"/>
            <w:sz w:val="24"/>
            <w:szCs w:val="24"/>
          </w:rPr>
          <w:delText>were positive in multiple steps</w:delText>
        </w:r>
        <w:r w:rsidR="1022F5D6" w:rsidRPr="2CFA9201" w:rsidDel="00C121AF">
          <w:rPr>
            <w:rFonts w:ascii="Times New Roman" w:hAnsi="Times New Roman" w:cs="Times New Roman"/>
            <w:sz w:val="24"/>
            <w:szCs w:val="24"/>
          </w:rPr>
          <w:delText xml:space="preserve"> (Table 2).</w:delText>
        </w:r>
        <w:r w:rsidR="018F62C8" w:rsidRPr="2CFA9201" w:rsidDel="00C121AF">
          <w:rPr>
            <w:rFonts w:ascii="Times New Roman" w:hAnsi="Times New Roman" w:cs="Times New Roman"/>
            <w:sz w:val="24"/>
            <w:szCs w:val="24"/>
          </w:rPr>
          <w:delText xml:space="preserve"> Among those meeting a single step, </w:delText>
        </w:r>
        <w:r w:rsidR="00026132" w:rsidDel="00C121AF">
          <w:rPr>
            <w:rFonts w:ascii="Times New Roman" w:hAnsi="Times New Roman" w:cs="Times New Roman"/>
            <w:sz w:val="24"/>
            <w:szCs w:val="24"/>
          </w:rPr>
          <w:delText>n=</w:delText>
        </w:r>
        <w:r w:rsidR="018F62C8" w:rsidRPr="2CFA9201" w:rsidDel="00C121AF">
          <w:rPr>
            <w:rFonts w:ascii="Times New Roman" w:hAnsi="Times New Roman" w:cs="Times New Roman"/>
            <w:sz w:val="24"/>
            <w:szCs w:val="24"/>
          </w:rPr>
          <w:delText xml:space="preserve">1,571 </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9.6%</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 xml:space="preserve"> </w:delText>
        </w:r>
        <w:r w:rsidR="018F62C8" w:rsidRPr="2CFA9201" w:rsidDel="00C121AF">
          <w:rPr>
            <w:rFonts w:ascii="Times New Roman" w:hAnsi="Times New Roman" w:cs="Times New Roman"/>
            <w:sz w:val="24"/>
            <w:szCs w:val="24"/>
          </w:rPr>
          <w:delText xml:space="preserve">were </w:delText>
        </w:r>
        <w:r w:rsidR="00056795" w:rsidDel="00C121AF">
          <w:rPr>
            <w:rFonts w:ascii="Times New Roman" w:hAnsi="Times New Roman" w:cs="Times New Roman"/>
            <w:sz w:val="24"/>
            <w:szCs w:val="24"/>
          </w:rPr>
          <w:delText xml:space="preserve">positive in </w:delText>
        </w:r>
        <w:r w:rsidR="00F13695" w:rsidDel="00C121AF">
          <w:rPr>
            <w:rFonts w:ascii="Times New Roman" w:hAnsi="Times New Roman" w:cs="Times New Roman"/>
            <w:sz w:val="24"/>
            <w:szCs w:val="24"/>
          </w:rPr>
          <w:delText xml:space="preserve">Step 1: </w:delText>
        </w:r>
        <w:r w:rsidR="009364F2" w:rsidDel="00C121AF">
          <w:rPr>
            <w:rFonts w:ascii="Times New Roman" w:hAnsi="Times New Roman" w:cs="Times New Roman"/>
            <w:sz w:val="24"/>
            <w:szCs w:val="24"/>
          </w:rPr>
          <w:delText>V</w:delText>
        </w:r>
        <w:r w:rsidR="00FE5267" w:rsidDel="00C121AF">
          <w:rPr>
            <w:rFonts w:ascii="Times New Roman" w:hAnsi="Times New Roman" w:cs="Times New Roman"/>
            <w:sz w:val="24"/>
            <w:szCs w:val="24"/>
          </w:rPr>
          <w:delText xml:space="preserve">ital </w:delText>
        </w:r>
        <w:r w:rsidR="009364F2" w:rsidDel="00C121AF">
          <w:rPr>
            <w:rFonts w:ascii="Times New Roman" w:hAnsi="Times New Roman" w:cs="Times New Roman"/>
            <w:sz w:val="24"/>
            <w:szCs w:val="24"/>
          </w:rPr>
          <w:delText>S</w:delText>
        </w:r>
        <w:r w:rsidR="00FE5267" w:rsidDel="00C121AF">
          <w:rPr>
            <w:rFonts w:ascii="Times New Roman" w:hAnsi="Times New Roman" w:cs="Times New Roman"/>
            <w:sz w:val="24"/>
            <w:szCs w:val="24"/>
          </w:rPr>
          <w:delText>igns &amp; LOC</w:delText>
        </w:r>
        <w:r w:rsidR="018F62C8" w:rsidRPr="2CFA9201" w:rsidDel="00C121AF">
          <w:rPr>
            <w:rFonts w:ascii="Times New Roman" w:hAnsi="Times New Roman" w:cs="Times New Roman"/>
            <w:sz w:val="24"/>
            <w:szCs w:val="24"/>
          </w:rPr>
          <w:delText xml:space="preserve">, </w:delText>
        </w:r>
        <w:r w:rsidR="00026132" w:rsidDel="00C121AF">
          <w:rPr>
            <w:rFonts w:ascii="Times New Roman" w:hAnsi="Times New Roman" w:cs="Times New Roman"/>
            <w:sz w:val="24"/>
            <w:szCs w:val="24"/>
          </w:rPr>
          <w:delText>n=</w:delText>
        </w:r>
        <w:r w:rsidR="018F62C8" w:rsidRPr="2CFA9201" w:rsidDel="00C121AF">
          <w:rPr>
            <w:rFonts w:ascii="Times New Roman" w:hAnsi="Times New Roman" w:cs="Times New Roman"/>
            <w:sz w:val="24"/>
            <w:szCs w:val="24"/>
          </w:rPr>
          <w:delText xml:space="preserve">1,030 </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6.3%</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 xml:space="preserve"> </w:delText>
        </w:r>
        <w:r w:rsidR="00056795" w:rsidDel="00C121AF">
          <w:rPr>
            <w:rFonts w:ascii="Times New Roman" w:hAnsi="Times New Roman" w:cs="Times New Roman"/>
            <w:sz w:val="24"/>
            <w:szCs w:val="24"/>
          </w:rPr>
          <w:delText xml:space="preserve">in </w:delText>
        </w:r>
        <w:r w:rsidR="00F13695" w:rsidDel="00C121AF">
          <w:rPr>
            <w:rFonts w:ascii="Times New Roman" w:hAnsi="Times New Roman" w:cs="Times New Roman"/>
            <w:sz w:val="24"/>
            <w:szCs w:val="24"/>
          </w:rPr>
          <w:delText>Step: 2 AOI</w:delText>
        </w:r>
        <w:r w:rsidR="018F62C8" w:rsidRPr="2CFA9201" w:rsidDel="00C121AF">
          <w:rPr>
            <w:rFonts w:ascii="Times New Roman" w:hAnsi="Times New Roman" w:cs="Times New Roman"/>
            <w:sz w:val="24"/>
            <w:szCs w:val="24"/>
          </w:rPr>
          <w:delText xml:space="preserve">, </w:delText>
        </w:r>
        <w:r w:rsidR="00026132" w:rsidDel="00C121AF">
          <w:rPr>
            <w:rFonts w:ascii="Times New Roman" w:hAnsi="Times New Roman" w:cs="Times New Roman"/>
            <w:sz w:val="24"/>
            <w:szCs w:val="24"/>
          </w:rPr>
          <w:delText>n=</w:delText>
        </w:r>
        <w:r w:rsidR="018F62C8" w:rsidRPr="2CFA9201" w:rsidDel="00C121AF">
          <w:rPr>
            <w:rFonts w:ascii="Times New Roman" w:hAnsi="Times New Roman" w:cs="Times New Roman"/>
            <w:sz w:val="24"/>
            <w:szCs w:val="24"/>
          </w:rPr>
          <w:delText xml:space="preserve">993 </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6.0%</w:delText>
        </w:r>
        <w:r w:rsidR="00026132" w:rsidDel="00C121AF">
          <w:rPr>
            <w:rFonts w:ascii="Times New Roman" w:hAnsi="Times New Roman" w:cs="Times New Roman"/>
            <w:sz w:val="24"/>
            <w:szCs w:val="24"/>
          </w:rPr>
          <w:delText>)</w:delText>
        </w:r>
        <w:r w:rsidR="00056795" w:rsidDel="00C121AF">
          <w:rPr>
            <w:rFonts w:ascii="Times New Roman" w:hAnsi="Times New Roman" w:cs="Times New Roman"/>
            <w:sz w:val="24"/>
            <w:szCs w:val="24"/>
          </w:rPr>
          <w:delText xml:space="preserve"> in </w:delText>
        </w:r>
        <w:r w:rsidR="00F13695" w:rsidDel="00C121AF">
          <w:rPr>
            <w:rFonts w:ascii="Times New Roman" w:hAnsi="Times New Roman" w:cs="Times New Roman"/>
            <w:sz w:val="24"/>
            <w:szCs w:val="24"/>
          </w:rPr>
          <w:delText xml:space="preserve">Step 3: </w:delText>
        </w:r>
        <w:r w:rsidR="0077344D" w:rsidDel="00C121AF">
          <w:rPr>
            <w:rFonts w:ascii="Times New Roman" w:hAnsi="Times New Roman" w:cs="Times New Roman"/>
            <w:sz w:val="24"/>
            <w:szCs w:val="24"/>
          </w:rPr>
          <w:delText>MOI</w:delText>
        </w:r>
        <w:r w:rsidR="00026132" w:rsidDel="00C121AF">
          <w:rPr>
            <w:rFonts w:ascii="Times New Roman" w:hAnsi="Times New Roman" w:cs="Times New Roman"/>
            <w:sz w:val="24"/>
            <w:szCs w:val="24"/>
          </w:rPr>
          <w:delText>,</w:delText>
        </w:r>
        <w:r w:rsidR="018F62C8" w:rsidRPr="2CFA9201" w:rsidDel="00C121AF">
          <w:rPr>
            <w:rFonts w:ascii="Times New Roman" w:hAnsi="Times New Roman" w:cs="Times New Roman"/>
            <w:sz w:val="24"/>
            <w:szCs w:val="24"/>
          </w:rPr>
          <w:delText xml:space="preserve"> and </w:delText>
        </w:r>
        <w:r w:rsidR="00026132" w:rsidDel="00C121AF">
          <w:rPr>
            <w:rFonts w:ascii="Times New Roman" w:hAnsi="Times New Roman" w:cs="Times New Roman"/>
            <w:sz w:val="24"/>
            <w:szCs w:val="24"/>
          </w:rPr>
          <w:delText>n=</w:delText>
        </w:r>
        <w:r w:rsidR="018F62C8" w:rsidRPr="2CFA9201" w:rsidDel="00C121AF">
          <w:rPr>
            <w:rFonts w:ascii="Times New Roman" w:hAnsi="Times New Roman" w:cs="Times New Roman"/>
            <w:sz w:val="24"/>
            <w:szCs w:val="24"/>
          </w:rPr>
          <w:delText xml:space="preserve">12,849 </w:delText>
        </w:r>
        <w:r w:rsidR="00026132" w:rsidDel="00C121AF">
          <w:rPr>
            <w:rFonts w:ascii="Times New Roman" w:hAnsi="Times New Roman" w:cs="Times New Roman"/>
            <w:sz w:val="24"/>
            <w:szCs w:val="24"/>
          </w:rPr>
          <w:delText>(</w:delText>
        </w:r>
        <w:r w:rsidR="00026132" w:rsidRPr="2CFA9201" w:rsidDel="00C121AF">
          <w:rPr>
            <w:rFonts w:ascii="Times New Roman" w:hAnsi="Times New Roman" w:cs="Times New Roman"/>
            <w:sz w:val="24"/>
            <w:szCs w:val="24"/>
          </w:rPr>
          <w:delText>78.1%</w:delText>
        </w:r>
        <w:r w:rsidR="00026132" w:rsidDel="00C121AF">
          <w:rPr>
            <w:rFonts w:ascii="Times New Roman" w:hAnsi="Times New Roman" w:cs="Times New Roman"/>
            <w:sz w:val="24"/>
            <w:szCs w:val="24"/>
          </w:rPr>
          <w:delText xml:space="preserve">) </w:delText>
        </w:r>
        <w:r w:rsidR="00F13695" w:rsidDel="00C121AF">
          <w:rPr>
            <w:rFonts w:ascii="Times New Roman" w:hAnsi="Times New Roman" w:cs="Times New Roman"/>
            <w:sz w:val="24"/>
            <w:szCs w:val="24"/>
          </w:rPr>
          <w:delText xml:space="preserve">Step 4: </w:delText>
        </w:r>
        <w:r w:rsidR="009364F2" w:rsidDel="00C121AF">
          <w:rPr>
            <w:rFonts w:ascii="Times New Roman" w:hAnsi="Times New Roman" w:cs="Times New Roman"/>
            <w:sz w:val="24"/>
            <w:szCs w:val="24"/>
          </w:rPr>
          <w:delText>S</w:delText>
        </w:r>
        <w:r w:rsidR="018F62C8" w:rsidRPr="2CFA9201" w:rsidDel="00C121AF">
          <w:rPr>
            <w:rFonts w:ascii="Times New Roman" w:hAnsi="Times New Roman" w:cs="Times New Roman"/>
            <w:sz w:val="24"/>
            <w:szCs w:val="24"/>
          </w:rPr>
          <w:delText xml:space="preserve">pecial </w:delText>
        </w:r>
        <w:r w:rsidR="009364F2" w:rsidDel="00C121AF">
          <w:rPr>
            <w:rFonts w:ascii="Times New Roman" w:hAnsi="Times New Roman" w:cs="Times New Roman"/>
            <w:sz w:val="24"/>
            <w:szCs w:val="24"/>
          </w:rPr>
          <w:delText>C</w:delText>
        </w:r>
        <w:r w:rsidR="018F62C8" w:rsidRPr="2CFA9201" w:rsidDel="00C121AF">
          <w:rPr>
            <w:rFonts w:ascii="Times New Roman" w:hAnsi="Times New Roman" w:cs="Times New Roman"/>
            <w:sz w:val="24"/>
            <w:szCs w:val="24"/>
          </w:rPr>
          <w:delText xml:space="preserve">onsiderations </w:delText>
        </w:r>
        <w:r w:rsidR="399EEFD0" w:rsidRPr="2CFA9201" w:rsidDel="00C121AF">
          <w:rPr>
            <w:rFonts w:ascii="Times New Roman" w:hAnsi="Times New Roman" w:cs="Times New Roman"/>
            <w:sz w:val="24"/>
            <w:szCs w:val="24"/>
          </w:rPr>
          <w:delText xml:space="preserve">(Table </w:delText>
        </w:r>
        <w:r w:rsidR="1022F5D6" w:rsidRPr="2CFA9201" w:rsidDel="00C121AF">
          <w:rPr>
            <w:rFonts w:ascii="Times New Roman" w:hAnsi="Times New Roman" w:cs="Times New Roman"/>
            <w:sz w:val="24"/>
            <w:szCs w:val="24"/>
          </w:rPr>
          <w:delText>3</w:delText>
        </w:r>
        <w:r w:rsidR="399EEFD0" w:rsidRPr="2CFA9201" w:rsidDel="00C121AF">
          <w:rPr>
            <w:rFonts w:ascii="Times New Roman" w:hAnsi="Times New Roman" w:cs="Times New Roman"/>
            <w:sz w:val="24"/>
            <w:szCs w:val="24"/>
          </w:rPr>
          <w:delText>)</w:delText>
        </w:r>
        <w:r w:rsidR="372CFE24" w:rsidRPr="2CFA9201" w:rsidDel="00C121AF">
          <w:rPr>
            <w:rFonts w:ascii="Times New Roman" w:hAnsi="Times New Roman" w:cs="Times New Roman"/>
            <w:sz w:val="24"/>
            <w:szCs w:val="24"/>
          </w:rPr>
          <w:delText xml:space="preserve">. </w:delText>
        </w:r>
        <w:r w:rsidR="0D7718F5" w:rsidRPr="2CFA9201" w:rsidDel="00C121AF">
          <w:rPr>
            <w:rFonts w:ascii="Times New Roman" w:hAnsi="Times New Roman" w:cs="Times New Roman"/>
            <w:sz w:val="24"/>
            <w:szCs w:val="24"/>
          </w:rPr>
          <w:delText xml:space="preserve">Patients </w:delText>
        </w:r>
        <w:r w:rsidR="00056795" w:rsidDel="00C121AF">
          <w:rPr>
            <w:rFonts w:ascii="Times New Roman" w:hAnsi="Times New Roman" w:cs="Times New Roman"/>
            <w:sz w:val="24"/>
            <w:szCs w:val="24"/>
          </w:rPr>
          <w:delText>≥</w:delText>
        </w:r>
        <w:r w:rsidR="0D7718F5" w:rsidRPr="2CFA9201" w:rsidDel="00C121AF">
          <w:rPr>
            <w:rFonts w:ascii="Times New Roman" w:hAnsi="Times New Roman" w:cs="Times New Roman"/>
            <w:sz w:val="24"/>
            <w:szCs w:val="24"/>
          </w:rPr>
          <w:delText xml:space="preserve">55 years of age accounted for </w:delText>
        </w:r>
        <w:r w:rsidR="0C31F637" w:rsidRPr="2CFA9201" w:rsidDel="00C121AF">
          <w:rPr>
            <w:rFonts w:ascii="Times New Roman" w:hAnsi="Times New Roman" w:cs="Times New Roman"/>
            <w:sz w:val="24"/>
            <w:szCs w:val="24"/>
          </w:rPr>
          <w:delText xml:space="preserve">over half of </w:delText>
        </w:r>
        <w:r w:rsidR="00CA6807" w:rsidRPr="2CFA9201" w:rsidDel="00C121AF">
          <w:rPr>
            <w:rFonts w:ascii="Times New Roman" w:hAnsi="Times New Roman" w:cs="Times New Roman"/>
            <w:sz w:val="24"/>
            <w:szCs w:val="24"/>
          </w:rPr>
          <w:delText xml:space="preserve">those meeting </w:delText>
        </w:r>
        <w:r w:rsidR="00F13695" w:rsidDel="00C121AF">
          <w:rPr>
            <w:rFonts w:ascii="Times New Roman" w:hAnsi="Times New Roman" w:cs="Times New Roman"/>
            <w:sz w:val="24"/>
            <w:szCs w:val="24"/>
          </w:rPr>
          <w:delText>Step 4</w:delText>
        </w:r>
        <w:r w:rsidR="00FA2C83" w:rsidDel="00C121AF">
          <w:rPr>
            <w:rFonts w:ascii="Times New Roman" w:hAnsi="Times New Roman" w:cs="Times New Roman"/>
            <w:sz w:val="24"/>
            <w:szCs w:val="24"/>
          </w:rPr>
          <w:delText>,</w:delText>
        </w:r>
        <w:r w:rsidR="00CA6807" w:rsidRPr="2CFA9201" w:rsidDel="00C121AF">
          <w:rPr>
            <w:rFonts w:ascii="Times New Roman" w:hAnsi="Times New Roman" w:cs="Times New Roman"/>
            <w:sz w:val="24"/>
            <w:szCs w:val="24"/>
          </w:rPr>
          <w:delText xml:space="preserve"> and those in this age group overwhelmingly had their race</w:delText>
        </w:r>
        <w:r w:rsidR="008C25BE" w:rsidDel="00C121AF">
          <w:rPr>
            <w:rFonts w:ascii="Times New Roman" w:hAnsi="Times New Roman" w:cs="Times New Roman"/>
            <w:sz w:val="24"/>
            <w:szCs w:val="24"/>
          </w:rPr>
          <w:delText xml:space="preserve"> and </w:delText>
        </w:r>
        <w:r w:rsidR="00CA6807" w:rsidRPr="2CFA9201" w:rsidDel="00C121AF">
          <w:rPr>
            <w:rFonts w:ascii="Times New Roman" w:hAnsi="Times New Roman" w:cs="Times New Roman"/>
            <w:sz w:val="24"/>
            <w:szCs w:val="24"/>
          </w:rPr>
          <w:delText>ethnicity documented as White, not Hispanic</w:delText>
        </w:r>
        <w:r w:rsidR="00E914C2" w:rsidDel="00C121AF">
          <w:rPr>
            <w:rFonts w:ascii="Times New Roman" w:hAnsi="Times New Roman" w:cs="Times New Roman"/>
            <w:sz w:val="24"/>
            <w:szCs w:val="24"/>
          </w:rPr>
          <w:delText xml:space="preserve"> or </w:delText>
        </w:r>
        <w:r w:rsidR="13D17BD9" w:rsidRPr="2CFA9201" w:rsidDel="00C121AF">
          <w:rPr>
            <w:rFonts w:ascii="Times New Roman" w:hAnsi="Times New Roman" w:cs="Times New Roman"/>
            <w:sz w:val="24"/>
            <w:szCs w:val="24"/>
          </w:rPr>
          <w:delText>Latino(a)</w:delText>
        </w:r>
        <w:r w:rsidR="03DBD304" w:rsidRPr="2CFA9201" w:rsidDel="00C121AF">
          <w:rPr>
            <w:rFonts w:ascii="Times New Roman" w:hAnsi="Times New Roman" w:cs="Times New Roman"/>
            <w:sz w:val="24"/>
            <w:szCs w:val="24"/>
          </w:rPr>
          <w:delText xml:space="preserve"> (Supplementary Table 1)</w:delText>
        </w:r>
        <w:r w:rsidR="13D17BD9" w:rsidRPr="2CFA9201" w:rsidDel="00C121AF">
          <w:rPr>
            <w:rFonts w:ascii="Times New Roman" w:hAnsi="Times New Roman" w:cs="Times New Roman"/>
            <w:sz w:val="24"/>
            <w:szCs w:val="24"/>
          </w:rPr>
          <w:delText>.</w:delText>
        </w:r>
      </w:del>
    </w:p>
    <w:p w14:paraId="6D55CF68" w14:textId="5239C04D" w:rsidR="00D23091" w:rsidRPr="00D23091" w:rsidDel="00C121AF" w:rsidRDefault="00D23091" w:rsidP="001837CD">
      <w:pPr>
        <w:spacing w:line="480" w:lineRule="auto"/>
        <w:rPr>
          <w:del w:id="80" w:author="Umesh Singh1" w:date="2022-10-29T08:55:00Z"/>
          <w:rFonts w:ascii="Times New Roman" w:hAnsi="Times New Roman" w:cs="Times New Roman"/>
          <w:b/>
          <w:bCs/>
          <w:i/>
          <w:iCs/>
          <w:sz w:val="24"/>
          <w:szCs w:val="24"/>
        </w:rPr>
      </w:pPr>
      <w:del w:id="81" w:author="Umesh Singh1" w:date="2022-10-29T08:55:00Z">
        <w:r w:rsidRPr="00D23091" w:rsidDel="00C121AF">
          <w:rPr>
            <w:rFonts w:ascii="Times New Roman" w:hAnsi="Times New Roman" w:cs="Times New Roman"/>
            <w:b/>
            <w:bCs/>
            <w:i/>
            <w:iCs/>
            <w:sz w:val="24"/>
            <w:szCs w:val="24"/>
          </w:rPr>
          <w:delText>Patient Outcomes</w:delText>
        </w:r>
      </w:del>
    </w:p>
    <w:p w14:paraId="12220C11" w14:textId="0BB46BB8" w:rsidR="001C125C" w:rsidDel="00C121AF" w:rsidRDefault="00D7569B" w:rsidP="00306C25">
      <w:pPr>
        <w:spacing w:line="480" w:lineRule="auto"/>
        <w:ind w:firstLine="720"/>
        <w:rPr>
          <w:del w:id="82" w:author="Umesh Singh1" w:date="2022-10-29T08:55:00Z"/>
          <w:rFonts w:ascii="Times New Roman" w:hAnsi="Times New Roman" w:cs="Times New Roman"/>
          <w:sz w:val="24"/>
          <w:szCs w:val="24"/>
        </w:rPr>
      </w:pPr>
      <w:del w:id="83" w:author="Umesh Singh1" w:date="2022-10-29T08:55:00Z">
        <w:r w:rsidDel="00C121AF">
          <w:rPr>
            <w:rFonts w:ascii="Times New Roman" w:hAnsi="Times New Roman" w:cs="Times New Roman"/>
            <w:sz w:val="24"/>
            <w:szCs w:val="24"/>
          </w:rPr>
          <w:delText xml:space="preserve">There were </w:delText>
        </w:r>
        <w:r w:rsidR="003A4CBC" w:rsidDel="00C121AF">
          <w:rPr>
            <w:rFonts w:ascii="Times New Roman" w:hAnsi="Times New Roman" w:cs="Times New Roman"/>
            <w:sz w:val="24"/>
            <w:szCs w:val="24"/>
          </w:rPr>
          <w:delText>n=</w:delText>
        </w:r>
        <w:r w:rsidR="00D5421A" w:rsidDel="00C121AF">
          <w:rPr>
            <w:rFonts w:ascii="Times New Roman" w:hAnsi="Times New Roman" w:cs="Times New Roman"/>
            <w:sz w:val="24"/>
            <w:szCs w:val="24"/>
          </w:rPr>
          <w:delText xml:space="preserve">64,954 </w:delText>
        </w:r>
        <w:r w:rsidR="003A4CBC" w:rsidDel="00C121AF">
          <w:rPr>
            <w:rFonts w:ascii="Times New Roman" w:hAnsi="Times New Roman" w:cs="Times New Roman"/>
            <w:sz w:val="24"/>
            <w:szCs w:val="24"/>
          </w:rPr>
          <w:delText xml:space="preserve">(75.1%) </w:delText>
        </w:r>
        <w:r w:rsidDel="00C121AF">
          <w:rPr>
            <w:rFonts w:ascii="Times New Roman" w:hAnsi="Times New Roman" w:cs="Times New Roman"/>
            <w:sz w:val="24"/>
            <w:szCs w:val="24"/>
          </w:rPr>
          <w:delText>of patients that were discharged from the ED</w:delText>
        </w:r>
        <w:r w:rsidR="00FA2C83" w:rsidDel="00C121AF">
          <w:rPr>
            <w:rFonts w:ascii="Times New Roman" w:hAnsi="Times New Roman" w:cs="Times New Roman"/>
            <w:sz w:val="24"/>
            <w:szCs w:val="24"/>
          </w:rPr>
          <w:delText>,</w:delText>
        </w:r>
        <w:r w:rsidDel="00C121AF">
          <w:rPr>
            <w:rFonts w:ascii="Times New Roman" w:hAnsi="Times New Roman" w:cs="Times New Roman"/>
            <w:sz w:val="24"/>
            <w:szCs w:val="24"/>
          </w:rPr>
          <w:delText xml:space="preserve"> and </w:delText>
        </w:r>
        <w:r w:rsidR="003A4CBC" w:rsidDel="00C121AF">
          <w:rPr>
            <w:rFonts w:ascii="Times New Roman" w:hAnsi="Times New Roman" w:cs="Times New Roman"/>
            <w:sz w:val="24"/>
            <w:szCs w:val="24"/>
          </w:rPr>
          <w:delText>n=</w:delText>
        </w:r>
        <w:r w:rsidR="00D5421A" w:rsidDel="00C121AF">
          <w:rPr>
            <w:rFonts w:ascii="Times New Roman" w:hAnsi="Times New Roman" w:cs="Times New Roman"/>
            <w:sz w:val="24"/>
            <w:szCs w:val="24"/>
          </w:rPr>
          <w:delText>19,576</w:delText>
        </w:r>
        <w:r w:rsidR="003A4CBC" w:rsidDel="00C121AF">
          <w:rPr>
            <w:rFonts w:ascii="Times New Roman" w:hAnsi="Times New Roman" w:cs="Times New Roman"/>
            <w:sz w:val="24"/>
            <w:szCs w:val="24"/>
          </w:rPr>
          <w:delText xml:space="preserve"> (22.7%)</w:delText>
        </w:r>
        <w:r w:rsidR="00D5421A"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were admitted</w:delText>
        </w:r>
        <w:r w:rsidR="00F54DB7" w:rsidDel="00C121AF">
          <w:rPr>
            <w:rFonts w:ascii="Times New Roman" w:hAnsi="Times New Roman" w:cs="Times New Roman"/>
            <w:sz w:val="24"/>
            <w:szCs w:val="24"/>
          </w:rPr>
          <w:delText xml:space="preserve"> (Table 1)</w:delText>
        </w:r>
        <w:r w:rsidR="00B81653" w:rsidDel="00C121AF">
          <w:rPr>
            <w:rFonts w:ascii="Times New Roman" w:hAnsi="Times New Roman" w:cs="Times New Roman"/>
            <w:sz w:val="24"/>
            <w:szCs w:val="24"/>
          </w:rPr>
          <w:delText>.</w:delText>
        </w:r>
        <w:r w:rsidR="006D5C91" w:rsidDel="00C121AF">
          <w:rPr>
            <w:rFonts w:ascii="Times New Roman" w:hAnsi="Times New Roman" w:cs="Times New Roman"/>
            <w:sz w:val="24"/>
            <w:szCs w:val="24"/>
          </w:rPr>
          <w:delText xml:space="preserve"> </w:delText>
        </w:r>
        <w:r w:rsidR="018F62C8" w:rsidRPr="2CFA9201" w:rsidDel="00C121AF">
          <w:rPr>
            <w:rFonts w:ascii="Times New Roman" w:hAnsi="Times New Roman" w:cs="Times New Roman"/>
            <w:sz w:val="24"/>
            <w:szCs w:val="24"/>
          </w:rPr>
          <w:delText xml:space="preserve">When compared to injured patients who </w:delText>
        </w:r>
        <w:r w:rsidR="1505FE06" w:rsidRPr="2CFA9201" w:rsidDel="00C121AF">
          <w:rPr>
            <w:rFonts w:ascii="Times New Roman" w:hAnsi="Times New Roman" w:cs="Times New Roman"/>
            <w:sz w:val="24"/>
            <w:szCs w:val="24"/>
          </w:rPr>
          <w:delText>did not meet any</w:delText>
        </w:r>
        <w:r w:rsidR="018F62C8" w:rsidRPr="2CFA9201" w:rsidDel="00C121AF">
          <w:rPr>
            <w:rFonts w:ascii="Times New Roman" w:hAnsi="Times New Roman" w:cs="Times New Roman"/>
            <w:sz w:val="24"/>
            <w:szCs w:val="24"/>
          </w:rPr>
          <w:delText xml:space="preserve"> criteria, the odds of hospitalization increased 3-fold for those in </w:delText>
        </w:r>
        <w:r w:rsidR="00F13695" w:rsidDel="00C121AF">
          <w:rPr>
            <w:rFonts w:ascii="Times New Roman" w:hAnsi="Times New Roman" w:cs="Times New Roman"/>
            <w:sz w:val="24"/>
            <w:szCs w:val="24"/>
          </w:rPr>
          <w:delText>Step 1:</w:delText>
        </w:r>
        <w:r w:rsidR="018F62C8" w:rsidRPr="2CFA9201" w:rsidDel="00C121AF">
          <w:rPr>
            <w:rFonts w:ascii="Times New Roman" w:hAnsi="Times New Roman" w:cs="Times New Roman"/>
            <w:sz w:val="24"/>
            <w:szCs w:val="24"/>
          </w:rPr>
          <w:delText xml:space="preserve"> </w:delText>
        </w:r>
        <w:r w:rsidR="009364F2" w:rsidDel="00C121AF">
          <w:rPr>
            <w:rFonts w:ascii="Times New Roman" w:hAnsi="Times New Roman" w:cs="Times New Roman"/>
            <w:sz w:val="24"/>
            <w:szCs w:val="24"/>
          </w:rPr>
          <w:delText>V</w:delText>
        </w:r>
        <w:r w:rsidR="000C3EFA" w:rsidDel="00C121AF">
          <w:rPr>
            <w:rFonts w:ascii="Times New Roman" w:hAnsi="Times New Roman" w:cs="Times New Roman"/>
            <w:sz w:val="24"/>
            <w:szCs w:val="24"/>
          </w:rPr>
          <w:delText xml:space="preserve">ital </w:delText>
        </w:r>
        <w:r w:rsidR="009364F2" w:rsidDel="00C121AF">
          <w:rPr>
            <w:rFonts w:ascii="Times New Roman" w:hAnsi="Times New Roman" w:cs="Times New Roman"/>
            <w:sz w:val="24"/>
            <w:szCs w:val="24"/>
          </w:rPr>
          <w:delText>S</w:delText>
        </w:r>
        <w:r w:rsidR="000C3EFA" w:rsidDel="00C121AF">
          <w:rPr>
            <w:rFonts w:ascii="Times New Roman" w:hAnsi="Times New Roman" w:cs="Times New Roman"/>
            <w:sz w:val="24"/>
            <w:szCs w:val="24"/>
          </w:rPr>
          <w:delText>igns</w:delText>
        </w:r>
        <w:r w:rsidR="00507ED1" w:rsidDel="00C121AF">
          <w:rPr>
            <w:rFonts w:ascii="Times New Roman" w:hAnsi="Times New Roman" w:cs="Times New Roman"/>
            <w:sz w:val="24"/>
            <w:szCs w:val="24"/>
          </w:rPr>
          <w:delText xml:space="preserve"> &amp;</w:delText>
        </w:r>
        <w:r w:rsidR="00F13695" w:rsidDel="00C121AF">
          <w:rPr>
            <w:rFonts w:ascii="Times New Roman" w:hAnsi="Times New Roman" w:cs="Times New Roman"/>
            <w:sz w:val="24"/>
            <w:szCs w:val="24"/>
          </w:rPr>
          <w:delText xml:space="preserve"> LOC </w:delText>
        </w:r>
        <w:r w:rsidR="018F62C8" w:rsidRPr="2CFA9201" w:rsidDel="00C121AF">
          <w:rPr>
            <w:rFonts w:ascii="Times New Roman" w:hAnsi="Times New Roman" w:cs="Times New Roman"/>
            <w:sz w:val="24"/>
            <w:szCs w:val="24"/>
          </w:rPr>
          <w:delText xml:space="preserve">(OR: 3.07, </w:delText>
        </w:r>
        <w:r w:rsidR="008C21E4" w:rsidDel="00C121AF">
          <w:rPr>
            <w:rFonts w:ascii="Times New Roman" w:hAnsi="Times New Roman" w:cs="Times New Roman"/>
            <w:sz w:val="24"/>
            <w:szCs w:val="24"/>
          </w:rPr>
          <w:delText>95% CI</w:delText>
        </w:r>
        <w:r w:rsidR="018F62C8" w:rsidRPr="2CFA9201" w:rsidDel="00C121AF">
          <w:rPr>
            <w:rFonts w:ascii="Times New Roman" w:hAnsi="Times New Roman" w:cs="Times New Roman"/>
            <w:sz w:val="24"/>
            <w:szCs w:val="24"/>
          </w:rPr>
          <w:delText xml:space="preserve">: 2.77-3.40), 4-fold for those with </w:delText>
        </w:r>
        <w:r w:rsidR="00F13695" w:rsidDel="00C121AF">
          <w:rPr>
            <w:rFonts w:ascii="Times New Roman" w:hAnsi="Times New Roman" w:cs="Times New Roman"/>
            <w:sz w:val="24"/>
            <w:szCs w:val="24"/>
          </w:rPr>
          <w:delText>Step 2: AOI</w:delText>
        </w:r>
        <w:r w:rsidR="018F62C8" w:rsidRPr="2CFA9201" w:rsidDel="00C121AF">
          <w:rPr>
            <w:rFonts w:ascii="Times New Roman" w:hAnsi="Times New Roman" w:cs="Times New Roman"/>
            <w:sz w:val="24"/>
            <w:szCs w:val="24"/>
          </w:rPr>
          <w:delText xml:space="preserve"> (OR: 3.94, </w:delText>
        </w:r>
        <w:r w:rsidR="008C21E4" w:rsidDel="00C121AF">
          <w:rPr>
            <w:rFonts w:ascii="Times New Roman" w:hAnsi="Times New Roman" w:cs="Times New Roman"/>
            <w:sz w:val="24"/>
            <w:szCs w:val="24"/>
          </w:rPr>
          <w:delText>95% CI</w:delText>
        </w:r>
        <w:r w:rsidR="018F62C8" w:rsidRPr="2CFA9201" w:rsidDel="00C121AF">
          <w:rPr>
            <w:rFonts w:ascii="Times New Roman" w:hAnsi="Times New Roman" w:cs="Times New Roman"/>
            <w:sz w:val="24"/>
            <w:szCs w:val="24"/>
          </w:rPr>
          <w:delText xml:space="preserve">: 3.48-4.46), and 2-fold for those with </w:delText>
        </w:r>
        <w:r w:rsidR="00F13695" w:rsidDel="00C121AF">
          <w:rPr>
            <w:rFonts w:ascii="Times New Roman" w:hAnsi="Times New Roman" w:cs="Times New Roman"/>
            <w:sz w:val="24"/>
            <w:szCs w:val="24"/>
          </w:rPr>
          <w:delText xml:space="preserve">Step 3: </w:delText>
        </w:r>
        <w:r w:rsidR="0033506A" w:rsidDel="00C121AF">
          <w:rPr>
            <w:rFonts w:ascii="Times New Roman" w:hAnsi="Times New Roman" w:cs="Times New Roman"/>
            <w:sz w:val="24"/>
            <w:szCs w:val="24"/>
          </w:rPr>
          <w:delText>MOI</w:delText>
        </w:r>
        <w:r w:rsidR="018F62C8" w:rsidRPr="2CFA9201" w:rsidDel="00C121AF">
          <w:rPr>
            <w:rFonts w:ascii="Times New Roman" w:hAnsi="Times New Roman" w:cs="Times New Roman"/>
            <w:sz w:val="24"/>
            <w:szCs w:val="24"/>
          </w:rPr>
          <w:delText xml:space="preserve"> (OR: 2.00, </w:delText>
        </w:r>
        <w:r w:rsidR="008C21E4" w:rsidDel="00C121AF">
          <w:rPr>
            <w:rFonts w:ascii="Times New Roman" w:hAnsi="Times New Roman" w:cs="Times New Roman"/>
            <w:sz w:val="24"/>
            <w:szCs w:val="24"/>
          </w:rPr>
          <w:delText>95% CI</w:delText>
        </w:r>
        <w:r w:rsidR="018F62C8" w:rsidRPr="2CFA9201" w:rsidDel="00C121AF">
          <w:rPr>
            <w:rFonts w:ascii="Times New Roman" w:hAnsi="Times New Roman" w:cs="Times New Roman"/>
            <w:sz w:val="24"/>
            <w:szCs w:val="24"/>
          </w:rPr>
          <w:delText xml:space="preserve">: 1.74-2.29) or </w:delText>
        </w:r>
        <w:r w:rsidR="00F13695" w:rsidDel="00C121AF">
          <w:rPr>
            <w:rFonts w:ascii="Times New Roman" w:hAnsi="Times New Roman" w:cs="Times New Roman"/>
            <w:sz w:val="24"/>
            <w:szCs w:val="24"/>
          </w:rPr>
          <w:delText xml:space="preserve">Step 4: </w:delText>
        </w:r>
        <w:r w:rsidR="009364F2" w:rsidDel="00C121AF">
          <w:rPr>
            <w:rFonts w:ascii="Times New Roman" w:hAnsi="Times New Roman" w:cs="Times New Roman"/>
            <w:sz w:val="24"/>
            <w:szCs w:val="24"/>
          </w:rPr>
          <w:delText>S</w:delText>
        </w:r>
        <w:r w:rsidR="018F62C8" w:rsidRPr="2CFA9201" w:rsidDel="00C121AF">
          <w:rPr>
            <w:rFonts w:ascii="Times New Roman" w:hAnsi="Times New Roman" w:cs="Times New Roman"/>
            <w:sz w:val="24"/>
            <w:szCs w:val="24"/>
          </w:rPr>
          <w:delText xml:space="preserve">pecial </w:delText>
        </w:r>
        <w:r w:rsidR="009364F2" w:rsidDel="00C121AF">
          <w:rPr>
            <w:rFonts w:ascii="Times New Roman" w:hAnsi="Times New Roman" w:cs="Times New Roman"/>
            <w:sz w:val="24"/>
            <w:szCs w:val="24"/>
          </w:rPr>
          <w:delText>C</w:delText>
        </w:r>
        <w:r w:rsidR="018F62C8" w:rsidRPr="2CFA9201" w:rsidDel="00C121AF">
          <w:rPr>
            <w:rFonts w:ascii="Times New Roman" w:hAnsi="Times New Roman" w:cs="Times New Roman"/>
            <w:sz w:val="24"/>
            <w:szCs w:val="24"/>
          </w:rPr>
          <w:delText xml:space="preserve">onsiderations (OR: 2.46, </w:delText>
        </w:r>
        <w:r w:rsidR="008C21E4" w:rsidDel="00C121AF">
          <w:rPr>
            <w:rFonts w:ascii="Times New Roman" w:hAnsi="Times New Roman" w:cs="Times New Roman"/>
            <w:sz w:val="24"/>
            <w:szCs w:val="24"/>
          </w:rPr>
          <w:delText>95% CI</w:delText>
        </w:r>
        <w:r w:rsidR="018F62C8" w:rsidRPr="2CFA9201" w:rsidDel="00C121AF">
          <w:rPr>
            <w:rFonts w:ascii="Times New Roman" w:hAnsi="Times New Roman" w:cs="Times New Roman"/>
            <w:sz w:val="24"/>
            <w:szCs w:val="24"/>
          </w:rPr>
          <w:delText xml:space="preserve">: 2.36-2.56). Odds of hospitalization increased 9-fold for those positive in multiple steps (OR: 8.97, </w:delText>
        </w:r>
        <w:r w:rsidR="008C21E4" w:rsidDel="00C121AF">
          <w:rPr>
            <w:rFonts w:ascii="Times New Roman" w:hAnsi="Times New Roman" w:cs="Times New Roman"/>
            <w:sz w:val="24"/>
            <w:szCs w:val="24"/>
          </w:rPr>
          <w:delText>95% CI</w:delText>
        </w:r>
        <w:r w:rsidR="018F62C8" w:rsidRPr="2CFA9201" w:rsidDel="00C121AF">
          <w:rPr>
            <w:rFonts w:ascii="Times New Roman" w:hAnsi="Times New Roman" w:cs="Times New Roman"/>
            <w:sz w:val="24"/>
            <w:szCs w:val="24"/>
          </w:rPr>
          <w:delText xml:space="preserve">: 8.37-9.62) </w:delText>
        </w:r>
        <w:r w:rsidR="73B1C068" w:rsidRPr="2CFA9201" w:rsidDel="00C121AF">
          <w:rPr>
            <w:rFonts w:ascii="Times New Roman" w:hAnsi="Times New Roman" w:cs="Times New Roman"/>
            <w:sz w:val="24"/>
            <w:szCs w:val="24"/>
          </w:rPr>
          <w:delText>(</w:delText>
        </w:r>
        <w:r w:rsidR="004039AE" w:rsidDel="00C121AF">
          <w:rPr>
            <w:rFonts w:ascii="Times New Roman" w:hAnsi="Times New Roman" w:cs="Times New Roman"/>
            <w:sz w:val="24"/>
            <w:szCs w:val="24"/>
          </w:rPr>
          <w:delText xml:space="preserve">Supplementary </w:delText>
        </w:r>
        <w:r w:rsidR="73B1C068" w:rsidRPr="2CFA9201" w:rsidDel="00C121AF">
          <w:rPr>
            <w:rFonts w:ascii="Times New Roman" w:hAnsi="Times New Roman" w:cs="Times New Roman"/>
            <w:sz w:val="24"/>
            <w:szCs w:val="24"/>
          </w:rPr>
          <w:delText xml:space="preserve">Figure </w:delText>
        </w:r>
        <w:r w:rsidR="00A76F58" w:rsidDel="00C121AF">
          <w:rPr>
            <w:rFonts w:ascii="Times New Roman" w:hAnsi="Times New Roman" w:cs="Times New Roman"/>
            <w:sz w:val="24"/>
            <w:szCs w:val="24"/>
          </w:rPr>
          <w:delText>1</w:delText>
        </w:r>
        <w:r w:rsidR="73B1C068" w:rsidRPr="2CFA9201" w:rsidDel="00C121AF">
          <w:rPr>
            <w:rFonts w:ascii="Times New Roman" w:hAnsi="Times New Roman" w:cs="Times New Roman"/>
            <w:sz w:val="24"/>
            <w:szCs w:val="24"/>
          </w:rPr>
          <w:delText>)</w:delText>
        </w:r>
        <w:r w:rsidR="00B81653" w:rsidDel="00C121AF">
          <w:rPr>
            <w:rFonts w:ascii="Times New Roman" w:hAnsi="Times New Roman" w:cs="Times New Roman"/>
            <w:sz w:val="24"/>
            <w:szCs w:val="24"/>
          </w:rPr>
          <w:delText>.</w:delText>
        </w:r>
      </w:del>
    </w:p>
    <w:p w14:paraId="5A05F2E3" w14:textId="67715DEC" w:rsidR="008A56BD" w:rsidDel="00C121AF" w:rsidRDefault="018F62C8" w:rsidP="00306C25">
      <w:pPr>
        <w:spacing w:line="480" w:lineRule="auto"/>
        <w:ind w:firstLine="720"/>
        <w:rPr>
          <w:del w:id="84" w:author="Umesh Singh1" w:date="2022-10-29T08:55:00Z"/>
          <w:rFonts w:ascii="Times New Roman" w:hAnsi="Times New Roman" w:cs="Times New Roman"/>
          <w:sz w:val="24"/>
          <w:szCs w:val="24"/>
        </w:rPr>
      </w:pPr>
      <w:del w:id="85" w:author="Umesh Singh1" w:date="2022-10-29T08:55:00Z">
        <w:r w:rsidRPr="2CFA9201" w:rsidDel="00C121AF">
          <w:rPr>
            <w:rFonts w:ascii="Times New Roman" w:hAnsi="Times New Roman" w:cs="Times New Roman"/>
            <w:sz w:val="24"/>
            <w:szCs w:val="24"/>
          </w:rPr>
          <w:delText xml:space="preserve">Overall, </w:delText>
        </w:r>
        <w:r w:rsidR="05EE1B8A" w:rsidRPr="2CFA9201" w:rsidDel="00C121AF">
          <w:rPr>
            <w:rFonts w:ascii="Times New Roman" w:hAnsi="Times New Roman" w:cs="Times New Roman"/>
            <w:sz w:val="24"/>
            <w:szCs w:val="24"/>
          </w:rPr>
          <w:delText xml:space="preserve">mortality data </w:delText>
        </w:r>
        <w:r w:rsidR="00FA2C83" w:rsidDel="00C121AF">
          <w:rPr>
            <w:rFonts w:ascii="Times New Roman" w:hAnsi="Times New Roman" w:cs="Times New Roman"/>
            <w:sz w:val="24"/>
            <w:szCs w:val="24"/>
          </w:rPr>
          <w:delText>were</w:delText>
        </w:r>
        <w:r w:rsidR="00FA2C83" w:rsidRPr="2CFA9201" w:rsidDel="00C121AF">
          <w:rPr>
            <w:rFonts w:ascii="Times New Roman" w:hAnsi="Times New Roman" w:cs="Times New Roman"/>
            <w:sz w:val="24"/>
            <w:szCs w:val="24"/>
          </w:rPr>
          <w:delText xml:space="preserve"> </w:delText>
        </w:r>
        <w:r w:rsidR="05EE1B8A" w:rsidRPr="2CFA9201" w:rsidDel="00C121AF">
          <w:rPr>
            <w:rFonts w:ascii="Times New Roman" w:hAnsi="Times New Roman" w:cs="Times New Roman"/>
            <w:sz w:val="24"/>
            <w:szCs w:val="24"/>
          </w:rPr>
          <w:delText xml:space="preserve">available for </w:delText>
        </w:r>
        <w:r w:rsidR="00942019" w:rsidDel="00C121AF">
          <w:rPr>
            <w:rFonts w:ascii="Times New Roman" w:hAnsi="Times New Roman" w:cs="Times New Roman"/>
            <w:sz w:val="24"/>
            <w:szCs w:val="24"/>
          </w:rPr>
          <w:delText>n=</w:delText>
        </w:r>
        <w:r w:rsidRPr="2CFA9201" w:rsidDel="00C121AF">
          <w:rPr>
            <w:rFonts w:ascii="Times New Roman" w:hAnsi="Times New Roman" w:cs="Times New Roman"/>
            <w:sz w:val="24"/>
            <w:szCs w:val="24"/>
          </w:rPr>
          <w:delText xml:space="preserve">84,473 </w:delText>
        </w:r>
        <w:r w:rsidR="00942019" w:rsidDel="00C121AF">
          <w:rPr>
            <w:rFonts w:ascii="Times New Roman" w:hAnsi="Times New Roman" w:cs="Times New Roman"/>
            <w:sz w:val="24"/>
            <w:szCs w:val="24"/>
          </w:rPr>
          <w:delText>(</w:delText>
        </w:r>
        <w:r w:rsidR="00942019" w:rsidRPr="2CFA9201" w:rsidDel="00C121AF">
          <w:rPr>
            <w:rFonts w:ascii="Times New Roman" w:hAnsi="Times New Roman" w:cs="Times New Roman"/>
            <w:sz w:val="24"/>
            <w:szCs w:val="24"/>
          </w:rPr>
          <w:delText>97.7%</w:delText>
        </w:r>
        <w:r w:rsidR="00942019"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of patients</w:delText>
        </w:r>
        <w:r w:rsidR="00F826E4" w:rsidDel="00C121AF">
          <w:rPr>
            <w:rFonts w:ascii="Times New Roman" w:hAnsi="Times New Roman" w:cs="Times New Roman"/>
            <w:sz w:val="24"/>
            <w:szCs w:val="24"/>
          </w:rPr>
          <w:delText xml:space="preserve">. Among those, </w:delText>
        </w:r>
        <w:r w:rsidR="00942019" w:rsidDel="00C121AF">
          <w:rPr>
            <w:rFonts w:ascii="Times New Roman" w:hAnsi="Times New Roman" w:cs="Times New Roman"/>
            <w:sz w:val="24"/>
            <w:szCs w:val="24"/>
          </w:rPr>
          <w:delText>n=</w:delText>
        </w:r>
        <w:r w:rsidRPr="2CFA9201" w:rsidDel="00C121AF">
          <w:rPr>
            <w:rFonts w:ascii="Times New Roman" w:hAnsi="Times New Roman" w:cs="Times New Roman"/>
            <w:sz w:val="24"/>
            <w:szCs w:val="24"/>
          </w:rPr>
          <w:delText xml:space="preserve">886 </w:delText>
        </w:r>
        <w:r w:rsidR="00942019" w:rsidDel="00C121AF">
          <w:rPr>
            <w:rFonts w:ascii="Times New Roman" w:hAnsi="Times New Roman" w:cs="Times New Roman"/>
            <w:sz w:val="24"/>
            <w:szCs w:val="24"/>
          </w:rPr>
          <w:delText>(</w:delText>
        </w:r>
        <w:r w:rsidR="00942019" w:rsidRPr="2CFA9201" w:rsidDel="00C121AF">
          <w:rPr>
            <w:rFonts w:ascii="Times New Roman" w:hAnsi="Times New Roman" w:cs="Times New Roman"/>
            <w:sz w:val="24"/>
            <w:szCs w:val="24"/>
          </w:rPr>
          <w:delText>1.</w:delText>
        </w:r>
        <w:r w:rsidR="00942019" w:rsidDel="00C121AF">
          <w:rPr>
            <w:rFonts w:ascii="Times New Roman" w:hAnsi="Times New Roman" w:cs="Times New Roman"/>
            <w:sz w:val="24"/>
            <w:szCs w:val="24"/>
          </w:rPr>
          <w:delText>0</w:delText>
        </w:r>
        <w:r w:rsidR="00942019" w:rsidRPr="2CFA9201" w:rsidDel="00C121AF">
          <w:rPr>
            <w:rFonts w:ascii="Times New Roman" w:hAnsi="Times New Roman" w:cs="Times New Roman"/>
            <w:sz w:val="24"/>
            <w:szCs w:val="24"/>
          </w:rPr>
          <w:delText>%</w:delText>
        </w:r>
        <w:r w:rsidR="00942019"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 xml:space="preserve">died </w:delText>
        </w:r>
        <w:r w:rsidR="006D5C91" w:rsidDel="00C121AF">
          <w:rPr>
            <w:rFonts w:ascii="Times New Roman" w:hAnsi="Times New Roman" w:cs="Times New Roman"/>
            <w:sz w:val="24"/>
            <w:szCs w:val="24"/>
          </w:rPr>
          <w:delText>(Table 1)</w:delText>
        </w:r>
        <w:r w:rsidR="00B81653" w:rsidDel="00C121AF">
          <w:rPr>
            <w:rFonts w:ascii="Times New Roman" w:hAnsi="Times New Roman" w:cs="Times New Roman"/>
            <w:sz w:val="24"/>
            <w:szCs w:val="24"/>
          </w:rPr>
          <w:delText>.</w:delText>
        </w:r>
        <w:r w:rsidR="006D5C91"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 xml:space="preserve">When compared to injured patients who met no CDC </w:delText>
        </w:r>
        <w:r w:rsidR="0024485C" w:rsidDel="00C121AF">
          <w:rPr>
            <w:rFonts w:ascii="Times New Roman" w:hAnsi="Times New Roman" w:cs="Times New Roman"/>
            <w:sz w:val="24"/>
            <w:szCs w:val="24"/>
          </w:rPr>
          <w:delText xml:space="preserve">Guidelines </w:delText>
        </w:r>
        <w:r w:rsidRPr="2CFA9201" w:rsidDel="00C121AF">
          <w:rPr>
            <w:rFonts w:ascii="Times New Roman" w:hAnsi="Times New Roman" w:cs="Times New Roman"/>
            <w:sz w:val="24"/>
            <w:szCs w:val="24"/>
          </w:rPr>
          <w:delText xml:space="preserve">criteria, the odds of </w:delText>
        </w:r>
        <w:r w:rsidR="009364F2" w:rsidDel="00C121AF">
          <w:rPr>
            <w:rFonts w:ascii="Times New Roman" w:hAnsi="Times New Roman" w:cs="Times New Roman"/>
            <w:sz w:val="24"/>
            <w:szCs w:val="24"/>
          </w:rPr>
          <w:delText>mortality</w:delText>
        </w:r>
        <w:r w:rsidRPr="2CFA9201" w:rsidDel="00C121AF">
          <w:rPr>
            <w:rFonts w:ascii="Times New Roman" w:hAnsi="Times New Roman" w:cs="Times New Roman"/>
            <w:sz w:val="24"/>
            <w:szCs w:val="24"/>
          </w:rPr>
          <w:delText xml:space="preserve"> increased 10-fold for those positive in </w:delText>
        </w:r>
        <w:r w:rsidR="00F13695" w:rsidDel="00C121AF">
          <w:rPr>
            <w:rFonts w:ascii="Times New Roman" w:hAnsi="Times New Roman" w:cs="Times New Roman"/>
            <w:sz w:val="24"/>
            <w:szCs w:val="24"/>
          </w:rPr>
          <w:delText xml:space="preserve">Step 1: </w:delText>
        </w:r>
        <w:r w:rsidR="009364F2" w:rsidDel="00C121AF">
          <w:rPr>
            <w:rFonts w:ascii="Times New Roman" w:hAnsi="Times New Roman" w:cs="Times New Roman"/>
            <w:sz w:val="24"/>
            <w:szCs w:val="24"/>
          </w:rPr>
          <w:delText>V</w:delText>
        </w:r>
        <w:r w:rsidR="00FE5267" w:rsidDel="00C121AF">
          <w:rPr>
            <w:rFonts w:ascii="Times New Roman" w:hAnsi="Times New Roman" w:cs="Times New Roman"/>
            <w:sz w:val="24"/>
            <w:szCs w:val="24"/>
          </w:rPr>
          <w:delText xml:space="preserve">ital </w:delText>
        </w:r>
        <w:r w:rsidR="009364F2" w:rsidDel="00C121AF">
          <w:rPr>
            <w:rFonts w:ascii="Times New Roman" w:hAnsi="Times New Roman" w:cs="Times New Roman"/>
            <w:sz w:val="24"/>
            <w:szCs w:val="24"/>
          </w:rPr>
          <w:delText>S</w:delText>
        </w:r>
        <w:r w:rsidR="00FE5267" w:rsidDel="00C121AF">
          <w:rPr>
            <w:rFonts w:ascii="Times New Roman" w:hAnsi="Times New Roman" w:cs="Times New Roman"/>
            <w:sz w:val="24"/>
            <w:szCs w:val="24"/>
          </w:rPr>
          <w:delText>igns &amp; LOC</w:delText>
        </w:r>
        <w:r w:rsidR="00F13695"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 xml:space="preserve">OR: 9.58, </w:delText>
        </w:r>
        <w:r w:rsidR="008C21E4" w:rsidDel="00C121AF">
          <w:rPr>
            <w:rFonts w:ascii="Times New Roman" w:hAnsi="Times New Roman" w:cs="Times New Roman"/>
            <w:sz w:val="24"/>
            <w:szCs w:val="24"/>
          </w:rPr>
          <w:delText>95% CI</w:delText>
        </w:r>
        <w:r w:rsidRPr="2CFA9201" w:rsidDel="00C121AF">
          <w:rPr>
            <w:rFonts w:ascii="Times New Roman" w:hAnsi="Times New Roman" w:cs="Times New Roman"/>
            <w:sz w:val="24"/>
            <w:szCs w:val="24"/>
          </w:rPr>
          <w:delText xml:space="preserve">: 7.30-12.56) and 2-fold for those in </w:delText>
        </w:r>
        <w:r w:rsidR="00F13695" w:rsidDel="00C121AF">
          <w:rPr>
            <w:rFonts w:ascii="Times New Roman" w:hAnsi="Times New Roman" w:cs="Times New Roman"/>
            <w:sz w:val="24"/>
            <w:szCs w:val="24"/>
          </w:rPr>
          <w:delText>Step 2: AOI</w:delText>
        </w:r>
        <w:r w:rsidRPr="2CFA9201" w:rsidDel="00C121AF">
          <w:rPr>
            <w:rFonts w:ascii="Times New Roman" w:hAnsi="Times New Roman" w:cs="Times New Roman"/>
            <w:sz w:val="24"/>
            <w:szCs w:val="24"/>
          </w:rPr>
          <w:delText xml:space="preserve"> (OR: 2.34, </w:delText>
        </w:r>
        <w:r w:rsidR="008C21E4" w:rsidDel="00C121AF">
          <w:rPr>
            <w:rFonts w:ascii="Times New Roman" w:hAnsi="Times New Roman" w:cs="Times New Roman"/>
            <w:sz w:val="24"/>
            <w:szCs w:val="24"/>
          </w:rPr>
          <w:delText>95% CI</w:delText>
        </w:r>
        <w:r w:rsidRPr="2CFA9201" w:rsidDel="00C121AF">
          <w:rPr>
            <w:rFonts w:ascii="Times New Roman" w:hAnsi="Times New Roman" w:cs="Times New Roman"/>
            <w:sz w:val="24"/>
            <w:szCs w:val="24"/>
          </w:rPr>
          <w:delText xml:space="preserve">: 1.28-4.29) or </w:delText>
        </w:r>
        <w:r w:rsidR="00F13695" w:rsidDel="00C121AF">
          <w:rPr>
            <w:rFonts w:ascii="Times New Roman" w:hAnsi="Times New Roman" w:cs="Times New Roman"/>
            <w:sz w:val="24"/>
            <w:szCs w:val="24"/>
          </w:rPr>
          <w:delText xml:space="preserve">Step 4: </w:delText>
        </w:r>
        <w:r w:rsidR="001D2556" w:rsidDel="00C121AF">
          <w:rPr>
            <w:rFonts w:ascii="Times New Roman" w:hAnsi="Times New Roman" w:cs="Times New Roman"/>
            <w:sz w:val="24"/>
            <w:szCs w:val="24"/>
          </w:rPr>
          <w:delText>S</w:delText>
        </w:r>
        <w:r w:rsidRPr="2CFA9201" w:rsidDel="00C121AF">
          <w:rPr>
            <w:rFonts w:ascii="Times New Roman" w:hAnsi="Times New Roman" w:cs="Times New Roman"/>
            <w:sz w:val="24"/>
            <w:szCs w:val="24"/>
          </w:rPr>
          <w:delText xml:space="preserve">pecial </w:delText>
        </w:r>
        <w:r w:rsidR="001D2556" w:rsidDel="00C121AF">
          <w:rPr>
            <w:rFonts w:ascii="Times New Roman" w:hAnsi="Times New Roman" w:cs="Times New Roman"/>
            <w:sz w:val="24"/>
            <w:szCs w:val="24"/>
          </w:rPr>
          <w:delText>C</w:delText>
        </w:r>
        <w:r w:rsidRPr="2CFA9201" w:rsidDel="00C121AF">
          <w:rPr>
            <w:rFonts w:ascii="Times New Roman" w:hAnsi="Times New Roman" w:cs="Times New Roman"/>
            <w:sz w:val="24"/>
            <w:szCs w:val="24"/>
          </w:rPr>
          <w:delText xml:space="preserve">onsiderations steps (OR: 2.10, </w:delText>
        </w:r>
        <w:r w:rsidR="008C21E4" w:rsidDel="00C121AF">
          <w:rPr>
            <w:rFonts w:ascii="Times New Roman" w:hAnsi="Times New Roman" w:cs="Times New Roman"/>
            <w:sz w:val="24"/>
            <w:szCs w:val="24"/>
          </w:rPr>
          <w:delText>95% CI</w:delText>
        </w:r>
        <w:r w:rsidRPr="2CFA9201" w:rsidDel="00C121AF">
          <w:rPr>
            <w:rFonts w:ascii="Times New Roman" w:hAnsi="Times New Roman" w:cs="Times New Roman"/>
            <w:sz w:val="24"/>
            <w:szCs w:val="24"/>
          </w:rPr>
          <w:delText xml:space="preserve">: 1.71-2.60). No difference in odds of </w:delText>
        </w:r>
        <w:r w:rsidR="001D2556" w:rsidDel="00C121AF">
          <w:rPr>
            <w:rFonts w:ascii="Times New Roman" w:hAnsi="Times New Roman" w:cs="Times New Roman"/>
            <w:sz w:val="24"/>
            <w:szCs w:val="24"/>
          </w:rPr>
          <w:delText>mortality</w:delText>
        </w:r>
        <w:r w:rsidRPr="2CFA9201" w:rsidDel="00C121AF">
          <w:rPr>
            <w:rFonts w:ascii="Times New Roman" w:hAnsi="Times New Roman" w:cs="Times New Roman"/>
            <w:sz w:val="24"/>
            <w:szCs w:val="24"/>
          </w:rPr>
          <w:delText xml:space="preserve"> </w:delText>
        </w:r>
        <w:r w:rsidR="00FA2C83" w:rsidRPr="2CFA9201" w:rsidDel="00C121AF">
          <w:rPr>
            <w:rFonts w:ascii="Times New Roman" w:hAnsi="Times New Roman" w:cs="Times New Roman"/>
            <w:sz w:val="24"/>
            <w:szCs w:val="24"/>
          </w:rPr>
          <w:delText>w</w:delText>
        </w:r>
        <w:r w:rsidR="00FA2C83" w:rsidDel="00C121AF">
          <w:rPr>
            <w:rFonts w:ascii="Times New Roman" w:hAnsi="Times New Roman" w:cs="Times New Roman"/>
            <w:sz w:val="24"/>
            <w:szCs w:val="24"/>
          </w:rPr>
          <w:delText>as</w:delText>
        </w:r>
        <w:r w:rsidR="00FA2C83" w:rsidRPr="2CFA9201"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 xml:space="preserve">found for those only positive in </w:delText>
        </w:r>
        <w:r w:rsidR="00F13695" w:rsidDel="00C121AF">
          <w:rPr>
            <w:rFonts w:ascii="Times New Roman" w:hAnsi="Times New Roman" w:cs="Times New Roman"/>
            <w:sz w:val="24"/>
            <w:szCs w:val="24"/>
          </w:rPr>
          <w:delText>Step 3: MOI</w:delText>
        </w:r>
        <w:r w:rsidRPr="2CFA9201" w:rsidDel="00C121AF">
          <w:rPr>
            <w:rFonts w:ascii="Times New Roman" w:hAnsi="Times New Roman" w:cs="Times New Roman"/>
            <w:sz w:val="24"/>
            <w:szCs w:val="24"/>
          </w:rPr>
          <w:delText xml:space="preserve"> (OR: 0.22, </w:delText>
        </w:r>
        <w:r w:rsidR="008C21E4" w:rsidDel="00C121AF">
          <w:rPr>
            <w:rFonts w:ascii="Times New Roman" w:hAnsi="Times New Roman" w:cs="Times New Roman"/>
            <w:sz w:val="24"/>
            <w:szCs w:val="24"/>
          </w:rPr>
          <w:delText>95% CI</w:delText>
        </w:r>
        <w:r w:rsidRPr="2CFA9201" w:rsidDel="00C121AF">
          <w:rPr>
            <w:rFonts w:ascii="Times New Roman" w:hAnsi="Times New Roman" w:cs="Times New Roman"/>
            <w:sz w:val="24"/>
            <w:szCs w:val="24"/>
          </w:rPr>
          <w:delText xml:space="preserve">: 0.03-1.54). When compared to injured patients who met no CDC criteria, the odds of </w:delText>
        </w:r>
        <w:r w:rsidR="001D2556" w:rsidDel="00C121AF">
          <w:rPr>
            <w:rFonts w:ascii="Times New Roman" w:hAnsi="Times New Roman" w:cs="Times New Roman"/>
            <w:sz w:val="24"/>
            <w:szCs w:val="24"/>
          </w:rPr>
          <w:delText>mortality</w:delText>
        </w:r>
        <w:r w:rsidRPr="2CFA9201" w:rsidDel="00C121AF">
          <w:rPr>
            <w:rFonts w:ascii="Times New Roman" w:hAnsi="Times New Roman" w:cs="Times New Roman"/>
            <w:sz w:val="24"/>
            <w:szCs w:val="24"/>
          </w:rPr>
          <w:delText xml:space="preserve"> were increased 23-fold for those positive in multiple steps (OR: 22.7, </w:delText>
        </w:r>
        <w:r w:rsidR="008C21E4" w:rsidDel="00C121AF">
          <w:rPr>
            <w:rFonts w:ascii="Times New Roman" w:hAnsi="Times New Roman" w:cs="Times New Roman"/>
            <w:sz w:val="24"/>
            <w:szCs w:val="24"/>
          </w:rPr>
          <w:delText>95% CI</w:delText>
        </w:r>
        <w:r w:rsidRPr="2CFA9201" w:rsidDel="00C121AF">
          <w:rPr>
            <w:rFonts w:ascii="Times New Roman" w:hAnsi="Times New Roman" w:cs="Times New Roman"/>
            <w:sz w:val="24"/>
            <w:szCs w:val="24"/>
          </w:rPr>
          <w:delText>: 19.7-26.8).</w:delText>
        </w:r>
        <w:r w:rsidR="46443632" w:rsidRPr="2CFA9201" w:rsidDel="00C121AF">
          <w:rPr>
            <w:rFonts w:ascii="Times New Roman" w:hAnsi="Times New Roman" w:cs="Times New Roman"/>
            <w:sz w:val="24"/>
            <w:szCs w:val="24"/>
          </w:rPr>
          <w:delText xml:space="preserve"> </w:delText>
        </w:r>
        <w:r w:rsidR="00F54DB7" w:rsidRPr="2CFA9201" w:rsidDel="00C121AF">
          <w:rPr>
            <w:rFonts w:ascii="Times New Roman" w:hAnsi="Times New Roman" w:cs="Times New Roman"/>
            <w:sz w:val="24"/>
            <w:szCs w:val="24"/>
          </w:rPr>
          <w:delText>(</w:delText>
        </w:r>
        <w:r w:rsidR="00F54DB7" w:rsidDel="00C121AF">
          <w:rPr>
            <w:rFonts w:ascii="Times New Roman" w:hAnsi="Times New Roman" w:cs="Times New Roman"/>
            <w:sz w:val="24"/>
            <w:szCs w:val="24"/>
          </w:rPr>
          <w:delText xml:space="preserve">Supplementary </w:delText>
        </w:r>
        <w:r w:rsidR="00F54DB7" w:rsidRPr="2CFA9201" w:rsidDel="00C121AF">
          <w:rPr>
            <w:rFonts w:ascii="Times New Roman" w:hAnsi="Times New Roman" w:cs="Times New Roman"/>
            <w:sz w:val="24"/>
            <w:szCs w:val="24"/>
          </w:rPr>
          <w:delText xml:space="preserve">Figure </w:delText>
        </w:r>
        <w:r w:rsidR="00F54DB7" w:rsidDel="00C121AF">
          <w:rPr>
            <w:rFonts w:ascii="Times New Roman" w:hAnsi="Times New Roman" w:cs="Times New Roman"/>
            <w:sz w:val="24"/>
            <w:szCs w:val="24"/>
          </w:rPr>
          <w:delText>2</w:delText>
        </w:r>
        <w:r w:rsidR="00F54DB7" w:rsidRPr="2CFA9201" w:rsidDel="00C121AF">
          <w:rPr>
            <w:rFonts w:ascii="Times New Roman" w:hAnsi="Times New Roman" w:cs="Times New Roman"/>
            <w:sz w:val="24"/>
            <w:szCs w:val="24"/>
          </w:rPr>
          <w:delText>)</w:delText>
        </w:r>
      </w:del>
    </w:p>
    <w:p w14:paraId="35798094" w14:textId="7130F0ED" w:rsidR="00D23091" w:rsidDel="00C121AF" w:rsidRDefault="04DEBBB2" w:rsidP="001837CD">
      <w:pPr>
        <w:spacing w:line="480" w:lineRule="auto"/>
        <w:rPr>
          <w:del w:id="86" w:author="Umesh Singh1" w:date="2022-10-29T08:55:00Z"/>
          <w:rFonts w:ascii="Times New Roman" w:hAnsi="Times New Roman" w:cs="Times New Roman"/>
          <w:b/>
          <w:bCs/>
          <w:sz w:val="24"/>
          <w:szCs w:val="24"/>
        </w:rPr>
      </w:pPr>
      <w:del w:id="87" w:author="Umesh Singh1" w:date="2022-10-29T08:55:00Z">
        <w:r w:rsidRPr="2CFA9201" w:rsidDel="00C121AF">
          <w:rPr>
            <w:rFonts w:ascii="Times New Roman" w:hAnsi="Times New Roman" w:cs="Times New Roman"/>
            <w:b/>
            <w:bCs/>
            <w:sz w:val="24"/>
            <w:szCs w:val="24"/>
          </w:rPr>
          <w:delText>Discussion</w:delText>
        </w:r>
      </w:del>
    </w:p>
    <w:p w14:paraId="6E21A013" w14:textId="77B2C645" w:rsidR="00290946" w:rsidRPr="00125CBB" w:rsidDel="00C121AF" w:rsidRDefault="17FE7AEA" w:rsidP="00306C25">
      <w:pPr>
        <w:spacing w:line="480" w:lineRule="auto"/>
        <w:ind w:firstLine="720"/>
        <w:rPr>
          <w:del w:id="88" w:author="Umesh Singh1" w:date="2022-10-29T08:55:00Z"/>
          <w:rFonts w:ascii="Times New Roman" w:hAnsi="Times New Roman" w:cs="Times New Roman"/>
          <w:sz w:val="24"/>
          <w:szCs w:val="24"/>
        </w:rPr>
      </w:pPr>
      <w:del w:id="89" w:author="Umesh Singh1" w:date="2022-10-29T08:55:00Z">
        <w:r w:rsidRPr="2CFA9201" w:rsidDel="00C121AF">
          <w:rPr>
            <w:rFonts w:ascii="Times New Roman" w:hAnsi="Times New Roman" w:cs="Times New Roman"/>
            <w:sz w:val="24"/>
            <w:szCs w:val="24"/>
          </w:rPr>
          <w:delText xml:space="preserve">In this study of over 86,000 </w:delText>
        </w:r>
        <w:r w:rsidR="555A8F3E" w:rsidRPr="2CFA9201" w:rsidDel="00C121AF">
          <w:rPr>
            <w:rFonts w:ascii="Times New Roman" w:hAnsi="Times New Roman" w:cs="Times New Roman"/>
            <w:sz w:val="24"/>
            <w:szCs w:val="24"/>
          </w:rPr>
          <w:delText>EMS encounters for injured patients,</w:delText>
        </w:r>
        <w:r w:rsidR="65087F73" w:rsidRPr="2CFA9201" w:rsidDel="00C121AF">
          <w:rPr>
            <w:rFonts w:ascii="Times New Roman" w:hAnsi="Times New Roman" w:cs="Times New Roman"/>
            <w:sz w:val="24"/>
            <w:szCs w:val="24"/>
          </w:rPr>
          <w:delText xml:space="preserve"> </w:delText>
        </w:r>
        <w:r w:rsidR="2F19103D" w:rsidRPr="2CFA9201" w:rsidDel="00C121AF">
          <w:rPr>
            <w:rFonts w:ascii="Times New Roman" w:hAnsi="Times New Roman" w:cs="Times New Roman"/>
            <w:sz w:val="24"/>
            <w:szCs w:val="24"/>
          </w:rPr>
          <w:delText xml:space="preserve">screening positive in one or more steps of the 2011 CDC Trauma Triage Criteria was associated with increased odds of hospitalization and </w:delText>
        </w:r>
        <w:r w:rsidR="00354168" w:rsidDel="00C121AF">
          <w:rPr>
            <w:rFonts w:ascii="Times New Roman" w:hAnsi="Times New Roman" w:cs="Times New Roman"/>
            <w:sz w:val="24"/>
            <w:szCs w:val="24"/>
          </w:rPr>
          <w:delText>mortality</w:delText>
        </w:r>
        <w:r w:rsidR="007A30F8" w:rsidDel="00C121AF">
          <w:rPr>
            <w:rFonts w:ascii="Times New Roman" w:hAnsi="Times New Roman" w:cs="Times New Roman"/>
            <w:sz w:val="24"/>
            <w:szCs w:val="24"/>
          </w:rPr>
          <w:delText>, althou</w:delText>
        </w:r>
        <w:r w:rsidR="00E51014" w:rsidDel="00C121AF">
          <w:rPr>
            <w:rFonts w:ascii="Times New Roman" w:hAnsi="Times New Roman" w:cs="Times New Roman"/>
            <w:sz w:val="24"/>
            <w:szCs w:val="24"/>
          </w:rPr>
          <w:delText xml:space="preserve">gh the predictive power of </w:delText>
        </w:r>
        <w:r w:rsidR="00056795" w:rsidDel="00C121AF">
          <w:rPr>
            <w:rFonts w:ascii="Times New Roman" w:hAnsi="Times New Roman" w:cs="Times New Roman"/>
            <w:sz w:val="24"/>
            <w:szCs w:val="24"/>
          </w:rPr>
          <w:delText>each</w:delText>
        </w:r>
        <w:r w:rsidR="00E51014" w:rsidDel="00C121AF">
          <w:rPr>
            <w:rFonts w:ascii="Times New Roman" w:hAnsi="Times New Roman" w:cs="Times New Roman"/>
            <w:sz w:val="24"/>
            <w:szCs w:val="24"/>
          </w:rPr>
          <w:delText xml:space="preserve"> </w:delText>
        </w:r>
        <w:r w:rsidR="00A33BEE" w:rsidDel="00C121AF">
          <w:rPr>
            <w:rFonts w:ascii="Times New Roman" w:hAnsi="Times New Roman" w:cs="Times New Roman"/>
            <w:sz w:val="24"/>
            <w:szCs w:val="24"/>
          </w:rPr>
          <w:delText xml:space="preserve">individual step was </w:delText>
        </w:r>
        <w:r w:rsidR="000D03DA" w:rsidDel="00C121AF">
          <w:rPr>
            <w:rFonts w:ascii="Times New Roman" w:hAnsi="Times New Roman" w:cs="Times New Roman"/>
            <w:sz w:val="24"/>
            <w:szCs w:val="24"/>
          </w:rPr>
          <w:delText>not the same</w:delText>
        </w:r>
        <w:r w:rsidR="2F19103D" w:rsidRPr="2CFA9201" w:rsidDel="00C121AF">
          <w:rPr>
            <w:rFonts w:ascii="Times New Roman" w:hAnsi="Times New Roman" w:cs="Times New Roman"/>
            <w:sz w:val="24"/>
            <w:szCs w:val="24"/>
          </w:rPr>
          <w:delText>.</w:delText>
        </w:r>
        <w:r w:rsidR="77DE8A86" w:rsidRPr="2CFA9201" w:rsidDel="00C121AF">
          <w:rPr>
            <w:rFonts w:ascii="Times New Roman" w:hAnsi="Times New Roman" w:cs="Times New Roman"/>
            <w:sz w:val="24"/>
            <w:szCs w:val="24"/>
          </w:rPr>
          <w:delText xml:space="preserve"> </w:delText>
        </w:r>
        <w:r w:rsidR="00A527C6" w:rsidDel="00C121AF">
          <w:rPr>
            <w:rFonts w:ascii="Times New Roman" w:hAnsi="Times New Roman" w:cs="Times New Roman"/>
            <w:sz w:val="24"/>
            <w:szCs w:val="24"/>
          </w:rPr>
          <w:delText xml:space="preserve">Meeting </w:delText>
        </w:r>
        <w:r w:rsidR="00056795" w:rsidDel="00C121AF">
          <w:rPr>
            <w:rFonts w:ascii="Times New Roman" w:hAnsi="Times New Roman" w:cs="Times New Roman"/>
            <w:sz w:val="24"/>
            <w:szCs w:val="24"/>
          </w:rPr>
          <w:delText xml:space="preserve">either </w:delText>
        </w:r>
        <w:r w:rsidR="00A527C6" w:rsidDel="00C121AF">
          <w:rPr>
            <w:rFonts w:ascii="Times New Roman" w:hAnsi="Times New Roman" w:cs="Times New Roman"/>
            <w:sz w:val="24"/>
            <w:szCs w:val="24"/>
          </w:rPr>
          <w:delText xml:space="preserve">the </w:delText>
        </w:r>
        <w:r w:rsidR="00331949" w:rsidDel="00C121AF">
          <w:rPr>
            <w:rFonts w:ascii="Times New Roman" w:hAnsi="Times New Roman" w:cs="Times New Roman"/>
            <w:sz w:val="24"/>
            <w:szCs w:val="24"/>
          </w:rPr>
          <w:delText>AOI</w:delText>
        </w:r>
        <w:r w:rsidR="008C2CA4" w:rsidDel="00C121AF">
          <w:rPr>
            <w:rFonts w:ascii="Times New Roman" w:hAnsi="Times New Roman" w:cs="Times New Roman"/>
            <w:sz w:val="24"/>
            <w:szCs w:val="24"/>
          </w:rPr>
          <w:delText xml:space="preserve"> </w:delText>
        </w:r>
        <w:r w:rsidR="00331949" w:rsidDel="00C121AF">
          <w:rPr>
            <w:rFonts w:ascii="Times New Roman" w:hAnsi="Times New Roman" w:cs="Times New Roman"/>
            <w:sz w:val="24"/>
            <w:szCs w:val="24"/>
          </w:rPr>
          <w:delText xml:space="preserve">or </w:delText>
        </w:r>
        <w:r w:rsidR="00F54DB7" w:rsidDel="00C121AF">
          <w:rPr>
            <w:rFonts w:ascii="Times New Roman" w:hAnsi="Times New Roman" w:cs="Times New Roman"/>
            <w:sz w:val="24"/>
            <w:szCs w:val="24"/>
          </w:rPr>
          <w:delText>V</w:delText>
        </w:r>
        <w:r w:rsidR="00331949" w:rsidDel="00C121AF">
          <w:rPr>
            <w:rFonts w:ascii="Times New Roman" w:hAnsi="Times New Roman" w:cs="Times New Roman"/>
            <w:sz w:val="24"/>
            <w:szCs w:val="24"/>
          </w:rPr>
          <w:delText>ital</w:delText>
        </w:r>
        <w:r w:rsidR="00F54DB7" w:rsidDel="00C121AF">
          <w:rPr>
            <w:rFonts w:ascii="Times New Roman" w:hAnsi="Times New Roman" w:cs="Times New Roman"/>
            <w:sz w:val="24"/>
            <w:szCs w:val="24"/>
          </w:rPr>
          <w:delText xml:space="preserve"> Signs</w:delText>
        </w:r>
        <w:r w:rsidR="00507ED1" w:rsidDel="00C121AF">
          <w:rPr>
            <w:rFonts w:ascii="Times New Roman" w:hAnsi="Times New Roman" w:cs="Times New Roman"/>
            <w:sz w:val="24"/>
            <w:szCs w:val="24"/>
          </w:rPr>
          <w:delText xml:space="preserve"> &amp; </w:delText>
        </w:r>
        <w:r w:rsidR="00331949" w:rsidDel="00C121AF">
          <w:rPr>
            <w:rFonts w:ascii="Times New Roman" w:hAnsi="Times New Roman" w:cs="Times New Roman"/>
            <w:sz w:val="24"/>
            <w:szCs w:val="24"/>
          </w:rPr>
          <w:delText xml:space="preserve">LOC </w:delText>
        </w:r>
        <w:r w:rsidR="00A527C6" w:rsidDel="00C121AF">
          <w:rPr>
            <w:rFonts w:ascii="Times New Roman" w:hAnsi="Times New Roman" w:cs="Times New Roman"/>
            <w:sz w:val="24"/>
            <w:szCs w:val="24"/>
          </w:rPr>
          <w:delText>was</w:delText>
        </w:r>
        <w:r w:rsidR="008C2CA4" w:rsidDel="00C121AF">
          <w:rPr>
            <w:rFonts w:ascii="Times New Roman" w:hAnsi="Times New Roman" w:cs="Times New Roman"/>
            <w:sz w:val="24"/>
            <w:szCs w:val="24"/>
          </w:rPr>
          <w:delText xml:space="preserve"> more predictive </w:delText>
        </w:r>
        <w:r w:rsidR="00450C32" w:rsidDel="00C121AF">
          <w:rPr>
            <w:rFonts w:ascii="Times New Roman" w:hAnsi="Times New Roman" w:cs="Times New Roman"/>
            <w:sz w:val="24"/>
            <w:szCs w:val="24"/>
          </w:rPr>
          <w:delText>of</w:delText>
        </w:r>
        <w:r w:rsidR="006672D5" w:rsidDel="00C121AF">
          <w:rPr>
            <w:rFonts w:ascii="Times New Roman" w:hAnsi="Times New Roman" w:cs="Times New Roman"/>
            <w:sz w:val="24"/>
            <w:szCs w:val="24"/>
          </w:rPr>
          <w:delText xml:space="preserve"> hospitalization</w:delText>
        </w:r>
        <w:r w:rsidR="00FA2C83" w:rsidDel="00C121AF">
          <w:rPr>
            <w:rFonts w:ascii="Times New Roman" w:hAnsi="Times New Roman" w:cs="Times New Roman"/>
            <w:sz w:val="24"/>
            <w:szCs w:val="24"/>
          </w:rPr>
          <w:delText>,</w:delText>
        </w:r>
        <w:r w:rsidR="006672D5" w:rsidDel="00C121AF">
          <w:rPr>
            <w:rFonts w:ascii="Times New Roman" w:hAnsi="Times New Roman" w:cs="Times New Roman"/>
            <w:sz w:val="24"/>
            <w:szCs w:val="24"/>
          </w:rPr>
          <w:delText xml:space="preserve"> while </w:delText>
        </w:r>
        <w:r w:rsidR="00A527C6" w:rsidDel="00C121AF">
          <w:rPr>
            <w:rFonts w:ascii="Times New Roman" w:hAnsi="Times New Roman" w:cs="Times New Roman"/>
            <w:sz w:val="24"/>
            <w:szCs w:val="24"/>
          </w:rPr>
          <w:delText xml:space="preserve">meeting the </w:delText>
        </w:r>
        <w:r w:rsidR="00F54DB7" w:rsidDel="00C121AF">
          <w:rPr>
            <w:rFonts w:ascii="Times New Roman" w:hAnsi="Times New Roman" w:cs="Times New Roman"/>
            <w:sz w:val="24"/>
            <w:szCs w:val="24"/>
          </w:rPr>
          <w:delText>V</w:delText>
        </w:r>
        <w:r w:rsidR="006672D5" w:rsidDel="00C121AF">
          <w:rPr>
            <w:rFonts w:ascii="Times New Roman" w:hAnsi="Times New Roman" w:cs="Times New Roman"/>
            <w:sz w:val="24"/>
            <w:szCs w:val="24"/>
          </w:rPr>
          <w:delText>itals</w:delText>
        </w:r>
        <w:r w:rsidR="00F54DB7" w:rsidDel="00C121AF">
          <w:rPr>
            <w:rFonts w:ascii="Times New Roman" w:hAnsi="Times New Roman" w:cs="Times New Roman"/>
            <w:sz w:val="24"/>
            <w:szCs w:val="24"/>
          </w:rPr>
          <w:delText xml:space="preserve"> Signs</w:delText>
        </w:r>
        <w:r w:rsidR="00507ED1" w:rsidDel="00C121AF">
          <w:rPr>
            <w:rFonts w:ascii="Times New Roman" w:hAnsi="Times New Roman" w:cs="Times New Roman"/>
            <w:sz w:val="24"/>
            <w:szCs w:val="24"/>
          </w:rPr>
          <w:delText xml:space="preserve"> &amp; </w:delText>
        </w:r>
        <w:r w:rsidR="006672D5" w:rsidDel="00C121AF">
          <w:rPr>
            <w:rFonts w:ascii="Times New Roman" w:hAnsi="Times New Roman" w:cs="Times New Roman"/>
            <w:sz w:val="24"/>
            <w:szCs w:val="24"/>
          </w:rPr>
          <w:delText xml:space="preserve">LOC </w:delText>
        </w:r>
        <w:r w:rsidR="00331949" w:rsidDel="00C121AF">
          <w:rPr>
            <w:rFonts w:ascii="Times New Roman" w:hAnsi="Times New Roman" w:cs="Times New Roman"/>
            <w:sz w:val="24"/>
            <w:szCs w:val="24"/>
          </w:rPr>
          <w:delText>was</w:delText>
        </w:r>
        <w:r w:rsidR="006672D5" w:rsidDel="00C121AF">
          <w:rPr>
            <w:rFonts w:ascii="Times New Roman" w:hAnsi="Times New Roman" w:cs="Times New Roman"/>
            <w:sz w:val="24"/>
            <w:szCs w:val="24"/>
          </w:rPr>
          <w:delText xml:space="preserve"> more predictive of mortality. </w:delText>
        </w:r>
        <w:r w:rsidR="00A527C6" w:rsidDel="00C121AF">
          <w:rPr>
            <w:rFonts w:ascii="Times New Roman" w:hAnsi="Times New Roman" w:cs="Times New Roman"/>
            <w:sz w:val="24"/>
            <w:szCs w:val="24"/>
          </w:rPr>
          <w:delText xml:space="preserve">Meeting multiple criteria </w:delText>
        </w:r>
        <w:r w:rsidR="00331949" w:rsidDel="00C121AF">
          <w:rPr>
            <w:rFonts w:ascii="Times New Roman" w:hAnsi="Times New Roman" w:cs="Times New Roman"/>
            <w:sz w:val="24"/>
            <w:szCs w:val="24"/>
          </w:rPr>
          <w:delText>was highly predictive of</w:delText>
        </w:r>
        <w:r w:rsidR="000B7023" w:rsidDel="00C121AF">
          <w:rPr>
            <w:rFonts w:ascii="Times New Roman" w:hAnsi="Times New Roman" w:cs="Times New Roman"/>
            <w:sz w:val="24"/>
            <w:szCs w:val="24"/>
          </w:rPr>
          <w:delText xml:space="preserve"> both hospitalization and mortality.</w:delText>
        </w:r>
        <w:r w:rsidR="00450C32" w:rsidDel="00C121AF">
          <w:rPr>
            <w:rFonts w:ascii="Times New Roman" w:hAnsi="Times New Roman" w:cs="Times New Roman"/>
            <w:sz w:val="24"/>
            <w:szCs w:val="24"/>
          </w:rPr>
          <w:delText xml:space="preserve"> </w:delText>
        </w:r>
      </w:del>
    </w:p>
    <w:p w14:paraId="3FAD2185" w14:textId="6F03628C" w:rsidR="00125CBB" w:rsidRPr="00125CBB" w:rsidDel="00C121AF" w:rsidRDefault="00313B0B" w:rsidP="00306C25">
      <w:pPr>
        <w:spacing w:line="480" w:lineRule="auto"/>
        <w:ind w:firstLine="720"/>
        <w:rPr>
          <w:del w:id="90" w:author="Umesh Singh1" w:date="2022-10-29T08:55:00Z"/>
          <w:rFonts w:ascii="Times New Roman" w:hAnsi="Times New Roman" w:cs="Times New Roman"/>
          <w:sz w:val="24"/>
          <w:szCs w:val="24"/>
        </w:rPr>
      </w:pPr>
      <w:del w:id="91" w:author="Umesh Singh1" w:date="2022-10-29T08:55:00Z">
        <w:r w:rsidDel="00C121AF">
          <w:rPr>
            <w:rFonts w:ascii="Times New Roman" w:hAnsi="Times New Roman" w:cs="Times New Roman"/>
            <w:sz w:val="24"/>
            <w:szCs w:val="24"/>
          </w:rPr>
          <w:delText xml:space="preserve">Positive </w:delText>
        </w:r>
        <w:r w:rsidR="00C922BC" w:rsidDel="00C121AF">
          <w:rPr>
            <w:rFonts w:ascii="Times New Roman" w:hAnsi="Times New Roman" w:cs="Times New Roman"/>
            <w:sz w:val="24"/>
            <w:szCs w:val="24"/>
          </w:rPr>
          <w:delText>V</w:delText>
        </w:r>
        <w:r w:rsidR="00FE5267" w:rsidDel="00C121AF">
          <w:rPr>
            <w:rFonts w:ascii="Times New Roman" w:hAnsi="Times New Roman" w:cs="Times New Roman"/>
            <w:sz w:val="24"/>
            <w:szCs w:val="24"/>
          </w:rPr>
          <w:delText xml:space="preserve">ital </w:delText>
        </w:r>
        <w:r w:rsidR="00C922BC" w:rsidDel="00C121AF">
          <w:rPr>
            <w:rFonts w:ascii="Times New Roman" w:hAnsi="Times New Roman" w:cs="Times New Roman"/>
            <w:sz w:val="24"/>
            <w:szCs w:val="24"/>
          </w:rPr>
          <w:delText>S</w:delText>
        </w:r>
        <w:r w:rsidR="00FE5267" w:rsidDel="00C121AF">
          <w:rPr>
            <w:rFonts w:ascii="Times New Roman" w:hAnsi="Times New Roman" w:cs="Times New Roman"/>
            <w:sz w:val="24"/>
            <w:szCs w:val="24"/>
          </w:rPr>
          <w:delText>igns &amp; LOC</w:delText>
        </w:r>
        <w:r w:rsidR="00D77E4E" w:rsidDel="00C121AF">
          <w:rPr>
            <w:rFonts w:ascii="Times New Roman" w:hAnsi="Times New Roman" w:cs="Times New Roman"/>
            <w:sz w:val="24"/>
            <w:szCs w:val="24"/>
          </w:rPr>
          <w:delText xml:space="preserve"> Criteria</w:delText>
        </w:r>
        <w:r w:rsidR="00125CBB" w:rsidRPr="00125CBB" w:rsidDel="00C121AF">
          <w:rPr>
            <w:rFonts w:ascii="Times New Roman" w:hAnsi="Times New Roman" w:cs="Times New Roman"/>
            <w:sz w:val="24"/>
            <w:szCs w:val="24"/>
          </w:rPr>
          <w:delText xml:space="preserve"> </w:delText>
        </w:r>
        <w:r w:rsidR="00115636" w:rsidDel="00C121AF">
          <w:rPr>
            <w:rFonts w:ascii="Times New Roman" w:hAnsi="Times New Roman" w:cs="Times New Roman"/>
            <w:sz w:val="24"/>
            <w:szCs w:val="24"/>
          </w:rPr>
          <w:delText xml:space="preserve">(Step 1) </w:delText>
        </w:r>
        <w:r w:rsidR="00125CBB" w:rsidRPr="00125CBB" w:rsidDel="00C121AF">
          <w:rPr>
            <w:rFonts w:ascii="Times New Roman" w:hAnsi="Times New Roman" w:cs="Times New Roman"/>
            <w:sz w:val="24"/>
            <w:szCs w:val="24"/>
          </w:rPr>
          <w:delText>was associated with a significantly higher rate of mortality as well as the second highest odds of hospital admission.</w:delText>
        </w:r>
        <w:r w:rsidR="001E5D48" w:rsidDel="00C121AF">
          <w:rPr>
            <w:rFonts w:ascii="Times New Roman" w:hAnsi="Times New Roman" w:cs="Times New Roman"/>
            <w:sz w:val="24"/>
            <w:szCs w:val="24"/>
          </w:rPr>
          <w:delText xml:space="preserve"> </w:delText>
        </w:r>
        <w:r w:rsidR="00A0682D" w:rsidDel="00C121AF">
          <w:rPr>
            <w:rFonts w:ascii="Times New Roman" w:hAnsi="Times New Roman" w:cs="Times New Roman"/>
            <w:sz w:val="24"/>
            <w:szCs w:val="24"/>
          </w:rPr>
          <w:delText>C</w:delText>
        </w:r>
        <w:r w:rsidR="0044409A" w:rsidDel="00C121AF">
          <w:rPr>
            <w:rFonts w:ascii="Times New Roman" w:hAnsi="Times New Roman" w:cs="Times New Roman"/>
            <w:sz w:val="24"/>
            <w:szCs w:val="24"/>
          </w:rPr>
          <w:delText xml:space="preserve">omparable </w:delText>
        </w:r>
        <w:r w:rsidR="002E65DB" w:rsidDel="00C121AF">
          <w:rPr>
            <w:rFonts w:ascii="Times New Roman" w:hAnsi="Times New Roman" w:cs="Times New Roman"/>
            <w:sz w:val="24"/>
            <w:szCs w:val="24"/>
          </w:rPr>
          <w:delText xml:space="preserve">odds ratios </w:delText>
        </w:r>
        <w:r w:rsidR="00A0682D" w:rsidDel="00C121AF">
          <w:rPr>
            <w:rFonts w:ascii="Times New Roman" w:hAnsi="Times New Roman" w:cs="Times New Roman"/>
            <w:sz w:val="24"/>
            <w:szCs w:val="24"/>
          </w:rPr>
          <w:delText xml:space="preserve">have been reported </w:delText>
        </w:r>
        <w:r w:rsidR="002E65DB" w:rsidDel="00C121AF">
          <w:rPr>
            <w:rFonts w:ascii="Times New Roman" w:hAnsi="Times New Roman" w:cs="Times New Roman"/>
            <w:sz w:val="24"/>
            <w:szCs w:val="24"/>
          </w:rPr>
          <w:delText xml:space="preserve">for </w:delText>
        </w:r>
        <w:r w:rsidR="00354168" w:rsidDel="00C121AF">
          <w:rPr>
            <w:rFonts w:ascii="Times New Roman" w:hAnsi="Times New Roman" w:cs="Times New Roman"/>
            <w:sz w:val="24"/>
            <w:szCs w:val="24"/>
          </w:rPr>
          <w:delText>mortality</w:delText>
        </w:r>
        <w:r w:rsidR="000F3D64" w:rsidDel="00C121AF">
          <w:rPr>
            <w:rFonts w:ascii="Times New Roman" w:hAnsi="Times New Roman" w:cs="Times New Roman"/>
            <w:sz w:val="24"/>
            <w:szCs w:val="24"/>
          </w:rPr>
          <w:delText xml:space="preserve"> in the </w:delText>
        </w:r>
        <w:r w:rsidR="00586F5D" w:rsidDel="00C121AF">
          <w:rPr>
            <w:rFonts w:ascii="Times New Roman" w:hAnsi="Times New Roman" w:cs="Times New Roman"/>
            <w:sz w:val="24"/>
            <w:szCs w:val="24"/>
          </w:rPr>
          <w:delText>ED (OR 15.1</w:delText>
        </w:r>
        <w:r w:rsidR="004D2793" w:rsidDel="00C121AF">
          <w:rPr>
            <w:rFonts w:ascii="Times New Roman" w:hAnsi="Times New Roman" w:cs="Times New Roman"/>
            <w:sz w:val="24"/>
            <w:szCs w:val="24"/>
          </w:rPr>
          <w:delText>) and hospital (OR 2.4</w:delText>
        </w:r>
        <w:r w:rsidR="00D76C29" w:rsidDel="00C121AF">
          <w:rPr>
            <w:rFonts w:ascii="Times New Roman" w:hAnsi="Times New Roman" w:cs="Times New Roman"/>
            <w:sz w:val="24"/>
            <w:szCs w:val="24"/>
          </w:rPr>
          <w:delText xml:space="preserve">) for </w:delText>
        </w:r>
        <w:r w:rsidR="00F27361" w:rsidDel="00C121AF">
          <w:rPr>
            <w:rFonts w:ascii="Times New Roman" w:hAnsi="Times New Roman" w:cs="Times New Roman"/>
            <w:sz w:val="24"/>
            <w:szCs w:val="24"/>
          </w:rPr>
          <w:delText>patients</w:delText>
        </w:r>
        <w:r w:rsidR="00771181" w:rsidDel="00C121AF">
          <w:rPr>
            <w:rFonts w:ascii="Times New Roman" w:hAnsi="Times New Roman" w:cs="Times New Roman"/>
            <w:sz w:val="24"/>
            <w:szCs w:val="24"/>
          </w:rPr>
          <w:delText xml:space="preserve"> </w:delText>
        </w:r>
        <w:r w:rsidR="003F1AF6" w:rsidDel="00C121AF">
          <w:rPr>
            <w:rFonts w:ascii="Times New Roman" w:hAnsi="Times New Roman" w:cs="Times New Roman"/>
            <w:sz w:val="24"/>
            <w:szCs w:val="24"/>
          </w:rPr>
          <w:delText xml:space="preserve">who meet </w:delText>
        </w:r>
        <w:r w:rsidR="00056795" w:rsidDel="00C121AF">
          <w:rPr>
            <w:rFonts w:ascii="Times New Roman" w:hAnsi="Times New Roman" w:cs="Times New Roman"/>
            <w:sz w:val="24"/>
            <w:szCs w:val="24"/>
          </w:rPr>
          <w:delText xml:space="preserve">the </w:delText>
        </w:r>
        <w:r w:rsidR="00FE5267" w:rsidDel="00C121AF">
          <w:rPr>
            <w:rFonts w:ascii="Times New Roman" w:hAnsi="Times New Roman" w:cs="Times New Roman"/>
            <w:sz w:val="24"/>
            <w:szCs w:val="24"/>
          </w:rPr>
          <w:delText>vital signs &amp; LOC</w:delText>
        </w:r>
        <w:r w:rsidR="00331949" w:rsidDel="00C121AF">
          <w:rPr>
            <w:rFonts w:ascii="Times New Roman" w:hAnsi="Times New Roman" w:cs="Times New Roman"/>
            <w:sz w:val="24"/>
            <w:szCs w:val="24"/>
          </w:rPr>
          <w:delText xml:space="preserve"> </w:delText>
        </w:r>
        <w:r w:rsidR="003F1AF6" w:rsidDel="00C121AF">
          <w:rPr>
            <w:rFonts w:ascii="Times New Roman" w:hAnsi="Times New Roman" w:cs="Times New Roman"/>
            <w:sz w:val="24"/>
            <w:szCs w:val="24"/>
          </w:rPr>
          <w:delText>criteria</w:delText>
        </w:r>
        <w:r w:rsidR="00964C37" w:rsidDel="00C121AF">
          <w:rPr>
            <w:rFonts w:ascii="Times New Roman" w:hAnsi="Times New Roman" w:cs="Times New Roman"/>
            <w:sz w:val="24"/>
            <w:szCs w:val="24"/>
          </w:rPr>
          <w:delText xml:space="preserve"> </w:delText>
        </w:r>
        <w:r w:rsidR="00F43224" w:rsidDel="00C121AF">
          <w:rPr>
            <w:rFonts w:ascii="Times New Roman" w:hAnsi="Times New Roman" w:cs="Times New Roman"/>
            <w:sz w:val="24"/>
            <w:szCs w:val="24"/>
          </w:rPr>
          <w:fldChar w:fldCharType="begin">
            <w:fldData xml:space="preserve">PEVuZE5vdGU+PENpdGU+PEF1dGhvcj5XYXJ3aWNrPC9BdXRob3I+PFllYXI+MjAyMTwvWWVhcj48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XYXJ3aWNrPC9BdXRob3I+PFllYXI+MjAyMTwvWWVhcj48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F43224" w:rsidDel="00C121AF">
          <w:rPr>
            <w:rFonts w:ascii="Times New Roman" w:hAnsi="Times New Roman" w:cs="Times New Roman"/>
            <w:sz w:val="24"/>
            <w:szCs w:val="24"/>
          </w:rPr>
        </w:r>
        <w:r w:rsidR="00F43224"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Warwick et al., 2021)</w:delText>
        </w:r>
        <w:r w:rsidR="00F43224" w:rsidDel="00C121AF">
          <w:rPr>
            <w:rFonts w:ascii="Times New Roman" w:hAnsi="Times New Roman" w:cs="Times New Roman"/>
            <w:sz w:val="24"/>
            <w:szCs w:val="24"/>
          </w:rPr>
          <w:fldChar w:fldCharType="end"/>
        </w:r>
        <w:r w:rsidR="00964C37" w:rsidDel="00C121AF">
          <w:rPr>
            <w:rFonts w:ascii="Times New Roman" w:hAnsi="Times New Roman" w:cs="Times New Roman"/>
            <w:sz w:val="24"/>
            <w:szCs w:val="24"/>
          </w:rPr>
          <w:delText>.</w:delText>
        </w:r>
        <w:r w:rsidR="003F1AF6" w:rsidDel="00C121AF">
          <w:rPr>
            <w:rFonts w:ascii="Times New Roman" w:hAnsi="Times New Roman" w:cs="Times New Roman"/>
            <w:sz w:val="24"/>
            <w:szCs w:val="24"/>
          </w:rPr>
          <w:delText xml:space="preserve"> Similar find</w:delText>
        </w:r>
        <w:r w:rsidR="00085194" w:rsidDel="00C121AF">
          <w:rPr>
            <w:rFonts w:ascii="Times New Roman" w:hAnsi="Times New Roman" w:cs="Times New Roman"/>
            <w:sz w:val="24"/>
            <w:szCs w:val="24"/>
          </w:rPr>
          <w:delText>ing</w:delText>
        </w:r>
        <w:r w:rsidR="003F1AF6" w:rsidDel="00C121AF">
          <w:rPr>
            <w:rFonts w:ascii="Times New Roman" w:hAnsi="Times New Roman" w:cs="Times New Roman"/>
            <w:sz w:val="24"/>
            <w:szCs w:val="24"/>
          </w:rPr>
          <w:delText xml:space="preserve">s </w:delText>
        </w:r>
        <w:r w:rsidR="007C2A99" w:rsidDel="00C121AF">
          <w:rPr>
            <w:rFonts w:ascii="Times New Roman" w:hAnsi="Times New Roman" w:cs="Times New Roman"/>
            <w:sz w:val="24"/>
            <w:szCs w:val="24"/>
          </w:rPr>
          <w:delText xml:space="preserve">have been </w:delText>
        </w:r>
        <w:r w:rsidR="003F1AF6" w:rsidDel="00C121AF">
          <w:rPr>
            <w:rFonts w:ascii="Times New Roman" w:hAnsi="Times New Roman" w:cs="Times New Roman"/>
            <w:sz w:val="24"/>
            <w:szCs w:val="24"/>
          </w:rPr>
          <w:delText xml:space="preserve">reported for patients with </w:delText>
        </w:r>
        <w:r w:rsidR="00255C59" w:rsidDel="00C121AF">
          <w:rPr>
            <w:rFonts w:ascii="Times New Roman" w:hAnsi="Times New Roman" w:cs="Times New Roman"/>
            <w:sz w:val="24"/>
            <w:szCs w:val="24"/>
          </w:rPr>
          <w:delText>traumatic brain injury</w:delText>
        </w:r>
        <w:r w:rsidR="00964C37" w:rsidDel="00C121AF">
          <w:rPr>
            <w:rFonts w:ascii="Times New Roman" w:hAnsi="Times New Roman" w:cs="Times New Roman"/>
            <w:sz w:val="24"/>
            <w:szCs w:val="24"/>
          </w:rPr>
          <w:delText xml:space="preserve"> </w:delText>
        </w:r>
        <w:r w:rsidR="00F43224" w:rsidDel="00C121AF">
          <w:rPr>
            <w:rFonts w:ascii="Times New Roman" w:hAnsi="Times New Roman" w:cs="Times New Roman"/>
            <w:sz w:val="24"/>
            <w:szCs w:val="24"/>
          </w:rPr>
          <w:fldChar w:fldCharType="begin">
            <w:fldData xml:space="preserve">PEVuZE5vdGU+PENpdGU+PEF1dGhvcj5QZWFyc29uPC9BdXRob3I+PFllYXI+MjAxMjwvWWVhcj48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QZWFyc29uPC9BdXRob3I+PFllYXI+MjAxMjwvWWVhcj48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F43224" w:rsidDel="00C121AF">
          <w:rPr>
            <w:rFonts w:ascii="Times New Roman" w:hAnsi="Times New Roman" w:cs="Times New Roman"/>
            <w:sz w:val="24"/>
            <w:szCs w:val="24"/>
          </w:rPr>
        </w:r>
        <w:r w:rsidR="00F43224"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Pearson et al., 2012)</w:delText>
        </w:r>
        <w:r w:rsidR="00F43224" w:rsidDel="00C121AF">
          <w:rPr>
            <w:rFonts w:ascii="Times New Roman" w:hAnsi="Times New Roman" w:cs="Times New Roman"/>
            <w:sz w:val="24"/>
            <w:szCs w:val="24"/>
          </w:rPr>
          <w:fldChar w:fldCharType="end"/>
        </w:r>
        <w:r w:rsidR="00964C37" w:rsidDel="00C121AF">
          <w:rPr>
            <w:rFonts w:ascii="Times New Roman" w:hAnsi="Times New Roman" w:cs="Times New Roman"/>
            <w:sz w:val="24"/>
            <w:szCs w:val="24"/>
          </w:rPr>
          <w:delText>.</w:delText>
        </w:r>
        <w:r w:rsidR="00085194" w:rsidDel="00C121AF">
          <w:rPr>
            <w:rFonts w:ascii="Times New Roman" w:hAnsi="Times New Roman" w:cs="Times New Roman"/>
            <w:sz w:val="24"/>
            <w:szCs w:val="24"/>
          </w:rPr>
          <w:delText xml:space="preserve"> </w:delText>
        </w:r>
        <w:r w:rsidR="00D7609C" w:rsidDel="00C121AF">
          <w:rPr>
            <w:rFonts w:ascii="Times New Roman" w:hAnsi="Times New Roman" w:cs="Times New Roman"/>
            <w:sz w:val="24"/>
            <w:szCs w:val="24"/>
          </w:rPr>
          <w:delText>S</w:delText>
        </w:r>
        <w:r w:rsidR="00125CBB" w:rsidRPr="00125CBB" w:rsidDel="00C121AF">
          <w:rPr>
            <w:rFonts w:ascii="Times New Roman" w:hAnsi="Times New Roman" w:cs="Times New Roman"/>
            <w:sz w:val="24"/>
            <w:szCs w:val="24"/>
          </w:rPr>
          <w:delText xml:space="preserve">ome </w:delText>
        </w:r>
        <w:r w:rsidR="00D7609C" w:rsidDel="00C121AF">
          <w:rPr>
            <w:rFonts w:ascii="Times New Roman" w:hAnsi="Times New Roman" w:cs="Times New Roman"/>
            <w:sz w:val="24"/>
            <w:szCs w:val="24"/>
          </w:rPr>
          <w:delText xml:space="preserve">authors </w:delText>
        </w:r>
        <w:r w:rsidR="00125CBB" w:rsidRPr="00125CBB" w:rsidDel="00C121AF">
          <w:rPr>
            <w:rFonts w:ascii="Times New Roman" w:hAnsi="Times New Roman" w:cs="Times New Roman"/>
            <w:sz w:val="24"/>
            <w:szCs w:val="24"/>
          </w:rPr>
          <w:delText xml:space="preserve">have </w:delText>
        </w:r>
        <w:r w:rsidR="00826716" w:rsidDel="00C121AF">
          <w:rPr>
            <w:rFonts w:ascii="Times New Roman" w:hAnsi="Times New Roman" w:cs="Times New Roman"/>
            <w:sz w:val="24"/>
            <w:szCs w:val="24"/>
          </w:rPr>
          <w:delText>questioned</w:delText>
        </w:r>
        <w:r w:rsidR="00125CBB" w:rsidRPr="00125CBB" w:rsidDel="00C121AF">
          <w:rPr>
            <w:rFonts w:ascii="Times New Roman" w:hAnsi="Times New Roman" w:cs="Times New Roman"/>
            <w:sz w:val="24"/>
            <w:szCs w:val="24"/>
          </w:rPr>
          <w:delText xml:space="preserve"> whether all elements of </w:delText>
        </w:r>
        <w:r w:rsidR="00331949" w:rsidDel="00C121AF">
          <w:rPr>
            <w:rFonts w:ascii="Times New Roman" w:hAnsi="Times New Roman" w:cs="Times New Roman"/>
            <w:sz w:val="24"/>
            <w:szCs w:val="24"/>
          </w:rPr>
          <w:delText>Step 1</w:delText>
        </w:r>
        <w:r w:rsidR="00125CBB" w:rsidRPr="00125CBB" w:rsidDel="00C121AF">
          <w:rPr>
            <w:rFonts w:ascii="Times New Roman" w:hAnsi="Times New Roman" w:cs="Times New Roman"/>
            <w:sz w:val="24"/>
            <w:szCs w:val="24"/>
          </w:rPr>
          <w:delText xml:space="preserve"> </w:delText>
        </w:r>
        <w:r w:rsidR="00313F42" w:rsidDel="00C121AF">
          <w:rPr>
            <w:rFonts w:ascii="Times New Roman" w:hAnsi="Times New Roman" w:cs="Times New Roman"/>
            <w:sz w:val="24"/>
            <w:szCs w:val="24"/>
          </w:rPr>
          <w:delText>(</w:delText>
        </w:r>
        <w:r w:rsidR="00313F42" w:rsidRPr="00313F42" w:rsidDel="00C121AF">
          <w:rPr>
            <w:rFonts w:ascii="Times New Roman" w:hAnsi="Times New Roman" w:cs="Times New Roman"/>
            <w:sz w:val="24"/>
            <w:szCs w:val="24"/>
          </w:rPr>
          <w:delText xml:space="preserve">respiratory rate, systolic blood pressure, and </w:delText>
        </w:r>
        <w:r w:rsidR="00EB0A46" w:rsidDel="00C121AF">
          <w:rPr>
            <w:rFonts w:ascii="Times New Roman" w:hAnsi="Times New Roman" w:cs="Times New Roman"/>
            <w:sz w:val="24"/>
            <w:szCs w:val="24"/>
          </w:rPr>
          <w:delText>GCS</w:delText>
        </w:r>
        <w:r w:rsidR="00313F42" w:rsidRPr="00313F42" w:rsidDel="00C121AF">
          <w:rPr>
            <w:rFonts w:ascii="Times New Roman" w:hAnsi="Times New Roman" w:cs="Times New Roman"/>
            <w:sz w:val="24"/>
            <w:szCs w:val="24"/>
          </w:rPr>
          <w:delText>)</w:delText>
        </w:r>
        <w:r w:rsidR="009D0913" w:rsidDel="00C121AF">
          <w:rPr>
            <w:rFonts w:ascii="Times New Roman" w:hAnsi="Times New Roman" w:cs="Times New Roman"/>
            <w:sz w:val="24"/>
            <w:szCs w:val="24"/>
          </w:rPr>
          <w:delText xml:space="preserve"> </w:delText>
        </w:r>
        <w:r w:rsidR="00125CBB" w:rsidRPr="00125CBB" w:rsidDel="00C121AF">
          <w:rPr>
            <w:rFonts w:ascii="Times New Roman" w:hAnsi="Times New Roman" w:cs="Times New Roman"/>
            <w:sz w:val="24"/>
            <w:szCs w:val="24"/>
          </w:rPr>
          <w:delText>are necessary</w:delText>
        </w:r>
        <w:r w:rsidR="00964C37" w:rsidDel="00C121AF">
          <w:rPr>
            <w:rFonts w:ascii="Times New Roman" w:hAnsi="Times New Roman" w:cs="Times New Roman"/>
            <w:sz w:val="24"/>
            <w:szCs w:val="24"/>
          </w:rPr>
          <w:delText xml:space="preserve"> </w:delText>
        </w:r>
        <w:r w:rsidR="00F43224" w:rsidDel="00C121AF">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DsgTmV3Z2Fy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=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DsgTmV3Z2Fy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=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F43224" w:rsidDel="00C121AF">
          <w:rPr>
            <w:rFonts w:ascii="Times New Roman" w:hAnsi="Times New Roman" w:cs="Times New Roman"/>
            <w:sz w:val="24"/>
            <w:szCs w:val="24"/>
          </w:rPr>
        </w:r>
        <w:r w:rsidR="00F43224"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Brown et al., 2014; Newgard et al., 2010)</w:delText>
        </w:r>
        <w:r w:rsidR="00F43224" w:rsidDel="00C121AF">
          <w:rPr>
            <w:rFonts w:ascii="Times New Roman" w:hAnsi="Times New Roman" w:cs="Times New Roman"/>
            <w:sz w:val="24"/>
            <w:szCs w:val="24"/>
          </w:rPr>
          <w:fldChar w:fldCharType="end"/>
        </w:r>
        <w:r w:rsidR="00964C37" w:rsidDel="00C121AF">
          <w:rPr>
            <w:rFonts w:ascii="Times New Roman" w:hAnsi="Times New Roman" w:cs="Times New Roman"/>
            <w:sz w:val="24"/>
            <w:szCs w:val="24"/>
          </w:rPr>
          <w:delText>.</w:delText>
        </w:r>
        <w:r w:rsidR="00125CBB" w:rsidRPr="00125CBB" w:rsidDel="00C121AF">
          <w:rPr>
            <w:rFonts w:ascii="Times New Roman" w:hAnsi="Times New Roman" w:cs="Times New Roman"/>
            <w:sz w:val="24"/>
            <w:szCs w:val="24"/>
          </w:rPr>
          <w:delText xml:space="preserve"> </w:delText>
        </w:r>
        <w:r w:rsidR="001D4755" w:rsidDel="00C121AF">
          <w:rPr>
            <w:rFonts w:ascii="Times New Roman" w:hAnsi="Times New Roman" w:cs="Times New Roman"/>
            <w:sz w:val="24"/>
            <w:szCs w:val="24"/>
          </w:rPr>
          <w:delText>A</w:delText>
        </w:r>
        <w:r w:rsidR="00125CBB" w:rsidRPr="00125CBB" w:rsidDel="00C121AF">
          <w:rPr>
            <w:rFonts w:ascii="Times New Roman" w:hAnsi="Times New Roman" w:cs="Times New Roman"/>
            <w:sz w:val="24"/>
            <w:szCs w:val="24"/>
          </w:rPr>
          <w:delText xml:space="preserve"> large, multisite retrospective study concluded that eliminati</w:delText>
        </w:r>
        <w:r w:rsidR="00FA2C83" w:rsidDel="00C121AF">
          <w:rPr>
            <w:rFonts w:ascii="Times New Roman" w:hAnsi="Times New Roman" w:cs="Times New Roman"/>
            <w:sz w:val="24"/>
            <w:szCs w:val="24"/>
          </w:rPr>
          <w:delText>ng any element would reduce the tool's sensitivity</w:delText>
        </w:r>
        <w:r w:rsidR="00125CBB" w:rsidRPr="00125CBB" w:rsidDel="00C121AF">
          <w:rPr>
            <w:rFonts w:ascii="Times New Roman" w:hAnsi="Times New Roman" w:cs="Times New Roman"/>
            <w:sz w:val="24"/>
            <w:szCs w:val="24"/>
          </w:rPr>
          <w:delText xml:space="preserve"> and fail to screen some high-risk patients who required high level trauma care</w:delText>
        </w:r>
        <w:r w:rsidR="00964C37" w:rsidDel="00C121AF">
          <w:rPr>
            <w:rFonts w:ascii="Times New Roman" w:hAnsi="Times New Roman" w:cs="Times New Roman"/>
            <w:sz w:val="24"/>
            <w:szCs w:val="24"/>
          </w:rPr>
          <w:delText xml:space="preserve"> </w:delText>
        </w:r>
        <w:r w:rsidR="00CC59E6" w:rsidDel="00C121AF">
          <w:rPr>
            <w:rFonts w:ascii="Times New Roman" w:hAnsi="Times New Roman" w:cs="Times New Roman"/>
            <w:sz w:val="24"/>
            <w:szCs w:val="24"/>
          </w:rPr>
          <w:fldChar w:fldCharType="begin">
            <w:fldData xml:space="preserve">PEVuZE5vdGU+PENpdGU+PEF1dGhvcj5OZXdnYXJkPC9BdXRob3I+PFllYXI+MjAxMDwvWWVhcj48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OZXdnYXJkPC9BdXRob3I+PFllYXI+MjAxMDwvWWVhcj48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CC59E6" w:rsidDel="00C121AF">
          <w:rPr>
            <w:rFonts w:ascii="Times New Roman" w:hAnsi="Times New Roman" w:cs="Times New Roman"/>
            <w:sz w:val="24"/>
            <w:szCs w:val="24"/>
          </w:rPr>
        </w:r>
        <w:r w:rsidR="00CC59E6"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ewgard et al., 2010)</w:delText>
        </w:r>
        <w:r w:rsidR="00CC59E6" w:rsidDel="00C121AF">
          <w:rPr>
            <w:rFonts w:ascii="Times New Roman" w:hAnsi="Times New Roman" w:cs="Times New Roman"/>
            <w:sz w:val="24"/>
            <w:szCs w:val="24"/>
          </w:rPr>
          <w:fldChar w:fldCharType="end"/>
        </w:r>
        <w:r w:rsidR="00964C37" w:rsidDel="00C121AF">
          <w:rPr>
            <w:rFonts w:ascii="Times New Roman" w:hAnsi="Times New Roman" w:cs="Times New Roman"/>
            <w:sz w:val="24"/>
            <w:szCs w:val="24"/>
          </w:rPr>
          <w:delText>.</w:delText>
        </w:r>
        <w:r w:rsidR="00B81653" w:rsidDel="00C121AF">
          <w:rPr>
            <w:rFonts w:ascii="Times New Roman" w:hAnsi="Times New Roman" w:cs="Times New Roman"/>
            <w:sz w:val="24"/>
            <w:szCs w:val="24"/>
          </w:rPr>
          <w:delText xml:space="preserve"> </w:delText>
        </w:r>
        <w:r w:rsidR="00125CBB" w:rsidRPr="007A12E2" w:rsidDel="00C121AF">
          <w:rPr>
            <w:rFonts w:ascii="Times New Roman" w:hAnsi="Times New Roman" w:cs="Times New Roman"/>
            <w:sz w:val="24"/>
            <w:szCs w:val="24"/>
          </w:rPr>
          <w:delText>Proposed revisions to the 2011 Trauma Triage Guidelines have replaced GCS &lt; 14 with motor GCS score &lt; 6</w:delText>
        </w:r>
        <w:r w:rsidR="00DF5AE5" w:rsidDel="00C121AF">
          <w:rPr>
            <w:rFonts w:ascii="Times New Roman" w:hAnsi="Times New Roman" w:cs="Times New Roman"/>
            <w:sz w:val="24"/>
            <w:szCs w:val="24"/>
          </w:rPr>
          <w:delText xml:space="preserve"> </w:delText>
        </w:r>
        <w:r w:rsidR="007A12E2" w:rsidRPr="007A12E2" w:rsidDel="00C121AF">
          <w:rPr>
            <w:rFonts w:ascii="Times New Roman" w:hAnsi="Times New Roman" w:cs="Times New Roman"/>
            <w:sz w:val="24"/>
            <w:szCs w:val="24"/>
          </w:rPr>
          <w:fldChar w:fldCharType="begin"/>
        </w:r>
        <w:r w:rsidR="00FE2DFF" w:rsidDel="00C121AF">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7A12E2" w:rsidRPr="007A12E2" w:rsidDel="00C121AF">
          <w:rPr>
            <w:rFonts w:ascii="Times New Roman" w:hAnsi="Times New Roman" w:cs="Times New Roman"/>
            <w:sz w:val="24"/>
            <w:szCs w:val="24"/>
          </w:rPr>
          <w:fldChar w:fldCharType="separate"/>
        </w:r>
        <w:r w:rsidR="00FE2DFF" w:rsidDel="00C121AF">
          <w:rPr>
            <w:rFonts w:ascii="Times New Roman" w:hAnsi="Times New Roman" w:cs="Times New Roman"/>
            <w:noProof/>
            <w:sz w:val="24"/>
            <w:szCs w:val="24"/>
          </w:rPr>
          <w:delText>(Newgard CD, 2022)</w:delText>
        </w:r>
        <w:r w:rsidR="007A12E2" w:rsidRPr="007A12E2" w:rsidDel="00C121AF">
          <w:rPr>
            <w:rFonts w:ascii="Times New Roman" w:hAnsi="Times New Roman" w:cs="Times New Roman"/>
            <w:sz w:val="24"/>
            <w:szCs w:val="24"/>
          </w:rPr>
          <w:fldChar w:fldCharType="end"/>
        </w:r>
        <w:r w:rsidR="00DF5AE5" w:rsidDel="00C121AF">
          <w:rPr>
            <w:rFonts w:ascii="Times New Roman" w:hAnsi="Times New Roman" w:cs="Times New Roman"/>
            <w:sz w:val="24"/>
            <w:szCs w:val="24"/>
          </w:rPr>
          <w:delText>.</w:delText>
        </w:r>
        <w:r w:rsidR="00125CBB" w:rsidRPr="10501E46" w:rsidDel="00C121AF">
          <w:rPr>
            <w:rFonts w:ascii="Times New Roman" w:hAnsi="Times New Roman" w:cs="Times New Roman"/>
            <w:sz w:val="24"/>
            <w:szCs w:val="24"/>
          </w:rPr>
          <w:delText xml:space="preserve"> </w:delText>
        </w:r>
      </w:del>
    </w:p>
    <w:p w14:paraId="372AA89E" w14:textId="723FF695" w:rsidR="00394C00" w:rsidDel="00C121AF" w:rsidRDefault="00F05362" w:rsidP="00D3516E">
      <w:pPr>
        <w:spacing w:line="480" w:lineRule="auto"/>
        <w:ind w:firstLine="720"/>
        <w:rPr>
          <w:del w:id="92" w:author="Umesh Singh1" w:date="2022-10-29T08:55:00Z"/>
          <w:rFonts w:ascii="Times New Roman" w:hAnsi="Times New Roman" w:cs="Times New Roman"/>
          <w:sz w:val="24"/>
          <w:szCs w:val="24"/>
        </w:rPr>
      </w:pPr>
      <w:del w:id="93" w:author="Umesh Singh1" w:date="2022-10-29T08:55:00Z">
        <w:r w:rsidDel="00C121AF">
          <w:rPr>
            <w:rFonts w:ascii="Times New Roman" w:hAnsi="Times New Roman" w:cs="Times New Roman"/>
            <w:sz w:val="24"/>
            <w:szCs w:val="24"/>
          </w:rPr>
          <w:delText xml:space="preserve">Positive </w:delText>
        </w:r>
        <w:r w:rsidR="00331949" w:rsidDel="00C121AF">
          <w:rPr>
            <w:rFonts w:ascii="Times New Roman" w:hAnsi="Times New Roman" w:cs="Times New Roman"/>
            <w:sz w:val="24"/>
            <w:szCs w:val="24"/>
          </w:rPr>
          <w:delText>AOI</w:delText>
        </w:r>
        <w:r w:rsidDel="00C121AF">
          <w:rPr>
            <w:rFonts w:ascii="Times New Roman" w:hAnsi="Times New Roman" w:cs="Times New Roman"/>
            <w:sz w:val="24"/>
            <w:szCs w:val="24"/>
          </w:rPr>
          <w:delText xml:space="preserve"> Criteria</w:delText>
        </w:r>
        <w:r w:rsidR="00125CBB" w:rsidRPr="00125CBB" w:rsidDel="00C121AF">
          <w:rPr>
            <w:rFonts w:ascii="Times New Roman" w:hAnsi="Times New Roman" w:cs="Times New Roman"/>
            <w:sz w:val="24"/>
            <w:szCs w:val="24"/>
          </w:rPr>
          <w:delText xml:space="preserve"> </w:delText>
        </w:r>
        <w:r w:rsidR="00115636" w:rsidDel="00C121AF">
          <w:rPr>
            <w:rFonts w:ascii="Times New Roman" w:hAnsi="Times New Roman" w:cs="Times New Roman"/>
            <w:sz w:val="24"/>
            <w:szCs w:val="24"/>
          </w:rPr>
          <w:delText xml:space="preserve">(Step 2) </w:delText>
        </w:r>
        <w:r w:rsidR="00125CBB" w:rsidRPr="00125CBB" w:rsidDel="00C121AF">
          <w:rPr>
            <w:rFonts w:ascii="Times New Roman" w:hAnsi="Times New Roman" w:cs="Times New Roman"/>
            <w:sz w:val="24"/>
            <w:szCs w:val="24"/>
          </w:rPr>
          <w:delText xml:space="preserve">was found to have the highest odds of admission and the second greatest odds for mortality. </w:delText>
        </w:r>
        <w:r w:rsidR="00D73C9A" w:rsidDel="00C121AF">
          <w:rPr>
            <w:rFonts w:ascii="Times New Roman" w:hAnsi="Times New Roman" w:cs="Times New Roman"/>
            <w:sz w:val="24"/>
            <w:szCs w:val="24"/>
          </w:rPr>
          <w:delText xml:space="preserve">These findings compare </w:delText>
        </w:r>
        <w:r w:rsidR="00125CBB" w:rsidRPr="00125CBB" w:rsidDel="00C121AF">
          <w:rPr>
            <w:rFonts w:ascii="Times New Roman" w:hAnsi="Times New Roman" w:cs="Times New Roman"/>
            <w:sz w:val="24"/>
            <w:szCs w:val="24"/>
          </w:rPr>
          <w:delText>favorably with other studies</w:delText>
        </w:r>
        <w:r w:rsidR="008F19FA" w:rsidDel="00C121AF">
          <w:rPr>
            <w:rFonts w:ascii="Times New Roman" w:hAnsi="Times New Roman" w:cs="Times New Roman"/>
            <w:sz w:val="24"/>
            <w:szCs w:val="24"/>
          </w:rPr>
          <w:delText xml:space="preserve"> that </w:delText>
        </w:r>
        <w:r w:rsidR="00E378A5" w:rsidDel="00C121AF">
          <w:rPr>
            <w:rFonts w:ascii="Times New Roman" w:hAnsi="Times New Roman" w:cs="Times New Roman"/>
            <w:sz w:val="24"/>
            <w:szCs w:val="24"/>
          </w:rPr>
          <w:delText xml:space="preserve">reported on the relationship between </w:delText>
        </w:r>
        <w:r w:rsidR="00AD6E1F" w:rsidDel="00C121AF">
          <w:rPr>
            <w:rFonts w:ascii="Times New Roman" w:hAnsi="Times New Roman" w:cs="Times New Roman"/>
            <w:sz w:val="24"/>
            <w:szCs w:val="24"/>
          </w:rPr>
          <w:delText xml:space="preserve">Step 2 and </w:delText>
        </w:r>
        <w:r w:rsidR="00263E24" w:rsidDel="00C121AF">
          <w:rPr>
            <w:rFonts w:ascii="Times New Roman" w:hAnsi="Times New Roman" w:cs="Times New Roman"/>
            <w:sz w:val="24"/>
            <w:szCs w:val="24"/>
          </w:rPr>
          <w:delText>Trauma Center Need</w:delText>
        </w:r>
        <w:r w:rsidR="0028298D" w:rsidDel="00C121AF">
          <w:rPr>
            <w:rFonts w:ascii="Times New Roman" w:hAnsi="Times New Roman" w:cs="Times New Roman"/>
            <w:sz w:val="24"/>
            <w:szCs w:val="24"/>
          </w:rPr>
          <w:delText xml:space="preserve">, </w:delText>
        </w:r>
        <w:r w:rsidR="00263E24" w:rsidDel="00C121AF">
          <w:rPr>
            <w:rFonts w:ascii="Times New Roman" w:hAnsi="Times New Roman" w:cs="Times New Roman"/>
            <w:sz w:val="24"/>
            <w:szCs w:val="24"/>
          </w:rPr>
          <w:delText xml:space="preserve">a </w:delText>
        </w:r>
        <w:r w:rsidR="008C63C2" w:rsidDel="00C121AF">
          <w:rPr>
            <w:rFonts w:ascii="Times New Roman" w:hAnsi="Times New Roman" w:cs="Times New Roman"/>
            <w:sz w:val="24"/>
            <w:szCs w:val="24"/>
          </w:rPr>
          <w:delText xml:space="preserve">research composite score </w:delText>
        </w:r>
        <w:r w:rsidR="008867EE" w:rsidDel="00C121AF">
          <w:rPr>
            <w:rFonts w:ascii="Times New Roman" w:hAnsi="Times New Roman" w:cs="Times New Roman"/>
            <w:sz w:val="24"/>
            <w:szCs w:val="24"/>
          </w:rPr>
          <w:delText xml:space="preserve">comprised of </w:delText>
        </w:r>
        <w:r w:rsidR="00CB68A8" w:rsidRPr="00CB68A8" w:rsidDel="00C121AF">
          <w:rPr>
            <w:rFonts w:ascii="Times New Roman" w:hAnsi="Times New Roman" w:cs="Times New Roman"/>
            <w:sz w:val="24"/>
            <w:szCs w:val="24"/>
          </w:rPr>
          <w:delText>Injury Severity Score greater than 15, I</w:delText>
        </w:r>
        <w:r w:rsidR="00263129" w:rsidDel="00C121AF">
          <w:rPr>
            <w:rFonts w:ascii="Times New Roman" w:hAnsi="Times New Roman" w:cs="Times New Roman"/>
            <w:sz w:val="24"/>
            <w:szCs w:val="24"/>
          </w:rPr>
          <w:delText>ntensive Care Unit</w:delText>
        </w:r>
        <w:r w:rsidR="00CB68A8" w:rsidRPr="00CB68A8" w:rsidDel="00C121AF">
          <w:rPr>
            <w:rFonts w:ascii="Times New Roman" w:hAnsi="Times New Roman" w:cs="Times New Roman"/>
            <w:sz w:val="24"/>
            <w:szCs w:val="24"/>
          </w:rPr>
          <w:delText xml:space="preserve"> admission 24 hours or longer, need for urgent surgery</w:delText>
        </w:r>
        <w:r w:rsidR="00CB68A8" w:rsidDel="00C121AF">
          <w:rPr>
            <w:rFonts w:ascii="Times New Roman" w:hAnsi="Times New Roman" w:cs="Times New Roman"/>
            <w:sz w:val="24"/>
            <w:szCs w:val="24"/>
          </w:rPr>
          <w:delText xml:space="preserve"> based on ED disposition directly to surgery</w:delText>
        </w:r>
        <w:r w:rsidR="00CB68A8" w:rsidRPr="00CB68A8" w:rsidDel="00C121AF">
          <w:rPr>
            <w:rFonts w:ascii="Times New Roman" w:hAnsi="Times New Roman" w:cs="Times New Roman"/>
            <w:sz w:val="24"/>
            <w:szCs w:val="24"/>
          </w:rPr>
          <w:delText>, or ED mortality</w:delText>
        </w:r>
        <w:r w:rsidR="00DF5AE5" w:rsidDel="00C121AF">
          <w:rPr>
            <w:rFonts w:ascii="Times New Roman" w:hAnsi="Times New Roman" w:cs="Times New Roman"/>
            <w:sz w:val="24"/>
            <w:szCs w:val="24"/>
          </w:rPr>
          <w:delText xml:space="preserve"> </w:delText>
        </w:r>
        <w:r w:rsidR="007A12E2" w:rsidDel="00C121AF">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TsgTGVybmVyIGV0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TsgTGVybmVyIGV0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7A12E2" w:rsidDel="00C121AF">
          <w:rPr>
            <w:rFonts w:ascii="Times New Roman" w:hAnsi="Times New Roman" w:cs="Times New Roman"/>
            <w:sz w:val="24"/>
            <w:szCs w:val="24"/>
          </w:rPr>
        </w:r>
        <w:r w:rsidR="007A12E2"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Deeb et al., 2021a; Lerner et al., 2013; Willenbring et al., 2016)</w:delText>
        </w:r>
        <w:r w:rsidR="007A12E2" w:rsidDel="00C121AF">
          <w:rPr>
            <w:rFonts w:ascii="Times New Roman" w:hAnsi="Times New Roman" w:cs="Times New Roman"/>
            <w:sz w:val="24"/>
            <w:szCs w:val="24"/>
          </w:rPr>
          <w:fldChar w:fldCharType="end"/>
        </w:r>
        <w:r w:rsidR="00DF5AE5" w:rsidDel="00C121AF">
          <w:rPr>
            <w:rFonts w:ascii="Times New Roman" w:hAnsi="Times New Roman" w:cs="Times New Roman"/>
            <w:sz w:val="24"/>
            <w:szCs w:val="24"/>
          </w:rPr>
          <w:delText>.</w:delText>
        </w:r>
        <w:r w:rsidR="00125CBB" w:rsidRPr="00125CBB" w:rsidDel="00C121AF">
          <w:rPr>
            <w:rFonts w:ascii="Times New Roman" w:hAnsi="Times New Roman" w:cs="Times New Roman"/>
            <w:sz w:val="24"/>
            <w:szCs w:val="24"/>
          </w:rPr>
          <w:delText xml:space="preserve"> While </w:delText>
        </w:r>
        <w:r w:rsidR="00FA2C83" w:rsidDel="00C121AF">
          <w:rPr>
            <w:rFonts w:ascii="Times New Roman" w:hAnsi="Times New Roman" w:cs="Times New Roman"/>
            <w:sz w:val="24"/>
            <w:szCs w:val="24"/>
          </w:rPr>
          <w:delText>several</w:delText>
        </w:r>
        <w:r w:rsidR="00125CBB" w:rsidRPr="00125CBB" w:rsidDel="00C121AF">
          <w:rPr>
            <w:rFonts w:ascii="Times New Roman" w:hAnsi="Times New Roman" w:cs="Times New Roman"/>
            <w:sz w:val="24"/>
            <w:szCs w:val="24"/>
          </w:rPr>
          <w:delText xml:space="preserve"> authors have voiced concern that prehospital assessment cannot accurately identify some of the anatomic conditions included in this step, data from this and other studies appear to validate the predictive strength of this step</w:delText>
        </w:r>
        <w:r w:rsidR="00394C00" w:rsidDel="00C121AF">
          <w:rPr>
            <w:rFonts w:ascii="Times New Roman" w:hAnsi="Times New Roman" w:cs="Times New Roman"/>
            <w:sz w:val="24"/>
            <w:szCs w:val="24"/>
          </w:rPr>
          <w:delText xml:space="preserve"> </w:delText>
        </w:r>
        <w:r w:rsidR="007A12E2"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Lerner&lt;/Author&gt;&lt;Year&gt;2013&lt;/Year&gt;&lt;RecNum&gt;426&lt;/RecNum&gt;&lt;DisplayText&gt;(Lerner et al., 2013)&lt;/DisplayText&gt;&lt;record&gt;&lt;rec-number&gt;426&lt;/rec-number&gt;&lt;foreign-keys&gt;&lt;key app="EN" db-id="vva290s5xpxtzlewxs9v2tsisravxtdsxses" timestamp="1638221797"&gt;426&lt;/key&gt;&lt;/foreign-keys&gt;&lt;ref-type name="Journal Article"&gt;17&lt;/ref-type&gt;&lt;contributors&gt;&lt;authors&gt;&lt;author&gt;Lerner, E. B.&lt;/author&gt;&lt;author&gt;Roberts, J.&lt;/author&gt;&lt;author&gt;Guse, C. E.&lt;/author&gt;&lt;author&gt;Shah, M. N.&lt;/author&gt;&lt;author&gt;Swor, R.&lt;/author&gt;&lt;author&gt;Cushman, J. T.&lt;/author&gt;&lt;author&gt;Blatt, A.&lt;/author&gt;&lt;author&gt;Jurkovich, G. J.&lt;/author&gt;&lt;author&gt;Brasel, K.&lt;/author&gt;&lt;/authors&gt;&lt;/contributors&gt;&lt;auth-address&gt;Medical College of Wisconsin, Milwaukee , WI 53226, USA. eblerner@mcw.edu&lt;/auth-address&gt;&lt;titles&gt;&lt;title&gt;Does EMS perceived anatomic injury predict trauma center need?&lt;/title&gt;&lt;secondary-title&gt;Prehosp Emerg Care&lt;/secondary-title&gt;&lt;/titles&gt;&lt;periodical&gt;&lt;full-title&gt;Prehosp Emerg Care&lt;/full-title&gt;&lt;/periodical&gt;&lt;pages&gt;312-6&lt;/pages&gt;&lt;volume&gt;17&lt;/volume&gt;&lt;number&gt;3&lt;/number&gt;&lt;edition&gt;2013/05/01&lt;/edition&gt;&lt;keywords&gt;&lt;keyword&gt;Adult&lt;/keyword&gt;&lt;keyword&gt;Decision Making&lt;/keyword&gt;&lt;keyword&gt;Emergency Medical Services/*standards&lt;/keyword&gt;&lt;keyword&gt;Female&lt;/keyword&gt;&lt;keyword&gt;Guidelines as Topic&lt;/keyword&gt;&lt;keyword&gt;Health Services Needs and Demand&lt;/keyword&gt;&lt;keyword&gt;Humans&lt;/keyword&gt;&lt;keyword&gt;Injury Severity Score&lt;/keyword&gt;&lt;keyword&gt;Interviews as Topic&lt;/keyword&gt;&lt;keyword&gt;Male&lt;/keyword&gt;&lt;keyword&gt;Predictive Value of Tests&lt;/keyword&gt;&lt;keyword&gt;Prospective Studies&lt;/keyword&gt;&lt;keyword&gt;Trauma Centers/*statistics &amp;amp; numerical data&lt;/keyword&gt;&lt;keyword&gt;Triage/*standards&lt;/keyword&gt;&lt;keyword&gt;Wounds and Injuries/*diagnosis&lt;/keyword&gt;&lt;/keywords&gt;&lt;dates&gt;&lt;year&gt;2013&lt;/year&gt;&lt;pub-dates&gt;&lt;date&gt;Jul-Sep&lt;/date&gt;&lt;/pub-dates&gt;&lt;/dates&gt;&lt;isbn&gt;1545-0066 (Electronic)&amp;#xD;1090-3127 (Linking)&lt;/isbn&gt;&lt;accession-num&gt;23627418&lt;/accession-num&gt;&lt;urls&gt;&lt;related-urls&gt;&lt;url&gt;https://www.ncbi.nlm.nih.gov/pubmed/23627418&lt;/url&gt;&lt;/related-urls&gt;&lt;/urls&gt;&lt;custom2&gt;PMC3674147&lt;/custom2&gt;&lt;electronic-resource-num&gt;10.3109/10903127.2013.785620&lt;/electronic-resource-num&gt;&lt;/record&gt;&lt;/Cite&gt;&lt;/EndNote&gt;</w:delInstrText>
        </w:r>
        <w:r w:rsidR="007A12E2"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Lerner et al., 2013)</w:delText>
        </w:r>
        <w:r w:rsidR="007A12E2" w:rsidDel="00C121AF">
          <w:rPr>
            <w:rFonts w:ascii="Times New Roman" w:hAnsi="Times New Roman" w:cs="Times New Roman"/>
            <w:sz w:val="24"/>
            <w:szCs w:val="24"/>
          </w:rPr>
          <w:fldChar w:fldCharType="end"/>
        </w:r>
        <w:r w:rsidR="00394C00" w:rsidDel="00C121AF">
          <w:rPr>
            <w:rFonts w:ascii="Times New Roman" w:hAnsi="Times New Roman" w:cs="Times New Roman"/>
            <w:sz w:val="24"/>
            <w:szCs w:val="24"/>
          </w:rPr>
          <w:delText>.</w:delText>
        </w:r>
        <w:r w:rsidR="00125CBB" w:rsidRPr="00125CBB" w:rsidDel="00C121AF">
          <w:rPr>
            <w:rFonts w:ascii="Times New Roman" w:hAnsi="Times New Roman" w:cs="Times New Roman"/>
            <w:sz w:val="24"/>
            <w:szCs w:val="24"/>
          </w:rPr>
          <w:delText xml:space="preserve"> </w:delText>
        </w:r>
      </w:del>
    </w:p>
    <w:p w14:paraId="6FEBB8DD" w14:textId="627D0E48" w:rsidR="00125CBB" w:rsidRPr="00125CBB" w:rsidDel="00C121AF" w:rsidRDefault="00125CBB" w:rsidP="00D3516E">
      <w:pPr>
        <w:spacing w:line="480" w:lineRule="auto"/>
        <w:ind w:firstLine="720"/>
        <w:rPr>
          <w:del w:id="94" w:author="Umesh Singh1" w:date="2022-10-29T08:55:00Z"/>
          <w:rFonts w:ascii="Times New Roman" w:hAnsi="Times New Roman" w:cs="Times New Roman"/>
          <w:sz w:val="24"/>
          <w:szCs w:val="24"/>
        </w:rPr>
      </w:pPr>
      <w:del w:id="95" w:author="Umesh Singh1" w:date="2022-10-29T08:55:00Z">
        <w:r w:rsidRPr="00125CBB" w:rsidDel="00C121AF">
          <w:rPr>
            <w:rFonts w:ascii="Times New Roman" w:hAnsi="Times New Roman" w:cs="Times New Roman"/>
            <w:sz w:val="24"/>
            <w:szCs w:val="24"/>
          </w:rPr>
          <w:delText xml:space="preserve"> </w:delText>
        </w:r>
        <w:r w:rsidR="00EE7B62" w:rsidDel="00C121AF">
          <w:rPr>
            <w:rFonts w:ascii="Times New Roman" w:hAnsi="Times New Roman" w:cs="Times New Roman"/>
            <w:sz w:val="24"/>
            <w:szCs w:val="24"/>
          </w:rPr>
          <w:delText>It has been shown</w:delText>
        </w:r>
        <w:r w:rsidRPr="00125CBB" w:rsidDel="00C121AF">
          <w:rPr>
            <w:rFonts w:ascii="Times New Roman" w:hAnsi="Times New Roman" w:cs="Times New Roman"/>
            <w:sz w:val="24"/>
            <w:szCs w:val="24"/>
          </w:rPr>
          <w:delText xml:space="preserve"> that while ICD10 identified nearly double the number of patients who met the screening criteria, EMS assessment had higher sensitivity for </w:delText>
        </w:r>
        <w:r w:rsidR="00FA2C83" w:rsidDel="00C121AF">
          <w:rPr>
            <w:rFonts w:ascii="Times New Roman" w:hAnsi="Times New Roman" w:cs="Times New Roman"/>
            <w:sz w:val="24"/>
            <w:szCs w:val="24"/>
          </w:rPr>
          <w:delText xml:space="preserve">the </w:delText>
        </w:r>
        <w:r w:rsidRPr="00125CBB" w:rsidDel="00C121AF">
          <w:rPr>
            <w:rFonts w:ascii="Times New Roman" w:hAnsi="Times New Roman" w:cs="Times New Roman"/>
            <w:sz w:val="24"/>
            <w:szCs w:val="24"/>
          </w:rPr>
          <w:delText>actual need for trauma center services (91% vs</w:delText>
        </w:r>
        <w:r w:rsidR="00FA2C83" w:rsidDel="00C121AF">
          <w:rPr>
            <w:rFonts w:ascii="Times New Roman" w:hAnsi="Times New Roman" w:cs="Times New Roman"/>
            <w:sz w:val="24"/>
            <w:szCs w:val="24"/>
          </w:rPr>
          <w:delText>.</w:delText>
        </w:r>
        <w:r w:rsidRPr="00125CBB" w:rsidDel="00C121AF">
          <w:rPr>
            <w:rFonts w:ascii="Times New Roman" w:hAnsi="Times New Roman" w:cs="Times New Roman"/>
            <w:sz w:val="24"/>
            <w:szCs w:val="24"/>
          </w:rPr>
          <w:delText xml:space="preserve"> 73%), higher positive predictive value (65 vs</w:delText>
        </w:r>
        <w:r w:rsidR="00FA2C83" w:rsidDel="00C121AF">
          <w:rPr>
            <w:rFonts w:ascii="Times New Roman" w:hAnsi="Times New Roman" w:cs="Times New Roman"/>
            <w:sz w:val="24"/>
            <w:szCs w:val="24"/>
          </w:rPr>
          <w:delText>.</w:delText>
        </w:r>
        <w:r w:rsidRPr="00125CBB" w:rsidDel="00C121AF">
          <w:rPr>
            <w:rFonts w:ascii="Times New Roman" w:hAnsi="Times New Roman" w:cs="Times New Roman"/>
            <w:sz w:val="24"/>
            <w:szCs w:val="24"/>
          </w:rPr>
          <w:delText xml:space="preserve"> 53%) and a lower false positive rate. Unfortunately, EMS assessment also had a higher false negative rate (69% vs. 42%). </w:delText>
        </w:r>
        <w:r w:rsidRPr="231E98E8" w:rsidDel="00C121AF">
          <w:rPr>
            <w:rFonts w:ascii="Times New Roman" w:hAnsi="Times New Roman" w:cs="Times New Roman"/>
            <w:sz w:val="24"/>
            <w:szCs w:val="24"/>
          </w:rPr>
          <w:delText xml:space="preserve">This </w:delText>
        </w:r>
        <w:r w:rsidR="00FA2C83" w:rsidDel="00C121AF">
          <w:rPr>
            <w:rFonts w:ascii="Times New Roman" w:hAnsi="Times New Roman" w:cs="Times New Roman"/>
            <w:sz w:val="24"/>
            <w:szCs w:val="24"/>
          </w:rPr>
          <w:delText xml:space="preserve">false negative rate </w:delText>
        </w:r>
        <w:r w:rsidRPr="231E98E8" w:rsidDel="00C121AF">
          <w:rPr>
            <w:rFonts w:ascii="Times New Roman" w:hAnsi="Times New Roman" w:cs="Times New Roman"/>
            <w:sz w:val="24"/>
            <w:szCs w:val="24"/>
          </w:rPr>
          <w:delText xml:space="preserve">may offer an opportunity to improve exact </w:delText>
        </w:r>
        <w:r w:rsidR="00EE62AE" w:rsidDel="00C121AF">
          <w:rPr>
            <w:rFonts w:ascii="Times New Roman" w:hAnsi="Times New Roman" w:cs="Times New Roman"/>
            <w:sz w:val="24"/>
            <w:szCs w:val="24"/>
          </w:rPr>
          <w:delText>AOI</w:delText>
        </w:r>
        <w:r w:rsidRPr="231E98E8" w:rsidDel="00C121AF">
          <w:rPr>
            <w:rFonts w:ascii="Times New Roman" w:hAnsi="Times New Roman" w:cs="Times New Roman"/>
            <w:sz w:val="24"/>
            <w:szCs w:val="24"/>
          </w:rPr>
          <w:delText xml:space="preserve"> criteria</w:delText>
        </w:r>
        <w:r w:rsidR="00B64284" w:rsidDel="00C121AF">
          <w:rPr>
            <w:rFonts w:ascii="Times New Roman" w:hAnsi="Times New Roman" w:cs="Times New Roman"/>
            <w:sz w:val="24"/>
            <w:szCs w:val="24"/>
          </w:rPr>
          <w:delText xml:space="preserve"> </w:delText>
        </w:r>
        <w:r w:rsidR="00647BA4" w:rsidDel="00C121AF">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Sk8L0Rpc3BsYXlU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Sk8L0Rpc3BsYXlU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647BA4" w:rsidDel="00C121AF">
          <w:rPr>
            <w:rFonts w:ascii="Times New Roman" w:hAnsi="Times New Roman" w:cs="Times New Roman"/>
            <w:sz w:val="24"/>
            <w:szCs w:val="24"/>
          </w:rPr>
        </w:r>
        <w:r w:rsidR="00647BA4"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Deeb et al., 2021a)</w:delText>
        </w:r>
        <w:r w:rsidR="00647BA4" w:rsidDel="00C121AF">
          <w:rPr>
            <w:rFonts w:ascii="Times New Roman" w:hAnsi="Times New Roman" w:cs="Times New Roman"/>
            <w:sz w:val="24"/>
            <w:szCs w:val="24"/>
          </w:rPr>
          <w:fldChar w:fldCharType="end"/>
        </w:r>
        <w:r w:rsidR="00FA2C83" w:rsidDel="00C121AF">
          <w:rPr>
            <w:rFonts w:ascii="Times New Roman" w:hAnsi="Times New Roman" w:cs="Times New Roman"/>
            <w:sz w:val="24"/>
            <w:szCs w:val="24"/>
          </w:rPr>
          <w:delText>. P</w:delText>
        </w:r>
        <w:r w:rsidRPr="00647BA4" w:rsidDel="00C121AF">
          <w:rPr>
            <w:rFonts w:ascii="Times New Roman" w:hAnsi="Times New Roman" w:cs="Times New Roman"/>
            <w:sz w:val="24"/>
            <w:szCs w:val="24"/>
          </w:rPr>
          <w:delText xml:space="preserve">roposed revisions </w:delText>
        </w:r>
        <w:r w:rsidR="00ED698F" w:rsidDel="00C121AF">
          <w:rPr>
            <w:rFonts w:ascii="Times New Roman" w:hAnsi="Times New Roman" w:cs="Times New Roman"/>
            <w:sz w:val="24"/>
            <w:szCs w:val="24"/>
          </w:rPr>
          <w:delText xml:space="preserve">from the American College of Surgery </w:delText>
        </w:r>
        <w:r w:rsidRPr="00647BA4" w:rsidDel="00C121AF">
          <w:rPr>
            <w:rFonts w:ascii="Times New Roman" w:hAnsi="Times New Roman" w:cs="Times New Roman"/>
            <w:sz w:val="24"/>
            <w:szCs w:val="24"/>
          </w:rPr>
          <w:delText>have altered anatomic language from diagnostic to “suspected</w:delText>
        </w:r>
        <w:r w:rsidR="00FA2C83" w:rsidDel="00C121AF">
          <w:rPr>
            <w:rFonts w:ascii="Times New Roman" w:hAnsi="Times New Roman" w:cs="Times New Roman"/>
            <w:sz w:val="24"/>
            <w:szCs w:val="24"/>
          </w:rPr>
          <w:delText>,</w:delText>
        </w:r>
        <w:r w:rsidRPr="00647BA4" w:rsidDel="00C121AF">
          <w:rPr>
            <w:rFonts w:ascii="Times New Roman" w:hAnsi="Times New Roman" w:cs="Times New Roman"/>
            <w:sz w:val="24"/>
            <w:szCs w:val="24"/>
          </w:rPr>
          <w:delText>” as well as describing chest injuries and severe bleeding in terms more aligned with EMS assessments</w:delText>
        </w:r>
        <w:r w:rsidR="00B64284" w:rsidDel="00C121AF">
          <w:rPr>
            <w:rFonts w:ascii="Times New Roman" w:hAnsi="Times New Roman" w:cs="Times New Roman"/>
            <w:sz w:val="24"/>
            <w:szCs w:val="24"/>
          </w:rPr>
          <w:delText xml:space="preserve"> </w:delText>
        </w:r>
        <w:r w:rsidR="00647BA4" w:rsidDel="00C121AF">
          <w:rPr>
            <w:rFonts w:ascii="Times New Roman" w:hAnsi="Times New Roman" w:cs="Times New Roman"/>
            <w:sz w:val="24"/>
            <w:szCs w:val="24"/>
          </w:rPr>
          <w:fldChar w:fldCharType="begin"/>
        </w:r>
        <w:r w:rsidR="00FE2DFF" w:rsidDel="00C121AF">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647BA4" w:rsidDel="00C121AF">
          <w:rPr>
            <w:rFonts w:ascii="Times New Roman" w:hAnsi="Times New Roman" w:cs="Times New Roman"/>
            <w:sz w:val="24"/>
            <w:szCs w:val="24"/>
          </w:rPr>
          <w:fldChar w:fldCharType="separate"/>
        </w:r>
        <w:r w:rsidR="00FE2DFF" w:rsidDel="00C121AF">
          <w:rPr>
            <w:rFonts w:ascii="Times New Roman" w:hAnsi="Times New Roman" w:cs="Times New Roman"/>
            <w:noProof/>
            <w:sz w:val="24"/>
            <w:szCs w:val="24"/>
          </w:rPr>
          <w:delText>(Newgard CD, 2022)</w:delText>
        </w:r>
        <w:r w:rsidR="00647BA4" w:rsidDel="00C121AF">
          <w:rPr>
            <w:rFonts w:ascii="Times New Roman" w:hAnsi="Times New Roman" w:cs="Times New Roman"/>
            <w:sz w:val="24"/>
            <w:szCs w:val="24"/>
          </w:rPr>
          <w:fldChar w:fldCharType="end"/>
        </w:r>
        <w:r w:rsidR="00B64284" w:rsidDel="00C121AF">
          <w:rPr>
            <w:rFonts w:ascii="Times New Roman" w:hAnsi="Times New Roman" w:cs="Times New Roman"/>
            <w:sz w:val="24"/>
            <w:szCs w:val="24"/>
          </w:rPr>
          <w:delText>.</w:delText>
        </w:r>
      </w:del>
    </w:p>
    <w:p w14:paraId="128FE2C0" w14:textId="3F066688" w:rsidR="00694C12" w:rsidDel="00C121AF" w:rsidRDefault="00753537" w:rsidP="00306C25">
      <w:pPr>
        <w:spacing w:line="480" w:lineRule="auto"/>
        <w:ind w:firstLine="720"/>
        <w:rPr>
          <w:del w:id="96" w:author="Umesh Singh1" w:date="2022-10-29T08:55:00Z"/>
          <w:rFonts w:ascii="Times New Roman" w:hAnsi="Times New Roman" w:cs="Times New Roman"/>
          <w:sz w:val="24"/>
          <w:szCs w:val="24"/>
        </w:rPr>
      </w:pPr>
      <w:del w:id="97" w:author="Umesh Singh1" w:date="2022-10-29T08:55:00Z">
        <w:r w:rsidDel="00C121AF">
          <w:rPr>
            <w:rFonts w:ascii="Times New Roman" w:hAnsi="Times New Roman" w:cs="Times New Roman"/>
            <w:sz w:val="24"/>
            <w:szCs w:val="24"/>
          </w:rPr>
          <w:delText xml:space="preserve">Positive MOI Criteria </w:delText>
        </w:r>
        <w:r w:rsidR="00115636" w:rsidDel="00C121AF">
          <w:rPr>
            <w:rFonts w:ascii="Times New Roman" w:hAnsi="Times New Roman" w:cs="Times New Roman"/>
            <w:sz w:val="24"/>
            <w:szCs w:val="24"/>
          </w:rPr>
          <w:delText xml:space="preserve">(Step 3) </w:delText>
        </w:r>
        <w:r w:rsidR="00E21563" w:rsidRPr="00125CBB" w:rsidDel="00C121AF">
          <w:rPr>
            <w:rFonts w:ascii="Times New Roman" w:hAnsi="Times New Roman" w:cs="Times New Roman"/>
            <w:sz w:val="24"/>
            <w:szCs w:val="24"/>
          </w:rPr>
          <w:delText>increased the odds of hospital admission</w:delText>
        </w:r>
        <w:r w:rsidR="001233E6" w:rsidDel="00C121AF">
          <w:rPr>
            <w:rFonts w:ascii="Times New Roman" w:hAnsi="Times New Roman" w:cs="Times New Roman"/>
            <w:sz w:val="24"/>
            <w:szCs w:val="24"/>
          </w:rPr>
          <w:delText>,</w:delText>
        </w:r>
        <w:r w:rsidR="00E21563" w:rsidRPr="00125CBB" w:rsidDel="00C121AF">
          <w:rPr>
            <w:rFonts w:ascii="Times New Roman" w:hAnsi="Times New Roman" w:cs="Times New Roman"/>
            <w:sz w:val="24"/>
            <w:szCs w:val="24"/>
          </w:rPr>
          <w:delText xml:space="preserve"> but no </w:delText>
        </w:r>
        <w:r w:rsidR="00EE62AE" w:rsidDel="00C121AF">
          <w:rPr>
            <w:rFonts w:ascii="Times New Roman" w:hAnsi="Times New Roman" w:cs="Times New Roman"/>
            <w:sz w:val="24"/>
            <w:szCs w:val="24"/>
          </w:rPr>
          <w:delText xml:space="preserve">statistically significant </w:delText>
        </w:r>
        <w:r w:rsidR="00E21563" w:rsidRPr="00125CBB" w:rsidDel="00C121AF">
          <w:rPr>
            <w:rFonts w:ascii="Times New Roman" w:hAnsi="Times New Roman" w:cs="Times New Roman"/>
            <w:sz w:val="24"/>
            <w:szCs w:val="24"/>
          </w:rPr>
          <w:delText xml:space="preserve">difference in the odds of </w:delText>
        </w:r>
        <w:r w:rsidR="00354168" w:rsidDel="00C121AF">
          <w:rPr>
            <w:rFonts w:ascii="Times New Roman" w:hAnsi="Times New Roman" w:cs="Times New Roman"/>
            <w:sz w:val="24"/>
            <w:szCs w:val="24"/>
          </w:rPr>
          <w:delText>mortality</w:delText>
        </w:r>
        <w:r w:rsidR="00E21563" w:rsidRPr="00125CBB" w:rsidDel="00C121AF">
          <w:rPr>
            <w:rFonts w:ascii="Times New Roman" w:hAnsi="Times New Roman" w:cs="Times New Roman"/>
            <w:sz w:val="24"/>
            <w:szCs w:val="24"/>
          </w:rPr>
          <w:delText xml:space="preserve"> were found for patients who</w:delText>
        </w:r>
        <w:r w:rsidR="00115636" w:rsidDel="00C121AF">
          <w:rPr>
            <w:rFonts w:ascii="Times New Roman" w:hAnsi="Times New Roman" w:cs="Times New Roman"/>
            <w:sz w:val="24"/>
            <w:szCs w:val="24"/>
          </w:rPr>
          <w:delText xml:space="preserve"> were only positive on Step 3</w:delText>
        </w:r>
        <w:r w:rsidR="00EE62AE" w:rsidDel="00C121AF">
          <w:rPr>
            <w:rFonts w:ascii="Times New Roman" w:hAnsi="Times New Roman" w:cs="Times New Roman"/>
            <w:sz w:val="24"/>
            <w:szCs w:val="24"/>
          </w:rPr>
          <w:delText xml:space="preserve"> compared to those not meeting criteria in any step</w:delText>
        </w:r>
        <w:r w:rsidR="00115636" w:rsidDel="00C121AF">
          <w:rPr>
            <w:rFonts w:ascii="Times New Roman" w:hAnsi="Times New Roman" w:cs="Times New Roman"/>
            <w:sz w:val="24"/>
            <w:szCs w:val="24"/>
          </w:rPr>
          <w:delText xml:space="preserve">. </w:delText>
        </w:r>
        <w:r w:rsidR="00E21563" w:rsidDel="00C121AF">
          <w:rPr>
            <w:rFonts w:ascii="Times New Roman" w:hAnsi="Times New Roman" w:cs="Times New Roman"/>
            <w:sz w:val="24"/>
            <w:szCs w:val="24"/>
          </w:rPr>
          <w:delText>Although originally heralded as an accurate stand-alone EMS triage criteria</w:delText>
        </w:r>
        <w:r w:rsidR="00B64284" w:rsidDel="00C121AF">
          <w:rPr>
            <w:rFonts w:ascii="Times New Roman" w:hAnsi="Times New Roman" w:cs="Times New Roman"/>
            <w:sz w:val="24"/>
            <w:szCs w:val="24"/>
          </w:rPr>
          <w:delText xml:space="preserve"> </w:delText>
        </w:r>
        <w:r w:rsidR="006537E9"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Lowe&lt;/Author&gt;&lt;Year&gt;1986&lt;/Year&gt;&lt;RecNum&gt;230&lt;/RecNum&gt;&lt;DisplayText&gt;(Lowe et al., 1986)&lt;/DisplayText&gt;&lt;record&gt;&lt;rec-number&gt;230&lt;/rec-number&gt;&lt;foreign-keys&gt;&lt;key app="EN" db-id="vva290s5xpxtzlewxs9v2tsisravxtdsxses" timestamp="1638221432"&gt;230&lt;/key&gt;&lt;/foreign-keys&gt;&lt;ref-type name="Journal Article"&gt;17&lt;/ref-type&gt;&lt;contributors&gt;&lt;authors&gt;&lt;author&gt;Lowe, D. K.&lt;/author&gt;&lt;author&gt;Oh, G. R.&lt;/author&gt;&lt;author&gt;Neely, K. W.&lt;/author&gt;&lt;author&gt;Peterson, C. G.&lt;/author&gt;&lt;/authors&gt;&lt;/contributors&gt;&lt;titles&gt;&lt;title&gt;Evaluation of injury mechanism as a criterion in trauma triage&lt;/title&gt;&lt;secondary-title&gt;Am J Surg&lt;/secondary-title&gt;&lt;/titles&gt;&lt;periodical&gt;&lt;full-title&gt;Am J Surg&lt;/full-title&gt;&lt;/periodical&gt;&lt;pages&gt;6-10&lt;/pages&gt;&lt;volume&gt;152&lt;/volume&gt;&lt;number&gt;1&lt;/number&gt;&lt;edition&gt;1986/07/01&lt;/edition&gt;&lt;keywords&gt;&lt;keyword&gt;Allied Health Personnel&lt;/keyword&gt;&lt;keyword&gt;*Emergency Medical Services&lt;/keyword&gt;&lt;keyword&gt;Humans&lt;/keyword&gt;&lt;keyword&gt;Oregon&lt;/keyword&gt;&lt;keyword&gt;Trauma Centers&lt;/keyword&gt;&lt;keyword&gt;*Triage&lt;/keyword&gt;&lt;keyword&gt;Wounds and Injuries/*classification&lt;/keyword&gt;&lt;/keywords&gt;&lt;dates&gt;&lt;year&gt;1986&lt;/year&gt;&lt;pub-dates&gt;&lt;date&gt;Jul&lt;/date&gt;&lt;/pub-dates&gt;&lt;/dates&gt;&lt;isbn&gt;0002-9610 (Print)&amp;#xD;0002-9610 (Linking)&lt;/isbn&gt;&lt;accession-num&gt;3728819&lt;/accession-num&gt;&lt;urls&gt;&lt;related-urls&gt;&lt;url&gt;https://www.ncbi.nlm.nih.gov/pubmed/3728819&lt;/url&gt;&lt;/related-urls&gt;&lt;/urls&gt;&lt;electronic-resource-num&gt;10.1016/0002-9610(86)90128-5&lt;/electronic-resource-num&gt;&lt;/record&gt;&lt;/Cite&gt;&lt;/EndNote&gt;</w:delInstrText>
        </w:r>
        <w:r w:rsidR="006537E9"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Lowe et al., 1986)</w:delText>
        </w:r>
        <w:r w:rsidR="006537E9" w:rsidDel="00C121AF">
          <w:rPr>
            <w:rFonts w:ascii="Times New Roman" w:hAnsi="Times New Roman" w:cs="Times New Roman"/>
            <w:sz w:val="24"/>
            <w:szCs w:val="24"/>
          </w:rPr>
          <w:fldChar w:fldCharType="end"/>
        </w:r>
        <w:r w:rsidR="00E21563" w:rsidDel="00C121AF">
          <w:rPr>
            <w:rFonts w:ascii="Times New Roman" w:hAnsi="Times New Roman" w:cs="Times New Roman"/>
            <w:sz w:val="24"/>
            <w:szCs w:val="24"/>
          </w:rPr>
          <w:delText xml:space="preserve"> o</w:delText>
        </w:r>
        <w:r w:rsidR="00E21563" w:rsidRPr="00125CBB" w:rsidDel="00C121AF">
          <w:rPr>
            <w:rFonts w:ascii="Times New Roman" w:hAnsi="Times New Roman" w:cs="Times New Roman"/>
            <w:sz w:val="24"/>
            <w:szCs w:val="24"/>
          </w:rPr>
          <w:delText xml:space="preserve">ther authors have reported on the </w:delText>
        </w:r>
        <w:r w:rsidR="00E21563" w:rsidDel="00C121AF">
          <w:rPr>
            <w:rFonts w:ascii="Times New Roman" w:hAnsi="Times New Roman" w:cs="Times New Roman"/>
            <w:sz w:val="24"/>
            <w:szCs w:val="24"/>
          </w:rPr>
          <w:delText xml:space="preserve">inability of EMS providers to accurately assess all elements of </w:delText>
        </w:r>
        <w:r w:rsidR="00EE62AE" w:rsidDel="00C121AF">
          <w:rPr>
            <w:rFonts w:ascii="Times New Roman" w:hAnsi="Times New Roman" w:cs="Times New Roman"/>
            <w:sz w:val="24"/>
            <w:szCs w:val="24"/>
          </w:rPr>
          <w:delText>MOI</w:delText>
        </w:r>
        <w:r w:rsidR="00B64284" w:rsidDel="00C121AF">
          <w:rPr>
            <w:rFonts w:ascii="Times New Roman" w:hAnsi="Times New Roman" w:cs="Times New Roman"/>
            <w:sz w:val="24"/>
            <w:szCs w:val="24"/>
          </w:rPr>
          <w:delText xml:space="preserve"> </w:delText>
        </w:r>
        <w:r w:rsidR="006537E9" w:rsidDel="00C121AF">
          <w:rPr>
            <w:rFonts w:ascii="Times New Roman" w:hAnsi="Times New Roman" w:cs="Times New Roman"/>
            <w:sz w:val="24"/>
            <w:szCs w:val="24"/>
          </w:rPr>
          <w:fldChar w:fldCharType="begin">
            <w:fldData xml:space="preserve">PEVuZE5vdGU+PENpdGU+PEF1dGhvcj5Ib2xzdDwvQXV0aG9yPjxZZWFyPjIwMTY8L1llYXI+PFJl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==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Ib2xzdDwvQXV0aG9yPjxZZWFyPjIwMTY8L1llYXI+PFJl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==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6537E9" w:rsidDel="00C121AF">
          <w:rPr>
            <w:rFonts w:ascii="Times New Roman" w:hAnsi="Times New Roman" w:cs="Times New Roman"/>
            <w:sz w:val="24"/>
            <w:szCs w:val="24"/>
          </w:rPr>
        </w:r>
        <w:r w:rsidR="006537E9"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Holst et al., 2016; Lerner et al., 2011)</w:delText>
        </w:r>
        <w:r w:rsidR="006537E9" w:rsidDel="00C121AF">
          <w:rPr>
            <w:rFonts w:ascii="Times New Roman" w:hAnsi="Times New Roman" w:cs="Times New Roman"/>
            <w:sz w:val="24"/>
            <w:szCs w:val="24"/>
          </w:rPr>
          <w:fldChar w:fldCharType="end"/>
        </w:r>
        <w:r w:rsidR="00B64284" w:rsidDel="00C121AF">
          <w:rPr>
            <w:rFonts w:ascii="Times New Roman" w:hAnsi="Times New Roman" w:cs="Times New Roman"/>
            <w:sz w:val="24"/>
            <w:szCs w:val="24"/>
          </w:rPr>
          <w:delText>.</w:delText>
        </w:r>
        <w:r w:rsidR="00E21563" w:rsidDel="00C121AF">
          <w:rPr>
            <w:rFonts w:ascii="Times New Roman" w:hAnsi="Times New Roman" w:cs="Times New Roman"/>
            <w:sz w:val="24"/>
            <w:szCs w:val="24"/>
          </w:rPr>
          <w:delText xml:space="preserve"> Further, research suggests that </w:delText>
        </w:r>
        <w:r w:rsidR="00EE62AE" w:rsidDel="00C121AF">
          <w:rPr>
            <w:rFonts w:ascii="Times New Roman" w:hAnsi="Times New Roman" w:cs="Times New Roman"/>
            <w:sz w:val="24"/>
            <w:szCs w:val="24"/>
          </w:rPr>
          <w:delText>MOI</w:delText>
        </w:r>
        <w:r w:rsidR="00E21563" w:rsidDel="00C121AF">
          <w:rPr>
            <w:rFonts w:ascii="Times New Roman" w:hAnsi="Times New Roman" w:cs="Times New Roman"/>
            <w:sz w:val="24"/>
            <w:szCs w:val="24"/>
          </w:rPr>
          <w:delText xml:space="preserve"> does not accurately predict the need for trauma center care for adults</w:delText>
        </w:r>
        <w:r w:rsidR="006537E9" w:rsidDel="00C121AF">
          <w:rPr>
            <w:rFonts w:ascii="Times New Roman" w:hAnsi="Times New Roman" w:cs="Times New Roman"/>
            <w:sz w:val="24"/>
            <w:szCs w:val="24"/>
          </w:rPr>
          <w:delText xml:space="preserve"> </w:delText>
        </w:r>
        <w:r w:rsidR="008107FA" w:rsidDel="00C121AF">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Sk8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QcmVkaWN0aXZlIFZhbHVlIG9mIFRl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</w:fldData>
          </w:fldChar>
        </w:r>
        <w:r w:rsidR="00525534" w:rsidDel="00C121AF">
          <w:rPr>
            <w:rFonts w:ascii="Times New Roman" w:hAnsi="Times New Roman" w:cs="Times New Roman"/>
            <w:sz w:val="24"/>
            <w:szCs w:val="24"/>
          </w:rPr>
          <w:delInstrText xml:space="preserve"> ADDIN EN.CITE </w:delInstrText>
        </w:r>
        <w:r w:rsidR="00525534" w:rsidDel="00C121AF">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Sk8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QcmVkaWN0aXZlIFZhbHVlIG9mIFRl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</w:fldData>
          </w:fldChar>
        </w:r>
        <w:r w:rsidR="00525534" w:rsidDel="00C121AF">
          <w:rPr>
            <w:rFonts w:ascii="Times New Roman" w:hAnsi="Times New Roman" w:cs="Times New Roman"/>
            <w:sz w:val="24"/>
            <w:szCs w:val="24"/>
          </w:rPr>
          <w:delInstrText xml:space="preserve"> ADDIN EN.CITE.DATA </w:delInstrText>
        </w:r>
        <w:r w:rsidR="00525534" w:rsidDel="00C121AF">
          <w:rPr>
            <w:rFonts w:ascii="Times New Roman" w:hAnsi="Times New Roman" w:cs="Times New Roman"/>
            <w:sz w:val="24"/>
            <w:szCs w:val="24"/>
          </w:rPr>
        </w:r>
        <w:r w:rsidR="00525534" w:rsidDel="00C121AF">
          <w:rPr>
            <w:rFonts w:ascii="Times New Roman" w:hAnsi="Times New Roman" w:cs="Times New Roman"/>
            <w:sz w:val="24"/>
            <w:szCs w:val="24"/>
          </w:rPr>
          <w:fldChar w:fldCharType="end"/>
        </w:r>
        <w:r w:rsidR="008107FA" w:rsidDel="00C121AF">
          <w:rPr>
            <w:rFonts w:ascii="Times New Roman" w:hAnsi="Times New Roman" w:cs="Times New Roman"/>
            <w:sz w:val="24"/>
            <w:szCs w:val="24"/>
          </w:rPr>
        </w:r>
        <w:r w:rsidR="008107FA" w:rsidDel="00C121AF">
          <w:rPr>
            <w:rFonts w:ascii="Times New Roman" w:hAnsi="Times New Roman" w:cs="Times New Roman"/>
            <w:sz w:val="24"/>
            <w:szCs w:val="24"/>
          </w:rPr>
          <w:fldChar w:fldCharType="separate"/>
        </w:r>
        <w:r w:rsidR="00525534" w:rsidDel="00C121AF">
          <w:rPr>
            <w:rFonts w:ascii="Times New Roman" w:hAnsi="Times New Roman" w:cs="Times New Roman"/>
            <w:noProof/>
            <w:sz w:val="24"/>
            <w:szCs w:val="24"/>
          </w:rPr>
          <w:delText>(Isenberg et al., 2011)</w:delText>
        </w:r>
        <w:r w:rsidR="008107FA" w:rsidDel="00C121AF">
          <w:rPr>
            <w:rFonts w:ascii="Times New Roman" w:hAnsi="Times New Roman" w:cs="Times New Roman"/>
            <w:sz w:val="24"/>
            <w:szCs w:val="24"/>
          </w:rPr>
          <w:fldChar w:fldCharType="end"/>
        </w:r>
        <w:r w:rsidR="00E21563" w:rsidDel="00C121AF">
          <w:rPr>
            <w:rFonts w:ascii="Times New Roman" w:hAnsi="Times New Roman" w:cs="Times New Roman"/>
            <w:sz w:val="24"/>
            <w:szCs w:val="24"/>
          </w:rPr>
          <w:delText xml:space="preserve"> or children</w:delText>
        </w:r>
        <w:r w:rsidR="00B64284" w:rsidDel="00C121AF">
          <w:rPr>
            <w:rFonts w:ascii="Times New Roman" w:hAnsi="Times New Roman" w:cs="Times New Roman"/>
            <w:sz w:val="24"/>
            <w:szCs w:val="24"/>
          </w:rPr>
          <w:delText xml:space="preserve"> </w:delText>
        </w:r>
        <w:r w:rsidR="008107FA"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Lerner&lt;/Author&gt;&lt;Year&gt;2021&lt;/Year&gt;&lt;RecNum&gt;28&lt;/RecNum&gt;&lt;DisplayText&gt;(Lerner et al., 2021)&lt;/DisplayText&gt;&lt;record&gt;&lt;rec-number&gt;28&lt;/rec-number&gt;&lt;foreign-keys&gt;&lt;key app="EN" db-id="vva290s5xpxtzlewxs9v2tsisravxtdsxses" timestamp="1638221411"&gt;28&lt;/key&gt;&lt;/foreign-keys&gt;&lt;ref-type name="Journal Article"&gt;17&lt;/ref-type&gt;&lt;contributors&gt;&lt;authors&gt;&lt;author&gt;Lerner, E. B.&lt;/author&gt;&lt;author&gt;Badawy, M.&lt;/author&gt;&lt;author&gt;Cushman, J. T.&lt;/author&gt;&lt;author&gt;Drendel, A. L.&lt;/author&gt;&lt;author&gt;Fumo, N.&lt;/author&gt;&lt;author&gt;Jones, C. M. C.&lt;/author&gt;&lt;author&gt;Shah, M. N.&lt;/author&gt;&lt;author&gt;Gourlay, D. M.&lt;/author&gt;&lt;/authors&gt;&lt;/contributors&gt;&lt;titles&gt;&lt;title&gt;Does Mechanism of Injury Predict Trauma Center Need for Children?&lt;/title&gt;&lt;secondary-title&gt;Prehosp Emerg Care&lt;/secondary-title&gt;&lt;/titles&gt;&lt;periodical&gt;&lt;full-title&gt;Prehosp Emerg Care&lt;/full-title&gt;&lt;/periodical&gt;&lt;pages&gt;95-102&lt;/pages&gt;&lt;volume&gt;25&lt;/volume&gt;&lt;number&gt;1&lt;/number&gt;&lt;edition&gt;2020/03/03&lt;/edition&gt;&lt;keywords&gt;&lt;keyword&gt;Accidental Falls&lt;/keyword&gt;&lt;keyword&gt;Accidents, Traffic&lt;/keyword&gt;&lt;keyword&gt;Child&lt;/keyword&gt;&lt;keyword&gt;*Emergency Medical Services&lt;/keyword&gt;&lt;keyword&gt;Humans&lt;/keyword&gt;&lt;keyword&gt;Injury Severity Score&lt;/keyword&gt;&lt;keyword&gt;Trauma Centers&lt;/keyword&gt;&lt;keyword&gt;Triage&lt;/keyword&gt;&lt;keyword&gt;*Wounds and Injuries/epidemiology&lt;/keyword&gt;&lt;keyword&gt;*destination decision making&lt;/keyword&gt;&lt;keyword&gt;*pediatric&lt;/keyword&gt;&lt;keyword&gt;*trauma&lt;/keyword&gt;&lt;keyword&gt;*triage&lt;/keyword&gt;&lt;/keywords&gt;&lt;dates&gt;&lt;year&gt;2021&lt;/year&gt;&lt;pub-dates&gt;&lt;date&gt;Jan-Feb&lt;/date&gt;&lt;/pub-dates&gt;&lt;/dates&gt;&lt;isbn&gt;1545-0066 (Electronic)&amp;#xD;1090-3127 (Linking)&lt;/isbn&gt;&lt;accession-num&gt;32119577&lt;/accession-num&gt;&lt;urls&gt;&lt;related-urls&gt;&lt;url&gt;https://www.ncbi.nlm.nih.gov/pubmed/32119577&lt;/url&gt;&lt;/related-urls&gt;&lt;/urls&gt;&lt;custom2&gt;PMC7641009&lt;/custom2&gt;&lt;electronic-resource-num&gt;10.1080/10903127.2020.1737281&lt;/electronic-resource-num&gt;&lt;/record&gt;&lt;/Cite&gt;&lt;/EndNote&gt;</w:delInstrText>
        </w:r>
        <w:r w:rsidR="008107F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Lerner et al., 2021)</w:delText>
        </w:r>
        <w:r w:rsidR="008107FA" w:rsidDel="00C121AF">
          <w:rPr>
            <w:rFonts w:ascii="Times New Roman" w:hAnsi="Times New Roman" w:cs="Times New Roman"/>
            <w:sz w:val="24"/>
            <w:szCs w:val="24"/>
          </w:rPr>
          <w:fldChar w:fldCharType="end"/>
        </w:r>
        <w:r w:rsidR="00B64284" w:rsidDel="00C121AF">
          <w:rPr>
            <w:rFonts w:ascii="Times New Roman" w:hAnsi="Times New Roman" w:cs="Times New Roman"/>
            <w:sz w:val="24"/>
            <w:szCs w:val="24"/>
          </w:rPr>
          <w:delText>,</w:delText>
        </w:r>
        <w:r w:rsidR="00EA1BD5" w:rsidDel="00C121AF">
          <w:rPr>
            <w:rFonts w:ascii="Times New Roman" w:hAnsi="Times New Roman" w:cs="Times New Roman"/>
            <w:sz w:val="24"/>
            <w:szCs w:val="24"/>
          </w:rPr>
          <w:delText xml:space="preserve"> although</w:delText>
        </w:r>
        <w:r w:rsidR="00C00CA1" w:rsidDel="00C121AF">
          <w:rPr>
            <w:rFonts w:ascii="Times New Roman" w:hAnsi="Times New Roman" w:cs="Times New Roman"/>
            <w:sz w:val="24"/>
            <w:szCs w:val="24"/>
          </w:rPr>
          <w:delText xml:space="preserve"> death of another occupant, fall distance, and extrication time appear more predictive than other MOI elements</w:delText>
        </w:r>
        <w:r w:rsidR="00B64284" w:rsidDel="00C121AF">
          <w:rPr>
            <w:rFonts w:ascii="Times New Roman" w:hAnsi="Times New Roman" w:cs="Times New Roman"/>
            <w:sz w:val="24"/>
            <w:szCs w:val="24"/>
          </w:rPr>
          <w:delText xml:space="preserve"> </w:delText>
        </w:r>
        <w:r w:rsidR="008107FA" w:rsidDel="00C121AF">
          <w:rPr>
            <w:rFonts w:ascii="Times New Roman" w:hAnsi="Times New Roman" w:cs="Times New Roman"/>
            <w:sz w:val="24"/>
            <w:szCs w:val="24"/>
          </w:rPr>
          <w:fldChar w:fldCharType="begin">
            <w:fldData xml:space="preserve">PEVuZE5vdGU+PENpdGU+PEF1dGhvcj5MZXJuZXI8L0F1dGhvcj48WWVhcj4yMDExPC9ZZWFyPjxS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==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MZXJuZXI8L0F1dGhvcj48WWVhcj4yMDExPC9ZZWFyPjxS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==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8107FA" w:rsidDel="00C121AF">
          <w:rPr>
            <w:rFonts w:ascii="Times New Roman" w:hAnsi="Times New Roman" w:cs="Times New Roman"/>
            <w:sz w:val="24"/>
            <w:szCs w:val="24"/>
          </w:rPr>
        </w:r>
        <w:r w:rsidR="008107F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Lerner et al., 2011)</w:delText>
        </w:r>
        <w:r w:rsidR="008107FA" w:rsidDel="00C121AF">
          <w:rPr>
            <w:rFonts w:ascii="Times New Roman" w:hAnsi="Times New Roman" w:cs="Times New Roman"/>
            <w:sz w:val="24"/>
            <w:szCs w:val="24"/>
          </w:rPr>
          <w:fldChar w:fldCharType="end"/>
        </w:r>
        <w:r w:rsidR="00B64284" w:rsidDel="00C121AF">
          <w:rPr>
            <w:rFonts w:ascii="Times New Roman" w:hAnsi="Times New Roman" w:cs="Times New Roman"/>
            <w:sz w:val="24"/>
            <w:szCs w:val="24"/>
          </w:rPr>
          <w:delText>.</w:delText>
        </w:r>
      </w:del>
    </w:p>
    <w:p w14:paraId="4D206B56" w14:textId="723667F4" w:rsidR="00E21563" w:rsidRPr="00125CBB" w:rsidDel="00C121AF" w:rsidRDefault="00E21563" w:rsidP="00306C25">
      <w:pPr>
        <w:spacing w:line="480" w:lineRule="auto"/>
        <w:ind w:firstLine="720"/>
        <w:rPr>
          <w:del w:id="98" w:author="Umesh Singh1" w:date="2022-10-29T08:55:00Z"/>
          <w:rFonts w:ascii="Times New Roman" w:hAnsi="Times New Roman" w:cs="Times New Roman"/>
          <w:sz w:val="24"/>
          <w:szCs w:val="24"/>
        </w:rPr>
      </w:pPr>
      <w:del w:id="99" w:author="Umesh Singh1" w:date="2022-10-29T08:55:00Z">
        <w:r w:rsidDel="00C121AF">
          <w:rPr>
            <w:rFonts w:ascii="Times New Roman" w:hAnsi="Times New Roman" w:cs="Times New Roman"/>
            <w:sz w:val="24"/>
            <w:szCs w:val="24"/>
          </w:rPr>
          <w:delText xml:space="preserve">As a </w:delText>
        </w:r>
        <w:r w:rsidR="00AD710B" w:rsidDel="00C121AF">
          <w:rPr>
            <w:rFonts w:ascii="Times New Roman" w:hAnsi="Times New Roman" w:cs="Times New Roman"/>
            <w:sz w:val="24"/>
            <w:szCs w:val="24"/>
          </w:rPr>
          <w:delText>result,</w:delText>
        </w:r>
        <w:r w:rsidDel="00C121AF">
          <w:rPr>
            <w:rFonts w:ascii="Times New Roman" w:hAnsi="Times New Roman" w:cs="Times New Roman"/>
            <w:sz w:val="24"/>
            <w:szCs w:val="24"/>
          </w:rPr>
          <w:delText xml:space="preserve"> </w:delText>
        </w:r>
        <w:r w:rsidRPr="00125CBB" w:rsidDel="00C121AF">
          <w:rPr>
            <w:rFonts w:ascii="Times New Roman" w:hAnsi="Times New Roman" w:cs="Times New Roman"/>
            <w:sz w:val="24"/>
            <w:szCs w:val="24"/>
          </w:rPr>
          <w:delText xml:space="preserve">some systems have removed trauma center activation for patients whose only positive </w:delText>
        </w:r>
        <w:r w:rsidR="001233E6" w:rsidDel="00C121AF">
          <w:rPr>
            <w:rFonts w:ascii="Times New Roman" w:hAnsi="Times New Roman" w:cs="Times New Roman"/>
            <w:sz w:val="24"/>
            <w:szCs w:val="24"/>
          </w:rPr>
          <w:delText>in Step 3:</w:delText>
        </w:r>
        <w:r w:rsidRPr="00125CBB" w:rsidDel="00C121AF">
          <w:rPr>
            <w:rFonts w:ascii="Times New Roman" w:hAnsi="Times New Roman" w:cs="Times New Roman"/>
            <w:sz w:val="24"/>
            <w:szCs w:val="24"/>
          </w:rPr>
          <w:delText xml:space="preserve"> </w:delText>
        </w:r>
        <w:r w:rsidR="00EE62AE" w:rsidDel="00C121AF">
          <w:rPr>
            <w:rFonts w:ascii="Times New Roman" w:hAnsi="Times New Roman" w:cs="Times New Roman"/>
            <w:sz w:val="24"/>
            <w:szCs w:val="24"/>
          </w:rPr>
          <w:delText>MOI</w:delText>
        </w:r>
        <w:r w:rsidR="00B64284" w:rsidDel="00C121AF">
          <w:rPr>
            <w:rFonts w:ascii="Times New Roman" w:hAnsi="Times New Roman" w:cs="Times New Roman"/>
            <w:sz w:val="24"/>
            <w:szCs w:val="24"/>
          </w:rPr>
          <w:delText xml:space="preserve"> </w:delText>
        </w:r>
        <w:r w:rsidR="008107FA"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Stuke&lt;/Author&gt;&lt;Year&gt;2013&lt;/Year&gt;&lt;RecNum&gt;445&lt;/RecNum&gt;&lt;DisplayText&gt;(Stuke et al., 2013)&lt;/DisplayText&gt;&lt;record&gt;&lt;rec-number&gt;445&lt;/rec-number&gt;&lt;foreign-keys&gt;&lt;key app="EN" db-id="vva290s5xpxtzlewxs9v2tsisravxtdsxses" timestamp="1643650190"&gt;445&lt;/key&gt;&lt;/foreign-keys&gt;&lt;ref-type name="Journal Article"&gt;17&lt;/ref-type&gt;&lt;contributors&gt;&lt;authors&gt;&lt;author&gt;Stuke, L. E.&lt;/author&gt;&lt;author&gt;Duchesne, J. C.&lt;/author&gt;&lt;author&gt;Hunt, J. P.&lt;/author&gt;&lt;author&gt;Marr, A. B.&lt;/author&gt;&lt;author&gt;Meade, P. C.&lt;/author&gt;&lt;author&gt;McSwain, N. E.&lt;/author&gt;&lt;/authors&gt;&lt;/contributors&gt;&lt;auth-address&gt;Department of Surgery, Louisiana State University School of Medicine, New Orleans, Louisiana, USA.&lt;/auth-address&gt;&lt;titles&gt;&lt;title&gt;Mechanism of injury is not a predictor of trauma center admission&lt;/title&gt;&lt;secondary-title&gt;Am Surg&lt;/secondary-title&gt;&lt;/titles&gt;&lt;periodical&gt;&lt;full-title&gt;Am Surg&lt;/full-title&gt;&lt;/periodical&gt;&lt;pages&gt;1149-53&lt;/pages&gt;&lt;volume&gt;79&lt;/volume&gt;&lt;number&gt;11&lt;/number&gt;&lt;edition&gt;2013/10/30&lt;/edition&gt;&lt;keywords&gt;&lt;keyword&gt;Adult&lt;/keyword&gt;&lt;keyword&gt;Clinical Protocols&lt;/keyword&gt;&lt;keyword&gt;Decision Trees&lt;/keyword&gt;&lt;keyword&gt;Female&lt;/keyword&gt;&lt;keyword&gt;Glasgow Coma Scale&lt;/keyword&gt;&lt;keyword&gt;*Hospitalization&lt;/keyword&gt;&lt;keyword&gt;Humans&lt;/keyword&gt;&lt;keyword&gt;Injury Severity Score&lt;/keyword&gt;&lt;keyword&gt;Male&lt;/keyword&gt;&lt;keyword&gt;Retrospective Studies&lt;/keyword&gt;&lt;keyword&gt;*Trauma Centers&lt;/keyword&gt;&lt;keyword&gt;Triage/*organization &amp;amp; administration&lt;/keyword&gt;&lt;keyword&gt;Wounds and Injuries/*etiology/mortality/therapy&lt;/keyword&gt;&lt;/keywords&gt;&lt;dates&gt;&lt;year&gt;2013&lt;/year&gt;&lt;pub-dates&gt;&lt;date&gt;Nov&lt;/date&gt;&lt;/pub-dates&gt;&lt;/dates&gt;&lt;isbn&gt;0003-1348&lt;/isbn&gt;&lt;accession-num&gt;24165248&lt;/accession-num&gt;&lt;urls&gt;&lt;/urls&gt;&lt;remote-database-provider&gt;NLM&lt;/remote-database-provider&gt;&lt;language&gt;eng&lt;/language&gt;&lt;/record&gt;&lt;/Cite&gt;&lt;/EndNote&gt;</w:delInstrText>
        </w:r>
        <w:r w:rsidR="008107F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Stuke et al., 2013)</w:delText>
        </w:r>
        <w:r w:rsidR="008107FA" w:rsidDel="00C121AF">
          <w:rPr>
            <w:rFonts w:ascii="Times New Roman" w:hAnsi="Times New Roman" w:cs="Times New Roman"/>
            <w:sz w:val="24"/>
            <w:szCs w:val="24"/>
          </w:rPr>
          <w:fldChar w:fldCharType="end"/>
        </w:r>
        <w:r w:rsidR="00B64284" w:rsidDel="00C121AF">
          <w:rPr>
            <w:rFonts w:ascii="Times New Roman" w:hAnsi="Times New Roman" w:cs="Times New Roman"/>
            <w:sz w:val="24"/>
            <w:szCs w:val="24"/>
          </w:rPr>
          <w:delText>,</w:delText>
        </w:r>
        <w:r w:rsidRPr="231E98E8" w:rsidDel="00C121AF">
          <w:rPr>
            <w:rFonts w:ascii="Times New Roman" w:hAnsi="Times New Roman" w:cs="Times New Roman"/>
            <w:sz w:val="24"/>
            <w:szCs w:val="24"/>
          </w:rPr>
          <w:delText xml:space="preserve"> </w:delText>
        </w:r>
        <w:r w:rsidRPr="008107FA" w:rsidDel="00C121AF">
          <w:rPr>
            <w:rFonts w:ascii="Times New Roman" w:hAnsi="Times New Roman" w:cs="Times New Roman"/>
            <w:sz w:val="24"/>
            <w:szCs w:val="24"/>
          </w:rPr>
          <w:delText>and proposed revisions in the trauma triage guidelines have added the need for prolonged extrication to auto crash criteria</w:delText>
        </w:r>
        <w:r w:rsidR="00B64284" w:rsidDel="00C121AF">
          <w:rPr>
            <w:rFonts w:ascii="Times New Roman" w:hAnsi="Times New Roman" w:cs="Times New Roman"/>
            <w:sz w:val="24"/>
            <w:szCs w:val="24"/>
          </w:rPr>
          <w:delText xml:space="preserve"> </w:delText>
        </w:r>
        <w:r w:rsidR="008107FA"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8107FA"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ewgard CD, 2022)</w:delText>
        </w:r>
        <w:r w:rsidR="008107FA" w:rsidDel="00C121AF">
          <w:rPr>
            <w:rFonts w:ascii="Times New Roman" w:hAnsi="Times New Roman" w:cs="Times New Roman"/>
            <w:sz w:val="24"/>
            <w:szCs w:val="24"/>
          </w:rPr>
          <w:fldChar w:fldCharType="end"/>
        </w:r>
        <w:r w:rsidR="00B64284" w:rsidDel="00C121AF">
          <w:rPr>
            <w:rFonts w:ascii="Times New Roman" w:hAnsi="Times New Roman" w:cs="Times New Roman"/>
            <w:sz w:val="24"/>
            <w:szCs w:val="24"/>
          </w:rPr>
          <w:delText>.</w:delText>
        </w:r>
        <w:r w:rsidRPr="231E98E8" w:rsidDel="00C121AF">
          <w:rPr>
            <w:rFonts w:ascii="Times New Roman" w:hAnsi="Times New Roman" w:cs="Times New Roman"/>
            <w:sz w:val="24"/>
            <w:szCs w:val="24"/>
          </w:rPr>
          <w:delText xml:space="preserve"> The fact that 99.9% of </w:delText>
        </w:r>
        <w:r w:rsidR="00AD710B" w:rsidRPr="231E98E8" w:rsidDel="00C121AF">
          <w:rPr>
            <w:rFonts w:ascii="Times New Roman" w:hAnsi="Times New Roman" w:cs="Times New Roman"/>
            <w:sz w:val="24"/>
            <w:szCs w:val="24"/>
          </w:rPr>
          <w:delText>MOI</w:delText>
        </w:r>
        <w:r w:rsidRPr="231E98E8" w:rsidDel="00C121AF">
          <w:rPr>
            <w:rFonts w:ascii="Times New Roman" w:hAnsi="Times New Roman" w:cs="Times New Roman"/>
            <w:sz w:val="24"/>
            <w:szCs w:val="24"/>
          </w:rPr>
          <w:delText xml:space="preserve"> only patients </w:delText>
        </w:r>
        <w:r w:rsidR="00AD710B" w:rsidRPr="231E98E8" w:rsidDel="00C121AF">
          <w:rPr>
            <w:rFonts w:ascii="Times New Roman" w:hAnsi="Times New Roman" w:cs="Times New Roman"/>
            <w:sz w:val="24"/>
            <w:szCs w:val="24"/>
          </w:rPr>
          <w:delText xml:space="preserve">in this study </w:delText>
        </w:r>
        <w:r w:rsidRPr="231E98E8" w:rsidDel="00C121AF">
          <w:rPr>
            <w:rFonts w:ascii="Times New Roman" w:hAnsi="Times New Roman" w:cs="Times New Roman"/>
            <w:sz w:val="24"/>
            <w:szCs w:val="24"/>
          </w:rPr>
          <w:delText xml:space="preserve">survived (only one patient death) </w:delText>
        </w:r>
        <w:r w:rsidRPr="008107FA" w:rsidDel="00C121AF">
          <w:rPr>
            <w:rFonts w:ascii="Times New Roman" w:hAnsi="Times New Roman" w:cs="Times New Roman"/>
            <w:sz w:val="24"/>
            <w:szCs w:val="24"/>
          </w:rPr>
          <w:delText>supports proposed changes to the trauma triage criteria that recommend transport to a locally available (not necessarily highest level) trauma center for patients whose only risk is MOI</w:delText>
        </w:r>
        <w:r w:rsidR="002557FE" w:rsidDel="00C121AF">
          <w:rPr>
            <w:rFonts w:ascii="Times New Roman" w:hAnsi="Times New Roman" w:cs="Times New Roman"/>
            <w:sz w:val="24"/>
            <w:szCs w:val="24"/>
          </w:rPr>
          <w:delText xml:space="preserve"> </w:delText>
        </w:r>
        <w:r w:rsidR="008107FA" w:rsidDel="00C121AF">
          <w:rPr>
            <w:rFonts w:ascii="Times New Roman" w:hAnsi="Times New Roman" w:cs="Times New Roman"/>
            <w:sz w:val="24"/>
            <w:szCs w:val="24"/>
          </w:rPr>
          <w:fldChar w:fldCharType="begin"/>
        </w:r>
        <w:r w:rsidR="00FE2DFF" w:rsidDel="00C121AF">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8107FA" w:rsidDel="00C121AF">
          <w:rPr>
            <w:rFonts w:ascii="Times New Roman" w:hAnsi="Times New Roman" w:cs="Times New Roman"/>
            <w:sz w:val="24"/>
            <w:szCs w:val="24"/>
          </w:rPr>
          <w:fldChar w:fldCharType="separate"/>
        </w:r>
        <w:r w:rsidR="00FE2DFF" w:rsidDel="00C121AF">
          <w:rPr>
            <w:rFonts w:ascii="Times New Roman" w:hAnsi="Times New Roman" w:cs="Times New Roman"/>
            <w:noProof/>
            <w:sz w:val="24"/>
            <w:szCs w:val="24"/>
          </w:rPr>
          <w:delText>(Newgard CD, 2022)</w:delText>
        </w:r>
        <w:r w:rsidR="008107FA" w:rsidDel="00C121AF">
          <w:rPr>
            <w:rFonts w:ascii="Times New Roman" w:hAnsi="Times New Roman" w:cs="Times New Roman"/>
            <w:sz w:val="24"/>
            <w:szCs w:val="24"/>
          </w:rPr>
          <w:fldChar w:fldCharType="end"/>
        </w:r>
        <w:r w:rsidR="002557FE" w:rsidDel="00C121AF">
          <w:rPr>
            <w:rFonts w:ascii="Times New Roman" w:hAnsi="Times New Roman" w:cs="Times New Roman"/>
            <w:sz w:val="24"/>
            <w:szCs w:val="24"/>
          </w:rPr>
          <w:delText>.</w:delText>
        </w:r>
        <w:r w:rsidRPr="231E98E8" w:rsidDel="00C121AF">
          <w:rPr>
            <w:rFonts w:ascii="Times New Roman" w:hAnsi="Times New Roman" w:cs="Times New Roman"/>
            <w:sz w:val="24"/>
            <w:szCs w:val="24"/>
          </w:rPr>
          <w:delText xml:space="preserve"> This may have significant impact </w:delText>
        </w:r>
        <w:r w:rsidR="00FA2C83" w:rsidDel="00C121AF">
          <w:rPr>
            <w:rFonts w:ascii="Times New Roman" w:hAnsi="Times New Roman" w:cs="Times New Roman"/>
            <w:sz w:val="24"/>
            <w:szCs w:val="24"/>
          </w:rPr>
          <w:delText>on</w:delText>
        </w:r>
        <w:r w:rsidR="00FA2C83" w:rsidRPr="231E98E8" w:rsidDel="00C121AF">
          <w:rPr>
            <w:rFonts w:ascii="Times New Roman" w:hAnsi="Times New Roman" w:cs="Times New Roman"/>
            <w:sz w:val="24"/>
            <w:szCs w:val="24"/>
          </w:rPr>
          <w:delText xml:space="preserve"> </w:delText>
        </w:r>
        <w:r w:rsidRPr="231E98E8" w:rsidDel="00C121AF">
          <w:rPr>
            <w:rFonts w:ascii="Times New Roman" w:hAnsi="Times New Roman" w:cs="Times New Roman"/>
            <w:sz w:val="24"/>
            <w:szCs w:val="24"/>
          </w:rPr>
          <w:delText>patients and EMS providers in rural areas.</w:delText>
        </w:r>
      </w:del>
    </w:p>
    <w:p w14:paraId="6994E84D" w14:textId="6A622A25" w:rsidR="00F967C3" w:rsidDel="00C121AF" w:rsidRDefault="00125CBB" w:rsidP="00306C25">
      <w:pPr>
        <w:spacing w:line="480" w:lineRule="auto"/>
        <w:ind w:firstLine="720"/>
        <w:rPr>
          <w:del w:id="100" w:author="Umesh Singh1" w:date="2022-10-29T08:55:00Z"/>
          <w:rFonts w:ascii="Times New Roman" w:hAnsi="Times New Roman" w:cs="Times New Roman"/>
          <w:sz w:val="24"/>
          <w:szCs w:val="24"/>
        </w:rPr>
      </w:pPr>
      <w:del w:id="101" w:author="Umesh Singh1" w:date="2022-10-29T08:55:00Z">
        <w:r w:rsidRPr="00125CBB" w:rsidDel="00C121AF">
          <w:rPr>
            <w:rFonts w:ascii="Times New Roman" w:hAnsi="Times New Roman" w:cs="Times New Roman"/>
            <w:sz w:val="24"/>
            <w:szCs w:val="24"/>
          </w:rPr>
          <w:delText xml:space="preserve">Special </w:delText>
        </w:r>
        <w:r w:rsidR="006C5653" w:rsidDel="00C121AF">
          <w:rPr>
            <w:rFonts w:ascii="Times New Roman" w:hAnsi="Times New Roman" w:cs="Times New Roman"/>
            <w:sz w:val="24"/>
            <w:szCs w:val="24"/>
          </w:rPr>
          <w:delText>C</w:delText>
        </w:r>
        <w:r w:rsidRPr="00125CBB" w:rsidDel="00C121AF">
          <w:rPr>
            <w:rFonts w:ascii="Times New Roman" w:hAnsi="Times New Roman" w:cs="Times New Roman"/>
            <w:sz w:val="24"/>
            <w:szCs w:val="24"/>
          </w:rPr>
          <w:delText xml:space="preserve">onsiderations </w:delText>
        </w:r>
        <w:r w:rsidR="00651457" w:rsidDel="00C121AF">
          <w:rPr>
            <w:rFonts w:ascii="Times New Roman" w:hAnsi="Times New Roman" w:cs="Times New Roman"/>
            <w:sz w:val="24"/>
            <w:szCs w:val="24"/>
          </w:rPr>
          <w:delText xml:space="preserve">(Step 4) </w:delText>
        </w:r>
        <w:r w:rsidRPr="00125CBB" w:rsidDel="00C121AF">
          <w:rPr>
            <w:rFonts w:ascii="Times New Roman" w:hAnsi="Times New Roman" w:cs="Times New Roman"/>
            <w:sz w:val="24"/>
            <w:szCs w:val="24"/>
          </w:rPr>
          <w:delText>also demonstrated relationships with hospital admission and mortality comparable to other studies</w:delText>
        </w:r>
        <w:r w:rsidR="009F0504" w:rsidDel="00C121AF">
          <w:rPr>
            <w:rFonts w:ascii="Times New Roman" w:hAnsi="Times New Roman" w:cs="Times New Roman"/>
            <w:sz w:val="24"/>
            <w:szCs w:val="24"/>
          </w:rPr>
          <w:delText xml:space="preserve">. </w:delText>
        </w:r>
        <w:r w:rsidRPr="00125CBB" w:rsidDel="00C121AF">
          <w:rPr>
            <w:rFonts w:ascii="Times New Roman" w:hAnsi="Times New Roman" w:cs="Times New Roman"/>
            <w:sz w:val="24"/>
            <w:szCs w:val="24"/>
          </w:rPr>
          <w:delText xml:space="preserve">As </w:delText>
        </w:r>
        <w:r w:rsidR="00DD4C44" w:rsidDel="00C121AF">
          <w:rPr>
            <w:rFonts w:ascii="Times New Roman" w:hAnsi="Times New Roman" w:cs="Times New Roman"/>
            <w:sz w:val="24"/>
            <w:szCs w:val="24"/>
          </w:rPr>
          <w:delText xml:space="preserve">previously </w:delText>
        </w:r>
        <w:r w:rsidRPr="00125CBB" w:rsidDel="00C121AF">
          <w:rPr>
            <w:rFonts w:ascii="Times New Roman" w:hAnsi="Times New Roman" w:cs="Times New Roman"/>
            <w:sz w:val="24"/>
            <w:szCs w:val="24"/>
          </w:rPr>
          <w:delText>described</w:delText>
        </w:r>
        <w:r w:rsidR="002557FE" w:rsidDel="00C121AF">
          <w:rPr>
            <w:rFonts w:ascii="Times New Roman" w:hAnsi="Times New Roman" w:cs="Times New Roman"/>
            <w:sz w:val="24"/>
            <w:szCs w:val="24"/>
          </w:rPr>
          <w:delText xml:space="preserve"> </w:delText>
        </w:r>
        <w:r w:rsidR="00500AF1" w:rsidDel="00C121AF">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500AF1" w:rsidDel="00C121AF">
          <w:rPr>
            <w:rFonts w:ascii="Times New Roman" w:hAnsi="Times New Roman" w:cs="Times New Roman"/>
            <w:sz w:val="24"/>
            <w:szCs w:val="24"/>
          </w:rPr>
        </w:r>
        <w:r w:rsidR="00500AF1"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ewgard et al., 2012)</w:delText>
        </w:r>
        <w:r w:rsidR="00500AF1" w:rsidDel="00C121AF">
          <w:rPr>
            <w:rFonts w:ascii="Times New Roman" w:hAnsi="Times New Roman" w:cs="Times New Roman"/>
            <w:sz w:val="24"/>
            <w:szCs w:val="24"/>
          </w:rPr>
          <w:fldChar w:fldCharType="end"/>
        </w:r>
        <w:r w:rsidR="002557FE" w:rsidDel="00C121AF">
          <w:rPr>
            <w:rFonts w:ascii="Times New Roman" w:hAnsi="Times New Roman" w:cs="Times New Roman"/>
            <w:sz w:val="24"/>
            <w:szCs w:val="24"/>
          </w:rPr>
          <w:delText>,</w:delText>
        </w:r>
        <w:r w:rsidRPr="00125CBB" w:rsidDel="00C121AF">
          <w:rPr>
            <w:rFonts w:ascii="Times New Roman" w:hAnsi="Times New Roman" w:cs="Times New Roman"/>
            <w:sz w:val="24"/>
            <w:szCs w:val="24"/>
          </w:rPr>
          <w:delText xml:space="preserve"> </w:delText>
        </w:r>
        <w:r w:rsidR="00DD4C44" w:rsidDel="00C121AF">
          <w:rPr>
            <w:rFonts w:ascii="Times New Roman" w:hAnsi="Times New Roman" w:cs="Times New Roman"/>
            <w:sz w:val="24"/>
            <w:szCs w:val="24"/>
          </w:rPr>
          <w:delText xml:space="preserve">Step 4 was positive </w:delText>
        </w:r>
        <w:r w:rsidRPr="00125CBB" w:rsidDel="00C121AF">
          <w:rPr>
            <w:rFonts w:ascii="Times New Roman" w:hAnsi="Times New Roman" w:cs="Times New Roman"/>
            <w:sz w:val="24"/>
            <w:szCs w:val="24"/>
          </w:rPr>
          <w:delText xml:space="preserve">in a large majority </w:delText>
        </w:r>
        <w:r w:rsidR="00611E6E" w:rsidDel="00C121AF">
          <w:rPr>
            <w:rFonts w:ascii="Times New Roman" w:hAnsi="Times New Roman" w:cs="Times New Roman"/>
            <w:sz w:val="24"/>
            <w:szCs w:val="24"/>
          </w:rPr>
          <w:delText>(</w:delText>
        </w:r>
        <w:r w:rsidR="00C70A9D" w:rsidDel="00C121AF">
          <w:rPr>
            <w:rFonts w:ascii="Times New Roman" w:hAnsi="Times New Roman" w:cs="Times New Roman"/>
            <w:sz w:val="24"/>
            <w:szCs w:val="24"/>
          </w:rPr>
          <w:delText xml:space="preserve">78%) </w:delText>
        </w:r>
        <w:r w:rsidRPr="00125CBB" w:rsidDel="00C121AF">
          <w:rPr>
            <w:rFonts w:ascii="Times New Roman" w:hAnsi="Times New Roman" w:cs="Times New Roman"/>
            <w:sz w:val="24"/>
            <w:szCs w:val="24"/>
          </w:rPr>
          <w:delText xml:space="preserve">of the patients who met </w:delText>
        </w:r>
        <w:r w:rsidR="00057257" w:rsidDel="00C121AF">
          <w:rPr>
            <w:rFonts w:ascii="Times New Roman" w:hAnsi="Times New Roman" w:cs="Times New Roman"/>
            <w:sz w:val="24"/>
            <w:szCs w:val="24"/>
          </w:rPr>
          <w:delText>CDC Gui</w:delText>
        </w:r>
        <w:r w:rsidR="000720A5" w:rsidDel="00C121AF">
          <w:rPr>
            <w:rFonts w:ascii="Times New Roman" w:hAnsi="Times New Roman" w:cs="Times New Roman"/>
            <w:sz w:val="24"/>
            <w:szCs w:val="24"/>
          </w:rPr>
          <w:delText>delines</w:delText>
        </w:r>
        <w:r w:rsidRPr="00125CBB" w:rsidDel="00C121AF">
          <w:rPr>
            <w:rFonts w:ascii="Times New Roman" w:hAnsi="Times New Roman" w:cs="Times New Roman"/>
            <w:sz w:val="24"/>
            <w:szCs w:val="24"/>
          </w:rPr>
          <w:delText xml:space="preserve"> criteria in </w:delText>
        </w:r>
        <w:r w:rsidR="00BE0010" w:rsidDel="00C121AF">
          <w:rPr>
            <w:rFonts w:ascii="Times New Roman" w:hAnsi="Times New Roman" w:cs="Times New Roman"/>
            <w:sz w:val="24"/>
            <w:szCs w:val="24"/>
          </w:rPr>
          <w:delText>this</w:delText>
        </w:r>
        <w:r w:rsidRPr="00125CBB" w:rsidDel="00C121AF">
          <w:rPr>
            <w:rFonts w:ascii="Times New Roman" w:hAnsi="Times New Roman" w:cs="Times New Roman"/>
            <w:sz w:val="24"/>
            <w:szCs w:val="24"/>
          </w:rPr>
          <w:delText xml:space="preserve"> study. </w:delText>
        </w:r>
        <w:r w:rsidR="00606D84" w:rsidDel="00C121AF">
          <w:rPr>
            <w:rFonts w:ascii="Times New Roman" w:hAnsi="Times New Roman" w:cs="Times New Roman"/>
            <w:sz w:val="24"/>
            <w:szCs w:val="24"/>
          </w:rPr>
          <w:delText xml:space="preserve">Age </w:delText>
        </w:r>
        <w:r w:rsidR="00606D84" w:rsidRPr="00090C19" w:rsidDel="00C121AF">
          <w:rPr>
            <w:rFonts w:ascii="Times New Roman" w:hAnsi="Times New Roman" w:cs="Times New Roman"/>
            <w:sz w:val="24"/>
            <w:szCs w:val="24"/>
            <w:u w:val="single"/>
          </w:rPr>
          <w:delText>&gt;</w:delText>
        </w:r>
        <w:r w:rsidR="00606D84" w:rsidDel="00C121AF">
          <w:rPr>
            <w:rFonts w:ascii="Times New Roman" w:hAnsi="Times New Roman" w:cs="Times New Roman"/>
            <w:sz w:val="24"/>
            <w:szCs w:val="24"/>
          </w:rPr>
          <w:delText xml:space="preserve"> 55 </w:delText>
        </w:r>
        <w:r w:rsidR="00B759A5" w:rsidDel="00C121AF">
          <w:rPr>
            <w:rFonts w:ascii="Times New Roman" w:hAnsi="Times New Roman" w:cs="Times New Roman"/>
            <w:sz w:val="24"/>
            <w:szCs w:val="24"/>
          </w:rPr>
          <w:delText>is one of the elements of Step</w:delText>
        </w:r>
        <w:r w:rsidR="003A1503" w:rsidDel="00C121AF">
          <w:rPr>
            <w:rFonts w:ascii="Times New Roman" w:hAnsi="Times New Roman" w:cs="Times New Roman"/>
            <w:sz w:val="24"/>
            <w:szCs w:val="24"/>
          </w:rPr>
          <w:delText xml:space="preserve"> 4 and </w:delText>
        </w:r>
        <w:r w:rsidR="00E61089" w:rsidDel="00C121AF">
          <w:rPr>
            <w:rFonts w:ascii="Times New Roman" w:hAnsi="Times New Roman" w:cs="Times New Roman"/>
            <w:sz w:val="24"/>
            <w:szCs w:val="24"/>
          </w:rPr>
          <w:delText xml:space="preserve">has been described </w:delText>
        </w:r>
        <w:r w:rsidR="00500AF1" w:rsidDel="00C121AF">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500AF1" w:rsidDel="00C121AF">
          <w:rPr>
            <w:rFonts w:ascii="Times New Roman" w:hAnsi="Times New Roman" w:cs="Times New Roman"/>
            <w:sz w:val="24"/>
            <w:szCs w:val="24"/>
          </w:rPr>
        </w:r>
        <w:r w:rsidR="00500AF1"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akamura et al., 2012)</w:delText>
        </w:r>
        <w:r w:rsidR="00500AF1" w:rsidDel="00C121AF">
          <w:rPr>
            <w:rFonts w:ascii="Times New Roman" w:hAnsi="Times New Roman" w:cs="Times New Roman"/>
            <w:sz w:val="24"/>
            <w:szCs w:val="24"/>
          </w:rPr>
          <w:fldChar w:fldCharType="end"/>
        </w:r>
        <w:r w:rsidR="00500AF1" w:rsidDel="00C121AF">
          <w:rPr>
            <w:rFonts w:ascii="Times New Roman" w:hAnsi="Times New Roman" w:cs="Times New Roman"/>
            <w:sz w:val="24"/>
            <w:szCs w:val="24"/>
          </w:rPr>
          <w:delText xml:space="preserve"> </w:delText>
        </w:r>
        <w:r w:rsidR="00E61089" w:rsidDel="00C121AF">
          <w:rPr>
            <w:rFonts w:ascii="Times New Roman" w:hAnsi="Times New Roman" w:cs="Times New Roman"/>
            <w:sz w:val="24"/>
            <w:szCs w:val="24"/>
          </w:rPr>
          <w:delText xml:space="preserve">as a driver of </w:delText>
        </w:r>
        <w:r w:rsidR="009A2D3F" w:rsidDel="00C121AF">
          <w:rPr>
            <w:rFonts w:ascii="Times New Roman" w:hAnsi="Times New Roman" w:cs="Times New Roman"/>
            <w:sz w:val="24"/>
            <w:szCs w:val="24"/>
          </w:rPr>
          <w:delText>the high utilization of the Special Considerations step.</w:delText>
        </w:r>
        <w:r w:rsidR="00521451" w:rsidDel="00C121AF">
          <w:rPr>
            <w:rFonts w:ascii="Times New Roman" w:hAnsi="Times New Roman" w:cs="Times New Roman"/>
            <w:sz w:val="24"/>
            <w:szCs w:val="24"/>
          </w:rPr>
          <w:delText xml:space="preserve"> </w:delText>
        </w:r>
        <w:r w:rsidR="00B329B9" w:rsidDel="00C121AF">
          <w:rPr>
            <w:rFonts w:ascii="Times New Roman" w:hAnsi="Times New Roman" w:cs="Times New Roman"/>
            <w:sz w:val="24"/>
            <w:szCs w:val="24"/>
          </w:rPr>
          <w:delText>While th</w:delText>
        </w:r>
        <w:r w:rsidR="00D93C48" w:rsidDel="00C121AF">
          <w:rPr>
            <w:rFonts w:ascii="Times New Roman" w:hAnsi="Times New Roman" w:cs="Times New Roman"/>
            <w:sz w:val="24"/>
            <w:szCs w:val="24"/>
          </w:rPr>
          <w:delText xml:space="preserve">is age group </w:delText>
        </w:r>
        <w:r w:rsidR="00E37536" w:rsidDel="00C121AF">
          <w:rPr>
            <w:rFonts w:ascii="Times New Roman" w:hAnsi="Times New Roman" w:cs="Times New Roman"/>
            <w:sz w:val="24"/>
            <w:szCs w:val="24"/>
          </w:rPr>
          <w:delText xml:space="preserve">comprised </w:delText>
        </w:r>
        <w:r w:rsidR="002E0B52" w:rsidDel="00C121AF">
          <w:rPr>
            <w:rFonts w:ascii="Times New Roman" w:hAnsi="Times New Roman" w:cs="Times New Roman"/>
            <w:sz w:val="24"/>
            <w:szCs w:val="24"/>
          </w:rPr>
          <w:delText>53%</w:delText>
        </w:r>
        <w:r w:rsidR="00B329B9" w:rsidDel="00C121AF">
          <w:rPr>
            <w:rFonts w:ascii="Times New Roman" w:hAnsi="Times New Roman" w:cs="Times New Roman"/>
            <w:sz w:val="24"/>
            <w:szCs w:val="24"/>
          </w:rPr>
          <w:delText xml:space="preserve"> of the study sample,</w:delText>
        </w:r>
        <w:r w:rsidR="0009360F" w:rsidDel="00C121AF">
          <w:rPr>
            <w:rFonts w:ascii="Times New Roman" w:hAnsi="Times New Roman" w:cs="Times New Roman"/>
            <w:sz w:val="24"/>
            <w:szCs w:val="24"/>
          </w:rPr>
          <w:delText xml:space="preserve"> </w:delText>
        </w:r>
        <w:r w:rsidR="00E37536" w:rsidDel="00C121AF">
          <w:rPr>
            <w:rFonts w:ascii="Times New Roman" w:hAnsi="Times New Roman" w:cs="Times New Roman"/>
            <w:sz w:val="24"/>
            <w:szCs w:val="24"/>
          </w:rPr>
          <w:delText xml:space="preserve">they </w:delText>
        </w:r>
        <w:r w:rsidR="00BD604C" w:rsidDel="00C121AF">
          <w:rPr>
            <w:rFonts w:ascii="Times New Roman" w:hAnsi="Times New Roman" w:cs="Times New Roman"/>
            <w:sz w:val="24"/>
            <w:szCs w:val="24"/>
          </w:rPr>
          <w:delText xml:space="preserve">made up 85% of </w:delText>
        </w:r>
        <w:r w:rsidR="00B4215E" w:rsidDel="00C121AF">
          <w:rPr>
            <w:rFonts w:ascii="Times New Roman" w:hAnsi="Times New Roman" w:cs="Times New Roman"/>
            <w:sz w:val="24"/>
            <w:szCs w:val="24"/>
          </w:rPr>
          <w:delText>those</w:delText>
        </w:r>
        <w:r w:rsidR="00BD604C" w:rsidDel="00C121AF">
          <w:rPr>
            <w:rFonts w:ascii="Times New Roman" w:hAnsi="Times New Roman" w:cs="Times New Roman"/>
            <w:sz w:val="24"/>
            <w:szCs w:val="24"/>
          </w:rPr>
          <w:delText xml:space="preserve"> who were positive for Step 4</w:delText>
        </w:r>
        <w:r w:rsidR="00F1619C" w:rsidDel="00C121AF">
          <w:rPr>
            <w:rFonts w:ascii="Times New Roman" w:hAnsi="Times New Roman" w:cs="Times New Roman"/>
            <w:sz w:val="24"/>
            <w:szCs w:val="24"/>
          </w:rPr>
          <w:delText>.</w:delText>
        </w:r>
        <w:r w:rsidR="00FB4184" w:rsidDel="00C121AF">
          <w:rPr>
            <w:rFonts w:ascii="Times New Roman" w:hAnsi="Times New Roman" w:cs="Times New Roman"/>
            <w:sz w:val="24"/>
            <w:szCs w:val="24"/>
          </w:rPr>
          <w:delText xml:space="preserve"> </w:delText>
        </w:r>
        <w:r w:rsidR="00D6705B" w:rsidDel="00C121AF">
          <w:rPr>
            <w:rFonts w:ascii="Times New Roman" w:hAnsi="Times New Roman" w:cs="Times New Roman"/>
            <w:sz w:val="24"/>
            <w:szCs w:val="24"/>
          </w:rPr>
          <w:delText xml:space="preserve">However, </w:delText>
        </w:r>
        <w:r w:rsidR="007A55AD" w:rsidDel="00C121AF">
          <w:rPr>
            <w:rFonts w:ascii="Times New Roman" w:hAnsi="Times New Roman" w:cs="Times New Roman"/>
            <w:sz w:val="24"/>
            <w:szCs w:val="24"/>
          </w:rPr>
          <w:delText xml:space="preserve">this result must be </w:delText>
        </w:r>
        <w:r w:rsidR="00F06F9D" w:rsidDel="00C121AF">
          <w:rPr>
            <w:rFonts w:ascii="Times New Roman" w:hAnsi="Times New Roman" w:cs="Times New Roman"/>
            <w:sz w:val="24"/>
            <w:szCs w:val="24"/>
          </w:rPr>
          <w:delText xml:space="preserve">tempered by the fact that </w:delText>
        </w:r>
        <w:r w:rsidR="0023746B" w:rsidDel="00C121AF">
          <w:rPr>
            <w:rFonts w:ascii="Times New Roman" w:hAnsi="Times New Roman" w:cs="Times New Roman"/>
            <w:sz w:val="24"/>
            <w:szCs w:val="24"/>
          </w:rPr>
          <w:delText xml:space="preserve">70% </w:delText>
        </w:r>
        <w:r w:rsidR="005867D7" w:rsidDel="00C121AF">
          <w:rPr>
            <w:rFonts w:ascii="Times New Roman" w:hAnsi="Times New Roman" w:cs="Times New Roman"/>
            <w:sz w:val="24"/>
            <w:szCs w:val="24"/>
          </w:rPr>
          <w:delText xml:space="preserve">of </w:delText>
        </w:r>
        <w:r w:rsidR="00326840" w:rsidDel="00C121AF">
          <w:rPr>
            <w:rFonts w:ascii="Times New Roman" w:hAnsi="Times New Roman" w:cs="Times New Roman"/>
            <w:sz w:val="24"/>
            <w:szCs w:val="24"/>
          </w:rPr>
          <w:delText xml:space="preserve">study </w:delText>
        </w:r>
        <w:r w:rsidR="005867D7" w:rsidDel="00C121AF">
          <w:rPr>
            <w:rFonts w:ascii="Times New Roman" w:hAnsi="Times New Roman" w:cs="Times New Roman"/>
            <w:sz w:val="24"/>
            <w:szCs w:val="24"/>
          </w:rPr>
          <w:delText xml:space="preserve">patients </w:delText>
        </w:r>
        <w:r w:rsidR="005867D7" w:rsidRPr="00090C19" w:rsidDel="00C121AF">
          <w:rPr>
            <w:rFonts w:ascii="Times New Roman" w:hAnsi="Times New Roman" w:cs="Times New Roman"/>
            <w:sz w:val="24"/>
            <w:szCs w:val="24"/>
            <w:u w:val="single"/>
          </w:rPr>
          <w:delText>&gt;</w:delText>
        </w:r>
        <w:r w:rsidR="005867D7" w:rsidDel="00C121AF">
          <w:rPr>
            <w:rFonts w:ascii="Times New Roman" w:hAnsi="Times New Roman" w:cs="Times New Roman"/>
            <w:sz w:val="24"/>
            <w:szCs w:val="24"/>
          </w:rPr>
          <w:delText xml:space="preserve"> 55 </w:delText>
        </w:r>
        <w:r w:rsidR="00D4701E" w:rsidDel="00C121AF">
          <w:rPr>
            <w:rFonts w:ascii="Times New Roman" w:hAnsi="Times New Roman" w:cs="Times New Roman"/>
            <w:sz w:val="24"/>
            <w:szCs w:val="24"/>
          </w:rPr>
          <w:delText xml:space="preserve">were </w:delText>
        </w:r>
        <w:r w:rsidR="00326840" w:rsidDel="00C121AF">
          <w:rPr>
            <w:rFonts w:ascii="Times New Roman" w:hAnsi="Times New Roman" w:cs="Times New Roman"/>
            <w:sz w:val="24"/>
            <w:szCs w:val="24"/>
          </w:rPr>
          <w:delText xml:space="preserve">not </w:delText>
        </w:r>
        <w:r w:rsidR="00EE62AE" w:rsidDel="00C121AF">
          <w:rPr>
            <w:rFonts w:ascii="Times New Roman" w:hAnsi="Times New Roman" w:cs="Times New Roman"/>
            <w:sz w:val="24"/>
            <w:szCs w:val="24"/>
          </w:rPr>
          <w:delText xml:space="preserve">reported </w:delText>
        </w:r>
        <w:r w:rsidR="00326840" w:rsidDel="00C121AF">
          <w:rPr>
            <w:rFonts w:ascii="Times New Roman" w:hAnsi="Times New Roman" w:cs="Times New Roman"/>
            <w:sz w:val="24"/>
            <w:szCs w:val="24"/>
          </w:rPr>
          <w:delText>positive for ANY step.</w:delText>
        </w:r>
      </w:del>
    </w:p>
    <w:p w14:paraId="1F2EE710" w14:textId="463319C2" w:rsidR="00177C3E" w:rsidDel="00C121AF" w:rsidRDefault="00ED0028" w:rsidP="00306C25">
      <w:pPr>
        <w:spacing w:line="480" w:lineRule="auto"/>
        <w:ind w:firstLine="720"/>
        <w:rPr>
          <w:del w:id="102" w:author="Umesh Singh1" w:date="2022-10-29T08:55:00Z"/>
          <w:rFonts w:ascii="Times New Roman" w:hAnsi="Times New Roman" w:cs="Times New Roman"/>
          <w:sz w:val="24"/>
          <w:szCs w:val="24"/>
        </w:rPr>
      </w:pPr>
      <w:del w:id="103" w:author="Umesh Singh1" w:date="2022-10-29T08:55:00Z">
        <w:r w:rsidDel="00C121AF">
          <w:rPr>
            <w:rFonts w:ascii="Times New Roman" w:hAnsi="Times New Roman" w:cs="Times New Roman"/>
            <w:sz w:val="24"/>
            <w:szCs w:val="24"/>
          </w:rPr>
          <w:delText xml:space="preserve">It appears that age may not have been the </w:delText>
        </w:r>
        <w:r w:rsidR="0018689B" w:rsidDel="00C121AF">
          <w:rPr>
            <w:rFonts w:ascii="Times New Roman" w:hAnsi="Times New Roman" w:cs="Times New Roman"/>
            <w:sz w:val="24"/>
            <w:szCs w:val="24"/>
          </w:rPr>
          <w:delText xml:space="preserve">sole contributor to a positive Step 4 score. </w:delText>
        </w:r>
        <w:r w:rsidR="00FA2C83" w:rsidDel="00C121AF">
          <w:rPr>
            <w:rFonts w:ascii="Times New Roman" w:hAnsi="Times New Roman" w:cs="Times New Roman"/>
            <w:sz w:val="24"/>
            <w:szCs w:val="24"/>
          </w:rPr>
          <w:delText>Multiple authors have described the undertriage of older trauma patient</w:delText>
        </w:r>
        <w:r w:rsidR="0018689B" w:rsidDel="00C121AF">
          <w:rPr>
            <w:rFonts w:ascii="Times New Roman" w:hAnsi="Times New Roman" w:cs="Times New Roman"/>
            <w:sz w:val="24"/>
            <w:szCs w:val="24"/>
          </w:rPr>
          <w:delText>s</w:delText>
        </w:r>
        <w:r w:rsidR="002557FE" w:rsidDel="00C121AF">
          <w:rPr>
            <w:rFonts w:ascii="Times New Roman" w:hAnsi="Times New Roman" w:cs="Times New Roman"/>
            <w:sz w:val="24"/>
            <w:szCs w:val="24"/>
          </w:rPr>
          <w:delText xml:space="preserve"> </w:delText>
        </w:r>
        <w:r w:rsidR="00FF624F" w:rsidDel="00C121AF">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OyBNb3JyaXMgZXQgYWwuLCAyMDIxOyBOZXdnYXJkLCBIb2xtZXMsIGV0IGFsLiwgMjAxNik8L0Rp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</w:fldData>
          </w:fldChar>
        </w:r>
        <w:r w:rsidR="006747E2" w:rsidDel="00C121AF">
          <w:rPr>
            <w:rFonts w:ascii="Times New Roman" w:hAnsi="Times New Roman" w:cs="Times New Roman"/>
            <w:sz w:val="24"/>
            <w:szCs w:val="24"/>
          </w:rPr>
          <w:delInstrText xml:space="preserve"> ADDIN EN.CITE </w:delInstrText>
        </w:r>
        <w:r w:rsidR="006747E2" w:rsidDel="00C121AF">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OyBNb3JyaXMgZXQgYWwuLCAyMDIxOyBOZXdnYXJkLCBIb2xtZXMsIGV0IGFsLiwgMjAxNik8L0Rp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</w:fldData>
          </w:fldChar>
        </w:r>
        <w:r w:rsidR="006747E2" w:rsidDel="00C121AF">
          <w:rPr>
            <w:rFonts w:ascii="Times New Roman" w:hAnsi="Times New Roman" w:cs="Times New Roman"/>
            <w:sz w:val="24"/>
            <w:szCs w:val="24"/>
          </w:rPr>
          <w:delInstrText xml:space="preserve"> ADDIN EN.CITE.DATA </w:delInstrText>
        </w:r>
        <w:r w:rsidR="006747E2" w:rsidDel="00C121AF">
          <w:rPr>
            <w:rFonts w:ascii="Times New Roman" w:hAnsi="Times New Roman" w:cs="Times New Roman"/>
            <w:sz w:val="24"/>
            <w:szCs w:val="24"/>
          </w:rPr>
        </w:r>
        <w:r w:rsidR="006747E2" w:rsidDel="00C121AF">
          <w:rPr>
            <w:rFonts w:ascii="Times New Roman" w:hAnsi="Times New Roman" w:cs="Times New Roman"/>
            <w:sz w:val="24"/>
            <w:szCs w:val="24"/>
          </w:rPr>
          <w:fldChar w:fldCharType="end"/>
        </w:r>
        <w:r w:rsidR="00FF624F" w:rsidDel="00C121AF">
          <w:rPr>
            <w:rFonts w:ascii="Times New Roman" w:hAnsi="Times New Roman" w:cs="Times New Roman"/>
            <w:sz w:val="24"/>
            <w:szCs w:val="24"/>
          </w:rPr>
        </w:r>
        <w:r w:rsidR="00FF624F" w:rsidDel="00C121AF">
          <w:rPr>
            <w:rFonts w:ascii="Times New Roman" w:hAnsi="Times New Roman" w:cs="Times New Roman"/>
            <w:sz w:val="24"/>
            <w:szCs w:val="24"/>
          </w:rPr>
          <w:fldChar w:fldCharType="separate"/>
        </w:r>
        <w:r w:rsidR="006747E2" w:rsidDel="00C121AF">
          <w:rPr>
            <w:rFonts w:ascii="Times New Roman" w:hAnsi="Times New Roman" w:cs="Times New Roman"/>
            <w:noProof/>
            <w:sz w:val="24"/>
            <w:szCs w:val="24"/>
          </w:rPr>
          <w:delText>(Doumouras et al., 2012; Morris et al., 2021; Newgard et al., 2016)</w:delText>
        </w:r>
        <w:r w:rsidR="00FF624F" w:rsidDel="00C121AF">
          <w:rPr>
            <w:rFonts w:ascii="Times New Roman" w:hAnsi="Times New Roman" w:cs="Times New Roman"/>
            <w:sz w:val="24"/>
            <w:szCs w:val="24"/>
          </w:rPr>
          <w:fldChar w:fldCharType="end"/>
        </w:r>
        <w:r w:rsidR="0018689B" w:rsidRPr="51D66D6D" w:rsidDel="00C121AF">
          <w:rPr>
            <w:rFonts w:ascii="Times New Roman" w:hAnsi="Times New Roman" w:cs="Times New Roman"/>
            <w:sz w:val="24"/>
            <w:szCs w:val="24"/>
          </w:rPr>
          <w:delText xml:space="preserve"> and a failure</w:delText>
        </w:r>
        <w:r w:rsidR="009A566A" w:rsidDel="00C121AF">
          <w:rPr>
            <w:rFonts w:ascii="Times New Roman" w:hAnsi="Times New Roman" w:cs="Times New Roman"/>
            <w:sz w:val="24"/>
            <w:szCs w:val="24"/>
          </w:rPr>
          <w:delText xml:space="preserve"> to </w:delText>
        </w:r>
        <w:r w:rsidR="0018689B" w:rsidRPr="51D66D6D" w:rsidDel="00C121AF">
          <w:rPr>
            <w:rFonts w:ascii="Times New Roman" w:hAnsi="Times New Roman" w:cs="Times New Roman"/>
            <w:sz w:val="24"/>
            <w:szCs w:val="24"/>
          </w:rPr>
          <w:delText xml:space="preserve">utilize the </w:delText>
        </w:r>
        <w:r w:rsidR="009A566A" w:rsidDel="00C121AF">
          <w:rPr>
            <w:rFonts w:ascii="Times New Roman" w:hAnsi="Times New Roman" w:cs="Times New Roman"/>
            <w:sz w:val="24"/>
            <w:szCs w:val="24"/>
          </w:rPr>
          <w:delText xml:space="preserve">age criteria in Step 4 </w:delText>
        </w:r>
        <w:r w:rsidR="0018689B" w:rsidRPr="51D66D6D" w:rsidDel="00C121AF">
          <w:rPr>
            <w:rFonts w:ascii="Times New Roman" w:hAnsi="Times New Roman" w:cs="Times New Roman"/>
            <w:sz w:val="24"/>
            <w:szCs w:val="24"/>
          </w:rPr>
          <w:delText xml:space="preserve">may contribute to this challenge. </w:delText>
        </w:r>
        <w:r w:rsidR="00EE7B62" w:rsidDel="00C121AF">
          <w:rPr>
            <w:rFonts w:ascii="Times New Roman" w:hAnsi="Times New Roman" w:cs="Times New Roman"/>
            <w:sz w:val="24"/>
            <w:szCs w:val="24"/>
          </w:rPr>
          <w:delText>It has been shown</w:delText>
        </w:r>
        <w:r w:rsidR="0018689B" w:rsidRPr="51D66D6D" w:rsidDel="00C121AF">
          <w:rPr>
            <w:rFonts w:ascii="Times New Roman" w:hAnsi="Times New Roman" w:cs="Times New Roman"/>
            <w:sz w:val="24"/>
            <w:szCs w:val="24"/>
          </w:rPr>
          <w:delText xml:space="preserve"> that mandatory use of the age criteria improved sensitivity</w:delText>
        </w:r>
        <w:r w:rsidR="00B930AD" w:rsidDel="00C121AF">
          <w:rPr>
            <w:rFonts w:ascii="Times New Roman" w:hAnsi="Times New Roman" w:cs="Times New Roman"/>
            <w:sz w:val="24"/>
            <w:szCs w:val="24"/>
          </w:rPr>
          <w:delText xml:space="preserve"> for older patients </w:delText>
        </w:r>
        <w:r w:rsidR="0018689B" w:rsidRPr="51D66D6D" w:rsidDel="00C121AF">
          <w:rPr>
            <w:rFonts w:ascii="Times New Roman" w:hAnsi="Times New Roman" w:cs="Times New Roman"/>
            <w:sz w:val="24"/>
            <w:szCs w:val="24"/>
          </w:rPr>
          <w:delText>but also resulted in lower specificity</w:delText>
        </w:r>
        <w:r w:rsidR="002557FE" w:rsidDel="00C121AF">
          <w:rPr>
            <w:rFonts w:ascii="Times New Roman" w:hAnsi="Times New Roman" w:cs="Times New Roman"/>
            <w:sz w:val="24"/>
            <w:szCs w:val="24"/>
          </w:rPr>
          <w:delText xml:space="preserve"> </w:delText>
        </w:r>
        <w:r w:rsidR="00FF624F" w:rsidDel="00C121AF">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FF624F" w:rsidDel="00C121AF">
          <w:rPr>
            <w:rFonts w:ascii="Times New Roman" w:hAnsi="Times New Roman" w:cs="Times New Roman"/>
            <w:sz w:val="24"/>
            <w:szCs w:val="24"/>
          </w:rPr>
        </w:r>
        <w:r w:rsidR="00FF624F"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Nakamura et al., 2012)</w:delText>
        </w:r>
        <w:r w:rsidR="00FF624F" w:rsidDel="00C121AF">
          <w:rPr>
            <w:rFonts w:ascii="Times New Roman" w:hAnsi="Times New Roman" w:cs="Times New Roman"/>
            <w:sz w:val="24"/>
            <w:szCs w:val="24"/>
          </w:rPr>
          <w:fldChar w:fldCharType="end"/>
        </w:r>
        <w:r w:rsidR="002557FE" w:rsidDel="00C121AF">
          <w:rPr>
            <w:rFonts w:ascii="Times New Roman" w:hAnsi="Times New Roman" w:cs="Times New Roman"/>
            <w:sz w:val="24"/>
            <w:szCs w:val="24"/>
          </w:rPr>
          <w:delText>.</w:delText>
        </w:r>
        <w:r w:rsidR="00125CBB" w:rsidRPr="00125CBB" w:rsidDel="00C121AF">
          <w:rPr>
            <w:rFonts w:ascii="Times New Roman" w:hAnsi="Times New Roman" w:cs="Times New Roman"/>
            <w:sz w:val="24"/>
            <w:szCs w:val="24"/>
          </w:rPr>
          <w:delText xml:space="preserve"> </w:delText>
        </w:r>
        <w:r w:rsidR="00F13242" w:rsidDel="00C121AF">
          <w:rPr>
            <w:rFonts w:ascii="Times New Roman" w:hAnsi="Times New Roman" w:cs="Times New Roman"/>
            <w:sz w:val="24"/>
            <w:szCs w:val="24"/>
          </w:rPr>
          <w:delText>The age criteria was also the most common element documented for those who met Step 4</w:delText>
        </w:r>
        <w:r w:rsidR="00125CBB" w:rsidRPr="00125CBB" w:rsidDel="00C121AF">
          <w:rPr>
            <w:rFonts w:ascii="Times New Roman" w:hAnsi="Times New Roman" w:cs="Times New Roman"/>
            <w:sz w:val="24"/>
            <w:szCs w:val="24"/>
          </w:rPr>
          <w:delText xml:space="preserve">, </w:delText>
        </w:r>
        <w:r w:rsidR="00F13242" w:rsidDel="00C121AF">
          <w:rPr>
            <w:rFonts w:ascii="Times New Roman" w:hAnsi="Times New Roman" w:cs="Times New Roman"/>
            <w:sz w:val="24"/>
            <w:szCs w:val="24"/>
          </w:rPr>
          <w:delText xml:space="preserve">in contrast to other work in which </w:delText>
        </w:r>
        <w:r w:rsidR="00125CBB" w:rsidRPr="00125CBB" w:rsidDel="00C121AF">
          <w:rPr>
            <w:rFonts w:ascii="Times New Roman" w:hAnsi="Times New Roman" w:cs="Times New Roman"/>
            <w:sz w:val="24"/>
            <w:szCs w:val="24"/>
          </w:rPr>
          <w:delText>EMS Provider Judgment</w:delText>
        </w:r>
        <w:r w:rsidR="005F46CE" w:rsidDel="00C121AF">
          <w:rPr>
            <w:rFonts w:ascii="Times New Roman" w:hAnsi="Times New Roman" w:cs="Times New Roman"/>
            <w:sz w:val="24"/>
            <w:szCs w:val="24"/>
          </w:rPr>
          <w:delText xml:space="preserve">- </w:delText>
        </w:r>
        <w:r w:rsidR="00C8472C" w:rsidDel="00C121AF">
          <w:rPr>
            <w:rFonts w:ascii="Times New Roman" w:hAnsi="Times New Roman" w:cs="Times New Roman"/>
            <w:sz w:val="24"/>
            <w:szCs w:val="24"/>
          </w:rPr>
          <w:delText xml:space="preserve">an element of the Step 4 criteria- </w:delText>
        </w:r>
        <w:r w:rsidR="00125CBB" w:rsidRPr="00125CBB" w:rsidDel="00C121AF">
          <w:rPr>
            <w:rFonts w:ascii="Times New Roman" w:hAnsi="Times New Roman" w:cs="Times New Roman"/>
            <w:sz w:val="24"/>
            <w:szCs w:val="24"/>
          </w:rPr>
          <w:delText xml:space="preserve">has been reported to be the most common element documented for patients who meet </w:delText>
        </w:r>
        <w:r w:rsidR="004264AB" w:rsidDel="00C121AF">
          <w:rPr>
            <w:rFonts w:ascii="Times New Roman" w:hAnsi="Times New Roman" w:cs="Times New Roman"/>
            <w:sz w:val="24"/>
            <w:szCs w:val="24"/>
          </w:rPr>
          <w:delText>Special Considerations criteria</w:delText>
        </w:r>
        <w:r w:rsidR="00125CBB" w:rsidRPr="00125CBB" w:rsidDel="00C121AF">
          <w:rPr>
            <w:rFonts w:ascii="Times New Roman" w:hAnsi="Times New Roman" w:cs="Times New Roman"/>
            <w:sz w:val="24"/>
            <w:szCs w:val="24"/>
          </w:rPr>
          <w:delText xml:space="preserve">, and the most common element documented (48%) of ANY in the </w:delText>
        </w:r>
        <w:r w:rsidR="00D5466E" w:rsidDel="00C121AF">
          <w:rPr>
            <w:rFonts w:ascii="Times New Roman" w:hAnsi="Times New Roman" w:cs="Times New Roman"/>
            <w:sz w:val="24"/>
            <w:szCs w:val="24"/>
          </w:rPr>
          <w:delText xml:space="preserve">field </w:delText>
        </w:r>
        <w:r w:rsidR="00125CBB" w:rsidRPr="00125CBB" w:rsidDel="00C121AF">
          <w:rPr>
            <w:rFonts w:ascii="Times New Roman" w:hAnsi="Times New Roman" w:cs="Times New Roman"/>
            <w:sz w:val="24"/>
            <w:szCs w:val="24"/>
          </w:rPr>
          <w:delText>triage screening process</w:delText>
        </w:r>
        <w:r w:rsidR="00177C3E" w:rsidDel="00C121AF">
          <w:rPr>
            <w:rFonts w:ascii="Times New Roman" w:hAnsi="Times New Roman" w:cs="Times New Roman"/>
            <w:sz w:val="24"/>
            <w:szCs w:val="24"/>
          </w:rPr>
          <w:delText xml:space="preserve"> </w:delText>
        </w:r>
        <w:r w:rsidR="00742AD5" w:rsidDel="00C121AF">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742AD5" w:rsidDel="00C121AF">
          <w:rPr>
            <w:rFonts w:ascii="Times New Roman" w:hAnsi="Times New Roman" w:cs="Times New Roman"/>
            <w:sz w:val="24"/>
            <w:szCs w:val="24"/>
          </w:rPr>
        </w:r>
        <w:r w:rsidR="00742AD5"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Jones et al., 2016; Newgard et al., 2012)</w:delText>
        </w:r>
        <w:r w:rsidR="00742AD5" w:rsidDel="00C121AF">
          <w:rPr>
            <w:rFonts w:ascii="Times New Roman" w:hAnsi="Times New Roman" w:cs="Times New Roman"/>
            <w:sz w:val="24"/>
            <w:szCs w:val="24"/>
          </w:rPr>
          <w:fldChar w:fldCharType="end"/>
        </w:r>
        <w:r w:rsidR="002557FE" w:rsidDel="00C121AF">
          <w:rPr>
            <w:rFonts w:ascii="Times New Roman" w:hAnsi="Times New Roman" w:cs="Times New Roman"/>
            <w:sz w:val="24"/>
            <w:szCs w:val="24"/>
          </w:rPr>
          <w:delText>.</w:delText>
        </w:r>
        <w:r w:rsidR="00125CBB" w:rsidRPr="00125CBB" w:rsidDel="00C121AF">
          <w:rPr>
            <w:rFonts w:ascii="Times New Roman" w:hAnsi="Times New Roman" w:cs="Times New Roman"/>
            <w:sz w:val="24"/>
            <w:szCs w:val="24"/>
          </w:rPr>
          <w:delText xml:space="preserve"> </w:delText>
        </w:r>
      </w:del>
    </w:p>
    <w:p w14:paraId="309558A0" w14:textId="580C0F94" w:rsidR="000A1EBC" w:rsidDel="00C121AF" w:rsidRDefault="00125CBB" w:rsidP="00306C25">
      <w:pPr>
        <w:spacing w:line="480" w:lineRule="auto"/>
        <w:ind w:firstLine="720"/>
        <w:rPr>
          <w:del w:id="104" w:author="Umesh Singh1" w:date="2022-10-29T08:55:00Z"/>
          <w:rFonts w:ascii="Times New Roman" w:hAnsi="Times New Roman" w:cs="Times New Roman"/>
          <w:sz w:val="24"/>
          <w:szCs w:val="24"/>
        </w:rPr>
      </w:pPr>
      <w:del w:id="105" w:author="Umesh Singh1" w:date="2022-10-29T08:55:00Z">
        <w:r w:rsidRPr="00125CBB" w:rsidDel="00C121AF">
          <w:rPr>
            <w:rFonts w:ascii="Times New Roman" w:hAnsi="Times New Roman" w:cs="Times New Roman"/>
            <w:sz w:val="24"/>
            <w:szCs w:val="24"/>
          </w:rPr>
          <w:delText>While the somewhat subjective nature of the EMS Provider Judgment has caused concern among some authors, it has also been heralded as an early and important step in studies that look at the actual up</w:delText>
        </w:r>
        <w:r w:rsidR="00BE0010" w:rsidDel="00C121AF">
          <w:rPr>
            <w:rFonts w:ascii="Times New Roman" w:hAnsi="Times New Roman" w:cs="Times New Roman"/>
            <w:sz w:val="24"/>
            <w:szCs w:val="24"/>
          </w:rPr>
          <w:delText>take</w:delText>
        </w:r>
        <w:r w:rsidRPr="00125CBB" w:rsidDel="00C121AF">
          <w:rPr>
            <w:rFonts w:ascii="Times New Roman" w:hAnsi="Times New Roman" w:cs="Times New Roman"/>
            <w:sz w:val="24"/>
            <w:szCs w:val="24"/>
          </w:rPr>
          <w:delText xml:space="preserve"> and execution of the </w:delText>
        </w:r>
        <w:r w:rsidR="000C2FD7" w:rsidDel="00C121AF">
          <w:rPr>
            <w:rFonts w:ascii="Times New Roman" w:hAnsi="Times New Roman" w:cs="Times New Roman"/>
            <w:sz w:val="24"/>
            <w:szCs w:val="24"/>
          </w:rPr>
          <w:delText xml:space="preserve">2011 </w:delText>
        </w:r>
        <w:r w:rsidRPr="00125CBB" w:rsidDel="00C121AF">
          <w:rPr>
            <w:rFonts w:ascii="Times New Roman" w:hAnsi="Times New Roman" w:cs="Times New Roman"/>
            <w:sz w:val="24"/>
            <w:szCs w:val="24"/>
          </w:rPr>
          <w:delText xml:space="preserve">CDC </w:delText>
        </w:r>
        <w:r w:rsidR="00D93771" w:rsidDel="00C121AF">
          <w:rPr>
            <w:rFonts w:ascii="Times New Roman" w:hAnsi="Times New Roman" w:cs="Times New Roman"/>
            <w:sz w:val="24"/>
            <w:szCs w:val="24"/>
          </w:rPr>
          <w:delText>Guidelines for Field Triage of Injured Patients</w:delText>
        </w:r>
        <w:r w:rsidRPr="00125CBB" w:rsidDel="00C121AF">
          <w:rPr>
            <w:rFonts w:ascii="Times New Roman" w:hAnsi="Times New Roman" w:cs="Times New Roman"/>
            <w:sz w:val="24"/>
            <w:szCs w:val="24"/>
          </w:rPr>
          <w:delText>, and an essential element of the “provider gestalt” that drives actual EMS trauma triage</w:delText>
        </w:r>
        <w:r w:rsidR="002557FE" w:rsidDel="00C121AF">
          <w:rPr>
            <w:rFonts w:ascii="Times New Roman" w:hAnsi="Times New Roman" w:cs="Times New Roman"/>
            <w:sz w:val="24"/>
            <w:szCs w:val="24"/>
          </w:rPr>
          <w:delText xml:space="preserve"> </w:delText>
        </w:r>
        <w:r w:rsidR="00742AD5" w:rsidDel="00C121AF">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742AD5" w:rsidDel="00C121AF">
          <w:rPr>
            <w:rFonts w:ascii="Times New Roman" w:hAnsi="Times New Roman" w:cs="Times New Roman"/>
            <w:sz w:val="24"/>
            <w:szCs w:val="24"/>
          </w:rPr>
        </w:r>
        <w:r w:rsidR="00742AD5"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Jones et al., 2016; Newgard et al., 2012)</w:delText>
        </w:r>
        <w:r w:rsidR="00742AD5" w:rsidDel="00C121AF">
          <w:rPr>
            <w:rFonts w:ascii="Times New Roman" w:hAnsi="Times New Roman" w:cs="Times New Roman"/>
            <w:sz w:val="24"/>
            <w:szCs w:val="24"/>
          </w:rPr>
          <w:fldChar w:fldCharType="end"/>
        </w:r>
        <w:r w:rsidR="002557FE" w:rsidDel="00C121AF">
          <w:rPr>
            <w:rFonts w:ascii="Times New Roman" w:hAnsi="Times New Roman" w:cs="Times New Roman"/>
            <w:sz w:val="24"/>
            <w:szCs w:val="24"/>
          </w:rPr>
          <w:delText>.</w:delText>
        </w:r>
        <w:r w:rsidR="00C8472C" w:rsidDel="00C121AF">
          <w:rPr>
            <w:rFonts w:ascii="Times New Roman" w:hAnsi="Times New Roman" w:cs="Times New Roman"/>
            <w:sz w:val="24"/>
            <w:szCs w:val="24"/>
          </w:rPr>
          <w:delText xml:space="preserve"> In fact, </w:delText>
        </w:r>
        <w:r w:rsidR="00810990" w:rsidDel="00C121AF">
          <w:rPr>
            <w:rFonts w:ascii="Times New Roman" w:hAnsi="Times New Roman" w:cs="Times New Roman"/>
            <w:sz w:val="24"/>
            <w:szCs w:val="24"/>
          </w:rPr>
          <w:delText>some data suggest that EMS Provider Judgment has</w:delText>
        </w:r>
        <w:r w:rsidR="00E079EC" w:rsidDel="00C121AF">
          <w:rPr>
            <w:rFonts w:ascii="Times New Roman" w:hAnsi="Times New Roman" w:cs="Times New Roman"/>
            <w:sz w:val="24"/>
            <w:szCs w:val="24"/>
          </w:rPr>
          <w:delText xml:space="preserve"> </w:delText>
        </w:r>
        <w:r w:rsidR="00956AA0" w:rsidDel="00C121AF">
          <w:rPr>
            <w:rFonts w:ascii="Times New Roman" w:hAnsi="Times New Roman" w:cs="Times New Roman"/>
            <w:sz w:val="24"/>
            <w:szCs w:val="24"/>
          </w:rPr>
          <w:delText>Trauma Center Need</w:delText>
        </w:r>
        <w:r w:rsidR="00810990" w:rsidDel="00C121AF">
          <w:rPr>
            <w:rFonts w:ascii="Times New Roman" w:hAnsi="Times New Roman" w:cs="Times New Roman"/>
            <w:sz w:val="24"/>
            <w:szCs w:val="24"/>
          </w:rPr>
          <w:delText xml:space="preserve"> sensitivity </w:delText>
        </w:r>
        <w:r w:rsidR="007513DC" w:rsidDel="00C121AF">
          <w:rPr>
            <w:rFonts w:ascii="Times New Roman" w:hAnsi="Times New Roman" w:cs="Times New Roman"/>
            <w:sz w:val="24"/>
            <w:szCs w:val="24"/>
          </w:rPr>
          <w:delText>that is superior to vital signs or mechanism of injury</w:delText>
        </w:r>
        <w:r w:rsidR="002557FE" w:rsidDel="00C121AF">
          <w:rPr>
            <w:rFonts w:ascii="Times New Roman" w:hAnsi="Times New Roman" w:cs="Times New Roman"/>
            <w:sz w:val="24"/>
            <w:szCs w:val="24"/>
          </w:rPr>
          <w:delText xml:space="preserve"> </w:delText>
        </w:r>
        <w:r w:rsidR="00742AD5"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Lavoie&lt;/Author&gt;&lt;Year&gt;2010&lt;/Year&gt;&lt;RecNum&gt;449&lt;/RecNum&gt;&lt;DisplayText&gt;(Lavoie et al., 2010)&lt;/DisplayText&gt;&lt;record&gt;&lt;rec-number&gt;449&lt;/rec-number&gt;&lt;foreign-keys&gt;&lt;key app="EN" db-id="vva290s5xpxtzlewxs9v2tsisravxtdsxses" timestamp="1644877381"&gt;449&lt;/key&gt;&lt;/foreign-keys&gt;&lt;ref-type name="Journal Article"&gt;17&lt;/ref-type&gt;&lt;contributors&gt;&lt;authors&gt;&lt;author&gt;Lavoie, Andre&lt;/author&gt;&lt;author&gt;Émond, Marcel&lt;/author&gt;&lt;author&gt;Moore, Lynne&lt;/author&gt;&lt;author&gt;Camden, Stéphanie&lt;/author&gt;&lt;author&gt;Liberman, Moishe&lt;/author&gt;&lt;/authors&gt;&lt;/contributors&gt;&lt;titles&gt;&lt;title&gt;Evaluation of the Prehospital Index, presence of high-velocity impact and judgment of emergency medical technicians as criteria for trauma triage&lt;/title&gt;&lt;secondary-title&gt;Canadian Journal of Emergency Medicine&lt;/secondary-title&gt;&lt;/titles&gt;&lt;periodical&gt;&lt;full-title&gt;Canadian Journal of Emergency Medicine&lt;/full-title&gt;&lt;/periodical&gt;&lt;pages&gt;111-118&lt;/pages&gt;&lt;volume&gt;12&lt;/volume&gt;&lt;number&gt;2&lt;/number&gt;&lt;edition&gt;2015/05/21&lt;/edition&gt;&lt;keywords&gt;&lt;keyword&gt;trauma&lt;/keyword&gt;&lt;keyword&gt;triage&lt;/keyword&gt;&lt;keyword&gt;prehospital&lt;/keyword&gt;&lt;keyword&gt;emergency medical system&lt;/keyword&gt;&lt;keyword&gt;emergency medical technician&lt;/keyword&gt;&lt;keyword&gt;ambulance&lt;/keyword&gt;&lt;keyword&gt;injury severity&lt;/keyword&gt;&lt;/keywords&gt;&lt;dates&gt;&lt;year&gt;2010&lt;/year&gt;&lt;/dates&gt;&lt;publisher&gt;Cambridge University Press&lt;/publisher&gt;&lt;isbn&gt;1481-8035&lt;/isbn&gt;&lt;urls&gt;&lt;related-urls&gt;&lt;url&gt;https://www.cambridge.org/core/article/evaluation-of-the-prehospital-index-presence-of-highvelocity-impact-and-judgment-of-emergency-medical-technicians-as-criteria-for-trauma-triage/D0B1F6408813D7DEAD6568E0A1EDACCF&lt;/url&gt;&lt;/related-urls&gt;&lt;/urls&gt;&lt;electronic-resource-num&gt;10.1017/S1481803500012136&lt;/electronic-resource-num&gt;&lt;remote-database-name&gt;Cambridge Core&lt;/remote-database-name&gt;&lt;remote-database-provider&gt;Cambridge University Press&lt;/remote-database-provider&gt;&lt;/record&gt;&lt;/Cite&gt;&lt;/EndNote&gt;</w:delInstrText>
        </w:r>
        <w:r w:rsidR="00742AD5"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Lavoie et al., 2010)</w:delText>
        </w:r>
        <w:r w:rsidR="00742AD5" w:rsidDel="00C121AF">
          <w:rPr>
            <w:rFonts w:ascii="Times New Roman" w:hAnsi="Times New Roman" w:cs="Times New Roman"/>
            <w:sz w:val="24"/>
            <w:szCs w:val="24"/>
          </w:rPr>
          <w:fldChar w:fldCharType="end"/>
        </w:r>
        <w:r w:rsidR="00931C90" w:rsidDel="00C121AF">
          <w:rPr>
            <w:rFonts w:ascii="Times New Roman" w:hAnsi="Times New Roman" w:cs="Times New Roman"/>
            <w:sz w:val="24"/>
            <w:szCs w:val="24"/>
          </w:rPr>
          <w:delText xml:space="preserve"> and</w:delText>
        </w:r>
        <w:r w:rsidR="00E079EC" w:rsidDel="00C121AF">
          <w:rPr>
            <w:rFonts w:ascii="Times New Roman" w:hAnsi="Times New Roman" w:cs="Times New Roman"/>
            <w:sz w:val="24"/>
            <w:szCs w:val="24"/>
          </w:rPr>
          <w:delText xml:space="preserve"> </w:delText>
        </w:r>
        <w:r w:rsidR="004F3613" w:rsidDel="00C121AF">
          <w:rPr>
            <w:rFonts w:ascii="Times New Roman" w:hAnsi="Times New Roman" w:cs="Times New Roman"/>
            <w:sz w:val="24"/>
            <w:szCs w:val="24"/>
          </w:rPr>
          <w:delText xml:space="preserve">is highly sensitive to the need for trauma center care even when physiologic abnormalities and overt </w:delText>
        </w:r>
        <w:r w:rsidR="00073ACA" w:rsidDel="00C121AF">
          <w:rPr>
            <w:rFonts w:ascii="Times New Roman" w:hAnsi="Times New Roman" w:cs="Times New Roman"/>
            <w:sz w:val="24"/>
            <w:szCs w:val="24"/>
          </w:rPr>
          <w:delText>anatomic injuries are not present</w:delText>
        </w:r>
        <w:r w:rsidR="002557FE" w:rsidDel="00C121AF">
          <w:rPr>
            <w:rFonts w:ascii="Times New Roman" w:hAnsi="Times New Roman" w:cs="Times New Roman"/>
            <w:sz w:val="24"/>
            <w:szCs w:val="24"/>
          </w:rPr>
          <w:delText xml:space="preserve"> </w:delText>
        </w:r>
        <w:r w:rsidR="00742AD5"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Mulholland&lt;/Author&gt;&lt;Year&gt;2008&lt;/Year&gt;&lt;RecNum&gt;448&lt;/RecNum&gt;&lt;DisplayText&gt;(Mulholland et al., 2008)&lt;/DisplayText&gt;&lt;record&gt;&lt;rec-number&gt;448&lt;/rec-number&gt;&lt;foreign-keys&gt;&lt;key app="EN" db-id="vva290s5xpxtzlewxs9v2tsisravxtdsxses" timestamp="1644877231"&gt;448&lt;/key&gt;&lt;/foreign-keys&gt;&lt;ref-type name="Journal Article"&gt;17&lt;/ref-type&gt;&lt;contributors&gt;&lt;authors&gt;&lt;author&gt;Mulholland, Stephen A.&lt;/author&gt;&lt;author&gt;Cameron, Peter A.&lt;/author&gt;&lt;author&gt;Gabbe, Belinda J.&lt;/author&gt;&lt;author&gt;Williamson, Owen D.&lt;/author&gt;&lt;author&gt;Young, Keith&lt;/author&gt;&lt;author&gt;Smith, Karen L.&lt;/author&gt;&lt;author&gt;Bernard, Stephen A.&lt;/author&gt;&lt;/authors&gt;&lt;/contributors&gt;&lt;titles&gt;&lt;title&gt;Prehospital Prediction of the Severity of Blunt Anatomic Injury&lt;/title&gt;&lt;secondary-title&gt;Journal of Trauma and Acute Care Surgery&lt;/secondary-title&gt;&lt;/titles&gt;&lt;periodical&gt;&lt;full-title&gt;Journal of Trauma and Acute Care Surgery&lt;/full-title&gt;&lt;/periodical&gt;&lt;volume&gt;64&lt;/volume&gt;&lt;number&gt;3&lt;/number&gt;&lt;keywords&gt;&lt;keyword&gt;Prehospital triage&lt;/keyword&gt;&lt;keyword&gt;Blunt trauma&lt;/keyword&gt;&lt;keyword&gt;Major trauma&lt;/keyword&gt;&lt;keyword&gt;Trauma system&lt;/keyword&gt;&lt;keyword&gt;Injury severity&lt;/keyword&gt;&lt;/keywords&gt;&lt;dates&gt;&lt;year&gt;2008&lt;/year&gt;&lt;/dates&gt;&lt;isbn&gt;2163-0755&lt;/isbn&gt;&lt;urls&gt;&lt;related-urls&gt;&lt;url&gt;https://journals.lww.com/jtrauma/Fulltext/2008/03000/Prehospital_Prediction_of_the_Severity_of_Blunt.27.aspx&lt;/url&gt;&lt;/related-urls&gt;&lt;/urls&gt;&lt;/record&gt;&lt;/Cite&gt;&lt;/EndNote&gt;</w:delInstrText>
        </w:r>
        <w:r w:rsidR="00742AD5"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Mulholland et al., 2008)</w:delText>
        </w:r>
        <w:r w:rsidR="00742AD5" w:rsidDel="00C121AF">
          <w:rPr>
            <w:rFonts w:ascii="Times New Roman" w:hAnsi="Times New Roman" w:cs="Times New Roman"/>
            <w:sz w:val="24"/>
            <w:szCs w:val="24"/>
          </w:rPr>
          <w:fldChar w:fldCharType="end"/>
        </w:r>
        <w:r w:rsidR="002557FE" w:rsidDel="00C121AF">
          <w:rPr>
            <w:rFonts w:ascii="Times New Roman" w:hAnsi="Times New Roman" w:cs="Times New Roman"/>
            <w:sz w:val="24"/>
            <w:szCs w:val="24"/>
          </w:rPr>
          <w:delText>.</w:delText>
        </w:r>
        <w:r w:rsidRPr="00125CBB" w:rsidDel="00C121AF">
          <w:rPr>
            <w:rFonts w:ascii="Times New Roman" w:hAnsi="Times New Roman" w:cs="Times New Roman"/>
            <w:sz w:val="24"/>
            <w:szCs w:val="24"/>
          </w:rPr>
          <w:delText xml:space="preserve"> </w:delText>
        </w:r>
        <w:r w:rsidR="002C0307" w:rsidDel="00C121AF">
          <w:rPr>
            <w:rFonts w:ascii="Times New Roman" w:hAnsi="Times New Roman" w:cs="Times New Roman"/>
            <w:sz w:val="24"/>
            <w:szCs w:val="24"/>
          </w:rPr>
          <w:delText xml:space="preserve">Some authors have expressed concern about </w:delText>
        </w:r>
        <w:r w:rsidR="00FA2C83" w:rsidDel="00C121AF">
          <w:rPr>
            <w:rFonts w:ascii="Times New Roman" w:hAnsi="Times New Roman" w:cs="Times New Roman"/>
            <w:sz w:val="24"/>
            <w:szCs w:val="24"/>
          </w:rPr>
          <w:delText xml:space="preserve">the </w:delText>
        </w:r>
        <w:r w:rsidR="002C0307" w:rsidDel="00C121AF">
          <w:rPr>
            <w:rFonts w:ascii="Times New Roman" w:hAnsi="Times New Roman" w:cs="Times New Roman"/>
            <w:sz w:val="24"/>
            <w:szCs w:val="24"/>
          </w:rPr>
          <w:delText xml:space="preserve">potential role </w:delText>
        </w:r>
        <w:r w:rsidR="00FA2C83" w:rsidDel="00C121AF">
          <w:rPr>
            <w:rFonts w:ascii="Times New Roman" w:hAnsi="Times New Roman" w:cs="Times New Roman"/>
            <w:sz w:val="24"/>
            <w:szCs w:val="24"/>
          </w:rPr>
          <w:delText xml:space="preserve">of </w:delText>
        </w:r>
        <w:r w:rsidR="00237AD8" w:rsidDel="00C121AF">
          <w:rPr>
            <w:rFonts w:ascii="Times New Roman" w:hAnsi="Times New Roman" w:cs="Times New Roman"/>
            <w:sz w:val="24"/>
            <w:szCs w:val="24"/>
          </w:rPr>
          <w:delText>bias in</w:delText>
        </w:r>
        <w:r w:rsidR="00CD52D7" w:rsidDel="00C121AF">
          <w:rPr>
            <w:rFonts w:ascii="Times New Roman" w:hAnsi="Times New Roman" w:cs="Times New Roman"/>
            <w:sz w:val="24"/>
            <w:szCs w:val="24"/>
          </w:rPr>
          <w:delText xml:space="preserve"> the Provider Judgment determination</w:delText>
        </w:r>
        <w:r w:rsidR="002557FE" w:rsidDel="00C121AF">
          <w:rPr>
            <w:rFonts w:ascii="Times New Roman" w:hAnsi="Times New Roman" w:cs="Times New Roman"/>
            <w:sz w:val="24"/>
            <w:szCs w:val="24"/>
          </w:rPr>
          <w:delText xml:space="preserve"> </w:delText>
        </w:r>
        <w:r w:rsidR="00742AD5" w:rsidDel="00C121AF">
          <w:rPr>
            <w:rFonts w:ascii="Times New Roman" w:hAnsi="Times New Roman" w:cs="Times New Roman"/>
            <w:sz w:val="24"/>
            <w:szCs w:val="24"/>
          </w:rPr>
          <w:fldChar w:fldCharType="begin"/>
        </w:r>
        <w:r w:rsidR="00931A9D" w:rsidDel="00C121AF">
          <w:rPr>
            <w:rFonts w:ascii="Times New Roman" w:hAnsi="Times New Roman" w:cs="Times New Roman"/>
            <w:sz w:val="24"/>
            <w:szCs w:val="24"/>
          </w:rPr>
          <w:delInstrText xml:space="preserve"> ADDIN EN.CITE &lt;EndNote&gt;&lt;Cite&gt;&lt;Author&gt;Mulholland&lt;/Author&gt;&lt;Year&gt;2005&lt;/Year&gt;&lt;RecNum&gt;450&lt;/RecNum&gt;&lt;DisplayText&gt;(Mulholland et al., 2005)&lt;/DisplayText&gt;&lt;record&gt;&lt;rec-number&gt;450&lt;/rec-number&gt;&lt;foreign-keys&gt;&lt;key app="EN" db-id="vva290s5xpxtzlewxs9v2tsisravxtdsxses" timestamp="1644882715"&gt;450&lt;/key&gt;&lt;/foreign-keys&gt;&lt;ref-type name="Journal Article"&gt;17&lt;/ref-type&gt;&lt;contributors&gt;&lt;authors&gt;&lt;author&gt;Mulholland, Stephen A.&lt;/author&gt;&lt;author&gt;Gabbe, Belinda J.&lt;/author&gt;&lt;author&gt;Cameron, Peter&lt;/author&gt;&lt;/authors&gt;&lt;/contributors&gt;&lt;titles&gt;&lt;title&gt;Is paramedic judgement useful in prehospital trauma triage?&lt;/title&gt;&lt;secondary-title&gt;Injury&lt;/secondary-title&gt;&lt;/titles&gt;&lt;periodical&gt;&lt;full-title&gt;Injury&lt;/full-title&gt;&lt;/periodical&gt;&lt;pages&gt;1298-1305&lt;/pages&gt;&lt;volume&gt;36&lt;/volume&gt;&lt;number&gt;11&lt;/number&gt;&lt;keywords&gt;&lt;keyword&gt;Paramedic&lt;/keyword&gt;&lt;keyword&gt;Judgement&lt;/keyword&gt;&lt;keyword&gt;Trauma&lt;/keyword&gt;&lt;keyword&gt;Pre-hospital&lt;/keyword&gt;&lt;keyword&gt;Injury severity&lt;/keyword&gt;&lt;keyword&gt;Anatomic injury&lt;/keyword&gt;&lt;keyword&gt;Trauma triage&lt;/keyword&gt;&lt;keyword&gt;Major trauma status&lt;/keyword&gt;&lt;/keywords&gt;&lt;dates&gt;&lt;year&gt;2005&lt;/year&gt;&lt;pub-dates&gt;&lt;date&gt;2005/11/01/&lt;/date&gt;&lt;/pub-dates&gt;&lt;/dates&gt;&lt;isbn&gt;0020-1383&lt;/isbn&gt;&lt;urls&gt;&lt;related-urls&gt;&lt;url&gt;https://www.sciencedirect.com/science/article/pii/S0020138305002718&lt;/url&gt;&lt;/related-urls&gt;&lt;/urls&gt;&lt;electronic-resource-num&gt;https://doi.org/10.1016/j.injury.2005.07.010&lt;/electronic-resource-num&gt;&lt;/record&gt;&lt;/Cite&gt;&lt;/EndNote&gt;</w:delInstrText>
        </w:r>
        <w:r w:rsidR="00742AD5"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Mulholland et al., 2005)</w:delText>
        </w:r>
        <w:r w:rsidR="00742AD5" w:rsidDel="00C121AF">
          <w:rPr>
            <w:rFonts w:ascii="Times New Roman" w:hAnsi="Times New Roman" w:cs="Times New Roman"/>
            <w:sz w:val="24"/>
            <w:szCs w:val="24"/>
          </w:rPr>
          <w:fldChar w:fldCharType="end"/>
        </w:r>
        <w:r w:rsidR="002557FE" w:rsidDel="00C121AF">
          <w:rPr>
            <w:rFonts w:ascii="Times New Roman" w:hAnsi="Times New Roman" w:cs="Times New Roman"/>
            <w:sz w:val="24"/>
            <w:szCs w:val="24"/>
          </w:rPr>
          <w:delText>.</w:delText>
        </w:r>
      </w:del>
    </w:p>
    <w:p w14:paraId="63251B43" w14:textId="38261CA7" w:rsidR="00530DB9" w:rsidDel="00C121AF" w:rsidRDefault="00CD52D7" w:rsidP="00306C25">
      <w:pPr>
        <w:spacing w:line="480" w:lineRule="auto"/>
        <w:ind w:firstLine="720"/>
        <w:rPr>
          <w:del w:id="106" w:author="Umesh Singh1" w:date="2022-10-29T08:55:00Z"/>
          <w:rFonts w:ascii="Times New Roman" w:hAnsi="Times New Roman" w:cs="Times New Roman"/>
          <w:sz w:val="24"/>
          <w:szCs w:val="24"/>
        </w:rPr>
      </w:pPr>
      <w:del w:id="107" w:author="Umesh Singh1" w:date="2022-10-29T08:55:00Z">
        <w:r w:rsidRPr="231E98E8" w:rsidDel="00C121AF">
          <w:rPr>
            <w:rFonts w:ascii="Times New Roman" w:hAnsi="Times New Roman" w:cs="Times New Roman"/>
            <w:sz w:val="24"/>
            <w:szCs w:val="24"/>
          </w:rPr>
          <w:delText>In this study</w:delText>
        </w:r>
        <w:r w:rsidR="00FA2C83" w:rsidDel="00C121AF">
          <w:rPr>
            <w:rFonts w:ascii="Times New Roman" w:hAnsi="Times New Roman" w:cs="Times New Roman"/>
            <w:sz w:val="24"/>
            <w:szCs w:val="24"/>
          </w:rPr>
          <w:delText>,</w:delText>
        </w:r>
        <w:r w:rsidRPr="231E98E8" w:rsidDel="00C121AF">
          <w:rPr>
            <w:rFonts w:ascii="Times New Roman" w:hAnsi="Times New Roman" w:cs="Times New Roman"/>
            <w:sz w:val="24"/>
            <w:szCs w:val="24"/>
          </w:rPr>
          <w:delText xml:space="preserve"> there appears</w:delText>
        </w:r>
        <w:r w:rsidR="00B94C72" w:rsidDel="00C121AF">
          <w:rPr>
            <w:rFonts w:ascii="Times New Roman" w:hAnsi="Times New Roman" w:cs="Times New Roman"/>
            <w:sz w:val="24"/>
            <w:szCs w:val="24"/>
          </w:rPr>
          <w:delText xml:space="preserve"> to be a disproportionate use of Special Considerations for </w:delText>
        </w:r>
        <w:r w:rsidR="009965F3" w:rsidDel="00C121AF">
          <w:rPr>
            <w:rFonts w:ascii="Times New Roman" w:hAnsi="Times New Roman" w:cs="Times New Roman"/>
            <w:sz w:val="24"/>
            <w:szCs w:val="24"/>
          </w:rPr>
          <w:delText>patients whose race</w:delText>
        </w:r>
        <w:r w:rsidR="00507ED1" w:rsidDel="00C121AF">
          <w:rPr>
            <w:rFonts w:ascii="Times New Roman" w:hAnsi="Times New Roman" w:cs="Times New Roman"/>
            <w:sz w:val="24"/>
            <w:szCs w:val="24"/>
          </w:rPr>
          <w:delText xml:space="preserve"> and </w:delText>
        </w:r>
        <w:r w:rsidR="009965F3" w:rsidDel="00C121AF">
          <w:rPr>
            <w:rFonts w:ascii="Times New Roman" w:hAnsi="Times New Roman" w:cs="Times New Roman"/>
            <w:sz w:val="24"/>
            <w:szCs w:val="24"/>
          </w:rPr>
          <w:delText xml:space="preserve">ethnicity </w:delText>
        </w:r>
        <w:r w:rsidR="00FA2C83" w:rsidDel="00C121AF">
          <w:rPr>
            <w:rFonts w:ascii="Times New Roman" w:hAnsi="Times New Roman" w:cs="Times New Roman"/>
            <w:sz w:val="24"/>
            <w:szCs w:val="24"/>
          </w:rPr>
          <w:delText xml:space="preserve">were </w:delText>
        </w:r>
        <w:r w:rsidR="009965F3" w:rsidDel="00C121AF">
          <w:rPr>
            <w:rFonts w:ascii="Times New Roman" w:hAnsi="Times New Roman" w:cs="Times New Roman"/>
            <w:sz w:val="24"/>
            <w:szCs w:val="24"/>
          </w:rPr>
          <w:delText xml:space="preserve">documented as </w:delText>
        </w:r>
        <w:r w:rsidR="00B94C72" w:rsidDel="00C121AF">
          <w:rPr>
            <w:rFonts w:ascii="Times New Roman" w:hAnsi="Times New Roman" w:cs="Times New Roman"/>
            <w:sz w:val="24"/>
            <w:szCs w:val="24"/>
          </w:rPr>
          <w:delText>White</w:delText>
        </w:r>
        <w:r w:rsidR="00F13242" w:rsidDel="00C121AF">
          <w:rPr>
            <w:rFonts w:ascii="Times New Roman" w:hAnsi="Times New Roman" w:cs="Times New Roman"/>
            <w:sz w:val="24"/>
            <w:szCs w:val="24"/>
          </w:rPr>
          <w:delText xml:space="preserve">, </w:delText>
        </w:r>
        <w:r w:rsidR="00B94C72" w:rsidRPr="231E98E8" w:rsidDel="00C121AF">
          <w:rPr>
            <w:rFonts w:ascii="Times New Roman" w:hAnsi="Times New Roman" w:cs="Times New Roman"/>
            <w:sz w:val="24"/>
            <w:szCs w:val="24"/>
          </w:rPr>
          <w:delText>no</w:delText>
        </w:r>
        <w:r w:rsidR="00F13242" w:rsidDel="00C121AF">
          <w:rPr>
            <w:rFonts w:ascii="Times New Roman" w:hAnsi="Times New Roman" w:cs="Times New Roman"/>
            <w:sz w:val="24"/>
            <w:szCs w:val="24"/>
          </w:rPr>
          <w:delText>t</w:delText>
        </w:r>
        <w:r w:rsidR="00B94C72" w:rsidDel="00C121AF">
          <w:rPr>
            <w:rFonts w:ascii="Times New Roman" w:hAnsi="Times New Roman" w:cs="Times New Roman"/>
            <w:sz w:val="24"/>
            <w:szCs w:val="24"/>
          </w:rPr>
          <w:delText xml:space="preserve"> Hispanic</w:delText>
        </w:r>
        <w:r w:rsidR="00507ED1" w:rsidDel="00C121AF">
          <w:rPr>
            <w:rFonts w:ascii="Times New Roman" w:hAnsi="Times New Roman" w:cs="Times New Roman"/>
            <w:sz w:val="24"/>
            <w:szCs w:val="24"/>
          </w:rPr>
          <w:delText xml:space="preserve"> or </w:delText>
        </w:r>
        <w:r w:rsidR="00F13242" w:rsidDel="00C121AF">
          <w:rPr>
            <w:rFonts w:ascii="Times New Roman" w:hAnsi="Times New Roman" w:cs="Times New Roman"/>
            <w:sz w:val="24"/>
            <w:szCs w:val="24"/>
          </w:rPr>
          <w:delText>Latino(a)</w:delText>
        </w:r>
        <w:r w:rsidR="00B94C72" w:rsidDel="00C121AF">
          <w:rPr>
            <w:rFonts w:ascii="Times New Roman" w:hAnsi="Times New Roman" w:cs="Times New Roman"/>
            <w:sz w:val="24"/>
            <w:szCs w:val="24"/>
          </w:rPr>
          <w:delText xml:space="preserve"> </w:delText>
        </w:r>
        <w:r w:rsidR="006018A5" w:rsidDel="00C121AF">
          <w:rPr>
            <w:rFonts w:ascii="Times New Roman" w:hAnsi="Times New Roman" w:cs="Times New Roman"/>
            <w:sz w:val="24"/>
            <w:szCs w:val="24"/>
          </w:rPr>
          <w:delText>(81</w:delText>
        </w:r>
        <w:r w:rsidR="00A563A9" w:rsidDel="00C121AF">
          <w:rPr>
            <w:rFonts w:ascii="Times New Roman" w:hAnsi="Times New Roman" w:cs="Times New Roman"/>
            <w:sz w:val="24"/>
            <w:szCs w:val="24"/>
          </w:rPr>
          <w:delText xml:space="preserve">% of all Step 4 patients) </w:delText>
        </w:r>
        <w:r w:rsidR="006018A5" w:rsidDel="00C121AF">
          <w:rPr>
            <w:rFonts w:ascii="Times New Roman" w:hAnsi="Times New Roman" w:cs="Times New Roman"/>
            <w:sz w:val="24"/>
            <w:szCs w:val="24"/>
          </w:rPr>
          <w:delText xml:space="preserve">compared to their distribution in the study population </w:delText>
        </w:r>
        <w:r w:rsidR="004D4669" w:rsidDel="00C121AF">
          <w:rPr>
            <w:rFonts w:ascii="Times New Roman" w:hAnsi="Times New Roman" w:cs="Times New Roman"/>
            <w:sz w:val="24"/>
            <w:szCs w:val="24"/>
          </w:rPr>
          <w:delText>(65%).</w:delText>
        </w:r>
        <w:r w:rsidR="00530DB9" w:rsidDel="00C121AF">
          <w:rPr>
            <w:rFonts w:ascii="Times New Roman" w:hAnsi="Times New Roman" w:cs="Times New Roman"/>
            <w:sz w:val="24"/>
            <w:szCs w:val="24"/>
          </w:rPr>
          <w:delText xml:space="preserve"> </w:delText>
        </w:r>
        <w:r w:rsidR="00F13242" w:rsidDel="00C121AF">
          <w:rPr>
            <w:rFonts w:ascii="Times New Roman" w:hAnsi="Times New Roman" w:cs="Times New Roman"/>
            <w:sz w:val="24"/>
            <w:szCs w:val="24"/>
          </w:rPr>
          <w:delText xml:space="preserve">However, those positive in Step 4 for provider judgment in this study mirrored the study population </w:delText>
        </w:r>
        <w:r w:rsidR="00FA2C83" w:rsidDel="00C121AF">
          <w:rPr>
            <w:rFonts w:ascii="Times New Roman" w:hAnsi="Times New Roman" w:cs="Times New Roman"/>
            <w:sz w:val="24"/>
            <w:szCs w:val="24"/>
          </w:rPr>
          <w:delText>regarding</w:delText>
        </w:r>
        <w:r w:rsidR="00F13242" w:rsidDel="00C121AF">
          <w:rPr>
            <w:rFonts w:ascii="Times New Roman" w:hAnsi="Times New Roman" w:cs="Times New Roman"/>
            <w:sz w:val="24"/>
            <w:szCs w:val="24"/>
          </w:rPr>
          <w:delText xml:space="preserve"> race</w:delText>
        </w:r>
        <w:r w:rsidR="00507ED1" w:rsidDel="00C121AF">
          <w:rPr>
            <w:rFonts w:ascii="Times New Roman" w:hAnsi="Times New Roman" w:cs="Times New Roman"/>
            <w:sz w:val="24"/>
            <w:szCs w:val="24"/>
          </w:rPr>
          <w:delText xml:space="preserve"> and </w:delText>
        </w:r>
        <w:r w:rsidR="00F13242" w:rsidDel="00C121AF">
          <w:rPr>
            <w:rFonts w:ascii="Times New Roman" w:hAnsi="Times New Roman" w:cs="Times New Roman"/>
            <w:sz w:val="24"/>
            <w:szCs w:val="24"/>
          </w:rPr>
          <w:delText>ethnicity. The disproportionate number of those documented as White, not Hispanic</w:delText>
        </w:r>
        <w:r w:rsidR="00FA2C83" w:rsidDel="00C121AF">
          <w:rPr>
            <w:rFonts w:ascii="Times New Roman" w:hAnsi="Times New Roman" w:cs="Times New Roman"/>
            <w:sz w:val="24"/>
            <w:szCs w:val="24"/>
          </w:rPr>
          <w:delText>,</w:delText>
        </w:r>
        <w:r w:rsidR="00507ED1" w:rsidDel="00C121AF">
          <w:rPr>
            <w:rFonts w:ascii="Times New Roman" w:hAnsi="Times New Roman" w:cs="Times New Roman"/>
            <w:sz w:val="24"/>
            <w:szCs w:val="24"/>
          </w:rPr>
          <w:delText xml:space="preserve"> or </w:delText>
        </w:r>
        <w:r w:rsidR="00F13242" w:rsidDel="00C121AF">
          <w:rPr>
            <w:rFonts w:ascii="Times New Roman" w:hAnsi="Times New Roman" w:cs="Times New Roman"/>
            <w:sz w:val="24"/>
            <w:szCs w:val="24"/>
          </w:rPr>
          <w:delText>Latino(a) appears to be driven by the 55 and above age category a</w:delText>
        </w:r>
        <w:r w:rsidR="00FA2C83" w:rsidDel="00C121AF">
          <w:rPr>
            <w:rFonts w:ascii="Times New Roman" w:hAnsi="Times New Roman" w:cs="Times New Roman"/>
            <w:sz w:val="24"/>
            <w:szCs w:val="24"/>
          </w:rPr>
          <w:delText>nd</w:delText>
        </w:r>
        <w:r w:rsidR="00F13242" w:rsidDel="00C121AF">
          <w:rPr>
            <w:rFonts w:ascii="Times New Roman" w:hAnsi="Times New Roman" w:cs="Times New Roman"/>
            <w:sz w:val="24"/>
            <w:szCs w:val="24"/>
          </w:rPr>
          <w:delText xml:space="preserve"> those meeting multiple special considerations criteria (</w:delText>
        </w:r>
        <w:r w:rsidR="00354168" w:rsidDel="00C121AF">
          <w:rPr>
            <w:rFonts w:ascii="Times New Roman" w:hAnsi="Times New Roman" w:cs="Times New Roman"/>
            <w:sz w:val="24"/>
            <w:szCs w:val="24"/>
          </w:rPr>
          <w:delText>S</w:delText>
        </w:r>
        <w:r w:rsidR="00F13242" w:rsidDel="00C121AF">
          <w:rPr>
            <w:rFonts w:ascii="Times New Roman" w:hAnsi="Times New Roman" w:cs="Times New Roman"/>
            <w:sz w:val="24"/>
            <w:szCs w:val="24"/>
          </w:rPr>
          <w:delText xml:space="preserve">upplementary </w:delText>
        </w:r>
        <w:r w:rsidR="00354168" w:rsidDel="00C121AF">
          <w:rPr>
            <w:rFonts w:ascii="Times New Roman" w:hAnsi="Times New Roman" w:cs="Times New Roman"/>
            <w:sz w:val="24"/>
            <w:szCs w:val="24"/>
          </w:rPr>
          <w:delText>T</w:delText>
        </w:r>
        <w:r w:rsidR="00F13242" w:rsidDel="00C121AF">
          <w:rPr>
            <w:rFonts w:ascii="Times New Roman" w:hAnsi="Times New Roman" w:cs="Times New Roman"/>
            <w:sz w:val="24"/>
            <w:szCs w:val="24"/>
          </w:rPr>
          <w:delText xml:space="preserve">able 1). </w:delText>
        </w:r>
        <w:r w:rsidR="00897312" w:rsidDel="00C121AF">
          <w:rPr>
            <w:rFonts w:ascii="Times New Roman" w:hAnsi="Times New Roman" w:cs="Times New Roman"/>
            <w:sz w:val="24"/>
            <w:szCs w:val="24"/>
          </w:rPr>
          <w:delText>This disparity warrants further study</w:delText>
        </w:r>
        <w:r w:rsidR="007C411E" w:rsidDel="00C121AF">
          <w:rPr>
            <w:rFonts w:ascii="Times New Roman" w:hAnsi="Times New Roman" w:cs="Times New Roman"/>
            <w:sz w:val="24"/>
            <w:szCs w:val="24"/>
          </w:rPr>
          <w:delText xml:space="preserve"> </w:delText>
        </w:r>
        <w:r w:rsidR="002567C6" w:rsidDel="00C121AF">
          <w:rPr>
            <w:rFonts w:ascii="Times New Roman" w:hAnsi="Times New Roman" w:cs="Times New Roman"/>
            <w:sz w:val="24"/>
            <w:szCs w:val="24"/>
          </w:rPr>
          <w:delText xml:space="preserve">to </w:delText>
        </w:r>
        <w:r w:rsidR="00F90300" w:rsidDel="00C121AF">
          <w:rPr>
            <w:rFonts w:ascii="Times New Roman" w:hAnsi="Times New Roman" w:cs="Times New Roman"/>
            <w:sz w:val="24"/>
            <w:szCs w:val="24"/>
          </w:rPr>
          <w:delText xml:space="preserve">determine if all field triage criteria are </w:delText>
        </w:r>
        <w:r w:rsidR="00AA6D0F" w:rsidDel="00C121AF">
          <w:rPr>
            <w:rFonts w:ascii="Times New Roman" w:hAnsi="Times New Roman" w:cs="Times New Roman"/>
            <w:sz w:val="24"/>
            <w:szCs w:val="24"/>
          </w:rPr>
          <w:delText>applied equitably to injured patients</w:delText>
        </w:r>
        <w:r w:rsidR="00A8447B" w:rsidDel="00C121AF">
          <w:rPr>
            <w:rFonts w:ascii="Times New Roman" w:hAnsi="Times New Roman" w:cs="Times New Roman"/>
            <w:sz w:val="24"/>
            <w:szCs w:val="24"/>
          </w:rPr>
          <w:delText xml:space="preserve"> regardless of race or ethnicity</w:delText>
        </w:r>
        <w:r w:rsidR="00897312" w:rsidDel="00C121AF">
          <w:rPr>
            <w:rFonts w:ascii="Times New Roman" w:hAnsi="Times New Roman" w:cs="Times New Roman"/>
            <w:sz w:val="24"/>
            <w:szCs w:val="24"/>
          </w:rPr>
          <w:delText xml:space="preserve">. </w:delText>
        </w:r>
      </w:del>
    </w:p>
    <w:p w14:paraId="68D87D47" w14:textId="5916A636" w:rsidR="00897312" w:rsidDel="00C121AF" w:rsidRDefault="007F079E" w:rsidP="00177C3E">
      <w:pPr>
        <w:spacing w:line="480" w:lineRule="auto"/>
        <w:ind w:firstLine="720"/>
        <w:rPr>
          <w:del w:id="108" w:author="Umesh Singh1" w:date="2022-10-29T08:55:00Z"/>
          <w:rFonts w:ascii="Times New Roman" w:hAnsi="Times New Roman" w:cs="Times New Roman"/>
          <w:sz w:val="24"/>
          <w:szCs w:val="24"/>
        </w:rPr>
      </w:pPr>
      <w:del w:id="109" w:author="Umesh Singh1" w:date="2022-10-29T08:55:00Z">
        <w:r w:rsidDel="00C121AF">
          <w:rPr>
            <w:rFonts w:ascii="Times New Roman" w:hAnsi="Times New Roman" w:cs="Times New Roman"/>
            <w:sz w:val="24"/>
            <w:szCs w:val="24"/>
          </w:rPr>
          <w:delText>In this study</w:delText>
        </w:r>
        <w:r w:rsidR="00FA2C83" w:rsidDel="00C121AF">
          <w:rPr>
            <w:rFonts w:ascii="Times New Roman" w:hAnsi="Times New Roman" w:cs="Times New Roman"/>
            <w:sz w:val="24"/>
            <w:szCs w:val="24"/>
          </w:rPr>
          <w:delText>,</w:delText>
        </w:r>
        <w:r w:rsidDel="00C121AF">
          <w:rPr>
            <w:rFonts w:ascii="Times New Roman" w:hAnsi="Times New Roman" w:cs="Times New Roman"/>
            <w:sz w:val="24"/>
            <w:szCs w:val="24"/>
          </w:rPr>
          <w:delText xml:space="preserve"> the </w:delText>
        </w:r>
        <w:r w:rsidR="0030390E" w:rsidDel="00C121AF">
          <w:rPr>
            <w:rFonts w:ascii="Times New Roman" w:hAnsi="Times New Roman" w:cs="Times New Roman"/>
            <w:sz w:val="24"/>
            <w:szCs w:val="24"/>
          </w:rPr>
          <w:delText xml:space="preserve">most striking predictor of hospital admission and mortality was the presence of </w:delText>
        </w:r>
        <w:r w:rsidR="00125CBB" w:rsidRPr="00125CBB" w:rsidDel="00C121AF">
          <w:rPr>
            <w:rFonts w:ascii="Times New Roman" w:hAnsi="Times New Roman" w:cs="Times New Roman"/>
            <w:sz w:val="24"/>
            <w:szCs w:val="24"/>
          </w:rPr>
          <w:delText>two or more positive steps</w:delText>
        </w:r>
        <w:r w:rsidR="00200459" w:rsidDel="00C121AF">
          <w:rPr>
            <w:rFonts w:ascii="Times New Roman" w:hAnsi="Times New Roman" w:cs="Times New Roman"/>
            <w:sz w:val="24"/>
            <w:szCs w:val="24"/>
          </w:rPr>
          <w:delText>, with</w:delText>
        </w:r>
        <w:r w:rsidR="00125CBB" w:rsidRPr="00125CBB" w:rsidDel="00C121AF">
          <w:rPr>
            <w:rFonts w:ascii="Times New Roman" w:hAnsi="Times New Roman" w:cs="Times New Roman"/>
            <w:sz w:val="24"/>
            <w:szCs w:val="24"/>
          </w:rPr>
          <w:delText xml:space="preserve"> nearly </w:delText>
        </w:r>
        <w:r w:rsidR="00D414AF" w:rsidDel="00C121AF">
          <w:rPr>
            <w:rFonts w:ascii="Times New Roman" w:hAnsi="Times New Roman" w:cs="Times New Roman"/>
            <w:sz w:val="24"/>
            <w:szCs w:val="24"/>
          </w:rPr>
          <w:delText>10%</w:delText>
        </w:r>
        <w:r w:rsidR="00125CBB" w:rsidRPr="00125CBB" w:rsidDel="00C121AF">
          <w:rPr>
            <w:rFonts w:ascii="Times New Roman" w:hAnsi="Times New Roman" w:cs="Times New Roman"/>
            <w:sz w:val="24"/>
            <w:szCs w:val="24"/>
          </w:rPr>
          <w:delText xml:space="preserve"> of patients in this group dying in the emergency department </w:delText>
        </w:r>
        <w:r w:rsidR="00EE4F1A" w:rsidDel="00C121AF">
          <w:rPr>
            <w:rFonts w:ascii="Times New Roman" w:hAnsi="Times New Roman" w:cs="Times New Roman"/>
            <w:sz w:val="24"/>
            <w:szCs w:val="24"/>
          </w:rPr>
          <w:delText xml:space="preserve">(3.3%) </w:delText>
        </w:r>
        <w:r w:rsidR="00125CBB" w:rsidRPr="00125CBB" w:rsidDel="00C121AF">
          <w:rPr>
            <w:rFonts w:ascii="Times New Roman" w:hAnsi="Times New Roman" w:cs="Times New Roman"/>
            <w:sz w:val="24"/>
            <w:szCs w:val="24"/>
          </w:rPr>
          <w:delText>or during their hospital stay</w:delText>
        </w:r>
        <w:r w:rsidR="00EE4F1A" w:rsidDel="00C121AF">
          <w:rPr>
            <w:rFonts w:ascii="Times New Roman" w:hAnsi="Times New Roman" w:cs="Times New Roman"/>
            <w:sz w:val="24"/>
            <w:szCs w:val="24"/>
          </w:rPr>
          <w:delText xml:space="preserve"> (6.5%)</w:delText>
        </w:r>
        <w:r w:rsidR="00125CBB" w:rsidRPr="00125CBB" w:rsidDel="00C121AF">
          <w:rPr>
            <w:rFonts w:ascii="Times New Roman" w:hAnsi="Times New Roman" w:cs="Times New Roman"/>
            <w:sz w:val="24"/>
            <w:szCs w:val="24"/>
          </w:rPr>
          <w:delText>.</w:delText>
        </w:r>
        <w:r w:rsidR="00D8075A" w:rsidDel="00C121AF">
          <w:rPr>
            <w:rFonts w:ascii="Times New Roman" w:hAnsi="Times New Roman" w:cs="Times New Roman"/>
            <w:sz w:val="24"/>
            <w:szCs w:val="24"/>
          </w:rPr>
          <w:delText xml:space="preserve"> Although </w:delText>
        </w:r>
        <w:r w:rsidR="00347D64" w:rsidDel="00C121AF">
          <w:rPr>
            <w:rFonts w:ascii="Times New Roman" w:hAnsi="Times New Roman" w:cs="Times New Roman"/>
            <w:sz w:val="24"/>
            <w:szCs w:val="24"/>
          </w:rPr>
          <w:delText xml:space="preserve">relationships between EMS findings </w:delText>
        </w:r>
        <w:r w:rsidR="008C1A96" w:rsidDel="00C121AF">
          <w:rPr>
            <w:rFonts w:ascii="Times New Roman" w:hAnsi="Times New Roman" w:cs="Times New Roman"/>
            <w:sz w:val="24"/>
            <w:szCs w:val="24"/>
          </w:rPr>
          <w:delText xml:space="preserve">that are similar to </w:delText>
        </w:r>
        <w:r w:rsidR="00A33391" w:rsidDel="00C121AF">
          <w:rPr>
            <w:rFonts w:ascii="Times New Roman" w:hAnsi="Times New Roman" w:cs="Times New Roman"/>
            <w:sz w:val="24"/>
            <w:szCs w:val="24"/>
          </w:rPr>
          <w:delText xml:space="preserve">individual criteria of </w:delText>
        </w:r>
        <w:r w:rsidR="008C1A96" w:rsidDel="00C121AF">
          <w:rPr>
            <w:rFonts w:ascii="Times New Roman" w:hAnsi="Times New Roman" w:cs="Times New Roman"/>
            <w:sz w:val="24"/>
            <w:szCs w:val="24"/>
          </w:rPr>
          <w:delText xml:space="preserve">the </w:delText>
        </w:r>
        <w:r w:rsidR="00961782" w:rsidDel="00C121AF">
          <w:rPr>
            <w:rFonts w:ascii="Times New Roman" w:hAnsi="Times New Roman" w:cs="Times New Roman"/>
            <w:sz w:val="24"/>
            <w:szCs w:val="24"/>
          </w:rPr>
          <w:delText>201 CDC Guidelines</w:delText>
        </w:r>
        <w:r w:rsidR="008C1A96" w:rsidDel="00C121AF">
          <w:rPr>
            <w:rFonts w:ascii="Times New Roman" w:hAnsi="Times New Roman" w:cs="Times New Roman"/>
            <w:sz w:val="24"/>
            <w:szCs w:val="24"/>
          </w:rPr>
          <w:delText xml:space="preserve"> </w:delText>
        </w:r>
        <w:r w:rsidR="00A33391" w:rsidDel="00C121AF">
          <w:rPr>
            <w:rFonts w:ascii="Times New Roman" w:hAnsi="Times New Roman" w:cs="Times New Roman"/>
            <w:sz w:val="24"/>
            <w:szCs w:val="24"/>
          </w:rPr>
          <w:delText>(</w:delText>
        </w:r>
        <w:r w:rsidR="00FA2C83" w:rsidDel="00C121AF">
          <w:rPr>
            <w:rFonts w:ascii="Times New Roman" w:hAnsi="Times New Roman" w:cs="Times New Roman"/>
            <w:sz w:val="24"/>
            <w:szCs w:val="24"/>
          </w:rPr>
          <w:delText xml:space="preserve">i.e., </w:delText>
        </w:r>
        <w:r w:rsidR="00A33391" w:rsidDel="00C121AF">
          <w:rPr>
            <w:rFonts w:ascii="Times New Roman" w:hAnsi="Times New Roman" w:cs="Times New Roman"/>
            <w:sz w:val="24"/>
            <w:szCs w:val="24"/>
          </w:rPr>
          <w:delText xml:space="preserve">prehospital index, high velocity impact, EMT judgment) and </w:delText>
        </w:r>
        <w:r w:rsidR="00973EAF" w:rsidDel="00C121AF">
          <w:rPr>
            <w:rFonts w:ascii="Times New Roman" w:hAnsi="Times New Roman" w:cs="Times New Roman"/>
            <w:sz w:val="24"/>
            <w:szCs w:val="24"/>
          </w:rPr>
          <w:delText>trauma</w:delText>
        </w:r>
        <w:r w:rsidR="00292B2F" w:rsidDel="00C121AF">
          <w:rPr>
            <w:rFonts w:ascii="Times New Roman" w:hAnsi="Times New Roman" w:cs="Times New Roman"/>
            <w:sz w:val="24"/>
            <w:szCs w:val="24"/>
          </w:rPr>
          <w:delText xml:space="preserve"> center need have been reported</w:delText>
        </w:r>
        <w:r w:rsidR="00EB429A" w:rsidDel="00C121AF">
          <w:rPr>
            <w:rFonts w:ascii="Times New Roman" w:hAnsi="Times New Roman" w:cs="Times New Roman"/>
            <w:sz w:val="24"/>
            <w:szCs w:val="24"/>
          </w:rPr>
          <w:delText xml:space="preserve"> </w:delText>
        </w:r>
        <w:r w:rsidR="00271534" w:rsidDel="00C121AF">
          <w:rPr>
            <w:rFonts w:ascii="Times New Roman" w:hAnsi="Times New Roman" w:cs="Times New Roman"/>
            <w:sz w:val="24"/>
            <w:szCs w:val="24"/>
          </w:rPr>
          <w:fldChar w:fldCharType="begin">
            <w:fldData xml:space="preserve">PEVuZE5vdGU+PENpdGU+PEF1dGhvcj5MYXZvaWU8L0F1dGhvcj48WWVhcj4yMDEwPC9ZZWFyPjxS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MYXZvaWU8L0F1dGhvcj48WWVhcj4yMDEwPC9ZZWFyPjxS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271534" w:rsidDel="00C121AF">
          <w:rPr>
            <w:rFonts w:ascii="Times New Roman" w:hAnsi="Times New Roman" w:cs="Times New Roman"/>
            <w:sz w:val="24"/>
            <w:szCs w:val="24"/>
          </w:rPr>
        </w:r>
        <w:r w:rsidR="00271534"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Lavoie et al., 2010; Mulholland et al., 2008)</w:delText>
        </w:r>
        <w:r w:rsidR="00271534" w:rsidDel="00C121AF">
          <w:rPr>
            <w:rFonts w:ascii="Times New Roman" w:hAnsi="Times New Roman" w:cs="Times New Roman"/>
            <w:sz w:val="24"/>
            <w:szCs w:val="24"/>
          </w:rPr>
          <w:fldChar w:fldCharType="end"/>
        </w:r>
        <w:r w:rsidR="00EB429A" w:rsidDel="00C121AF">
          <w:rPr>
            <w:rFonts w:ascii="Times New Roman" w:hAnsi="Times New Roman" w:cs="Times New Roman"/>
            <w:sz w:val="24"/>
            <w:szCs w:val="24"/>
          </w:rPr>
          <w:delText>,</w:delText>
        </w:r>
        <w:r w:rsidR="00B061A7" w:rsidDel="00C121AF">
          <w:rPr>
            <w:rFonts w:ascii="Times New Roman" w:hAnsi="Times New Roman" w:cs="Times New Roman"/>
            <w:sz w:val="24"/>
            <w:szCs w:val="24"/>
          </w:rPr>
          <w:delText xml:space="preserve"> we </w:delText>
        </w:r>
        <w:r w:rsidR="00200459" w:rsidDel="00C121AF">
          <w:rPr>
            <w:rFonts w:ascii="Times New Roman" w:hAnsi="Times New Roman" w:cs="Times New Roman"/>
            <w:sz w:val="24"/>
            <w:szCs w:val="24"/>
          </w:rPr>
          <w:delText xml:space="preserve">believe this finding </w:delText>
        </w:r>
        <w:r w:rsidR="005F7253" w:rsidDel="00C121AF">
          <w:rPr>
            <w:rFonts w:ascii="Times New Roman" w:hAnsi="Times New Roman" w:cs="Times New Roman"/>
            <w:sz w:val="24"/>
            <w:szCs w:val="24"/>
          </w:rPr>
          <w:delText xml:space="preserve">relating </w:delText>
        </w:r>
        <w:r w:rsidR="00495A7E" w:rsidDel="00C121AF">
          <w:rPr>
            <w:rFonts w:ascii="Times New Roman" w:hAnsi="Times New Roman" w:cs="Times New Roman"/>
            <w:sz w:val="24"/>
            <w:szCs w:val="24"/>
          </w:rPr>
          <w:delText xml:space="preserve">two or more positive steps </w:delText>
        </w:r>
        <w:r w:rsidR="00801402" w:rsidDel="00C121AF">
          <w:rPr>
            <w:rFonts w:ascii="Times New Roman" w:hAnsi="Times New Roman" w:cs="Times New Roman"/>
            <w:sz w:val="24"/>
            <w:szCs w:val="24"/>
          </w:rPr>
          <w:delText>from</w:delText>
        </w:r>
        <w:r w:rsidR="00495A7E" w:rsidDel="00C121AF">
          <w:rPr>
            <w:rFonts w:ascii="Times New Roman" w:hAnsi="Times New Roman" w:cs="Times New Roman"/>
            <w:sz w:val="24"/>
            <w:szCs w:val="24"/>
          </w:rPr>
          <w:delText xml:space="preserve"> the 2011 CDC </w:delText>
        </w:r>
        <w:r w:rsidR="00BE2603" w:rsidDel="00C121AF">
          <w:rPr>
            <w:rFonts w:ascii="Times New Roman" w:hAnsi="Times New Roman" w:cs="Times New Roman"/>
            <w:sz w:val="24"/>
            <w:szCs w:val="24"/>
          </w:rPr>
          <w:delText>Guidelines for Field Triage of Injured patients</w:delText>
        </w:r>
        <w:r w:rsidR="00495A7E" w:rsidDel="00C121AF">
          <w:rPr>
            <w:rFonts w:ascii="Times New Roman" w:hAnsi="Times New Roman" w:cs="Times New Roman"/>
            <w:sz w:val="24"/>
            <w:szCs w:val="24"/>
          </w:rPr>
          <w:delText xml:space="preserve"> and hospital outcomes </w:delText>
        </w:r>
        <w:r w:rsidR="00FA2C83" w:rsidDel="00C121AF">
          <w:rPr>
            <w:rFonts w:ascii="Times New Roman" w:hAnsi="Times New Roman" w:cs="Times New Roman"/>
            <w:sz w:val="24"/>
            <w:szCs w:val="24"/>
          </w:rPr>
          <w:delText xml:space="preserve">have </w:delText>
        </w:r>
        <w:r w:rsidR="00200459" w:rsidDel="00C121AF">
          <w:rPr>
            <w:rFonts w:ascii="Times New Roman" w:hAnsi="Times New Roman" w:cs="Times New Roman"/>
            <w:sz w:val="24"/>
            <w:szCs w:val="24"/>
          </w:rPr>
          <w:delText>not been reported previously</w:delText>
        </w:r>
        <w:r w:rsidR="00CB142F" w:rsidDel="00C121AF">
          <w:rPr>
            <w:rFonts w:ascii="Times New Roman" w:hAnsi="Times New Roman" w:cs="Times New Roman"/>
            <w:sz w:val="24"/>
            <w:szCs w:val="24"/>
          </w:rPr>
          <w:delText xml:space="preserve"> and </w:delText>
        </w:r>
        <w:r w:rsidR="003B464F" w:rsidDel="00C121AF">
          <w:rPr>
            <w:rFonts w:ascii="Times New Roman" w:hAnsi="Times New Roman" w:cs="Times New Roman"/>
            <w:sz w:val="24"/>
            <w:szCs w:val="24"/>
          </w:rPr>
          <w:delText xml:space="preserve">has the </w:delText>
        </w:r>
        <w:r w:rsidR="003A0584" w:rsidDel="00C121AF">
          <w:rPr>
            <w:rFonts w:ascii="Times New Roman" w:hAnsi="Times New Roman" w:cs="Times New Roman"/>
            <w:sz w:val="24"/>
            <w:szCs w:val="24"/>
          </w:rPr>
          <w:delText xml:space="preserve">potential </w:delText>
        </w:r>
        <w:r w:rsidR="00BC2A11" w:rsidDel="00C121AF">
          <w:rPr>
            <w:rFonts w:ascii="Times New Roman" w:hAnsi="Times New Roman" w:cs="Times New Roman"/>
            <w:sz w:val="24"/>
            <w:szCs w:val="24"/>
          </w:rPr>
          <w:delText xml:space="preserve">to </w:delText>
        </w:r>
        <w:r w:rsidR="00FA5114" w:rsidDel="00C121AF">
          <w:rPr>
            <w:rFonts w:ascii="Times New Roman" w:hAnsi="Times New Roman" w:cs="Times New Roman"/>
            <w:sz w:val="24"/>
            <w:szCs w:val="24"/>
          </w:rPr>
          <w:delText xml:space="preserve">guide </w:delText>
        </w:r>
        <w:r w:rsidR="00BC2A11" w:rsidDel="00C121AF">
          <w:rPr>
            <w:rFonts w:ascii="Times New Roman" w:hAnsi="Times New Roman" w:cs="Times New Roman"/>
            <w:sz w:val="24"/>
            <w:szCs w:val="24"/>
          </w:rPr>
          <w:delText>revisions of trauma triage protocols</w:delText>
        </w:r>
        <w:r w:rsidR="000D159F" w:rsidDel="00C121AF">
          <w:rPr>
            <w:rFonts w:ascii="Times New Roman" w:hAnsi="Times New Roman" w:cs="Times New Roman"/>
            <w:sz w:val="24"/>
            <w:szCs w:val="24"/>
          </w:rPr>
          <w:delText xml:space="preserve">, especially related to </w:delText>
        </w:r>
        <w:r w:rsidR="00705C05" w:rsidDel="00C121AF">
          <w:rPr>
            <w:rFonts w:ascii="Times New Roman" w:hAnsi="Times New Roman" w:cs="Times New Roman"/>
            <w:sz w:val="24"/>
            <w:szCs w:val="24"/>
          </w:rPr>
          <w:delText xml:space="preserve">destination and transport decisions for patients in remote </w:delText>
        </w:r>
        <w:r w:rsidR="00F565A8" w:rsidDel="00C121AF">
          <w:rPr>
            <w:rFonts w:ascii="Times New Roman" w:hAnsi="Times New Roman" w:cs="Times New Roman"/>
            <w:sz w:val="24"/>
            <w:szCs w:val="24"/>
          </w:rPr>
          <w:delText>regions.</w:delText>
        </w:r>
        <w:r w:rsidR="0022531C" w:rsidDel="00C121AF">
          <w:rPr>
            <w:rFonts w:ascii="Times New Roman" w:hAnsi="Times New Roman" w:cs="Times New Roman"/>
            <w:sz w:val="24"/>
            <w:szCs w:val="24"/>
          </w:rPr>
          <w:delText xml:space="preserve"> As has been suggested by others</w:delText>
        </w:r>
        <w:r w:rsidR="00EB429A" w:rsidDel="00C121AF">
          <w:rPr>
            <w:rFonts w:ascii="Times New Roman" w:hAnsi="Times New Roman" w:cs="Times New Roman"/>
            <w:sz w:val="24"/>
            <w:szCs w:val="24"/>
          </w:rPr>
          <w:delText xml:space="preserve"> </w:delText>
        </w:r>
        <w:r w:rsidR="00271534" w:rsidDel="00C121AF">
          <w:rPr>
            <w:rFonts w:ascii="Times New Roman" w:hAnsi="Times New Roman" w:cs="Times New Roman"/>
            <w:sz w:val="24"/>
            <w:szCs w:val="24"/>
          </w:rPr>
          <w:fldChar w:fldCharType="begin">
            <w:fldData xml:space="preserve">PEVuZE5vdGU+PENpdGU+PEF1dGhvcj5MeW5nPC9BdXRob3I+PFllYXI+MjAyMTwvWWVhcj48UmVj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</w:fldData>
          </w:fldChar>
        </w:r>
        <w:r w:rsidR="00931A9D" w:rsidDel="00C121AF">
          <w:rPr>
            <w:rFonts w:ascii="Times New Roman" w:hAnsi="Times New Roman" w:cs="Times New Roman"/>
            <w:sz w:val="24"/>
            <w:szCs w:val="24"/>
          </w:rPr>
          <w:delInstrText xml:space="preserve"> ADDIN EN.CITE </w:delInstrText>
        </w:r>
        <w:r w:rsidR="00931A9D" w:rsidDel="00C121AF">
          <w:rPr>
            <w:rFonts w:ascii="Times New Roman" w:hAnsi="Times New Roman" w:cs="Times New Roman"/>
            <w:sz w:val="24"/>
            <w:szCs w:val="24"/>
          </w:rPr>
          <w:fldChar w:fldCharType="begin">
            <w:fldData xml:space="preserve">PEVuZE5vdGU+PENpdGU+PEF1dGhvcj5MeW5nPC9BdXRob3I+PFllYXI+MjAyMTwvWWVhcj48UmVj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</w:fldData>
          </w:fldChar>
        </w:r>
        <w:r w:rsidR="00931A9D" w:rsidDel="00C121AF">
          <w:rPr>
            <w:rFonts w:ascii="Times New Roman" w:hAnsi="Times New Roman" w:cs="Times New Roman"/>
            <w:sz w:val="24"/>
            <w:szCs w:val="24"/>
          </w:rPr>
          <w:delInstrText xml:space="preserve"> ADDIN EN.CITE.DATA </w:delInstrText>
        </w:r>
        <w:r w:rsidR="00931A9D" w:rsidDel="00C121AF">
          <w:rPr>
            <w:rFonts w:ascii="Times New Roman" w:hAnsi="Times New Roman" w:cs="Times New Roman"/>
            <w:sz w:val="24"/>
            <w:szCs w:val="24"/>
          </w:rPr>
        </w:r>
        <w:r w:rsidR="00931A9D" w:rsidDel="00C121AF">
          <w:rPr>
            <w:rFonts w:ascii="Times New Roman" w:hAnsi="Times New Roman" w:cs="Times New Roman"/>
            <w:sz w:val="24"/>
            <w:szCs w:val="24"/>
          </w:rPr>
          <w:fldChar w:fldCharType="end"/>
        </w:r>
        <w:r w:rsidR="00271534" w:rsidDel="00C121AF">
          <w:rPr>
            <w:rFonts w:ascii="Times New Roman" w:hAnsi="Times New Roman" w:cs="Times New Roman"/>
            <w:sz w:val="24"/>
            <w:szCs w:val="24"/>
          </w:rPr>
        </w:r>
        <w:r w:rsidR="00271534" w:rsidDel="00C121AF">
          <w:rPr>
            <w:rFonts w:ascii="Times New Roman" w:hAnsi="Times New Roman" w:cs="Times New Roman"/>
            <w:sz w:val="24"/>
            <w:szCs w:val="24"/>
          </w:rPr>
          <w:fldChar w:fldCharType="separate"/>
        </w:r>
        <w:r w:rsidR="00931A9D" w:rsidDel="00C121AF">
          <w:rPr>
            <w:rFonts w:ascii="Times New Roman" w:hAnsi="Times New Roman" w:cs="Times New Roman"/>
            <w:noProof/>
            <w:sz w:val="24"/>
            <w:szCs w:val="24"/>
          </w:rPr>
          <w:delText>(Lyng et al., 2021)</w:delText>
        </w:r>
        <w:r w:rsidR="00271534" w:rsidDel="00C121AF">
          <w:rPr>
            <w:rFonts w:ascii="Times New Roman" w:hAnsi="Times New Roman" w:cs="Times New Roman"/>
            <w:sz w:val="24"/>
            <w:szCs w:val="24"/>
          </w:rPr>
          <w:fldChar w:fldCharType="end"/>
        </w:r>
        <w:r w:rsidR="00EB429A" w:rsidDel="00C121AF">
          <w:rPr>
            <w:rFonts w:ascii="Times New Roman" w:hAnsi="Times New Roman" w:cs="Times New Roman"/>
            <w:sz w:val="24"/>
            <w:szCs w:val="24"/>
          </w:rPr>
          <w:delText>,</w:delText>
        </w:r>
        <w:r w:rsidR="0022531C" w:rsidDel="00C121AF">
          <w:rPr>
            <w:rFonts w:ascii="Times New Roman" w:hAnsi="Times New Roman" w:cs="Times New Roman"/>
            <w:sz w:val="24"/>
            <w:szCs w:val="24"/>
          </w:rPr>
          <w:delText xml:space="preserve"> </w:delText>
        </w:r>
        <w:r w:rsidR="008A49D6" w:rsidDel="00C121AF">
          <w:rPr>
            <w:rFonts w:ascii="Times New Roman" w:hAnsi="Times New Roman" w:cs="Times New Roman"/>
            <w:sz w:val="24"/>
            <w:szCs w:val="24"/>
          </w:rPr>
          <w:delText xml:space="preserve">the high mortality rate </w:delText>
        </w:r>
        <w:r w:rsidR="0076119C" w:rsidDel="00C121AF">
          <w:rPr>
            <w:rFonts w:ascii="Times New Roman" w:hAnsi="Times New Roman" w:cs="Times New Roman"/>
            <w:sz w:val="24"/>
            <w:szCs w:val="24"/>
          </w:rPr>
          <w:delText xml:space="preserve">of patients with two or more positive steps may </w:delText>
        </w:r>
        <w:r w:rsidR="009917F5" w:rsidDel="00C121AF">
          <w:rPr>
            <w:rFonts w:ascii="Times New Roman" w:hAnsi="Times New Roman" w:cs="Times New Roman"/>
            <w:sz w:val="24"/>
            <w:szCs w:val="24"/>
          </w:rPr>
          <w:delText xml:space="preserve">suggest a need—for patients in remote locations—for early stabilization by air medical </w:delText>
        </w:r>
        <w:r w:rsidR="00503349" w:rsidDel="00C121AF">
          <w:rPr>
            <w:rFonts w:ascii="Times New Roman" w:hAnsi="Times New Roman" w:cs="Times New Roman"/>
            <w:sz w:val="24"/>
            <w:szCs w:val="24"/>
          </w:rPr>
          <w:delText>or non-designated hospital teams</w:delText>
        </w:r>
        <w:r w:rsidR="00171608" w:rsidDel="00C121AF">
          <w:rPr>
            <w:rFonts w:ascii="Times New Roman" w:hAnsi="Times New Roman" w:cs="Times New Roman"/>
            <w:sz w:val="24"/>
            <w:szCs w:val="24"/>
          </w:rPr>
          <w:delText xml:space="preserve"> prior to long distance transport to a designated trauma center. More study is necessary.</w:delText>
        </w:r>
      </w:del>
    </w:p>
    <w:p w14:paraId="7AE9B3DE" w14:textId="002664D1" w:rsidR="00125CBB" w:rsidDel="00C121AF" w:rsidRDefault="00196C3B" w:rsidP="00177C3E">
      <w:pPr>
        <w:spacing w:line="480" w:lineRule="auto"/>
        <w:ind w:firstLine="720"/>
        <w:rPr>
          <w:del w:id="110" w:author="Umesh Singh1" w:date="2022-10-29T08:55:00Z"/>
          <w:rFonts w:ascii="Times New Roman" w:hAnsi="Times New Roman" w:cs="Times New Roman"/>
          <w:sz w:val="24"/>
          <w:szCs w:val="24"/>
        </w:rPr>
      </w:pPr>
      <w:del w:id="111" w:author="Umesh Singh1" w:date="2022-10-29T08:55:00Z">
        <w:r w:rsidDel="00C121AF">
          <w:rPr>
            <w:rFonts w:ascii="Times New Roman" w:hAnsi="Times New Roman" w:cs="Times New Roman"/>
            <w:sz w:val="24"/>
            <w:szCs w:val="24"/>
          </w:rPr>
          <w:delText>Overall</w:delText>
        </w:r>
        <w:r w:rsidR="000C3EFA" w:rsidDel="00C121AF">
          <w:rPr>
            <w:rFonts w:ascii="Times New Roman" w:hAnsi="Times New Roman" w:cs="Times New Roman"/>
            <w:sz w:val="24"/>
            <w:szCs w:val="24"/>
          </w:rPr>
          <w:delText xml:space="preserve">, </w:delText>
        </w:r>
        <w:r w:rsidDel="00C121AF">
          <w:rPr>
            <w:rFonts w:ascii="Times New Roman" w:hAnsi="Times New Roman" w:cs="Times New Roman"/>
            <w:sz w:val="24"/>
            <w:szCs w:val="24"/>
          </w:rPr>
          <w:delText>t</w:delText>
        </w:r>
        <w:r w:rsidR="00617D5A" w:rsidDel="00C121AF">
          <w:rPr>
            <w:rFonts w:ascii="Times New Roman" w:hAnsi="Times New Roman" w:cs="Times New Roman"/>
            <w:sz w:val="24"/>
            <w:szCs w:val="24"/>
          </w:rPr>
          <w:delText>his study supports us</w:delText>
        </w:r>
        <w:r w:rsidR="00FA2C83" w:rsidDel="00C121AF">
          <w:rPr>
            <w:rFonts w:ascii="Times New Roman" w:hAnsi="Times New Roman" w:cs="Times New Roman"/>
            <w:sz w:val="24"/>
            <w:szCs w:val="24"/>
          </w:rPr>
          <w:delText>ing</w:delText>
        </w:r>
        <w:r w:rsidR="00617D5A" w:rsidDel="00C121AF">
          <w:rPr>
            <w:rFonts w:ascii="Times New Roman" w:hAnsi="Times New Roman" w:cs="Times New Roman"/>
            <w:sz w:val="24"/>
            <w:szCs w:val="24"/>
          </w:rPr>
          <w:delText xml:space="preserve"> the </w:delText>
        </w:r>
        <w:r w:rsidR="002148FF" w:rsidDel="00C121AF">
          <w:rPr>
            <w:rFonts w:ascii="Times New Roman" w:hAnsi="Times New Roman" w:cs="Times New Roman"/>
            <w:sz w:val="24"/>
            <w:szCs w:val="24"/>
          </w:rPr>
          <w:delText xml:space="preserve">2011 CDC Guidelines for Field Triage of Injured Patients </w:delText>
        </w:r>
        <w:r w:rsidR="00FA2C83" w:rsidDel="00C121AF">
          <w:rPr>
            <w:rFonts w:ascii="Times New Roman" w:hAnsi="Times New Roman" w:cs="Times New Roman"/>
            <w:sz w:val="24"/>
            <w:szCs w:val="24"/>
          </w:rPr>
          <w:delText xml:space="preserve">as </w:delText>
        </w:r>
        <w:r w:rsidR="00617D5A" w:rsidDel="00C121AF">
          <w:rPr>
            <w:rFonts w:ascii="Times New Roman" w:hAnsi="Times New Roman" w:cs="Times New Roman"/>
            <w:sz w:val="24"/>
            <w:szCs w:val="24"/>
          </w:rPr>
          <w:delText>a tool to support destination decisions for trauma patients, although some adjustment</w:delText>
        </w:r>
        <w:r w:rsidR="00FA2C83" w:rsidDel="00C121AF">
          <w:rPr>
            <w:rFonts w:ascii="Times New Roman" w:hAnsi="Times New Roman" w:cs="Times New Roman"/>
            <w:sz w:val="24"/>
            <w:szCs w:val="24"/>
          </w:rPr>
          <w:delText>s</w:delText>
        </w:r>
        <w:r w:rsidR="00617D5A" w:rsidDel="00C121AF">
          <w:rPr>
            <w:rFonts w:ascii="Times New Roman" w:hAnsi="Times New Roman" w:cs="Times New Roman"/>
            <w:sz w:val="24"/>
            <w:szCs w:val="24"/>
          </w:rPr>
          <w:delText xml:space="preserve"> may result in stronger prediction</w:delText>
        </w:r>
        <w:r w:rsidR="00FA2C83" w:rsidDel="00C121AF">
          <w:rPr>
            <w:rFonts w:ascii="Times New Roman" w:hAnsi="Times New Roman" w:cs="Times New Roman"/>
            <w:sz w:val="24"/>
            <w:szCs w:val="24"/>
          </w:rPr>
          <w:delText>s</w:delText>
        </w:r>
        <w:r w:rsidR="00617D5A" w:rsidDel="00C121AF">
          <w:rPr>
            <w:rFonts w:ascii="Times New Roman" w:hAnsi="Times New Roman" w:cs="Times New Roman"/>
            <w:sz w:val="24"/>
            <w:szCs w:val="24"/>
          </w:rPr>
          <w:delText xml:space="preserve">. </w:delText>
        </w:r>
        <w:r w:rsidR="00E66FE6" w:rsidDel="00C121AF">
          <w:rPr>
            <w:rFonts w:ascii="Times New Roman" w:hAnsi="Times New Roman" w:cs="Times New Roman"/>
            <w:sz w:val="24"/>
            <w:szCs w:val="24"/>
          </w:rPr>
          <w:delText xml:space="preserve">Step </w:delText>
        </w:r>
        <w:r w:rsidR="002059A3" w:rsidDel="00C121AF">
          <w:rPr>
            <w:rFonts w:ascii="Times New Roman" w:hAnsi="Times New Roman" w:cs="Times New Roman"/>
            <w:sz w:val="24"/>
            <w:szCs w:val="24"/>
          </w:rPr>
          <w:delText>2</w:delText>
        </w:r>
        <w:r w:rsidR="00F13242" w:rsidDel="00C121AF">
          <w:rPr>
            <w:rFonts w:ascii="Times New Roman" w:hAnsi="Times New Roman" w:cs="Times New Roman"/>
            <w:sz w:val="24"/>
            <w:szCs w:val="24"/>
          </w:rPr>
          <w:delText>: AOI</w:delText>
        </w:r>
        <w:r w:rsidR="002F0E48" w:rsidDel="00C121AF">
          <w:rPr>
            <w:rFonts w:ascii="Times New Roman" w:hAnsi="Times New Roman" w:cs="Times New Roman"/>
            <w:sz w:val="24"/>
            <w:szCs w:val="24"/>
          </w:rPr>
          <w:delText xml:space="preserve"> may benefit from revisions to reduce the EMS false positive rate.</w:delText>
        </w:r>
        <w:r w:rsidR="00E66FE6" w:rsidDel="00C121AF">
          <w:rPr>
            <w:rFonts w:ascii="Times New Roman" w:hAnsi="Times New Roman" w:cs="Times New Roman"/>
            <w:sz w:val="24"/>
            <w:szCs w:val="24"/>
          </w:rPr>
          <w:delText xml:space="preserve"> Step </w:delText>
        </w:r>
        <w:r w:rsidR="002059A3" w:rsidDel="00C121AF">
          <w:rPr>
            <w:rFonts w:ascii="Times New Roman" w:hAnsi="Times New Roman" w:cs="Times New Roman"/>
            <w:sz w:val="24"/>
            <w:szCs w:val="24"/>
          </w:rPr>
          <w:delText>3</w:delText>
        </w:r>
        <w:r w:rsidR="00F13242" w:rsidDel="00C121AF">
          <w:rPr>
            <w:rFonts w:ascii="Times New Roman" w:hAnsi="Times New Roman" w:cs="Times New Roman"/>
            <w:sz w:val="24"/>
            <w:szCs w:val="24"/>
          </w:rPr>
          <w:delText xml:space="preserve">: MOI </w:delText>
        </w:r>
        <w:r w:rsidR="00BB65BC" w:rsidDel="00C121AF">
          <w:rPr>
            <w:rFonts w:ascii="Times New Roman" w:hAnsi="Times New Roman" w:cs="Times New Roman"/>
            <w:sz w:val="24"/>
            <w:szCs w:val="24"/>
          </w:rPr>
          <w:delText xml:space="preserve">appears to have limited predictive </w:delText>
        </w:r>
        <w:r w:rsidR="000C3EFA" w:rsidDel="00C121AF">
          <w:rPr>
            <w:rFonts w:ascii="Times New Roman" w:hAnsi="Times New Roman" w:cs="Times New Roman"/>
            <w:sz w:val="24"/>
            <w:szCs w:val="24"/>
          </w:rPr>
          <w:delText>power and</w:delText>
        </w:r>
        <w:r w:rsidR="00BB65BC" w:rsidDel="00C121AF">
          <w:rPr>
            <w:rFonts w:ascii="Times New Roman" w:hAnsi="Times New Roman" w:cs="Times New Roman"/>
            <w:sz w:val="24"/>
            <w:szCs w:val="24"/>
          </w:rPr>
          <w:delText xml:space="preserve"> may be stronger with elimination of </w:delText>
        </w:r>
        <w:r w:rsidR="002059A3" w:rsidDel="00C121AF">
          <w:rPr>
            <w:rFonts w:ascii="Times New Roman" w:hAnsi="Times New Roman" w:cs="Times New Roman"/>
            <w:sz w:val="24"/>
            <w:szCs w:val="24"/>
          </w:rPr>
          <w:delText xml:space="preserve">MOI </w:delText>
        </w:r>
        <w:r w:rsidR="008B75F1" w:rsidDel="00C121AF">
          <w:rPr>
            <w:rFonts w:ascii="Times New Roman" w:hAnsi="Times New Roman" w:cs="Times New Roman"/>
            <w:sz w:val="24"/>
            <w:szCs w:val="24"/>
          </w:rPr>
          <w:delText>elements that have not demonstrated a strong relationship to hospital admission and mortality.</w:delText>
        </w:r>
        <w:r w:rsidR="006F0F02" w:rsidDel="00C121AF">
          <w:rPr>
            <w:rFonts w:ascii="Times New Roman" w:hAnsi="Times New Roman" w:cs="Times New Roman"/>
            <w:sz w:val="24"/>
            <w:szCs w:val="24"/>
          </w:rPr>
          <w:delText xml:space="preserve"> </w:delText>
        </w:r>
        <w:r w:rsidR="006F0F02" w:rsidRPr="51D66D6D" w:rsidDel="00C121AF">
          <w:rPr>
            <w:rFonts w:ascii="Times New Roman" w:hAnsi="Times New Roman" w:cs="Times New Roman"/>
            <w:sz w:val="24"/>
            <w:szCs w:val="24"/>
          </w:rPr>
          <w:delText xml:space="preserve">Further study may determine the optimal </w:delText>
        </w:r>
        <w:r w:rsidR="00DC4B30" w:rsidDel="00C121AF">
          <w:rPr>
            <w:rFonts w:ascii="Times New Roman" w:hAnsi="Times New Roman" w:cs="Times New Roman"/>
            <w:sz w:val="24"/>
            <w:szCs w:val="24"/>
          </w:rPr>
          <w:delText xml:space="preserve">and equitable </w:delText>
        </w:r>
        <w:r w:rsidR="006F0F02" w:rsidRPr="51D66D6D" w:rsidDel="00C121AF">
          <w:rPr>
            <w:rFonts w:ascii="Times New Roman" w:hAnsi="Times New Roman" w:cs="Times New Roman"/>
            <w:sz w:val="24"/>
            <w:szCs w:val="24"/>
          </w:rPr>
          <w:delText>use of age</w:delText>
        </w:r>
        <w:r w:rsidR="00DC4B30" w:rsidDel="00C121AF">
          <w:rPr>
            <w:rFonts w:ascii="Times New Roman" w:hAnsi="Times New Roman" w:cs="Times New Roman"/>
            <w:sz w:val="24"/>
            <w:szCs w:val="24"/>
          </w:rPr>
          <w:delText xml:space="preserve"> consideration</w:delText>
        </w:r>
        <w:r w:rsidR="006F0F02" w:rsidRPr="51D66D6D" w:rsidDel="00C121AF">
          <w:rPr>
            <w:rFonts w:ascii="Times New Roman" w:hAnsi="Times New Roman" w:cs="Times New Roman"/>
            <w:sz w:val="24"/>
            <w:szCs w:val="24"/>
          </w:rPr>
          <w:delText xml:space="preserve"> </w:delText>
        </w:r>
        <w:r w:rsidR="00DC4B30" w:rsidDel="00C121AF">
          <w:rPr>
            <w:rFonts w:ascii="Times New Roman" w:hAnsi="Times New Roman" w:cs="Times New Roman"/>
            <w:sz w:val="24"/>
            <w:szCs w:val="24"/>
          </w:rPr>
          <w:delText>from</w:delText>
        </w:r>
        <w:r w:rsidR="006F0F02" w:rsidRPr="51D66D6D" w:rsidDel="00C121AF">
          <w:rPr>
            <w:rFonts w:ascii="Times New Roman" w:hAnsi="Times New Roman" w:cs="Times New Roman"/>
            <w:sz w:val="24"/>
            <w:szCs w:val="24"/>
          </w:rPr>
          <w:delText xml:space="preserve"> </w:delText>
        </w:r>
        <w:r w:rsidR="00A86195" w:rsidRPr="51D66D6D" w:rsidDel="00C121AF">
          <w:rPr>
            <w:rFonts w:ascii="Times New Roman" w:hAnsi="Times New Roman" w:cs="Times New Roman"/>
            <w:sz w:val="24"/>
            <w:szCs w:val="24"/>
          </w:rPr>
          <w:delText>Step</w:delText>
        </w:r>
        <w:r w:rsidR="00897312" w:rsidDel="00C121AF">
          <w:rPr>
            <w:rFonts w:ascii="Times New Roman" w:hAnsi="Times New Roman" w:cs="Times New Roman"/>
            <w:sz w:val="24"/>
            <w:szCs w:val="24"/>
          </w:rPr>
          <w:delText xml:space="preserve"> </w:delText>
        </w:r>
        <w:r w:rsidR="00DC4B30" w:rsidDel="00C121AF">
          <w:rPr>
            <w:rFonts w:ascii="Times New Roman" w:hAnsi="Times New Roman" w:cs="Times New Roman"/>
            <w:sz w:val="24"/>
            <w:szCs w:val="24"/>
          </w:rPr>
          <w:delText xml:space="preserve">4, </w:delText>
        </w:r>
        <w:r w:rsidR="00A86195" w:rsidRPr="51D66D6D" w:rsidDel="00C121AF">
          <w:rPr>
            <w:rFonts w:ascii="Times New Roman" w:hAnsi="Times New Roman" w:cs="Times New Roman"/>
            <w:sz w:val="24"/>
            <w:szCs w:val="24"/>
          </w:rPr>
          <w:delText>optimiz</w:delText>
        </w:r>
        <w:r w:rsidR="00897312" w:rsidDel="00C121AF">
          <w:rPr>
            <w:rFonts w:ascii="Times New Roman" w:hAnsi="Times New Roman" w:cs="Times New Roman"/>
            <w:sz w:val="24"/>
            <w:szCs w:val="24"/>
          </w:rPr>
          <w:delText>ing</w:delText>
        </w:r>
        <w:r w:rsidR="00A86195" w:rsidRPr="51D66D6D" w:rsidDel="00C121AF">
          <w:rPr>
            <w:rFonts w:ascii="Times New Roman" w:hAnsi="Times New Roman" w:cs="Times New Roman"/>
            <w:sz w:val="24"/>
            <w:szCs w:val="24"/>
          </w:rPr>
          <w:delText xml:space="preserve"> sensitivity and specificity.</w:delText>
        </w:r>
      </w:del>
    </w:p>
    <w:p w14:paraId="228A742C" w14:textId="156BCF1C" w:rsidR="006D2614" w:rsidDel="00C121AF" w:rsidRDefault="2BE5C1A8" w:rsidP="2CFA9201">
      <w:pPr>
        <w:spacing w:line="480" w:lineRule="auto"/>
        <w:rPr>
          <w:del w:id="112" w:author="Umesh Singh1" w:date="2022-10-29T08:55:00Z"/>
          <w:rFonts w:ascii="Times New Roman" w:hAnsi="Times New Roman" w:cs="Times New Roman"/>
          <w:b/>
          <w:bCs/>
          <w:i/>
          <w:iCs/>
          <w:sz w:val="24"/>
          <w:szCs w:val="24"/>
        </w:rPr>
      </w:pPr>
      <w:del w:id="113" w:author="Umesh Singh1" w:date="2022-10-29T08:55:00Z">
        <w:r w:rsidRPr="2CFA9201" w:rsidDel="00C121AF">
          <w:rPr>
            <w:rFonts w:ascii="Times New Roman" w:hAnsi="Times New Roman" w:cs="Times New Roman"/>
            <w:b/>
            <w:bCs/>
            <w:i/>
            <w:iCs/>
            <w:sz w:val="24"/>
            <w:szCs w:val="24"/>
          </w:rPr>
          <w:delText>Limitations</w:delText>
        </w:r>
      </w:del>
    </w:p>
    <w:p w14:paraId="413A0B25" w14:textId="66021DD1" w:rsidR="00CA437C" w:rsidDel="00C121AF" w:rsidRDefault="73D70233" w:rsidP="00177C3E">
      <w:pPr>
        <w:spacing w:line="480" w:lineRule="auto"/>
        <w:ind w:firstLine="720"/>
        <w:rPr>
          <w:del w:id="114" w:author="Umesh Singh1" w:date="2022-10-29T08:55:00Z"/>
          <w:rFonts w:ascii="Times New Roman" w:hAnsi="Times New Roman" w:cs="Times New Roman"/>
          <w:sz w:val="24"/>
          <w:szCs w:val="24"/>
        </w:rPr>
      </w:pPr>
      <w:del w:id="115" w:author="Umesh Singh1" w:date="2022-10-29T08:55:00Z">
        <w:r w:rsidRPr="2CFA9201" w:rsidDel="00C121AF">
          <w:rPr>
            <w:rFonts w:ascii="Times New Roman" w:hAnsi="Times New Roman" w:cs="Times New Roman"/>
            <w:sz w:val="24"/>
            <w:szCs w:val="24"/>
          </w:rPr>
          <w:delText xml:space="preserve">This was a large retrospective </w:delText>
        </w:r>
        <w:r w:rsidR="340E279A" w:rsidRPr="2CFA9201" w:rsidDel="00C121AF">
          <w:rPr>
            <w:rFonts w:ascii="Times New Roman" w:hAnsi="Times New Roman" w:cs="Times New Roman"/>
            <w:sz w:val="24"/>
            <w:szCs w:val="24"/>
          </w:rPr>
          <w:delText>evaluation</w:delText>
        </w:r>
        <w:r w:rsidR="4D027223" w:rsidRPr="2CFA9201" w:rsidDel="00C121AF">
          <w:rPr>
            <w:rFonts w:ascii="Times New Roman" w:hAnsi="Times New Roman" w:cs="Times New Roman"/>
            <w:sz w:val="24"/>
            <w:szCs w:val="24"/>
          </w:rPr>
          <w:delText xml:space="preserve"> </w:delText>
        </w:r>
        <w:r w:rsidR="07774A12" w:rsidRPr="2CFA9201" w:rsidDel="00C121AF">
          <w:rPr>
            <w:rFonts w:ascii="Times New Roman" w:hAnsi="Times New Roman" w:cs="Times New Roman"/>
            <w:sz w:val="24"/>
            <w:szCs w:val="24"/>
          </w:rPr>
          <w:delText xml:space="preserve">of </w:delText>
        </w:r>
        <w:r w:rsidR="5E5A21CD" w:rsidRPr="2CFA9201" w:rsidDel="00C121AF">
          <w:rPr>
            <w:rFonts w:ascii="Times New Roman" w:hAnsi="Times New Roman" w:cs="Times New Roman"/>
            <w:sz w:val="24"/>
            <w:szCs w:val="24"/>
          </w:rPr>
          <w:delText xml:space="preserve">linked </w:delText>
        </w:r>
        <w:r w:rsidR="07774A12" w:rsidRPr="2CFA9201" w:rsidDel="00C121AF">
          <w:rPr>
            <w:rFonts w:ascii="Times New Roman" w:hAnsi="Times New Roman" w:cs="Times New Roman"/>
            <w:sz w:val="24"/>
            <w:szCs w:val="24"/>
          </w:rPr>
          <w:delText xml:space="preserve">prehospital patient care records </w:delText>
        </w:r>
        <w:r w:rsidR="7B6AD86F" w:rsidRPr="2CFA9201" w:rsidDel="00C121AF">
          <w:rPr>
            <w:rFonts w:ascii="Times New Roman" w:hAnsi="Times New Roman" w:cs="Times New Roman"/>
            <w:sz w:val="24"/>
            <w:szCs w:val="24"/>
          </w:rPr>
          <w:delText>obtained from a convenience sample of EMS agencies who voluntarily contributed de</w:delText>
        </w:r>
        <w:r w:rsidR="002148FF" w:rsidDel="00C121AF">
          <w:rPr>
            <w:rFonts w:ascii="Times New Roman" w:hAnsi="Times New Roman" w:cs="Times New Roman"/>
            <w:sz w:val="24"/>
            <w:szCs w:val="24"/>
          </w:rPr>
          <w:delText>-</w:delText>
        </w:r>
        <w:r w:rsidR="7B6AD86F" w:rsidRPr="2CFA9201" w:rsidDel="00C121AF">
          <w:rPr>
            <w:rFonts w:ascii="Times New Roman" w:hAnsi="Times New Roman" w:cs="Times New Roman"/>
            <w:sz w:val="24"/>
            <w:szCs w:val="24"/>
          </w:rPr>
          <w:delText>identified data for research.</w:delText>
        </w:r>
        <w:r w:rsidR="21D3F698" w:rsidRPr="2CFA9201" w:rsidDel="00C121AF">
          <w:rPr>
            <w:rFonts w:ascii="Times New Roman" w:hAnsi="Times New Roman" w:cs="Times New Roman"/>
            <w:sz w:val="24"/>
            <w:szCs w:val="24"/>
          </w:rPr>
          <w:delText xml:space="preserve"> Thus, these data were originally recorded for </w:delText>
        </w:r>
        <w:r w:rsidR="00FA2C83" w:rsidDel="00C121AF">
          <w:rPr>
            <w:rFonts w:ascii="Times New Roman" w:hAnsi="Times New Roman" w:cs="Times New Roman"/>
            <w:sz w:val="24"/>
            <w:szCs w:val="24"/>
          </w:rPr>
          <w:delText>clinical care purposes</w:delText>
        </w:r>
        <w:r w:rsidR="21D3F698" w:rsidRPr="2CFA9201" w:rsidDel="00C121AF">
          <w:rPr>
            <w:rFonts w:ascii="Times New Roman" w:hAnsi="Times New Roman" w:cs="Times New Roman"/>
            <w:sz w:val="24"/>
            <w:szCs w:val="24"/>
          </w:rPr>
          <w:delText xml:space="preserve"> and not as part of a study.</w:delText>
        </w:r>
        <w:r w:rsidR="7B6AD86F" w:rsidRPr="2CFA9201" w:rsidDel="00C121AF">
          <w:rPr>
            <w:rFonts w:ascii="Times New Roman" w:hAnsi="Times New Roman" w:cs="Times New Roman"/>
            <w:sz w:val="24"/>
            <w:szCs w:val="24"/>
          </w:rPr>
          <w:delText xml:space="preserve"> </w:delText>
        </w:r>
        <w:r w:rsidR="7E330872" w:rsidRPr="2CFA9201" w:rsidDel="00C121AF">
          <w:rPr>
            <w:rFonts w:ascii="Times New Roman" w:hAnsi="Times New Roman" w:cs="Times New Roman"/>
            <w:sz w:val="24"/>
            <w:szCs w:val="24"/>
          </w:rPr>
          <w:delText xml:space="preserve">Our study population was also overwhelmingly from urban communities. </w:delText>
        </w:r>
        <w:r w:rsidR="3E94D614" w:rsidRPr="2CFA9201" w:rsidDel="00C121AF">
          <w:rPr>
            <w:rFonts w:ascii="Times New Roman" w:hAnsi="Times New Roman" w:cs="Times New Roman"/>
            <w:sz w:val="24"/>
            <w:szCs w:val="24"/>
          </w:rPr>
          <w:delText xml:space="preserve">These limitations may impact generalizability of the study findings. </w:delText>
        </w:r>
      </w:del>
    </w:p>
    <w:p w14:paraId="488EAB96" w14:textId="0BE8B025" w:rsidR="006D2614" w:rsidDel="00C121AF" w:rsidRDefault="093CC8DB" w:rsidP="00177C3E">
      <w:pPr>
        <w:spacing w:line="480" w:lineRule="auto"/>
        <w:ind w:firstLine="720"/>
        <w:rPr>
          <w:del w:id="116" w:author="Umesh Singh1" w:date="2022-10-29T08:55:00Z"/>
          <w:rFonts w:ascii="Times New Roman" w:hAnsi="Times New Roman" w:cs="Times New Roman"/>
          <w:sz w:val="24"/>
          <w:szCs w:val="24"/>
        </w:rPr>
      </w:pPr>
      <w:del w:id="117" w:author="Umesh Singh1" w:date="2022-10-29T08:55:00Z">
        <w:r w:rsidRPr="2CFA9201" w:rsidDel="00C121AF">
          <w:rPr>
            <w:rFonts w:ascii="Times New Roman" w:hAnsi="Times New Roman" w:cs="Times New Roman"/>
            <w:sz w:val="24"/>
            <w:szCs w:val="24"/>
          </w:rPr>
          <w:delText xml:space="preserve">The decision to </w:delText>
        </w:r>
        <w:r w:rsidR="2A94186F" w:rsidRPr="2CFA9201" w:rsidDel="00C121AF">
          <w:rPr>
            <w:rFonts w:ascii="Times New Roman" w:hAnsi="Times New Roman" w:cs="Times New Roman"/>
            <w:sz w:val="24"/>
            <w:szCs w:val="24"/>
          </w:rPr>
          <w:delText xml:space="preserve">complete the 2011 CDC </w:delText>
        </w:r>
        <w:r w:rsidR="006B0B12" w:rsidDel="00C121AF">
          <w:rPr>
            <w:rFonts w:ascii="Times New Roman" w:hAnsi="Times New Roman" w:cs="Times New Roman"/>
            <w:sz w:val="24"/>
            <w:szCs w:val="24"/>
          </w:rPr>
          <w:delText>Guidelines for Field Triage of Injured Patients</w:delText>
        </w:r>
        <w:r w:rsidR="2A94186F" w:rsidRPr="2CFA9201" w:rsidDel="00C121AF">
          <w:rPr>
            <w:rFonts w:ascii="Times New Roman" w:hAnsi="Times New Roman" w:cs="Times New Roman"/>
            <w:sz w:val="24"/>
            <w:szCs w:val="24"/>
          </w:rPr>
          <w:delText xml:space="preserve"> screening tool was </w:delText>
        </w:r>
        <w:r w:rsidR="0DDCD3E5" w:rsidRPr="2CFA9201" w:rsidDel="00C121AF">
          <w:rPr>
            <w:rFonts w:ascii="Times New Roman" w:hAnsi="Times New Roman" w:cs="Times New Roman"/>
            <w:sz w:val="24"/>
            <w:szCs w:val="24"/>
          </w:rPr>
          <w:delText>based on</w:delText>
        </w:r>
        <w:r w:rsidR="1C3DED3F" w:rsidRPr="2CFA9201" w:rsidDel="00C121AF">
          <w:rPr>
            <w:rFonts w:ascii="Times New Roman" w:hAnsi="Times New Roman" w:cs="Times New Roman"/>
            <w:sz w:val="24"/>
            <w:szCs w:val="24"/>
          </w:rPr>
          <w:delText xml:space="preserve"> EMS system protocols and EMS</w:delText>
        </w:r>
        <w:r w:rsidR="0DDCD3E5" w:rsidRPr="2CFA9201" w:rsidDel="00C121AF">
          <w:rPr>
            <w:rFonts w:ascii="Times New Roman" w:hAnsi="Times New Roman" w:cs="Times New Roman"/>
            <w:sz w:val="24"/>
            <w:szCs w:val="24"/>
          </w:rPr>
          <w:delText xml:space="preserve"> provider discretion</w:delText>
        </w:r>
        <w:r w:rsidR="00A889FA" w:rsidRPr="2CFA9201" w:rsidDel="00C121AF">
          <w:rPr>
            <w:rFonts w:ascii="Times New Roman" w:hAnsi="Times New Roman" w:cs="Times New Roman"/>
            <w:sz w:val="24"/>
            <w:szCs w:val="24"/>
          </w:rPr>
          <w:delText xml:space="preserve">. </w:delText>
        </w:r>
        <w:r w:rsidR="70CFAF20" w:rsidRPr="2CFA9201" w:rsidDel="00C121AF">
          <w:rPr>
            <w:rFonts w:ascii="Times New Roman" w:hAnsi="Times New Roman" w:cs="Times New Roman"/>
            <w:sz w:val="24"/>
            <w:szCs w:val="24"/>
          </w:rPr>
          <w:delText>Not all injured patients requiring EMS transport</w:delText>
        </w:r>
        <w:r w:rsidR="54A2821A" w:rsidRPr="2CFA9201" w:rsidDel="00C121AF">
          <w:rPr>
            <w:rFonts w:ascii="Times New Roman" w:hAnsi="Times New Roman" w:cs="Times New Roman"/>
            <w:sz w:val="24"/>
            <w:szCs w:val="24"/>
          </w:rPr>
          <w:delText xml:space="preserve"> had a completed </w:delText>
        </w:r>
        <w:r w:rsidR="6B3790BF" w:rsidRPr="2CFA9201" w:rsidDel="00C121AF">
          <w:rPr>
            <w:rFonts w:ascii="Times New Roman" w:hAnsi="Times New Roman" w:cs="Times New Roman"/>
            <w:sz w:val="24"/>
            <w:szCs w:val="24"/>
          </w:rPr>
          <w:delText xml:space="preserve">form. It is possible that providers used the CDC </w:delText>
        </w:r>
        <w:r w:rsidR="00BE058A" w:rsidDel="00C121AF">
          <w:rPr>
            <w:rFonts w:ascii="Times New Roman" w:hAnsi="Times New Roman" w:cs="Times New Roman"/>
            <w:sz w:val="24"/>
            <w:szCs w:val="24"/>
          </w:rPr>
          <w:delText>Guidelines</w:delText>
        </w:r>
        <w:r w:rsidR="6B3790BF" w:rsidRPr="2CFA9201" w:rsidDel="00C121AF">
          <w:rPr>
            <w:rFonts w:ascii="Times New Roman" w:hAnsi="Times New Roman" w:cs="Times New Roman"/>
            <w:sz w:val="24"/>
            <w:szCs w:val="24"/>
          </w:rPr>
          <w:delText xml:space="preserve"> </w:delText>
        </w:r>
        <w:r w:rsidR="71B94557" w:rsidRPr="2CFA9201" w:rsidDel="00C121AF">
          <w:rPr>
            <w:rFonts w:ascii="Times New Roman" w:hAnsi="Times New Roman" w:cs="Times New Roman"/>
            <w:sz w:val="24"/>
            <w:szCs w:val="24"/>
          </w:rPr>
          <w:delText>as the basis for patient transport but did not document this in the patient care report</w:delText>
        </w:r>
        <w:r w:rsidR="43B44B81" w:rsidRPr="2CFA9201" w:rsidDel="00C121AF">
          <w:rPr>
            <w:rFonts w:ascii="Times New Roman" w:hAnsi="Times New Roman" w:cs="Times New Roman"/>
            <w:sz w:val="24"/>
            <w:szCs w:val="24"/>
          </w:rPr>
          <w:delText>; conversely, the screen may not have been completed for patients with perceived minor injuries</w:delText>
        </w:r>
        <w:r w:rsidR="71B94557" w:rsidRPr="2CFA9201" w:rsidDel="00C121AF">
          <w:rPr>
            <w:rFonts w:ascii="Times New Roman" w:hAnsi="Times New Roman" w:cs="Times New Roman"/>
            <w:sz w:val="24"/>
            <w:szCs w:val="24"/>
          </w:rPr>
          <w:delText xml:space="preserve">. </w:delText>
        </w:r>
        <w:r w:rsidR="4D027223" w:rsidRPr="2CFA9201" w:rsidDel="00C121AF">
          <w:rPr>
            <w:rFonts w:ascii="Times New Roman" w:hAnsi="Times New Roman" w:cs="Times New Roman"/>
            <w:sz w:val="24"/>
            <w:szCs w:val="24"/>
          </w:rPr>
          <w:delText xml:space="preserve">Therefore, </w:delText>
        </w:r>
        <w:r w:rsidR="63F45FB4" w:rsidRPr="2CFA9201" w:rsidDel="00C121AF">
          <w:rPr>
            <w:rFonts w:ascii="Times New Roman" w:hAnsi="Times New Roman" w:cs="Times New Roman"/>
            <w:sz w:val="24"/>
            <w:szCs w:val="24"/>
          </w:rPr>
          <w:delText xml:space="preserve">the study population </w:delText>
        </w:r>
        <w:r w:rsidR="4577637D" w:rsidRPr="2CFA9201" w:rsidDel="00C121AF">
          <w:rPr>
            <w:rFonts w:ascii="Times New Roman" w:hAnsi="Times New Roman" w:cs="Times New Roman"/>
            <w:sz w:val="24"/>
            <w:szCs w:val="24"/>
          </w:rPr>
          <w:delText>may</w:delText>
        </w:r>
        <w:r w:rsidR="63F45FB4" w:rsidRPr="2CFA9201" w:rsidDel="00C121AF">
          <w:rPr>
            <w:rFonts w:ascii="Times New Roman" w:hAnsi="Times New Roman" w:cs="Times New Roman"/>
            <w:sz w:val="24"/>
            <w:szCs w:val="24"/>
          </w:rPr>
          <w:delText xml:space="preserve"> not </w:delText>
        </w:r>
        <w:r w:rsidR="7E0F91B9" w:rsidRPr="2CFA9201" w:rsidDel="00C121AF">
          <w:rPr>
            <w:rFonts w:ascii="Times New Roman" w:hAnsi="Times New Roman" w:cs="Times New Roman"/>
            <w:sz w:val="24"/>
            <w:szCs w:val="24"/>
          </w:rPr>
          <w:delText xml:space="preserve">include the totality of </w:delText>
        </w:r>
        <w:r w:rsidR="00FA34F3" w:rsidDel="00C121AF">
          <w:rPr>
            <w:rFonts w:ascii="Times New Roman" w:hAnsi="Times New Roman" w:cs="Times New Roman"/>
            <w:sz w:val="24"/>
            <w:szCs w:val="24"/>
          </w:rPr>
          <w:delText xml:space="preserve">injured </w:delText>
        </w:r>
        <w:r w:rsidR="7E0F91B9" w:rsidRPr="2CFA9201" w:rsidDel="00C121AF">
          <w:rPr>
            <w:rFonts w:ascii="Times New Roman" w:hAnsi="Times New Roman" w:cs="Times New Roman"/>
            <w:sz w:val="24"/>
            <w:szCs w:val="24"/>
          </w:rPr>
          <w:delText xml:space="preserve">patients transported </w:delText>
        </w:r>
        <w:r w:rsidR="00DC4B30" w:rsidDel="00C121AF">
          <w:rPr>
            <w:rFonts w:ascii="Times New Roman" w:hAnsi="Times New Roman" w:cs="Times New Roman"/>
            <w:sz w:val="24"/>
            <w:szCs w:val="24"/>
          </w:rPr>
          <w:delText xml:space="preserve">by EMS </w:delText>
        </w:r>
        <w:r w:rsidR="69582ABE" w:rsidRPr="2CFA9201" w:rsidDel="00C121AF">
          <w:rPr>
            <w:rFonts w:ascii="Times New Roman" w:hAnsi="Times New Roman" w:cs="Times New Roman"/>
            <w:sz w:val="24"/>
            <w:szCs w:val="24"/>
          </w:rPr>
          <w:delText xml:space="preserve">based on </w:delText>
        </w:r>
        <w:r w:rsidR="00FA34F3" w:rsidDel="00C121AF">
          <w:rPr>
            <w:rFonts w:ascii="Times New Roman" w:hAnsi="Times New Roman" w:cs="Times New Roman"/>
            <w:sz w:val="24"/>
            <w:szCs w:val="24"/>
          </w:rPr>
          <w:delText xml:space="preserve">the 2011 </w:delText>
        </w:r>
        <w:r w:rsidR="69582ABE" w:rsidRPr="2CFA9201" w:rsidDel="00C121AF">
          <w:rPr>
            <w:rFonts w:ascii="Times New Roman" w:hAnsi="Times New Roman" w:cs="Times New Roman"/>
            <w:sz w:val="24"/>
            <w:szCs w:val="24"/>
          </w:rPr>
          <w:delText xml:space="preserve">CDC </w:delText>
        </w:r>
        <w:r w:rsidR="00FA34F3" w:rsidDel="00C121AF">
          <w:rPr>
            <w:rFonts w:ascii="Times New Roman" w:hAnsi="Times New Roman" w:cs="Times New Roman"/>
            <w:sz w:val="24"/>
            <w:szCs w:val="24"/>
          </w:rPr>
          <w:delText>Guidelines for Field Triage of Injured Patients</w:delText>
        </w:r>
        <w:r w:rsidR="69582ABE" w:rsidRPr="2CFA9201" w:rsidDel="00C121AF">
          <w:rPr>
            <w:rFonts w:ascii="Times New Roman" w:hAnsi="Times New Roman" w:cs="Times New Roman"/>
            <w:sz w:val="24"/>
            <w:szCs w:val="24"/>
          </w:rPr>
          <w:delText xml:space="preserve">. </w:delText>
        </w:r>
      </w:del>
    </w:p>
    <w:p w14:paraId="2E93CCA7" w14:textId="20BF1B9C" w:rsidR="00B6358B" w:rsidDel="00C121AF" w:rsidRDefault="37BE91EE" w:rsidP="001837CD">
      <w:pPr>
        <w:spacing w:line="480" w:lineRule="auto"/>
        <w:rPr>
          <w:del w:id="118" w:author="Umesh Singh1" w:date="2022-10-29T08:55:00Z"/>
          <w:rFonts w:ascii="Times New Roman" w:hAnsi="Times New Roman" w:cs="Times New Roman"/>
          <w:sz w:val="24"/>
          <w:szCs w:val="24"/>
        </w:rPr>
      </w:pPr>
      <w:del w:id="119" w:author="Umesh Singh1" w:date="2022-10-29T08:55:00Z">
        <w:r w:rsidRPr="2CFA9201" w:rsidDel="00C121AF">
          <w:rPr>
            <w:rFonts w:ascii="Times New Roman" w:hAnsi="Times New Roman" w:cs="Times New Roman"/>
            <w:sz w:val="24"/>
            <w:szCs w:val="24"/>
          </w:rPr>
          <w:delText xml:space="preserve"> </w:delText>
        </w:r>
        <w:r w:rsidR="000A1EBC" w:rsidDel="00C121AF">
          <w:rPr>
            <w:rFonts w:ascii="Times New Roman" w:hAnsi="Times New Roman" w:cs="Times New Roman"/>
            <w:sz w:val="24"/>
            <w:szCs w:val="24"/>
          </w:rPr>
          <w:tab/>
        </w:r>
        <w:r w:rsidR="5246D82F" w:rsidRPr="41D1131D" w:rsidDel="00C121AF">
          <w:rPr>
            <w:rFonts w:ascii="Times New Roman" w:hAnsi="Times New Roman" w:cs="Times New Roman"/>
            <w:sz w:val="24"/>
            <w:szCs w:val="24"/>
          </w:rPr>
          <w:delText xml:space="preserve">Our inclusion criteria centered on EMS patients with linked hospital data. </w:delText>
        </w:r>
        <w:r w:rsidR="00FA2C83" w:rsidDel="00C121AF">
          <w:rPr>
            <w:rFonts w:ascii="Times New Roman" w:hAnsi="Times New Roman" w:cs="Times New Roman"/>
            <w:sz w:val="24"/>
            <w:szCs w:val="24"/>
          </w:rPr>
          <w:delText>A small percentage (&lt;3%) of patients did not have mortality data available due to being transferred to another facility or simply</w:delText>
        </w:r>
        <w:r w:rsidR="5B0D0088" w:rsidRPr="2CFA9201" w:rsidDel="00C121AF">
          <w:rPr>
            <w:rFonts w:ascii="Times New Roman" w:hAnsi="Times New Roman" w:cs="Times New Roman"/>
            <w:sz w:val="24"/>
            <w:szCs w:val="24"/>
          </w:rPr>
          <w:delText xml:space="preserve"> missing data. </w:delText>
        </w:r>
        <w:r w:rsidR="33913A4C" w:rsidRPr="2CFA9201" w:rsidDel="00C121AF">
          <w:rPr>
            <w:rFonts w:ascii="Times New Roman" w:hAnsi="Times New Roman" w:cs="Times New Roman"/>
            <w:sz w:val="24"/>
            <w:szCs w:val="24"/>
          </w:rPr>
          <w:delText>While unlikely, i</w:delText>
        </w:r>
        <w:r w:rsidR="0D163131" w:rsidRPr="2CFA9201" w:rsidDel="00C121AF">
          <w:rPr>
            <w:rFonts w:ascii="Times New Roman" w:hAnsi="Times New Roman" w:cs="Times New Roman"/>
            <w:sz w:val="24"/>
            <w:szCs w:val="24"/>
          </w:rPr>
          <w:delText xml:space="preserve">t is possible that </w:delText>
        </w:r>
        <w:r w:rsidR="34589F36" w:rsidRPr="2CFA9201" w:rsidDel="00C121AF">
          <w:rPr>
            <w:rFonts w:ascii="Times New Roman" w:hAnsi="Times New Roman" w:cs="Times New Roman"/>
            <w:sz w:val="24"/>
            <w:szCs w:val="24"/>
          </w:rPr>
          <w:delText xml:space="preserve">outcomes for </w:delText>
        </w:r>
        <w:r w:rsidR="33913A4C" w:rsidRPr="2CFA9201" w:rsidDel="00C121AF">
          <w:rPr>
            <w:rFonts w:ascii="Times New Roman" w:hAnsi="Times New Roman" w:cs="Times New Roman"/>
            <w:sz w:val="24"/>
            <w:szCs w:val="24"/>
          </w:rPr>
          <w:delText xml:space="preserve">this small percentage of </w:delText>
        </w:r>
        <w:r w:rsidR="34589F36" w:rsidRPr="2CFA9201" w:rsidDel="00C121AF">
          <w:rPr>
            <w:rFonts w:ascii="Times New Roman" w:hAnsi="Times New Roman" w:cs="Times New Roman"/>
            <w:sz w:val="24"/>
            <w:szCs w:val="24"/>
          </w:rPr>
          <w:delText xml:space="preserve">patients with missing mortality data were different than those reported in this analysis. </w:delText>
        </w:r>
      </w:del>
    </w:p>
    <w:p w14:paraId="220E7765" w14:textId="49008259" w:rsidR="006D2614" w:rsidDel="00C121AF" w:rsidRDefault="006D2614" w:rsidP="001837CD">
      <w:pPr>
        <w:spacing w:line="480" w:lineRule="auto"/>
        <w:rPr>
          <w:del w:id="120" w:author="Umesh Singh1" w:date="2022-10-29T08:55:00Z"/>
          <w:rFonts w:ascii="Times New Roman" w:hAnsi="Times New Roman" w:cs="Times New Roman"/>
          <w:b/>
          <w:bCs/>
          <w:sz w:val="24"/>
          <w:szCs w:val="24"/>
        </w:rPr>
      </w:pPr>
      <w:del w:id="121" w:author="Umesh Singh1" w:date="2022-10-29T08:55:00Z">
        <w:r w:rsidRPr="006D2614" w:rsidDel="00C121AF">
          <w:rPr>
            <w:rFonts w:ascii="Times New Roman" w:hAnsi="Times New Roman" w:cs="Times New Roman"/>
            <w:b/>
            <w:bCs/>
            <w:sz w:val="24"/>
            <w:szCs w:val="24"/>
          </w:rPr>
          <w:delText>Conclusions</w:delText>
        </w:r>
      </w:del>
    </w:p>
    <w:p w14:paraId="38BD4C81" w14:textId="17E5FE5D" w:rsidR="00C6011F" w:rsidDel="00C121AF" w:rsidRDefault="147C35D4" w:rsidP="00177C3E">
      <w:pPr>
        <w:spacing w:line="480" w:lineRule="auto"/>
        <w:ind w:firstLine="720"/>
        <w:rPr>
          <w:del w:id="122" w:author="Umesh Singh1" w:date="2022-10-29T08:55:00Z"/>
          <w:rFonts w:ascii="Times New Roman" w:hAnsi="Times New Roman" w:cs="Times New Roman"/>
          <w:b/>
          <w:bCs/>
          <w:sz w:val="24"/>
          <w:szCs w:val="24"/>
        </w:rPr>
      </w:pPr>
      <w:del w:id="123" w:author="Umesh Singh1" w:date="2022-10-29T08:55:00Z">
        <w:r w:rsidRPr="2CFA9201" w:rsidDel="00C121AF">
          <w:rPr>
            <w:rFonts w:ascii="Times New Roman" w:hAnsi="Times New Roman" w:cs="Times New Roman"/>
            <w:sz w:val="24"/>
            <w:szCs w:val="24"/>
          </w:rPr>
          <w:delText xml:space="preserve">Patients meeting multiple CDC </w:delText>
        </w:r>
        <w:r w:rsidR="008661C6" w:rsidDel="00C121AF">
          <w:rPr>
            <w:rFonts w:ascii="Times New Roman" w:hAnsi="Times New Roman" w:cs="Times New Roman"/>
            <w:sz w:val="24"/>
            <w:szCs w:val="24"/>
          </w:rPr>
          <w:delText>Guidelines for Field Triage of Injured Patients</w:delText>
        </w:r>
        <w:r w:rsidRPr="2CFA9201" w:rsidDel="00C121AF">
          <w:rPr>
            <w:rFonts w:ascii="Times New Roman" w:hAnsi="Times New Roman" w:cs="Times New Roman"/>
            <w:sz w:val="24"/>
            <w:szCs w:val="24"/>
          </w:rPr>
          <w:delText xml:space="preserve"> steps were at greater risk of hospitalization and death. Among those positive in only one step, </w:delText>
        </w:r>
        <w:r w:rsidR="00881BA3" w:rsidDel="00C121AF">
          <w:rPr>
            <w:rFonts w:ascii="Times New Roman" w:hAnsi="Times New Roman" w:cs="Times New Roman"/>
            <w:sz w:val="24"/>
            <w:szCs w:val="24"/>
          </w:rPr>
          <w:delText>AOI</w:delText>
        </w:r>
        <w:r w:rsidR="00FA2C83" w:rsidDel="00C121AF">
          <w:rPr>
            <w:rFonts w:ascii="Times New Roman" w:hAnsi="Times New Roman" w:cs="Times New Roman"/>
            <w:sz w:val="24"/>
            <w:szCs w:val="24"/>
          </w:rPr>
          <w:delText>, vital signs,</w:delText>
        </w:r>
        <w:r w:rsidR="00FE5267" w:rsidDel="00C121AF">
          <w:rPr>
            <w:rFonts w:ascii="Times New Roman" w:hAnsi="Times New Roman" w:cs="Times New Roman"/>
            <w:sz w:val="24"/>
            <w:szCs w:val="24"/>
          </w:rPr>
          <w:delText xml:space="preserve"> </w:delText>
        </w:r>
        <w:r w:rsidR="00FA2C83" w:rsidDel="00C121AF">
          <w:rPr>
            <w:rFonts w:ascii="Times New Roman" w:hAnsi="Times New Roman" w:cs="Times New Roman"/>
            <w:sz w:val="24"/>
            <w:szCs w:val="24"/>
          </w:rPr>
          <w:delText>and</w:delText>
        </w:r>
        <w:r w:rsidR="00FE5267" w:rsidDel="00C121AF">
          <w:rPr>
            <w:rFonts w:ascii="Times New Roman" w:hAnsi="Times New Roman" w:cs="Times New Roman"/>
            <w:sz w:val="24"/>
            <w:szCs w:val="24"/>
          </w:rPr>
          <w:delText xml:space="preserve"> LOC</w:delText>
        </w:r>
        <w:r w:rsidR="00881BA3" w:rsidDel="00C121AF">
          <w:rPr>
            <w:rFonts w:ascii="Times New Roman" w:hAnsi="Times New Roman" w:cs="Times New Roman"/>
            <w:sz w:val="24"/>
            <w:szCs w:val="24"/>
          </w:rPr>
          <w:delText xml:space="preserve"> </w:delText>
        </w:r>
        <w:r w:rsidRPr="2CFA9201" w:rsidDel="00C121AF">
          <w:rPr>
            <w:rFonts w:ascii="Times New Roman" w:hAnsi="Times New Roman" w:cs="Times New Roman"/>
            <w:sz w:val="24"/>
            <w:szCs w:val="24"/>
          </w:rPr>
          <w:delText xml:space="preserve">criteria were associated with </w:delText>
        </w:r>
        <w:r w:rsidR="00FA2C83" w:rsidDel="00C121AF">
          <w:rPr>
            <w:rFonts w:ascii="Times New Roman" w:hAnsi="Times New Roman" w:cs="Times New Roman"/>
            <w:sz w:val="24"/>
            <w:szCs w:val="24"/>
          </w:rPr>
          <w:delText xml:space="preserve">a </w:delText>
        </w:r>
        <w:r w:rsidRPr="2CFA9201" w:rsidDel="00C121AF">
          <w:rPr>
            <w:rFonts w:ascii="Times New Roman" w:hAnsi="Times New Roman" w:cs="Times New Roman"/>
            <w:sz w:val="24"/>
            <w:szCs w:val="24"/>
          </w:rPr>
          <w:delText>greater risk of hospitalization</w:delText>
        </w:r>
        <w:r w:rsidR="00FA2C83" w:rsidDel="00C121AF">
          <w:rPr>
            <w:rFonts w:ascii="Times New Roman" w:hAnsi="Times New Roman" w:cs="Times New Roman"/>
            <w:sz w:val="24"/>
            <w:szCs w:val="24"/>
          </w:rPr>
          <w:delText>. In comparison,</w:delText>
        </w:r>
        <w:r w:rsidRPr="2CFA9201" w:rsidDel="00C121AF">
          <w:rPr>
            <w:rFonts w:ascii="Times New Roman" w:hAnsi="Times New Roman" w:cs="Times New Roman"/>
            <w:sz w:val="24"/>
            <w:szCs w:val="24"/>
          </w:rPr>
          <w:delText xml:space="preserve"> </w:delText>
        </w:r>
        <w:r w:rsidR="00FE5267" w:rsidDel="00C121AF">
          <w:rPr>
            <w:rFonts w:ascii="Times New Roman" w:hAnsi="Times New Roman" w:cs="Times New Roman"/>
            <w:sz w:val="24"/>
            <w:szCs w:val="24"/>
          </w:rPr>
          <w:delText xml:space="preserve">vital signs </w:delText>
        </w:r>
        <w:r w:rsidR="00FA2C83" w:rsidDel="00C121AF">
          <w:rPr>
            <w:rFonts w:ascii="Times New Roman" w:hAnsi="Times New Roman" w:cs="Times New Roman"/>
            <w:sz w:val="24"/>
            <w:szCs w:val="24"/>
          </w:rPr>
          <w:delText>and</w:delText>
        </w:r>
        <w:r w:rsidR="00FE5267" w:rsidDel="00C121AF">
          <w:rPr>
            <w:rFonts w:ascii="Times New Roman" w:hAnsi="Times New Roman" w:cs="Times New Roman"/>
            <w:sz w:val="24"/>
            <w:szCs w:val="24"/>
          </w:rPr>
          <w:delText xml:space="preserve"> LOC</w:delText>
        </w:r>
        <w:r w:rsidRPr="2CFA9201" w:rsidDel="00C121AF">
          <w:rPr>
            <w:rFonts w:ascii="Times New Roman" w:hAnsi="Times New Roman" w:cs="Times New Roman"/>
            <w:sz w:val="24"/>
            <w:szCs w:val="24"/>
          </w:rPr>
          <w:delText xml:space="preserve"> criteria were associated with </w:delText>
        </w:r>
        <w:r w:rsidR="00FA2C83" w:rsidDel="00C121AF">
          <w:rPr>
            <w:rFonts w:ascii="Times New Roman" w:hAnsi="Times New Roman" w:cs="Times New Roman"/>
            <w:sz w:val="24"/>
            <w:szCs w:val="24"/>
          </w:rPr>
          <w:delText xml:space="preserve">a </w:delText>
        </w:r>
        <w:r w:rsidRPr="2CFA9201" w:rsidDel="00C121AF">
          <w:rPr>
            <w:rFonts w:ascii="Times New Roman" w:hAnsi="Times New Roman" w:cs="Times New Roman"/>
            <w:sz w:val="24"/>
            <w:szCs w:val="24"/>
          </w:rPr>
          <w:delText xml:space="preserve">greater risk of death. Collectively, these findings may help inform EMS destination decisions and the creation of Trauma Center specific activation criteria for patients meeting select CDC </w:delText>
        </w:r>
        <w:r w:rsidR="008661C6" w:rsidDel="00C121AF">
          <w:rPr>
            <w:rFonts w:ascii="Times New Roman" w:hAnsi="Times New Roman" w:cs="Times New Roman"/>
            <w:sz w:val="24"/>
            <w:szCs w:val="24"/>
          </w:rPr>
          <w:delText>Guidelines</w:delText>
        </w:r>
        <w:r w:rsidRPr="2CFA9201" w:rsidDel="00C121AF">
          <w:rPr>
            <w:rFonts w:ascii="Times New Roman" w:hAnsi="Times New Roman" w:cs="Times New Roman"/>
            <w:sz w:val="24"/>
            <w:szCs w:val="24"/>
          </w:rPr>
          <w:delText xml:space="preserve"> steps.</w:delText>
        </w:r>
      </w:del>
    </w:p>
    <w:p w14:paraId="2CBB0EFE" w14:textId="7E68EEF6" w:rsidR="00FE3301" w:rsidDel="00C121AF" w:rsidRDefault="00FE3301">
      <w:pPr>
        <w:rPr>
          <w:del w:id="124" w:author="Umesh Singh1" w:date="2022-10-29T08:55:00Z"/>
          <w:rFonts w:ascii="Times New Roman" w:hAnsi="Times New Roman" w:cs="Times New Roman"/>
          <w:b/>
          <w:bCs/>
          <w:sz w:val="24"/>
          <w:szCs w:val="24"/>
        </w:rPr>
      </w:pPr>
      <w:del w:id="125" w:author="Umesh Singh1" w:date="2022-10-29T08:55:00Z">
        <w:r w:rsidDel="00C121AF">
          <w:rPr>
            <w:rFonts w:ascii="Times New Roman" w:hAnsi="Times New Roman" w:cs="Times New Roman"/>
            <w:b/>
            <w:bCs/>
            <w:sz w:val="24"/>
            <w:szCs w:val="24"/>
          </w:rPr>
          <w:br w:type="page"/>
        </w:r>
      </w:del>
    </w:p>
    <w:p w14:paraId="2A3A471E" w14:textId="29CE4054" w:rsidR="00020367" w:rsidDel="00C121AF" w:rsidRDefault="00020367">
      <w:pPr>
        <w:rPr>
          <w:del w:id="126" w:author="Umesh Singh1" w:date="2022-10-29T08:55:00Z"/>
          <w:rFonts w:ascii="Times New Roman" w:hAnsi="Times New Roman" w:cs="Times New Roman"/>
          <w:b/>
          <w:bCs/>
          <w:sz w:val="24"/>
          <w:szCs w:val="24"/>
        </w:rPr>
      </w:pPr>
      <w:del w:id="127" w:author="Umesh Singh1" w:date="2022-10-29T08:55:00Z">
        <w:r w:rsidDel="00C121AF">
          <w:rPr>
            <w:rFonts w:ascii="Times New Roman" w:hAnsi="Times New Roman" w:cs="Times New Roman"/>
            <w:b/>
            <w:bCs/>
            <w:sz w:val="24"/>
            <w:szCs w:val="24"/>
          </w:rPr>
          <w:delText>References</w:delText>
        </w:r>
      </w:del>
    </w:p>
    <w:p w14:paraId="1CB7F495" w14:textId="2B694BBA" w:rsidR="00146C44" w:rsidRPr="00146C44" w:rsidDel="00C121AF" w:rsidRDefault="00020367" w:rsidP="00146C44">
      <w:pPr>
        <w:pStyle w:val="EndNoteBibliography"/>
        <w:spacing w:after="0"/>
        <w:ind w:left="720" w:hanging="720"/>
        <w:rPr>
          <w:del w:id="128" w:author="Umesh Singh1" w:date="2022-10-29T08:55:00Z"/>
        </w:rPr>
      </w:pPr>
      <w:del w:id="129" w:author="Umesh Singh1" w:date="2022-10-29T08:55:00Z">
        <w:r w:rsidRPr="00372EB4" w:rsidDel="00C121AF">
          <w:rPr>
            <w:szCs w:val="24"/>
          </w:rPr>
          <w:fldChar w:fldCharType="begin"/>
        </w:r>
        <w:r w:rsidRPr="00372EB4" w:rsidDel="00C121AF">
          <w:rPr>
            <w:szCs w:val="24"/>
          </w:rPr>
          <w:delInstrText xml:space="preserve"> ADDIN EN.REFLIST </w:delInstrText>
        </w:r>
        <w:r w:rsidRPr="00372EB4" w:rsidDel="00C121AF">
          <w:rPr>
            <w:szCs w:val="24"/>
          </w:rPr>
          <w:fldChar w:fldCharType="separate"/>
        </w:r>
        <w:r w:rsidR="00146C44" w:rsidRPr="00146C44" w:rsidDel="00C121AF">
          <w:delText xml:space="preserve">Alter, S. M., Infinger, A., Swanson, D., &amp; Studnek, J. R. (2017). Evaluating clinical care in the prehospital setting: Is Rapid Emergency Medicine Score the missing metric of EMS? </w:delText>
        </w:r>
        <w:r w:rsidR="00146C44" w:rsidRPr="00146C44" w:rsidDel="00C121AF">
          <w:rPr>
            <w:i/>
          </w:rPr>
          <w:delText>The American Journal of Emergency Medicine</w:delText>
        </w:r>
        <w:r w:rsidR="00146C44" w:rsidRPr="00146C44" w:rsidDel="00C121AF">
          <w:delText>,</w:delText>
        </w:r>
        <w:r w:rsidR="00146C44" w:rsidRPr="00146C44" w:rsidDel="00C121AF">
          <w:rPr>
            <w:i/>
          </w:rPr>
          <w:delText xml:space="preserve"> 35</w:delText>
        </w:r>
        <w:r w:rsidR="00146C44" w:rsidRPr="00146C44" w:rsidDel="00C121AF">
          <w:delText xml:space="preserve">(2), 218-221. </w:delText>
        </w:r>
        <w:r w:rsidR="00320447" w:rsidDel="00C121AF">
          <w:fldChar w:fldCharType="begin"/>
        </w:r>
        <w:r w:rsidR="00320447" w:rsidDel="00C121AF">
          <w:delInstrText xml:space="preserve"> HYPERLINK "ht</w:delInstrText>
        </w:r>
        <w:r w:rsidR="00320447" w:rsidDel="00C121AF">
          <w:delInstrText xml:space="preserve">tps://doi.org/https://doi.org/10.1016/j.ajem.2016.10.047" </w:delInstrText>
        </w:r>
        <w:r w:rsidR="00320447" w:rsidDel="00C121AF">
          <w:fldChar w:fldCharType="separate"/>
        </w:r>
        <w:r w:rsidR="00146C44" w:rsidRPr="00146C44" w:rsidDel="00C121AF">
          <w:rPr>
            <w:rStyle w:val="Hyperlink"/>
          </w:rPr>
          <w:delText>https://doi.org/https://doi.org/10.1016/j.ajem.2016.10.047</w:delText>
        </w:r>
        <w:r w:rsidR="00320447" w:rsidDel="00C121AF">
          <w:rPr>
            <w:rStyle w:val="Hyperlink"/>
          </w:rPr>
          <w:fldChar w:fldCharType="end"/>
        </w:r>
        <w:r w:rsidR="00146C44" w:rsidRPr="00146C44" w:rsidDel="00C121AF">
          <w:delText xml:space="preserve"> </w:delText>
        </w:r>
      </w:del>
    </w:p>
    <w:p w14:paraId="223910F5" w14:textId="44FC5637" w:rsidR="00146C44" w:rsidRPr="00146C44" w:rsidDel="00C121AF" w:rsidRDefault="00146C44" w:rsidP="00146C44">
      <w:pPr>
        <w:pStyle w:val="EndNoteBibliography"/>
        <w:spacing w:after="0"/>
        <w:ind w:left="720" w:hanging="720"/>
        <w:rPr>
          <w:del w:id="130" w:author="Umesh Singh1" w:date="2022-10-29T08:55:00Z"/>
        </w:rPr>
      </w:pPr>
      <w:del w:id="131" w:author="Umesh Singh1" w:date="2022-10-29T08:55:00Z">
        <w:r w:rsidRPr="00146C44" w:rsidDel="00C121AF">
          <w:delText xml:space="preserve">Brown, J. B., Forsythe, R. M., Stassen, N. A., Peitzman, A. B., Billiar, T. R., Sperry, J. L., &amp; Gestring, M. L. (2014). Evidence-based improvement of the National Trauma Triage Protocol: The Glasgow Coma Scale versus Glasgow Coma Scale motor subscale. </w:delText>
        </w:r>
        <w:r w:rsidRPr="00146C44" w:rsidDel="00C121AF">
          <w:rPr>
            <w:i/>
          </w:rPr>
          <w:delText>J Trauma Acute Care Surg</w:delText>
        </w:r>
        <w:r w:rsidRPr="00146C44" w:rsidDel="00C121AF">
          <w:delText>,</w:delText>
        </w:r>
        <w:r w:rsidRPr="00146C44" w:rsidDel="00C121AF">
          <w:rPr>
            <w:i/>
          </w:rPr>
          <w:delText xml:space="preserve"> 77</w:delText>
        </w:r>
        <w:r w:rsidRPr="00146C44" w:rsidDel="00C121AF">
          <w:delText xml:space="preserve">(1), 95-102; discussion 101-102. </w:delText>
        </w:r>
        <w:r w:rsidR="00320447" w:rsidDel="00C121AF">
          <w:fldChar w:fldCharType="begin"/>
        </w:r>
        <w:r w:rsidR="00320447" w:rsidDel="00C121AF">
          <w:delInstrText xml:space="preserve"> HYPERLINK "https://doi.org/10.1097/TA.0000000000000280" </w:delInstrText>
        </w:r>
        <w:r w:rsidR="00320447" w:rsidDel="00C121AF">
          <w:fldChar w:fldCharType="separate"/>
        </w:r>
        <w:r w:rsidRPr="00146C44" w:rsidDel="00C121AF">
          <w:rPr>
            <w:rStyle w:val="Hyperlink"/>
          </w:rPr>
          <w:delText>https://doi.org/10.1097/TA.0000000000000280</w:delText>
        </w:r>
        <w:r w:rsidR="00320447" w:rsidDel="00C121AF">
          <w:rPr>
            <w:rStyle w:val="Hyperlink"/>
          </w:rPr>
          <w:fldChar w:fldCharType="end"/>
        </w:r>
        <w:r w:rsidRPr="00146C44" w:rsidDel="00C121AF">
          <w:delText xml:space="preserve"> </w:delText>
        </w:r>
      </w:del>
    </w:p>
    <w:p w14:paraId="5B391B4B" w14:textId="1546FC20" w:rsidR="00146C44" w:rsidRPr="00146C44" w:rsidDel="00C121AF" w:rsidRDefault="00146C44" w:rsidP="00146C44">
      <w:pPr>
        <w:pStyle w:val="EndNoteBibliography"/>
        <w:spacing w:after="0"/>
        <w:ind w:left="720" w:hanging="720"/>
        <w:rPr>
          <w:del w:id="132" w:author="Umesh Singh1" w:date="2022-10-29T08:55:00Z"/>
        </w:rPr>
      </w:pPr>
      <w:del w:id="133" w:author="Umesh Singh1" w:date="2022-10-29T08:55:00Z">
        <w:r w:rsidRPr="00146C44" w:rsidDel="00C121AF">
          <w:delText xml:space="preserve">Crowe, R. P., Bourn, S. S., Fernandez, A. R., &amp; Myers, J. B. (2022). Initial Prehospital Rapid Emergency Medicine Score (REMS) as a Predictor of Patient Outcomes. </w:delText>
        </w:r>
        <w:r w:rsidRPr="00146C44" w:rsidDel="00C121AF">
          <w:rPr>
            <w:i/>
          </w:rPr>
          <w:delText>Prehospital Emergency Care</w:delText>
        </w:r>
        <w:r w:rsidRPr="00146C44" w:rsidDel="00C121AF">
          <w:delText>,</w:delText>
        </w:r>
        <w:r w:rsidRPr="00146C44" w:rsidDel="00C121AF">
          <w:rPr>
            <w:i/>
          </w:rPr>
          <w:delText xml:space="preserve"> 26</w:delText>
        </w:r>
        <w:r w:rsidRPr="00146C44" w:rsidDel="00C121AF">
          <w:delText xml:space="preserve">(1), 55-65. </w:delText>
        </w:r>
        <w:r w:rsidR="00320447" w:rsidDel="00C121AF">
          <w:fldChar w:fldCharType="begin"/>
        </w:r>
        <w:r w:rsidR="00320447" w:rsidDel="00C121AF">
          <w:delInstrText xml:space="preserve"> HYPERLINK "https://doi</w:delInstrText>
        </w:r>
        <w:r w:rsidR="00320447" w:rsidDel="00C121AF">
          <w:delInstrText xml:space="preserve">.org/10.1080/10903127.2020.1862944" </w:delInstrText>
        </w:r>
        <w:r w:rsidR="00320447" w:rsidDel="00C121AF">
          <w:fldChar w:fldCharType="separate"/>
        </w:r>
        <w:r w:rsidRPr="00146C44" w:rsidDel="00C121AF">
          <w:rPr>
            <w:rStyle w:val="Hyperlink"/>
          </w:rPr>
          <w:delText>https://doi.org/10.1080/10903127.2020.1862944</w:delText>
        </w:r>
        <w:r w:rsidR="00320447" w:rsidDel="00C121AF">
          <w:rPr>
            <w:rStyle w:val="Hyperlink"/>
          </w:rPr>
          <w:fldChar w:fldCharType="end"/>
        </w:r>
        <w:r w:rsidRPr="00146C44" w:rsidDel="00C121AF">
          <w:delText xml:space="preserve"> </w:delText>
        </w:r>
      </w:del>
    </w:p>
    <w:p w14:paraId="7EE559AA" w14:textId="30DD16D4" w:rsidR="00146C44" w:rsidRPr="00146C44" w:rsidDel="00C121AF" w:rsidRDefault="00146C44" w:rsidP="00146C44">
      <w:pPr>
        <w:pStyle w:val="EndNoteBibliography"/>
        <w:spacing w:after="0"/>
        <w:ind w:left="720" w:hanging="720"/>
        <w:rPr>
          <w:del w:id="134" w:author="Umesh Singh1" w:date="2022-10-29T08:55:00Z"/>
        </w:rPr>
      </w:pPr>
      <w:del w:id="135" w:author="Umesh Singh1" w:date="2022-10-29T08:55:00Z">
        <w:r w:rsidRPr="00146C44" w:rsidDel="00C121AF">
          <w:delText xml:space="preserve">Deeb, A. P., Phelos, H. M., Peitzman, A. B., Billiar, T. R., Sperry, J. L., &amp; Brown, J. B. (2021a). Making the call in the field: Validating emergency medical services identification of anatomic trauma triage criteria. </w:delText>
        </w:r>
        <w:r w:rsidRPr="00146C44" w:rsidDel="00C121AF">
          <w:rPr>
            <w:i/>
          </w:rPr>
          <w:delText>J Trauma Acute Care Surg</w:delText>
        </w:r>
        <w:r w:rsidRPr="00146C44" w:rsidDel="00C121AF">
          <w:delText>,</w:delText>
        </w:r>
        <w:r w:rsidRPr="00146C44" w:rsidDel="00C121AF">
          <w:rPr>
            <w:i/>
          </w:rPr>
          <w:delText xml:space="preserve"> 90</w:delText>
        </w:r>
        <w:r w:rsidRPr="00146C44" w:rsidDel="00C121AF">
          <w:delText xml:space="preserve">(6), 967-972. </w:delText>
        </w:r>
        <w:r w:rsidR="00320447" w:rsidDel="00C121AF">
          <w:fldChar w:fldCharType="begin"/>
        </w:r>
        <w:r w:rsidR="00320447" w:rsidDel="00C121AF">
          <w:delInstrText xml:space="preserve"> HYPERLINK "https://doi.org/10.1097/TA.0000000000003168" </w:delInstrText>
        </w:r>
        <w:r w:rsidR="00320447" w:rsidDel="00C121AF">
          <w:fldChar w:fldCharType="separate"/>
        </w:r>
        <w:r w:rsidRPr="00146C44" w:rsidDel="00C121AF">
          <w:rPr>
            <w:rStyle w:val="Hyperlink"/>
          </w:rPr>
          <w:delText>https://doi.org/10.1097/TA.0000000000003168</w:delText>
        </w:r>
        <w:r w:rsidR="00320447" w:rsidDel="00C121AF">
          <w:rPr>
            <w:rStyle w:val="Hyperlink"/>
          </w:rPr>
          <w:fldChar w:fldCharType="end"/>
        </w:r>
        <w:r w:rsidRPr="00146C44" w:rsidDel="00C121AF">
          <w:delText xml:space="preserve"> </w:delText>
        </w:r>
      </w:del>
    </w:p>
    <w:p w14:paraId="6826FE36" w14:textId="05D3A12C" w:rsidR="00146C44" w:rsidRPr="00146C44" w:rsidDel="00C121AF" w:rsidRDefault="00146C44" w:rsidP="00146C44">
      <w:pPr>
        <w:pStyle w:val="EndNoteBibliography"/>
        <w:spacing w:after="0"/>
        <w:ind w:left="720" w:hanging="720"/>
        <w:rPr>
          <w:del w:id="136" w:author="Umesh Singh1" w:date="2022-10-29T08:55:00Z"/>
        </w:rPr>
      </w:pPr>
      <w:del w:id="137" w:author="Umesh Singh1" w:date="2022-10-29T08:55:00Z">
        <w:r w:rsidRPr="00146C44" w:rsidDel="00C121AF">
          <w:delText xml:space="preserve">Deeb, A. P., Phelos, H. M., Peitzman, A. B., Billiar, T. R., Sperry, J. L., &amp; Brown, J. B. (2021b). The Whole is Greater Than the Sum of its Parts: GCS Versus GCS-Motor for Triage in Geriatric Trauma. </w:delText>
        </w:r>
        <w:r w:rsidRPr="00146C44" w:rsidDel="00C121AF">
          <w:rPr>
            <w:i/>
          </w:rPr>
          <w:delText>J Surg Res</w:delText>
        </w:r>
        <w:r w:rsidRPr="00146C44" w:rsidDel="00C121AF">
          <w:delText>,</w:delText>
        </w:r>
        <w:r w:rsidRPr="00146C44" w:rsidDel="00C121AF">
          <w:rPr>
            <w:i/>
          </w:rPr>
          <w:delText xml:space="preserve"> 261</w:delText>
        </w:r>
        <w:r w:rsidRPr="00146C44" w:rsidDel="00C121AF">
          <w:delText xml:space="preserve">, 385-393. </w:delText>
        </w:r>
        <w:r w:rsidR="00320447" w:rsidDel="00C121AF">
          <w:fldChar w:fldCharType="begin"/>
        </w:r>
        <w:r w:rsidR="00320447" w:rsidDel="00C121AF">
          <w:delInstrText xml:space="preserve"> HYPERLINK "https://doi.org/10.1016/j.jss.2020.12.051" </w:delInstrText>
        </w:r>
        <w:r w:rsidR="00320447" w:rsidDel="00C121AF">
          <w:fldChar w:fldCharType="separate"/>
        </w:r>
        <w:r w:rsidRPr="00146C44" w:rsidDel="00C121AF">
          <w:rPr>
            <w:rStyle w:val="Hyperlink"/>
          </w:rPr>
          <w:delText>https://doi.org/10.1016/j.jss.2020.12.051</w:delText>
        </w:r>
        <w:r w:rsidR="00320447" w:rsidDel="00C121AF">
          <w:rPr>
            <w:rStyle w:val="Hyperlink"/>
          </w:rPr>
          <w:fldChar w:fldCharType="end"/>
        </w:r>
        <w:r w:rsidRPr="00146C44" w:rsidDel="00C121AF">
          <w:delText xml:space="preserve"> </w:delText>
        </w:r>
      </w:del>
    </w:p>
    <w:p w14:paraId="04FD1947" w14:textId="47470904" w:rsidR="00146C44" w:rsidRPr="00146C44" w:rsidDel="00C121AF" w:rsidRDefault="00146C44" w:rsidP="00146C44">
      <w:pPr>
        <w:pStyle w:val="EndNoteBibliography"/>
        <w:spacing w:after="0"/>
        <w:ind w:left="720" w:hanging="720"/>
        <w:rPr>
          <w:del w:id="138" w:author="Umesh Singh1" w:date="2022-10-29T08:55:00Z"/>
        </w:rPr>
      </w:pPr>
      <w:del w:id="139" w:author="Umesh Singh1" w:date="2022-10-29T08:55:00Z">
        <w:r w:rsidRPr="00146C44" w:rsidDel="00C121AF">
          <w:delText xml:space="preserve">Doumouras, A. G., Haas, B., Gomez, D., de Mestral, C., Boyes, D. M., Morrison, L. J., Craig, A. M., &amp; Nathens, A. B. (2012). The impact of distance on triage to trauma center care in an urban trauma system. </w:delText>
        </w:r>
        <w:r w:rsidRPr="00146C44" w:rsidDel="00C121AF">
          <w:rPr>
            <w:i/>
          </w:rPr>
          <w:delText>Prehosp Emerg Care</w:delText>
        </w:r>
        <w:r w:rsidRPr="00146C44" w:rsidDel="00C121AF">
          <w:delText>,</w:delText>
        </w:r>
        <w:r w:rsidRPr="00146C44" w:rsidDel="00C121AF">
          <w:rPr>
            <w:i/>
          </w:rPr>
          <w:delText xml:space="preserve"> 16</w:delText>
        </w:r>
        <w:r w:rsidRPr="00146C44" w:rsidDel="00C121AF">
          <w:delText xml:space="preserve">(4), 456-462. </w:delText>
        </w:r>
        <w:r w:rsidR="00320447" w:rsidDel="00C121AF">
          <w:fldChar w:fldCharType="begin"/>
        </w:r>
        <w:r w:rsidR="00320447" w:rsidDel="00C121AF">
          <w:delInstrText xml:space="preserve"> </w:delInstrText>
        </w:r>
        <w:r w:rsidR="00320447" w:rsidDel="00C121AF">
          <w:delInstrText xml:space="preserve">HYPERLINK "https://doi.org/10.3109/10903127.2012.695431" </w:delInstrText>
        </w:r>
        <w:r w:rsidR="00320447" w:rsidDel="00C121AF">
          <w:fldChar w:fldCharType="separate"/>
        </w:r>
        <w:r w:rsidRPr="00146C44" w:rsidDel="00C121AF">
          <w:rPr>
            <w:rStyle w:val="Hyperlink"/>
          </w:rPr>
          <w:delText>https://doi.org/10.3109/10903127.2012.695431</w:delText>
        </w:r>
        <w:r w:rsidR="00320447" w:rsidDel="00C121AF">
          <w:rPr>
            <w:rStyle w:val="Hyperlink"/>
          </w:rPr>
          <w:fldChar w:fldCharType="end"/>
        </w:r>
        <w:r w:rsidRPr="00146C44" w:rsidDel="00C121AF">
          <w:delText xml:space="preserve"> </w:delText>
        </w:r>
      </w:del>
    </w:p>
    <w:p w14:paraId="2ADBFE09" w14:textId="457E9191" w:rsidR="00146C44" w:rsidRPr="00146C44" w:rsidDel="00C121AF" w:rsidRDefault="00146C44" w:rsidP="00146C44">
      <w:pPr>
        <w:pStyle w:val="EndNoteBibliography"/>
        <w:spacing w:after="0"/>
        <w:ind w:left="720" w:hanging="720"/>
        <w:rPr>
          <w:del w:id="140" w:author="Umesh Singh1" w:date="2022-10-29T08:55:00Z"/>
        </w:rPr>
      </w:pPr>
      <w:del w:id="141" w:author="Umesh Singh1" w:date="2022-10-29T08:55:00Z">
        <w:r w:rsidRPr="00146C44" w:rsidDel="00C121AF">
          <w:delText xml:space="preserve">Haas, B., Gomez, D., Zagorski, B., Stukel, T. A., Rubenfeld, G. D., &amp; Nathens, A. B. (2010). Survival of the Fittest: The Hidden Cost of Undertriage of Major Trauma. </w:delText>
        </w:r>
        <w:r w:rsidRPr="00146C44" w:rsidDel="00C121AF">
          <w:rPr>
            <w:i/>
          </w:rPr>
          <w:delText>Journal of the American College of Surgeons</w:delText>
        </w:r>
        <w:r w:rsidRPr="00146C44" w:rsidDel="00C121AF">
          <w:delText>,</w:delText>
        </w:r>
        <w:r w:rsidRPr="00146C44" w:rsidDel="00C121AF">
          <w:rPr>
            <w:i/>
          </w:rPr>
          <w:delText xml:space="preserve"> 211</w:delText>
        </w:r>
        <w:r w:rsidRPr="00146C44" w:rsidDel="00C121AF">
          <w:delText xml:space="preserve">(6), 804-811. </w:delText>
        </w:r>
        <w:r w:rsidR="00320447" w:rsidDel="00C121AF">
          <w:fldChar w:fldCharType="begin"/>
        </w:r>
        <w:r w:rsidR="00320447" w:rsidDel="00C121AF">
          <w:delInstrText xml:space="preserve"> HYPERLINK "https://doi.org/https://doi.org/10.1016/j.jamcollsurg.2010.08.014" </w:delInstrText>
        </w:r>
        <w:r w:rsidR="00320447" w:rsidDel="00C121AF">
          <w:fldChar w:fldCharType="separate"/>
        </w:r>
        <w:r w:rsidRPr="00146C44" w:rsidDel="00C121AF">
          <w:rPr>
            <w:rStyle w:val="Hyperlink"/>
          </w:rPr>
          <w:delText>https://doi.org/https://doi.org/10.1016/j.jamcollsurg.2010.08.014</w:delText>
        </w:r>
        <w:r w:rsidR="00320447" w:rsidDel="00C121AF">
          <w:rPr>
            <w:rStyle w:val="Hyperlink"/>
          </w:rPr>
          <w:fldChar w:fldCharType="end"/>
        </w:r>
        <w:r w:rsidRPr="00146C44" w:rsidDel="00C121AF">
          <w:delText xml:space="preserve"> </w:delText>
        </w:r>
      </w:del>
    </w:p>
    <w:p w14:paraId="5C09E4CC" w14:textId="561DFFAA" w:rsidR="00146C44" w:rsidRPr="00146C44" w:rsidDel="00C121AF" w:rsidRDefault="00146C44" w:rsidP="00146C44">
      <w:pPr>
        <w:pStyle w:val="EndNoteBibliography"/>
        <w:spacing w:after="0"/>
        <w:ind w:left="720" w:hanging="720"/>
        <w:rPr>
          <w:del w:id="142" w:author="Umesh Singh1" w:date="2022-10-29T08:55:00Z"/>
        </w:rPr>
      </w:pPr>
      <w:del w:id="143" w:author="Umesh Singh1" w:date="2022-10-29T08:55:00Z">
        <w:r w:rsidRPr="00146C44" w:rsidDel="00C121AF">
          <w:delText xml:space="preserve">Holst, J. A., Perman, S. M., Capp, R., Haukoos, J. S., &amp; Ginde, A. A. (2016). Undertriage of Trauma-Related Deaths in U.S. Emergency Departments. </w:delText>
        </w:r>
        <w:r w:rsidRPr="00146C44" w:rsidDel="00C121AF">
          <w:rPr>
            <w:i/>
          </w:rPr>
          <w:delText>West J Emerg Med</w:delText>
        </w:r>
        <w:r w:rsidRPr="00146C44" w:rsidDel="00C121AF">
          <w:delText>,</w:delText>
        </w:r>
        <w:r w:rsidRPr="00146C44" w:rsidDel="00C121AF">
          <w:rPr>
            <w:i/>
          </w:rPr>
          <w:delText xml:space="preserve"> 17</w:delText>
        </w:r>
        <w:r w:rsidRPr="00146C44" w:rsidDel="00C121AF">
          <w:delText xml:space="preserve">(3), 315-323. </w:delText>
        </w:r>
        <w:r w:rsidR="00320447" w:rsidDel="00C121AF">
          <w:fldChar w:fldCharType="begin"/>
        </w:r>
        <w:r w:rsidR="00320447" w:rsidDel="00C121AF">
          <w:delInstrText xml:space="preserve"> HYPERLINK "https://doi.org/10.5811/westjem.2016.2.29327" </w:delInstrText>
        </w:r>
        <w:r w:rsidR="00320447" w:rsidDel="00C121AF">
          <w:fldChar w:fldCharType="separate"/>
        </w:r>
        <w:r w:rsidRPr="00146C44" w:rsidDel="00C121AF">
          <w:rPr>
            <w:rStyle w:val="Hyperlink"/>
          </w:rPr>
          <w:delText>https://doi.org/10.5811/westjem.2016.2.29327</w:delText>
        </w:r>
        <w:r w:rsidR="00320447" w:rsidDel="00C121AF">
          <w:rPr>
            <w:rStyle w:val="Hyperlink"/>
          </w:rPr>
          <w:fldChar w:fldCharType="end"/>
        </w:r>
        <w:r w:rsidRPr="00146C44" w:rsidDel="00C121AF">
          <w:delText xml:space="preserve"> </w:delText>
        </w:r>
      </w:del>
    </w:p>
    <w:p w14:paraId="18C600E4" w14:textId="19819591" w:rsidR="00146C44" w:rsidRPr="00146C44" w:rsidDel="00C121AF" w:rsidRDefault="00146C44" w:rsidP="00146C44">
      <w:pPr>
        <w:pStyle w:val="EndNoteBibliography"/>
        <w:spacing w:after="0"/>
        <w:ind w:left="720" w:hanging="720"/>
        <w:rPr>
          <w:del w:id="144" w:author="Umesh Singh1" w:date="2022-10-29T08:55:00Z"/>
        </w:rPr>
      </w:pPr>
      <w:del w:id="145" w:author="Umesh Singh1" w:date="2022-10-29T08:55:00Z">
        <w:r w:rsidRPr="00146C44" w:rsidDel="00C121AF">
          <w:delText xml:space="preserve">Isenberg, D., Cone, D. C., &amp; Vaca, F. E. (2011). Motor vehicle intrusion alone does not predict trauma center admission or use of trauma center resources. </w:delText>
        </w:r>
        <w:r w:rsidRPr="00146C44" w:rsidDel="00C121AF">
          <w:rPr>
            <w:i/>
          </w:rPr>
          <w:delText>Prehosp Emerg Care</w:delText>
        </w:r>
        <w:r w:rsidRPr="00146C44" w:rsidDel="00C121AF">
          <w:delText>,</w:delText>
        </w:r>
        <w:r w:rsidRPr="00146C44" w:rsidDel="00C121AF">
          <w:rPr>
            <w:i/>
          </w:rPr>
          <w:delText xml:space="preserve"> 15</w:delText>
        </w:r>
        <w:r w:rsidRPr="00146C44" w:rsidDel="00C121AF">
          <w:delText xml:space="preserve">(2), 203-207. </w:delText>
        </w:r>
        <w:r w:rsidR="00320447" w:rsidDel="00C121AF">
          <w:fldChar w:fldCharType="begin"/>
        </w:r>
        <w:r w:rsidR="00320447" w:rsidDel="00C121AF">
          <w:delInstrText xml:space="preserve"> HYPERLINK "https://doi.org/10.3109/10903127.2010.541977" </w:delInstrText>
        </w:r>
        <w:r w:rsidR="00320447" w:rsidDel="00C121AF">
          <w:fldChar w:fldCharType="separate"/>
        </w:r>
        <w:r w:rsidRPr="00146C44" w:rsidDel="00C121AF">
          <w:rPr>
            <w:rStyle w:val="Hyperlink"/>
          </w:rPr>
          <w:delText>https://doi.org/10.3109/10903127.2010.541977</w:delText>
        </w:r>
        <w:r w:rsidR="00320447" w:rsidDel="00C121AF">
          <w:rPr>
            <w:rStyle w:val="Hyperlink"/>
          </w:rPr>
          <w:fldChar w:fldCharType="end"/>
        </w:r>
        <w:r w:rsidRPr="00146C44" w:rsidDel="00C121AF">
          <w:delText xml:space="preserve"> </w:delText>
        </w:r>
      </w:del>
    </w:p>
    <w:p w14:paraId="74A9ADCE" w14:textId="35B8F7EB" w:rsidR="00146C44" w:rsidRPr="00146C44" w:rsidDel="00C121AF" w:rsidRDefault="00146C44" w:rsidP="00146C44">
      <w:pPr>
        <w:pStyle w:val="EndNoteBibliography"/>
        <w:spacing w:after="0"/>
        <w:ind w:left="720" w:hanging="720"/>
        <w:rPr>
          <w:del w:id="146" w:author="Umesh Singh1" w:date="2022-10-29T08:55:00Z"/>
        </w:rPr>
      </w:pPr>
      <w:del w:id="147" w:author="Umesh Singh1" w:date="2022-10-29T08:55:00Z">
        <w:r w:rsidRPr="00146C44" w:rsidDel="00C121AF">
          <w:delText xml:space="preserve">Jones, C. M., Cushman, J. T., Lerner, E. B., Fisher, S. G., Seplaki, C. L., Veazie, P. J., Wasserman, E. B., Dozier, A., &amp; Shah, M. N. (2016). Prehospital Trauma Triage Decision-making: A Model of What Happens between the 9-1-1 Call and the Hospital. </w:delText>
        </w:r>
        <w:r w:rsidRPr="00146C44" w:rsidDel="00C121AF">
          <w:rPr>
            <w:i/>
          </w:rPr>
          <w:delText>Prehosp Emerg Care</w:delText>
        </w:r>
        <w:r w:rsidRPr="00146C44" w:rsidDel="00C121AF">
          <w:delText>,</w:delText>
        </w:r>
        <w:r w:rsidRPr="00146C44" w:rsidDel="00C121AF">
          <w:rPr>
            <w:i/>
          </w:rPr>
          <w:delText xml:space="preserve"> 20</w:delText>
        </w:r>
        <w:r w:rsidRPr="00146C44" w:rsidDel="00C121AF">
          <w:delText xml:space="preserve">(1), 6-14. </w:delText>
        </w:r>
        <w:r w:rsidR="00320447" w:rsidDel="00C121AF">
          <w:fldChar w:fldCharType="begin"/>
        </w:r>
        <w:r w:rsidR="00320447" w:rsidDel="00C121AF">
          <w:delInstrText xml:space="preserve"> HYPERLINK "https://doi.org/10.3109/10903127.2015.1025157" </w:delInstrText>
        </w:r>
        <w:r w:rsidR="00320447" w:rsidDel="00C121AF">
          <w:fldChar w:fldCharType="separate"/>
        </w:r>
        <w:r w:rsidRPr="00146C44" w:rsidDel="00C121AF">
          <w:rPr>
            <w:rStyle w:val="Hyperlink"/>
          </w:rPr>
          <w:delText>https://doi.org/10.3109/10903127.2015.1025157</w:delText>
        </w:r>
        <w:r w:rsidR="00320447" w:rsidDel="00C121AF">
          <w:rPr>
            <w:rStyle w:val="Hyperlink"/>
          </w:rPr>
          <w:fldChar w:fldCharType="end"/>
        </w:r>
        <w:r w:rsidRPr="00146C44" w:rsidDel="00C121AF">
          <w:delText xml:space="preserve"> </w:delText>
        </w:r>
      </w:del>
    </w:p>
    <w:p w14:paraId="1D51A96E" w14:textId="02DB6368" w:rsidR="00146C44" w:rsidRPr="00146C44" w:rsidDel="00C121AF" w:rsidRDefault="00146C44" w:rsidP="00146C44">
      <w:pPr>
        <w:pStyle w:val="EndNoteBibliography"/>
        <w:spacing w:after="0"/>
        <w:ind w:left="720" w:hanging="720"/>
        <w:rPr>
          <w:del w:id="148" w:author="Umesh Singh1" w:date="2022-10-29T08:55:00Z"/>
        </w:rPr>
      </w:pPr>
      <w:del w:id="149" w:author="Umesh Singh1" w:date="2022-10-29T08:55:00Z">
        <w:r w:rsidRPr="00146C44" w:rsidDel="00C121AF">
          <w:delText xml:space="preserve">Kupas, D. F., Melnychuk, E. M., &amp; Young, A. J. (2016). Glasgow Coma Scale Motor Component ("Patient Does Not Follow Commands") Performs Similarly to Total Glasgow Coma Scale in Predicting Severe Injury in Trauma Patients. </w:delText>
        </w:r>
        <w:r w:rsidRPr="00146C44" w:rsidDel="00C121AF">
          <w:rPr>
            <w:i/>
          </w:rPr>
          <w:delText>Ann Emerg Med</w:delText>
        </w:r>
        <w:r w:rsidRPr="00146C44" w:rsidDel="00C121AF">
          <w:delText>,</w:delText>
        </w:r>
        <w:r w:rsidRPr="00146C44" w:rsidDel="00C121AF">
          <w:rPr>
            <w:i/>
          </w:rPr>
          <w:delText xml:space="preserve"> 68</w:delText>
        </w:r>
        <w:r w:rsidRPr="00146C44" w:rsidDel="00C121AF">
          <w:delText xml:space="preserve">(6), 744-750.e743. </w:delText>
        </w:r>
        <w:r w:rsidR="00320447" w:rsidDel="00C121AF">
          <w:fldChar w:fldCharType="begin"/>
        </w:r>
        <w:r w:rsidR="00320447" w:rsidDel="00C121AF">
          <w:delInstrText xml:space="preserve"> HYPERLINK "https://doi.org/10.1016/j.annemergmed.2016.06.017" </w:delInstrText>
        </w:r>
        <w:r w:rsidR="00320447" w:rsidDel="00C121AF">
          <w:fldChar w:fldCharType="separate"/>
        </w:r>
        <w:r w:rsidRPr="00146C44" w:rsidDel="00C121AF">
          <w:rPr>
            <w:rStyle w:val="Hyperlink"/>
          </w:rPr>
          <w:delText>https://doi.org/10.1016/j.annemergmed.2016.06.017</w:delText>
        </w:r>
        <w:r w:rsidR="00320447" w:rsidDel="00C121AF">
          <w:rPr>
            <w:rStyle w:val="Hyperlink"/>
          </w:rPr>
          <w:fldChar w:fldCharType="end"/>
        </w:r>
        <w:r w:rsidRPr="00146C44" w:rsidDel="00C121AF">
          <w:delText xml:space="preserve"> </w:delText>
        </w:r>
      </w:del>
    </w:p>
    <w:p w14:paraId="47ADD204" w14:textId="5F3B4B72" w:rsidR="00146C44" w:rsidRPr="00146C44" w:rsidDel="00C121AF" w:rsidRDefault="00146C44" w:rsidP="00146C44">
      <w:pPr>
        <w:pStyle w:val="EndNoteBibliography"/>
        <w:spacing w:after="0"/>
        <w:ind w:left="720" w:hanging="720"/>
        <w:rPr>
          <w:del w:id="150" w:author="Umesh Singh1" w:date="2022-10-29T08:55:00Z"/>
        </w:rPr>
      </w:pPr>
      <w:del w:id="151" w:author="Umesh Singh1" w:date="2022-10-29T08:55:00Z">
        <w:r w:rsidRPr="00146C44" w:rsidDel="00C121AF">
          <w:delText xml:space="preserve">Lavoie, A., Émond, M., Moore, L., Camden, S., &amp; Liberman, M. (2010). Evaluation of the Prehospital Index, presence of high-velocity impact and judgment of emergency medical technicians as criteria for trauma triage. </w:delText>
        </w:r>
        <w:r w:rsidRPr="00146C44" w:rsidDel="00C121AF">
          <w:rPr>
            <w:i/>
          </w:rPr>
          <w:delText>Canadian Journal of Emergency Medicine</w:delText>
        </w:r>
        <w:r w:rsidRPr="00146C44" w:rsidDel="00C121AF">
          <w:delText>,</w:delText>
        </w:r>
        <w:r w:rsidRPr="00146C44" w:rsidDel="00C121AF">
          <w:rPr>
            <w:i/>
          </w:rPr>
          <w:delText xml:space="preserve"> 12</w:delText>
        </w:r>
        <w:r w:rsidRPr="00146C44" w:rsidDel="00C121AF">
          <w:delText xml:space="preserve">(2), 111-118. </w:delText>
        </w:r>
        <w:r w:rsidR="00320447" w:rsidDel="00C121AF">
          <w:fldChar w:fldCharType="begin"/>
        </w:r>
        <w:r w:rsidR="00320447" w:rsidDel="00C121AF">
          <w:delInstrText xml:space="preserve"> HYPERLINK "https://doi.org/10.1017/S1481803500012136" </w:delInstrText>
        </w:r>
        <w:r w:rsidR="00320447" w:rsidDel="00C121AF">
          <w:fldChar w:fldCharType="separate"/>
        </w:r>
        <w:r w:rsidRPr="00146C44" w:rsidDel="00C121AF">
          <w:rPr>
            <w:rStyle w:val="Hyperlink"/>
          </w:rPr>
          <w:delText>https://doi.org/10.1017/S1481803500012136</w:delText>
        </w:r>
        <w:r w:rsidR="00320447" w:rsidDel="00C121AF">
          <w:rPr>
            <w:rStyle w:val="Hyperlink"/>
          </w:rPr>
          <w:fldChar w:fldCharType="end"/>
        </w:r>
        <w:r w:rsidRPr="00146C44" w:rsidDel="00C121AF">
          <w:delText xml:space="preserve"> </w:delText>
        </w:r>
      </w:del>
    </w:p>
    <w:p w14:paraId="22987CBA" w14:textId="4EC5B028" w:rsidR="00146C44" w:rsidRPr="00146C44" w:rsidDel="00C121AF" w:rsidRDefault="00146C44" w:rsidP="00146C44">
      <w:pPr>
        <w:pStyle w:val="EndNoteBibliography"/>
        <w:spacing w:after="0"/>
        <w:ind w:left="720" w:hanging="720"/>
        <w:rPr>
          <w:del w:id="152" w:author="Umesh Singh1" w:date="2022-10-29T08:55:00Z"/>
        </w:rPr>
      </w:pPr>
      <w:del w:id="153" w:author="Umesh Singh1" w:date="2022-10-29T08:55:00Z">
        <w:r w:rsidRPr="00146C44" w:rsidDel="00C121AF">
          <w:delText xml:space="preserve">Lerner, E. B., Badawy, M., Cushman, J. T., Drendel, A. L., Fumo, N., Jones, C. M. C., Shah, M. N., &amp; Gourlay, D. M. (2021). Does Mechanism of Injury Predict Trauma Center Need for Children? </w:delText>
        </w:r>
        <w:r w:rsidRPr="00146C44" w:rsidDel="00C121AF">
          <w:rPr>
            <w:i/>
          </w:rPr>
          <w:delText>Prehosp Emerg Care</w:delText>
        </w:r>
        <w:r w:rsidRPr="00146C44" w:rsidDel="00C121AF">
          <w:delText>,</w:delText>
        </w:r>
        <w:r w:rsidRPr="00146C44" w:rsidDel="00C121AF">
          <w:rPr>
            <w:i/>
          </w:rPr>
          <w:delText xml:space="preserve"> 25</w:delText>
        </w:r>
        <w:r w:rsidRPr="00146C44" w:rsidDel="00C121AF">
          <w:delText xml:space="preserve">(1), 95-102. </w:delText>
        </w:r>
        <w:r w:rsidR="00320447" w:rsidDel="00C121AF">
          <w:fldChar w:fldCharType="begin"/>
        </w:r>
        <w:r w:rsidR="00320447" w:rsidDel="00C121AF">
          <w:delInstrText xml:space="preserve"> HYPERLINK "https://doi.org/10.1080/10903127.2020.1737281" </w:delInstrText>
        </w:r>
        <w:r w:rsidR="00320447" w:rsidDel="00C121AF">
          <w:fldChar w:fldCharType="separate"/>
        </w:r>
        <w:r w:rsidRPr="00146C44" w:rsidDel="00C121AF">
          <w:rPr>
            <w:rStyle w:val="Hyperlink"/>
          </w:rPr>
          <w:delText>https://doi.org/10.1080/10903127.2020.1737281</w:delText>
        </w:r>
        <w:r w:rsidR="00320447" w:rsidDel="00C121AF">
          <w:rPr>
            <w:rStyle w:val="Hyperlink"/>
          </w:rPr>
          <w:fldChar w:fldCharType="end"/>
        </w:r>
        <w:r w:rsidRPr="00146C44" w:rsidDel="00C121AF">
          <w:delText xml:space="preserve"> </w:delText>
        </w:r>
      </w:del>
    </w:p>
    <w:p w14:paraId="38302089" w14:textId="74A96DBF" w:rsidR="00146C44" w:rsidRPr="00146C44" w:rsidDel="00C121AF" w:rsidRDefault="00146C44" w:rsidP="00146C44">
      <w:pPr>
        <w:pStyle w:val="EndNoteBibliography"/>
        <w:spacing w:after="0"/>
        <w:ind w:left="720" w:hanging="720"/>
        <w:rPr>
          <w:del w:id="154" w:author="Umesh Singh1" w:date="2022-10-29T08:55:00Z"/>
        </w:rPr>
      </w:pPr>
      <w:del w:id="155" w:author="Umesh Singh1" w:date="2022-10-29T08:55:00Z">
        <w:r w:rsidRPr="00146C44" w:rsidDel="00C121AF">
          <w:delText xml:space="preserve">Lerner, E. B., Cushman, J. T., Drendel, A. L., Badawy, M., Shah, M. N., Guse, C. E., &amp; Cooper, A. (2017). Effect of the 2011 Revisions to the Field Triage Guidelines on Under- and Over-Triage Rates for Pediatric Trauma Patients. </w:delText>
        </w:r>
        <w:r w:rsidRPr="00146C44" w:rsidDel="00C121AF">
          <w:rPr>
            <w:i/>
          </w:rPr>
          <w:delText>Prehosp Emerg Care</w:delText>
        </w:r>
        <w:r w:rsidRPr="00146C44" w:rsidDel="00C121AF">
          <w:delText>,</w:delText>
        </w:r>
        <w:r w:rsidRPr="00146C44" w:rsidDel="00C121AF">
          <w:rPr>
            <w:i/>
          </w:rPr>
          <w:delText xml:space="preserve"> 21</w:delText>
        </w:r>
        <w:r w:rsidRPr="00146C44" w:rsidDel="00C121AF">
          <w:delText xml:space="preserve">(4), 456-460. </w:delText>
        </w:r>
        <w:r w:rsidR="00320447" w:rsidDel="00C121AF">
          <w:fldChar w:fldCharType="begin"/>
        </w:r>
        <w:r w:rsidR="00320447" w:rsidDel="00C121AF">
          <w:delInstrText xml:space="preserve"> HYPERLI</w:delInstrText>
        </w:r>
        <w:r w:rsidR="00320447" w:rsidDel="00C121AF">
          <w:delInstrText xml:space="preserve">NK "https://doi.org/10.1080/10903127.2017.1300717" </w:delInstrText>
        </w:r>
        <w:r w:rsidR="00320447" w:rsidDel="00C121AF">
          <w:fldChar w:fldCharType="separate"/>
        </w:r>
        <w:r w:rsidRPr="00146C44" w:rsidDel="00C121AF">
          <w:rPr>
            <w:rStyle w:val="Hyperlink"/>
          </w:rPr>
          <w:delText>https://doi.org/10.1080/10903127.2017.1300717</w:delText>
        </w:r>
        <w:r w:rsidR="00320447" w:rsidDel="00C121AF">
          <w:rPr>
            <w:rStyle w:val="Hyperlink"/>
          </w:rPr>
          <w:fldChar w:fldCharType="end"/>
        </w:r>
        <w:r w:rsidRPr="00146C44" w:rsidDel="00C121AF">
          <w:delText xml:space="preserve"> </w:delText>
        </w:r>
      </w:del>
    </w:p>
    <w:p w14:paraId="0C36A559" w14:textId="10B8EB99" w:rsidR="00146C44" w:rsidRPr="00146C44" w:rsidDel="00C121AF" w:rsidRDefault="00146C44" w:rsidP="00146C44">
      <w:pPr>
        <w:pStyle w:val="EndNoteBibliography"/>
        <w:spacing w:after="0"/>
        <w:ind w:left="720" w:hanging="720"/>
        <w:rPr>
          <w:del w:id="156" w:author="Umesh Singh1" w:date="2022-10-29T08:55:00Z"/>
        </w:rPr>
      </w:pPr>
      <w:del w:id="157" w:author="Umesh Singh1" w:date="2022-10-29T08:55:00Z">
        <w:r w:rsidRPr="00146C44" w:rsidDel="00C121AF">
          <w:delText xml:space="preserve">Lerner, E. B., Drendel, A. L., Cushman, J. T., Badawy, M., Shah, M. N., Guse, C. E., &amp; Cooper, A. (2017). Ability of the Physiologic Criteria of the Field Triage Guidelines to Identify Children Who Need the Resources of a Trauma Center. </w:delText>
        </w:r>
        <w:r w:rsidRPr="00146C44" w:rsidDel="00C121AF">
          <w:rPr>
            <w:i/>
          </w:rPr>
          <w:delText>Prehosp Emerg Care</w:delText>
        </w:r>
        <w:r w:rsidRPr="00146C44" w:rsidDel="00C121AF">
          <w:delText>,</w:delText>
        </w:r>
        <w:r w:rsidRPr="00146C44" w:rsidDel="00C121AF">
          <w:rPr>
            <w:i/>
          </w:rPr>
          <w:delText xml:space="preserve"> 21</w:delText>
        </w:r>
        <w:r w:rsidRPr="00146C44" w:rsidDel="00C121AF">
          <w:delText xml:space="preserve">(2), 180-184. </w:delText>
        </w:r>
        <w:r w:rsidR="00320447" w:rsidDel="00C121AF">
          <w:fldChar w:fldCharType="begin"/>
        </w:r>
        <w:r w:rsidR="00320447" w:rsidDel="00C121AF">
          <w:delInstrText xml:space="preserve"> HYPERLINK "https://doi.org/10.1080/10903127.2016.1233311" </w:delInstrText>
        </w:r>
        <w:r w:rsidR="00320447" w:rsidDel="00C121AF">
          <w:fldChar w:fldCharType="separate"/>
        </w:r>
        <w:r w:rsidRPr="00146C44" w:rsidDel="00C121AF">
          <w:rPr>
            <w:rStyle w:val="Hyperlink"/>
          </w:rPr>
          <w:delText>https://doi.org/10.1080/10903127.2016.1233311</w:delText>
        </w:r>
        <w:r w:rsidR="00320447" w:rsidDel="00C121AF">
          <w:rPr>
            <w:rStyle w:val="Hyperlink"/>
          </w:rPr>
          <w:fldChar w:fldCharType="end"/>
        </w:r>
        <w:r w:rsidRPr="00146C44" w:rsidDel="00C121AF">
          <w:delText xml:space="preserve"> </w:delText>
        </w:r>
      </w:del>
    </w:p>
    <w:p w14:paraId="493541EB" w14:textId="29301C2A" w:rsidR="00146C44" w:rsidRPr="00146C44" w:rsidDel="00C121AF" w:rsidRDefault="00146C44" w:rsidP="00146C44">
      <w:pPr>
        <w:pStyle w:val="EndNoteBibliography"/>
        <w:spacing w:after="0"/>
        <w:ind w:left="720" w:hanging="720"/>
        <w:rPr>
          <w:del w:id="158" w:author="Umesh Singh1" w:date="2022-10-29T08:55:00Z"/>
        </w:rPr>
      </w:pPr>
      <w:del w:id="159" w:author="Umesh Singh1" w:date="2022-10-29T08:55:00Z">
        <w:r w:rsidRPr="00146C44" w:rsidDel="00C121AF">
          <w:delText xml:space="preserve">Lerner, E. B., Roberts, J., Guse, C. E., Shah, M. N., Swor, R., Cushman, J. T., Blatt, A., Jurkovich, G. J., &amp; Brasel, K. (2013). Does EMS perceived anatomic injury predict trauma center need? </w:delText>
        </w:r>
        <w:r w:rsidRPr="00146C44" w:rsidDel="00C121AF">
          <w:rPr>
            <w:i/>
          </w:rPr>
          <w:delText>Prehosp Emerg Care</w:delText>
        </w:r>
        <w:r w:rsidRPr="00146C44" w:rsidDel="00C121AF">
          <w:delText>,</w:delText>
        </w:r>
        <w:r w:rsidRPr="00146C44" w:rsidDel="00C121AF">
          <w:rPr>
            <w:i/>
          </w:rPr>
          <w:delText xml:space="preserve"> 17</w:delText>
        </w:r>
        <w:r w:rsidRPr="00146C44" w:rsidDel="00C121AF">
          <w:delText xml:space="preserve">(3), 312-316. </w:delText>
        </w:r>
        <w:r w:rsidR="00320447" w:rsidDel="00C121AF">
          <w:fldChar w:fldCharType="begin"/>
        </w:r>
        <w:r w:rsidR="00320447" w:rsidDel="00C121AF">
          <w:delInstrText xml:space="preserve"> HYPERLINK "https://doi.org/10.3109/10903127.2013.785620</w:delInstrText>
        </w:r>
        <w:r w:rsidR="00320447" w:rsidDel="00C121AF">
          <w:delInstrText xml:space="preserve">" </w:delInstrText>
        </w:r>
        <w:r w:rsidR="00320447" w:rsidDel="00C121AF">
          <w:fldChar w:fldCharType="separate"/>
        </w:r>
        <w:r w:rsidRPr="00146C44" w:rsidDel="00C121AF">
          <w:rPr>
            <w:rStyle w:val="Hyperlink"/>
          </w:rPr>
          <w:delText>https://doi.org/10.3109/10903127.2013.785620</w:delText>
        </w:r>
        <w:r w:rsidR="00320447" w:rsidDel="00C121AF">
          <w:rPr>
            <w:rStyle w:val="Hyperlink"/>
          </w:rPr>
          <w:fldChar w:fldCharType="end"/>
        </w:r>
        <w:r w:rsidRPr="00146C44" w:rsidDel="00C121AF">
          <w:delText xml:space="preserve"> </w:delText>
        </w:r>
      </w:del>
    </w:p>
    <w:p w14:paraId="3623E1CE" w14:textId="5BF42150" w:rsidR="00146C44" w:rsidRPr="00146C44" w:rsidDel="00C121AF" w:rsidRDefault="00146C44" w:rsidP="00146C44">
      <w:pPr>
        <w:pStyle w:val="EndNoteBibliography"/>
        <w:spacing w:after="0"/>
        <w:ind w:left="720" w:hanging="720"/>
        <w:rPr>
          <w:del w:id="160" w:author="Umesh Singh1" w:date="2022-10-29T08:55:00Z"/>
        </w:rPr>
      </w:pPr>
      <w:del w:id="161" w:author="Umesh Singh1" w:date="2022-10-29T08:55:00Z">
        <w:r w:rsidRPr="00146C44" w:rsidDel="00C121AF">
          <w:delText xml:space="preserve">Lerner, E. B., Shah, M. N., Cushman, J. T., Swor, R. A., Guse, C. E., Brasel, K., Blatt, A., &amp; Jurkovich, G. J. (2011). Does mechanism of injury predict trauma center need? </w:delText>
        </w:r>
        <w:r w:rsidRPr="00146C44" w:rsidDel="00C121AF">
          <w:rPr>
            <w:i/>
          </w:rPr>
          <w:delText>Prehosp Emerg Care</w:delText>
        </w:r>
        <w:r w:rsidRPr="00146C44" w:rsidDel="00C121AF">
          <w:delText>,</w:delText>
        </w:r>
        <w:r w:rsidRPr="00146C44" w:rsidDel="00C121AF">
          <w:rPr>
            <w:i/>
          </w:rPr>
          <w:delText xml:space="preserve"> 15</w:delText>
        </w:r>
        <w:r w:rsidRPr="00146C44" w:rsidDel="00C121AF">
          <w:delText xml:space="preserve">(4), 518-525. </w:delText>
        </w:r>
        <w:r w:rsidR="00320447" w:rsidDel="00C121AF">
          <w:fldChar w:fldCharType="begin"/>
        </w:r>
        <w:r w:rsidR="00320447" w:rsidDel="00C121AF">
          <w:delInstrText xml:space="preserve"> HYPERLINK "https://doi.org/10.3109/10903127.2011.598617" </w:delInstrText>
        </w:r>
        <w:r w:rsidR="00320447" w:rsidDel="00C121AF">
          <w:fldChar w:fldCharType="separate"/>
        </w:r>
        <w:r w:rsidRPr="00146C44" w:rsidDel="00C121AF">
          <w:rPr>
            <w:rStyle w:val="Hyperlink"/>
          </w:rPr>
          <w:delText>https://doi.org/10.3109/10903127.2011.598617</w:delText>
        </w:r>
        <w:r w:rsidR="00320447" w:rsidDel="00C121AF">
          <w:rPr>
            <w:rStyle w:val="Hyperlink"/>
          </w:rPr>
          <w:fldChar w:fldCharType="end"/>
        </w:r>
        <w:r w:rsidRPr="00146C44" w:rsidDel="00C121AF">
          <w:delText xml:space="preserve"> </w:delText>
        </w:r>
      </w:del>
    </w:p>
    <w:p w14:paraId="122FF652" w14:textId="113A91F6" w:rsidR="00146C44" w:rsidRPr="00146C44" w:rsidDel="00C121AF" w:rsidRDefault="00146C44" w:rsidP="00146C44">
      <w:pPr>
        <w:pStyle w:val="EndNoteBibliography"/>
        <w:spacing w:after="0"/>
        <w:ind w:left="720" w:hanging="720"/>
        <w:rPr>
          <w:del w:id="162" w:author="Umesh Singh1" w:date="2022-10-29T08:55:00Z"/>
        </w:rPr>
      </w:pPr>
      <w:del w:id="163" w:author="Umesh Singh1" w:date="2022-10-29T08:55:00Z">
        <w:r w:rsidRPr="00146C44" w:rsidDel="00C121AF">
          <w:delText xml:space="preserve">Lowe, D. K., Oh, G. R., Neely, K. W., &amp; Peterson, C. G. (1986). Evaluation of injury mechanism as a criterion in trauma triage. </w:delText>
        </w:r>
        <w:r w:rsidRPr="00146C44" w:rsidDel="00C121AF">
          <w:rPr>
            <w:i/>
          </w:rPr>
          <w:delText>Am J Surg</w:delText>
        </w:r>
        <w:r w:rsidRPr="00146C44" w:rsidDel="00C121AF">
          <w:delText>,</w:delText>
        </w:r>
        <w:r w:rsidRPr="00146C44" w:rsidDel="00C121AF">
          <w:rPr>
            <w:i/>
          </w:rPr>
          <w:delText xml:space="preserve"> 152</w:delText>
        </w:r>
        <w:r w:rsidRPr="00146C44" w:rsidDel="00C121AF">
          <w:delText xml:space="preserve">(1), 6-10. </w:delText>
        </w:r>
        <w:r w:rsidR="00320447" w:rsidDel="00C121AF">
          <w:fldChar w:fldCharType="begin"/>
        </w:r>
        <w:r w:rsidR="00320447" w:rsidDel="00C121AF">
          <w:delInstrText xml:space="preserve"> HYPERLINK "https://doi.org/10.1016/0002-9610(86)90128-5" </w:delInstrText>
        </w:r>
        <w:r w:rsidR="00320447" w:rsidDel="00C121AF">
          <w:fldChar w:fldCharType="separate"/>
        </w:r>
        <w:r w:rsidRPr="00146C44" w:rsidDel="00C121AF">
          <w:rPr>
            <w:rStyle w:val="Hyperlink"/>
          </w:rPr>
          <w:delText>https://doi.org/10.1016/0002-9610(86)90128-5</w:delText>
        </w:r>
        <w:r w:rsidR="00320447" w:rsidDel="00C121AF">
          <w:rPr>
            <w:rStyle w:val="Hyperlink"/>
          </w:rPr>
          <w:fldChar w:fldCharType="end"/>
        </w:r>
        <w:r w:rsidRPr="00146C44" w:rsidDel="00C121AF">
          <w:delText xml:space="preserve"> </w:delText>
        </w:r>
      </w:del>
    </w:p>
    <w:p w14:paraId="464EC647" w14:textId="599E1EB5" w:rsidR="00146C44" w:rsidRPr="00146C44" w:rsidDel="00C121AF" w:rsidRDefault="00146C44" w:rsidP="00146C44">
      <w:pPr>
        <w:pStyle w:val="EndNoteBibliography"/>
        <w:spacing w:after="0"/>
        <w:ind w:left="720" w:hanging="720"/>
        <w:rPr>
          <w:del w:id="164" w:author="Umesh Singh1" w:date="2022-10-29T08:55:00Z"/>
        </w:rPr>
      </w:pPr>
      <w:del w:id="165" w:author="Umesh Singh1" w:date="2022-10-29T08:55:00Z">
        <w:r w:rsidRPr="00146C44" w:rsidDel="00C121AF">
          <w:delText xml:space="preserve">Lyng, J. W., Braithwaite, S., Abraham, H., Brent, C. M., Meurer, D. A., Torres, A., Bui, P. V., Floccare, D. J., Hogan, A. N., Fairless, J., &amp; Larrimore, A. (2021). Appropriate Air Medical Services Utilization and Recommendations for Integration of Air Medical Services Resources into the EMS System of Care: A Joint Position Statement and Resource Document of NAEMSP, ACEP, and AMPA. </w:delText>
        </w:r>
        <w:r w:rsidRPr="00146C44" w:rsidDel="00C121AF">
          <w:rPr>
            <w:i/>
          </w:rPr>
          <w:delText>Prehosp Emerg Care</w:delText>
        </w:r>
        <w:r w:rsidRPr="00146C44" w:rsidDel="00C121AF">
          <w:delText>,</w:delText>
        </w:r>
        <w:r w:rsidRPr="00146C44" w:rsidDel="00C121AF">
          <w:rPr>
            <w:i/>
          </w:rPr>
          <w:delText xml:space="preserve"> 25</w:delText>
        </w:r>
        <w:r w:rsidRPr="00146C44" w:rsidDel="00C121AF">
          <w:delText xml:space="preserve">(6), 854-873. </w:delText>
        </w:r>
        <w:r w:rsidR="00320447" w:rsidDel="00C121AF">
          <w:fldChar w:fldCharType="begin"/>
        </w:r>
        <w:r w:rsidR="00320447" w:rsidDel="00C121AF">
          <w:delInstrText xml:space="preserve"> HYPERLINK "https://doi.org/10.1080/10903127.2021.1967534" </w:delInstrText>
        </w:r>
        <w:r w:rsidR="00320447" w:rsidDel="00C121AF">
          <w:fldChar w:fldCharType="separate"/>
        </w:r>
        <w:r w:rsidRPr="00146C44" w:rsidDel="00C121AF">
          <w:rPr>
            <w:rStyle w:val="Hyperlink"/>
          </w:rPr>
          <w:delText>https://doi.org/10.1080/10903127.2021.1967534</w:delText>
        </w:r>
        <w:r w:rsidR="00320447" w:rsidDel="00C121AF">
          <w:rPr>
            <w:rStyle w:val="Hyperlink"/>
          </w:rPr>
          <w:fldChar w:fldCharType="end"/>
        </w:r>
        <w:r w:rsidRPr="00146C44" w:rsidDel="00C121AF">
          <w:delText xml:space="preserve"> </w:delText>
        </w:r>
      </w:del>
    </w:p>
    <w:p w14:paraId="08286351" w14:textId="6F531A9B" w:rsidR="00146C44" w:rsidRPr="00146C44" w:rsidDel="00C121AF" w:rsidRDefault="00146C44" w:rsidP="00146C44">
      <w:pPr>
        <w:pStyle w:val="EndNoteBibliography"/>
        <w:spacing w:after="0"/>
        <w:ind w:left="720" w:hanging="720"/>
        <w:rPr>
          <w:del w:id="166" w:author="Umesh Singh1" w:date="2022-10-29T08:55:00Z"/>
        </w:rPr>
      </w:pPr>
      <w:del w:id="167" w:author="Umesh Singh1" w:date="2022-10-29T08:55:00Z">
        <w:r w:rsidRPr="00146C44" w:rsidDel="00C121AF">
          <w:delText xml:space="preserve">MacKenzie, E. J., Rivara, F. P., Jurkovich, G. J., Nathens, A. B., Frey, K. P., Egleston, B. L., Salkever, D. S., &amp; Scharfstein, D. O. (2006). A National Evaluation of the Effect of Trauma-Center Care on Mortality. </w:delText>
        </w:r>
        <w:r w:rsidRPr="00146C44" w:rsidDel="00C121AF">
          <w:rPr>
            <w:i/>
          </w:rPr>
          <w:delText>New England Journal of Medicine</w:delText>
        </w:r>
        <w:r w:rsidRPr="00146C44" w:rsidDel="00C121AF">
          <w:delText>,</w:delText>
        </w:r>
        <w:r w:rsidRPr="00146C44" w:rsidDel="00C121AF">
          <w:rPr>
            <w:i/>
          </w:rPr>
          <w:delText xml:space="preserve"> 354</w:delText>
        </w:r>
        <w:r w:rsidRPr="00146C44" w:rsidDel="00C121AF">
          <w:delText xml:space="preserve">(4), 366-378. </w:delText>
        </w:r>
        <w:r w:rsidR="00320447" w:rsidDel="00C121AF">
          <w:fldChar w:fldCharType="begin"/>
        </w:r>
        <w:r w:rsidR="00320447" w:rsidDel="00C121AF">
          <w:delInstrText xml:space="preserve"> HYPERLINK "https://doi.org/10.1056/NEJMsa052049" </w:delInstrText>
        </w:r>
        <w:r w:rsidR="00320447" w:rsidDel="00C121AF">
          <w:fldChar w:fldCharType="separate"/>
        </w:r>
        <w:r w:rsidRPr="00146C44" w:rsidDel="00C121AF">
          <w:rPr>
            <w:rStyle w:val="Hyperlink"/>
          </w:rPr>
          <w:delText>https://doi.org/10.1056/NEJMsa052049</w:delText>
        </w:r>
        <w:r w:rsidR="00320447" w:rsidDel="00C121AF">
          <w:rPr>
            <w:rStyle w:val="Hyperlink"/>
          </w:rPr>
          <w:fldChar w:fldCharType="end"/>
        </w:r>
        <w:r w:rsidRPr="00146C44" w:rsidDel="00C121AF">
          <w:delText xml:space="preserve"> </w:delText>
        </w:r>
      </w:del>
    </w:p>
    <w:p w14:paraId="38B1C97F" w14:textId="6021629F" w:rsidR="00146C44" w:rsidRPr="00146C44" w:rsidDel="00C121AF" w:rsidRDefault="00146C44" w:rsidP="00146C44">
      <w:pPr>
        <w:pStyle w:val="EndNoteBibliography"/>
        <w:spacing w:after="0"/>
        <w:ind w:left="720" w:hanging="720"/>
        <w:rPr>
          <w:del w:id="168" w:author="Umesh Singh1" w:date="2022-10-29T08:55:00Z"/>
        </w:rPr>
      </w:pPr>
      <w:del w:id="169" w:author="Umesh Singh1" w:date="2022-10-29T08:55:00Z">
        <w:r w:rsidRPr="00146C44" w:rsidDel="00C121AF">
          <w:delText xml:space="preserve">Mackersie, R. C. (2006). History of trauma field triage development and the American College of Surgeons criteria. </w:delText>
        </w:r>
        <w:r w:rsidRPr="00146C44" w:rsidDel="00C121AF">
          <w:rPr>
            <w:i/>
          </w:rPr>
          <w:delText>Prehosp Emerg Care</w:delText>
        </w:r>
        <w:r w:rsidRPr="00146C44" w:rsidDel="00C121AF">
          <w:delText>,</w:delText>
        </w:r>
        <w:r w:rsidRPr="00146C44" w:rsidDel="00C121AF">
          <w:rPr>
            <w:i/>
          </w:rPr>
          <w:delText xml:space="preserve"> 10</w:delText>
        </w:r>
        <w:r w:rsidRPr="00146C44" w:rsidDel="00C121AF">
          <w:delText xml:space="preserve">(3), 287-294. </w:delText>
        </w:r>
        <w:r w:rsidR="00320447" w:rsidDel="00C121AF">
          <w:fldChar w:fldCharType="begin"/>
        </w:r>
        <w:r w:rsidR="00320447" w:rsidDel="00C121AF">
          <w:delInstrText xml:space="preserve"> HYPERLINK "https://doi.org/10.1080/10903120600721636" </w:delInstrText>
        </w:r>
        <w:r w:rsidR="00320447" w:rsidDel="00C121AF">
          <w:fldChar w:fldCharType="separate"/>
        </w:r>
        <w:r w:rsidRPr="00146C44" w:rsidDel="00C121AF">
          <w:rPr>
            <w:rStyle w:val="Hyperlink"/>
          </w:rPr>
          <w:delText>https://doi.org/10.1080/10903120600721636</w:delText>
        </w:r>
        <w:r w:rsidR="00320447" w:rsidDel="00C121AF">
          <w:rPr>
            <w:rStyle w:val="Hyperlink"/>
          </w:rPr>
          <w:fldChar w:fldCharType="end"/>
        </w:r>
        <w:r w:rsidRPr="00146C44" w:rsidDel="00C121AF">
          <w:delText xml:space="preserve"> </w:delText>
        </w:r>
      </w:del>
    </w:p>
    <w:p w14:paraId="79C46383" w14:textId="4ADA3169" w:rsidR="00146C44" w:rsidRPr="00146C44" w:rsidDel="00C121AF" w:rsidRDefault="00146C44" w:rsidP="00146C44">
      <w:pPr>
        <w:pStyle w:val="EndNoteBibliography"/>
        <w:spacing w:after="0"/>
        <w:ind w:left="720" w:hanging="720"/>
        <w:rPr>
          <w:del w:id="170" w:author="Umesh Singh1" w:date="2022-10-29T08:55:00Z"/>
        </w:rPr>
      </w:pPr>
      <w:del w:id="171" w:author="Umesh Singh1" w:date="2022-10-29T08:55:00Z">
        <w:r w:rsidRPr="00146C44" w:rsidDel="00C121AF">
          <w:delText xml:space="preserve">McCoy, C. E., Chakravarthy, B., &amp; Lotfipour, S. (2013). Guidelines for Field Triage of Injured Patients: In conjunction with the Morbidity and Mortality Weekly Report published by the Center for Disease Control and Prevention. </w:delText>
        </w:r>
        <w:r w:rsidRPr="00146C44" w:rsidDel="00C121AF">
          <w:rPr>
            <w:i/>
          </w:rPr>
          <w:delText>West J Emerg Med</w:delText>
        </w:r>
        <w:r w:rsidRPr="00146C44" w:rsidDel="00C121AF">
          <w:delText>,</w:delText>
        </w:r>
        <w:r w:rsidRPr="00146C44" w:rsidDel="00C121AF">
          <w:rPr>
            <w:i/>
          </w:rPr>
          <w:delText xml:space="preserve"> 14</w:delText>
        </w:r>
        <w:r w:rsidRPr="00146C44" w:rsidDel="00C121AF">
          <w:delText xml:space="preserve">(1), 69-76. </w:delText>
        </w:r>
        <w:r w:rsidR="00320447" w:rsidDel="00C121AF">
          <w:fldChar w:fldCharType="begin"/>
        </w:r>
        <w:r w:rsidR="00320447" w:rsidDel="00C121AF">
          <w:delInstrText xml:space="preserve"> HYPERLINK "https://doi.org/10.5811/westjem.2013.1.15981" </w:delInstrText>
        </w:r>
        <w:r w:rsidR="00320447" w:rsidDel="00C121AF">
          <w:fldChar w:fldCharType="separate"/>
        </w:r>
        <w:r w:rsidRPr="00146C44" w:rsidDel="00C121AF">
          <w:rPr>
            <w:rStyle w:val="Hyperlink"/>
          </w:rPr>
          <w:delText>https://doi.org/10.5811/westjem.2013.1.15981</w:delText>
        </w:r>
        <w:r w:rsidR="00320447" w:rsidDel="00C121AF">
          <w:rPr>
            <w:rStyle w:val="Hyperlink"/>
          </w:rPr>
          <w:fldChar w:fldCharType="end"/>
        </w:r>
        <w:r w:rsidRPr="00146C44" w:rsidDel="00C121AF">
          <w:delText xml:space="preserve"> </w:delText>
        </w:r>
      </w:del>
    </w:p>
    <w:p w14:paraId="6A47A1EE" w14:textId="396BE105" w:rsidR="00146C44" w:rsidRPr="00146C44" w:rsidDel="00C121AF" w:rsidRDefault="00146C44" w:rsidP="00146C44">
      <w:pPr>
        <w:pStyle w:val="EndNoteBibliography"/>
        <w:spacing w:after="0"/>
        <w:ind w:left="720" w:hanging="720"/>
        <w:rPr>
          <w:del w:id="172" w:author="Umesh Singh1" w:date="2022-10-29T08:55:00Z"/>
        </w:rPr>
      </w:pPr>
      <w:del w:id="173" w:author="Umesh Singh1" w:date="2022-10-29T08:55:00Z">
        <w:r w:rsidRPr="00146C44" w:rsidDel="00C121AF">
          <w:delText xml:space="preserve">Morris, R., Karam, B. S., Zolfaghari, E. J., Chen, B., Kirsh, T., Tourani, R., Milia, D. J., Napolitano, L., de Moya, M., Conterato, M., Aliferis, C., Ma, S., &amp; Tignanelli, C. (2021). Need for Emergent Intervention within 6 Hours: A Novel Prediction Model for Hospital Trauma Triage. </w:delText>
        </w:r>
        <w:r w:rsidRPr="00146C44" w:rsidDel="00C121AF">
          <w:rPr>
            <w:i/>
          </w:rPr>
          <w:delText>Prehosp Emerg Care</w:delText>
        </w:r>
        <w:r w:rsidRPr="00146C44" w:rsidDel="00C121AF">
          <w:delText xml:space="preserve">, 1-10. </w:delText>
        </w:r>
        <w:r w:rsidR="00320447" w:rsidDel="00C121AF">
          <w:fldChar w:fldCharType="begin"/>
        </w:r>
        <w:r w:rsidR="00320447" w:rsidDel="00C121AF">
          <w:delInstrText xml:space="preserve"> HYPERLINK "https://doi.org/10.1080/10903127.2021.1958961" </w:delInstrText>
        </w:r>
        <w:r w:rsidR="00320447" w:rsidDel="00C121AF">
          <w:fldChar w:fldCharType="separate"/>
        </w:r>
        <w:r w:rsidRPr="00146C44" w:rsidDel="00C121AF">
          <w:rPr>
            <w:rStyle w:val="Hyperlink"/>
          </w:rPr>
          <w:delText>https://doi.org/10.1080/10903127.2021.1958961</w:delText>
        </w:r>
        <w:r w:rsidR="00320447" w:rsidDel="00C121AF">
          <w:rPr>
            <w:rStyle w:val="Hyperlink"/>
          </w:rPr>
          <w:fldChar w:fldCharType="end"/>
        </w:r>
        <w:r w:rsidRPr="00146C44" w:rsidDel="00C121AF">
          <w:delText xml:space="preserve"> </w:delText>
        </w:r>
      </w:del>
    </w:p>
    <w:p w14:paraId="002D5076" w14:textId="1F10467B" w:rsidR="00146C44" w:rsidRPr="00146C44" w:rsidDel="00C121AF" w:rsidRDefault="00146C44" w:rsidP="00146C44">
      <w:pPr>
        <w:pStyle w:val="EndNoteBibliography"/>
        <w:spacing w:after="0"/>
        <w:ind w:left="720" w:hanging="720"/>
        <w:rPr>
          <w:del w:id="174" w:author="Umesh Singh1" w:date="2022-10-29T08:55:00Z"/>
        </w:rPr>
      </w:pPr>
      <w:del w:id="175" w:author="Umesh Singh1" w:date="2022-10-29T08:55:00Z">
        <w:r w:rsidRPr="00146C44" w:rsidDel="00C121AF">
          <w:delText xml:space="preserve">Mulholland, S. A., Cameron, P. A., Gabbe, B. J., Williamson, O. D., Young, K., Smith, K. L., &amp; Bernard, S. A. (2008). Prehospital Prediction of the Severity of Blunt Anatomic Injury. </w:delText>
        </w:r>
        <w:r w:rsidRPr="00146C44" w:rsidDel="00C121AF">
          <w:rPr>
            <w:i/>
          </w:rPr>
          <w:delText>Journal of Trauma and Acute Care Surgery</w:delText>
        </w:r>
        <w:r w:rsidRPr="00146C44" w:rsidDel="00C121AF">
          <w:delText>,</w:delText>
        </w:r>
        <w:r w:rsidRPr="00146C44" w:rsidDel="00C121AF">
          <w:rPr>
            <w:i/>
          </w:rPr>
          <w:delText xml:space="preserve"> 64</w:delText>
        </w:r>
        <w:r w:rsidRPr="00146C44" w:rsidDel="00C121AF">
          <w:delText xml:space="preserve">(3). </w:delText>
        </w:r>
        <w:r w:rsidR="00320447" w:rsidDel="00C121AF">
          <w:fldChar w:fldCharType="begin"/>
        </w:r>
        <w:r w:rsidR="00320447" w:rsidDel="00C121AF">
          <w:delInstrText xml:space="preserve"> HYPERLINK "https://journals.lww.com/jtrauma/Fulltext/2008/03000/Prehospital_Prediction_of_the_Severity_of_Blunt.27.aspx" </w:delInstrText>
        </w:r>
        <w:r w:rsidR="00320447" w:rsidDel="00C121AF">
          <w:fldChar w:fldCharType="separate"/>
        </w:r>
        <w:r w:rsidRPr="00146C44" w:rsidDel="00C121AF">
          <w:rPr>
            <w:rStyle w:val="Hyperlink"/>
          </w:rPr>
          <w:delText>https://journals.lww.com/jtrauma/Fulltext/2008/03000/Prehospital_Prediction_of_the_Severity_of_Blunt.27.aspx</w:delText>
        </w:r>
        <w:r w:rsidR="00320447" w:rsidDel="00C121AF">
          <w:rPr>
            <w:rStyle w:val="Hyperlink"/>
          </w:rPr>
          <w:fldChar w:fldCharType="end"/>
        </w:r>
        <w:r w:rsidRPr="00146C44" w:rsidDel="00C121AF">
          <w:delText xml:space="preserve"> </w:delText>
        </w:r>
      </w:del>
    </w:p>
    <w:p w14:paraId="472296DB" w14:textId="4A2256DC" w:rsidR="00146C44" w:rsidRPr="00146C44" w:rsidDel="00C121AF" w:rsidRDefault="00146C44" w:rsidP="00146C44">
      <w:pPr>
        <w:pStyle w:val="EndNoteBibliography"/>
        <w:spacing w:after="0"/>
        <w:ind w:left="720" w:hanging="720"/>
        <w:rPr>
          <w:del w:id="176" w:author="Umesh Singh1" w:date="2022-10-29T08:55:00Z"/>
        </w:rPr>
      </w:pPr>
      <w:del w:id="177" w:author="Umesh Singh1" w:date="2022-10-29T08:55:00Z">
        <w:r w:rsidRPr="00146C44" w:rsidDel="00C121AF">
          <w:delText xml:space="preserve">Mulholland, S. A., Gabbe, B. J., &amp; Cameron, P. (2005). Is paramedic judgement useful in prehospital trauma triage? </w:delText>
        </w:r>
        <w:r w:rsidRPr="00146C44" w:rsidDel="00C121AF">
          <w:rPr>
            <w:i/>
          </w:rPr>
          <w:delText>Injury</w:delText>
        </w:r>
        <w:r w:rsidRPr="00146C44" w:rsidDel="00C121AF">
          <w:delText>,</w:delText>
        </w:r>
        <w:r w:rsidRPr="00146C44" w:rsidDel="00C121AF">
          <w:rPr>
            <w:i/>
          </w:rPr>
          <w:delText xml:space="preserve"> 36</w:delText>
        </w:r>
        <w:r w:rsidRPr="00146C44" w:rsidDel="00C121AF">
          <w:delText xml:space="preserve">(11), 1298-1305. </w:delText>
        </w:r>
        <w:r w:rsidR="00320447" w:rsidDel="00C121AF">
          <w:fldChar w:fldCharType="begin"/>
        </w:r>
        <w:r w:rsidR="00320447" w:rsidDel="00C121AF">
          <w:delInstrText xml:space="preserve"> HYPERLINK "https://doi.or</w:delInstrText>
        </w:r>
        <w:r w:rsidR="00320447" w:rsidDel="00C121AF">
          <w:delInstrText xml:space="preserve">g/https://doi.org/10.1016/j.injury.2005.07.010" </w:delInstrText>
        </w:r>
        <w:r w:rsidR="00320447" w:rsidDel="00C121AF">
          <w:fldChar w:fldCharType="separate"/>
        </w:r>
        <w:r w:rsidRPr="00146C44" w:rsidDel="00C121AF">
          <w:rPr>
            <w:rStyle w:val="Hyperlink"/>
          </w:rPr>
          <w:delText>https://doi.org/https://doi.org/10.1016/j.injury.2005.07.010</w:delText>
        </w:r>
        <w:r w:rsidR="00320447" w:rsidDel="00C121AF">
          <w:rPr>
            <w:rStyle w:val="Hyperlink"/>
          </w:rPr>
          <w:fldChar w:fldCharType="end"/>
        </w:r>
        <w:r w:rsidRPr="00146C44" w:rsidDel="00C121AF">
          <w:delText xml:space="preserve"> </w:delText>
        </w:r>
      </w:del>
    </w:p>
    <w:p w14:paraId="140B3EA2" w14:textId="5572083D" w:rsidR="00146C44" w:rsidRPr="00146C44" w:rsidDel="00C121AF" w:rsidRDefault="00146C44" w:rsidP="00146C44">
      <w:pPr>
        <w:pStyle w:val="EndNoteBibliography"/>
        <w:spacing w:after="0"/>
        <w:ind w:left="720" w:hanging="720"/>
        <w:rPr>
          <w:del w:id="178" w:author="Umesh Singh1" w:date="2022-10-29T08:55:00Z"/>
        </w:rPr>
      </w:pPr>
      <w:del w:id="179" w:author="Umesh Singh1" w:date="2022-10-29T08:55:00Z">
        <w:r w:rsidRPr="00146C44" w:rsidDel="00C121AF">
          <w:delText xml:space="preserve">Nakamura, Y., Daya, M., Bulger, E. M., Schreiber, M., Mackersie, R., Hsia, R. Y., Mann, N. C., Holmes, J. F., Staudenmayer, K., Sturges, Z., Liao, M., Haukoos, J., Kuppermann, N., Barton, E. D., Newgard, C. D., &amp; Investigators, W. (2012). Evaluating age in the field triage of injured persons. </w:delText>
        </w:r>
        <w:r w:rsidRPr="00146C44" w:rsidDel="00C121AF">
          <w:rPr>
            <w:i/>
          </w:rPr>
          <w:delText>Ann Emerg Med</w:delText>
        </w:r>
        <w:r w:rsidRPr="00146C44" w:rsidDel="00C121AF">
          <w:delText>,</w:delText>
        </w:r>
        <w:r w:rsidRPr="00146C44" w:rsidDel="00C121AF">
          <w:rPr>
            <w:i/>
          </w:rPr>
          <w:delText xml:space="preserve"> 60</w:delText>
        </w:r>
        <w:r w:rsidRPr="00146C44" w:rsidDel="00C121AF">
          <w:delText xml:space="preserve">(3), 335-345. </w:delText>
        </w:r>
        <w:r w:rsidR="00320447" w:rsidDel="00C121AF">
          <w:fldChar w:fldCharType="begin"/>
        </w:r>
        <w:r w:rsidR="00320447" w:rsidDel="00C121AF">
          <w:delInstrText xml:space="preserve"> HYPERLINK "https://doi.org/10.1016/j.annemergmed.2012.04.006" </w:delInstrText>
        </w:r>
        <w:r w:rsidR="00320447" w:rsidDel="00C121AF">
          <w:fldChar w:fldCharType="separate"/>
        </w:r>
        <w:r w:rsidRPr="00146C44" w:rsidDel="00C121AF">
          <w:rPr>
            <w:rStyle w:val="Hyperlink"/>
          </w:rPr>
          <w:delText>https://doi.org/10.1016/j.annemergmed.2012.04.006</w:delText>
        </w:r>
        <w:r w:rsidR="00320447" w:rsidDel="00C121AF">
          <w:rPr>
            <w:rStyle w:val="Hyperlink"/>
          </w:rPr>
          <w:fldChar w:fldCharType="end"/>
        </w:r>
        <w:r w:rsidRPr="00146C44" w:rsidDel="00C121AF">
          <w:delText xml:space="preserve"> </w:delText>
        </w:r>
      </w:del>
    </w:p>
    <w:p w14:paraId="66E1AA17" w14:textId="48912AFE" w:rsidR="00146C44" w:rsidRPr="00146C44" w:rsidDel="00C121AF" w:rsidRDefault="00146C44" w:rsidP="00146C44">
      <w:pPr>
        <w:pStyle w:val="EndNoteBibliography"/>
        <w:spacing w:after="0"/>
        <w:ind w:left="720" w:hanging="720"/>
        <w:rPr>
          <w:del w:id="180" w:author="Umesh Singh1" w:date="2022-10-29T08:55:00Z"/>
        </w:rPr>
      </w:pPr>
      <w:del w:id="181" w:author="Umesh Singh1" w:date="2022-10-29T08:55:00Z">
        <w:r w:rsidRPr="00146C44" w:rsidDel="00C121AF">
          <w:delText xml:space="preserve">Newgard CD, F. P., Gestring M, Michaels HN, Jurkovich Gj, Lerner EB, Fallat MA, Delbridge TR, Brown JB, Bulger EM, and the 2021 National Expert Panel on Field Triage. (2022). National Guideline for the Field Triage of Injured Patients: Recommendations of the National Expert Panel on Field triage , 2021. </w:delText>
        </w:r>
        <w:r w:rsidRPr="00146C44" w:rsidDel="00C121AF">
          <w:rPr>
            <w:i/>
          </w:rPr>
          <w:delText>J Trauma Acute Care Surg</w:delText>
        </w:r>
        <w:r w:rsidRPr="00146C44" w:rsidDel="00C121AF">
          <w:delText>,</w:delText>
        </w:r>
        <w:r w:rsidRPr="00146C44" w:rsidDel="00C121AF">
          <w:rPr>
            <w:i/>
          </w:rPr>
          <w:delText xml:space="preserve"> In press March 2022</w:delText>
        </w:r>
        <w:r w:rsidRPr="00146C44" w:rsidDel="00C121AF">
          <w:delText xml:space="preserve">. </w:delText>
        </w:r>
      </w:del>
    </w:p>
    <w:p w14:paraId="7EFAFB6E" w14:textId="45713693" w:rsidR="00146C44" w:rsidRPr="00146C44" w:rsidDel="00C121AF" w:rsidRDefault="00146C44" w:rsidP="00146C44">
      <w:pPr>
        <w:pStyle w:val="EndNoteBibliography"/>
        <w:spacing w:after="0"/>
        <w:ind w:left="720" w:hanging="720"/>
        <w:rPr>
          <w:del w:id="182" w:author="Umesh Singh1" w:date="2022-10-29T08:55:00Z"/>
        </w:rPr>
      </w:pPr>
      <w:del w:id="183" w:author="Umesh Singh1" w:date="2022-10-29T08:55:00Z">
        <w:r w:rsidRPr="00146C44" w:rsidDel="00C121AF">
          <w:delText xml:space="preserve">Newgard, C. D., Fu, R., Lerner, E. B., Daya, M., Jui, J., Wittwer, L., Schmidt, T. A., Zive, D., Bulger, E. M., Sahni, R., Warden, C., &amp; Kuppermann, N. (2017). Role of Guideline Adherence in Improving Field Triage. </w:delText>
        </w:r>
        <w:r w:rsidRPr="00146C44" w:rsidDel="00C121AF">
          <w:rPr>
            <w:i/>
          </w:rPr>
          <w:delText>Prehosp Emerg Care</w:delText>
        </w:r>
        <w:r w:rsidRPr="00146C44" w:rsidDel="00C121AF">
          <w:delText>,</w:delText>
        </w:r>
        <w:r w:rsidRPr="00146C44" w:rsidDel="00C121AF">
          <w:rPr>
            <w:i/>
          </w:rPr>
          <w:delText xml:space="preserve"> 21</w:delText>
        </w:r>
        <w:r w:rsidRPr="00146C44" w:rsidDel="00C121AF">
          <w:delText xml:space="preserve">(5), 545-555. </w:delText>
        </w:r>
        <w:r w:rsidR="00320447" w:rsidDel="00C121AF">
          <w:fldChar w:fldCharType="begin"/>
        </w:r>
        <w:r w:rsidR="00320447" w:rsidDel="00C121AF">
          <w:delInstrText xml:space="preserve"> HYPERLINK "https://doi.org/10.1080/10903127.2017.1308612" </w:delInstrText>
        </w:r>
        <w:r w:rsidR="00320447" w:rsidDel="00C121AF">
          <w:fldChar w:fldCharType="separate"/>
        </w:r>
        <w:r w:rsidRPr="00146C44" w:rsidDel="00C121AF">
          <w:rPr>
            <w:rStyle w:val="Hyperlink"/>
          </w:rPr>
          <w:delText>https://doi.org/10.1080/10903127.2017.1308612</w:delText>
        </w:r>
        <w:r w:rsidR="00320447" w:rsidDel="00C121AF">
          <w:rPr>
            <w:rStyle w:val="Hyperlink"/>
          </w:rPr>
          <w:fldChar w:fldCharType="end"/>
        </w:r>
        <w:r w:rsidRPr="00146C44" w:rsidDel="00C121AF">
          <w:delText xml:space="preserve"> </w:delText>
        </w:r>
      </w:del>
    </w:p>
    <w:p w14:paraId="29E7893B" w14:textId="04852BEF" w:rsidR="00146C44" w:rsidRPr="00146C44" w:rsidDel="00C121AF" w:rsidRDefault="00146C44" w:rsidP="00146C44">
      <w:pPr>
        <w:pStyle w:val="EndNoteBibliography"/>
        <w:spacing w:after="0"/>
        <w:ind w:left="720" w:hanging="720"/>
        <w:rPr>
          <w:del w:id="184" w:author="Umesh Singh1" w:date="2022-10-29T08:55:00Z"/>
        </w:rPr>
      </w:pPr>
      <w:del w:id="185" w:author="Umesh Singh1" w:date="2022-10-29T08:55:00Z">
        <w:r w:rsidRPr="00146C44" w:rsidDel="00C121AF">
          <w:delText xml:space="preserve">Newgard, C. D., Fu, R., Zive, D., Rea, T., Malveau, S., Daya, M., Jui, J., Griffiths, D. E., Wittwer, L., Sahni, R., Gubler, K. D., Chin, J., Klotz, P., Somerville, S., Beeler, T., Bishop, T. J., Garland, T. N., &amp; Bulger, E. (2016). Prospective Validation of the National Field Triage Guidelines for Identifying Seriously Injured Persons. </w:delText>
        </w:r>
        <w:r w:rsidRPr="00146C44" w:rsidDel="00C121AF">
          <w:rPr>
            <w:i/>
          </w:rPr>
          <w:delText>J Am Coll Surg</w:delText>
        </w:r>
        <w:r w:rsidRPr="00146C44" w:rsidDel="00C121AF">
          <w:delText>,</w:delText>
        </w:r>
        <w:r w:rsidRPr="00146C44" w:rsidDel="00C121AF">
          <w:rPr>
            <w:i/>
          </w:rPr>
          <w:delText xml:space="preserve"> 222</w:delText>
        </w:r>
        <w:r w:rsidRPr="00146C44" w:rsidDel="00C121AF">
          <w:delText xml:space="preserve">(2), 146-158 e142. </w:delText>
        </w:r>
        <w:r w:rsidR="00320447" w:rsidDel="00C121AF">
          <w:fldChar w:fldCharType="begin"/>
        </w:r>
        <w:r w:rsidR="00320447" w:rsidDel="00C121AF">
          <w:delInstrText xml:space="preserve"> HYPERLINK "https://doi.org/10.1016/j.jamcollsurg.2015.10.016" </w:delInstrText>
        </w:r>
        <w:r w:rsidR="00320447" w:rsidDel="00C121AF">
          <w:fldChar w:fldCharType="separate"/>
        </w:r>
        <w:r w:rsidRPr="00146C44" w:rsidDel="00C121AF">
          <w:rPr>
            <w:rStyle w:val="Hyperlink"/>
          </w:rPr>
          <w:delText>https://doi.org/10.1016/j.jamcollsurg.2015.10.016</w:delText>
        </w:r>
        <w:r w:rsidR="00320447" w:rsidDel="00C121AF">
          <w:rPr>
            <w:rStyle w:val="Hyperlink"/>
          </w:rPr>
          <w:fldChar w:fldCharType="end"/>
        </w:r>
        <w:r w:rsidRPr="00146C44" w:rsidDel="00C121AF">
          <w:delText xml:space="preserve"> </w:delText>
        </w:r>
      </w:del>
    </w:p>
    <w:p w14:paraId="12284D6C" w14:textId="199348C2" w:rsidR="00146C44" w:rsidRPr="00146C44" w:rsidDel="00C121AF" w:rsidRDefault="00146C44" w:rsidP="00146C44">
      <w:pPr>
        <w:pStyle w:val="EndNoteBibliography"/>
        <w:spacing w:after="0"/>
        <w:ind w:left="720" w:hanging="720"/>
        <w:rPr>
          <w:del w:id="186" w:author="Umesh Singh1" w:date="2022-10-29T08:55:00Z"/>
        </w:rPr>
      </w:pPr>
      <w:del w:id="187" w:author="Umesh Singh1" w:date="2022-10-29T08:55:00Z">
        <w:r w:rsidRPr="00146C44" w:rsidDel="00C121AF">
          <w:delText xml:space="preserve">Newgard, C. D., Holmes, J. F., Haukoos, J. S., Bulger, E. M., Staudenmayer, K., Wittwer, L., Stecker, E., Dai, M., Hsia, R. Y., &amp; Western Emergency Services Translational Research Network, I. (2016). Improving early identification of the high-risk elderly trauma patient by emergency medical services. </w:delText>
        </w:r>
        <w:r w:rsidRPr="00146C44" w:rsidDel="00C121AF">
          <w:rPr>
            <w:i/>
          </w:rPr>
          <w:delText>Injury</w:delText>
        </w:r>
        <w:r w:rsidRPr="00146C44" w:rsidDel="00C121AF">
          <w:delText>,</w:delText>
        </w:r>
        <w:r w:rsidRPr="00146C44" w:rsidDel="00C121AF">
          <w:rPr>
            <w:i/>
          </w:rPr>
          <w:delText xml:space="preserve"> 47</w:delText>
        </w:r>
        <w:r w:rsidRPr="00146C44" w:rsidDel="00C121AF">
          <w:delText xml:space="preserve">(1), 19-25. </w:delText>
        </w:r>
        <w:r w:rsidR="00320447" w:rsidDel="00C121AF">
          <w:fldChar w:fldCharType="begin"/>
        </w:r>
        <w:r w:rsidR="00320447" w:rsidDel="00C121AF">
          <w:delInstrText xml:space="preserve"> HYPERLINK "https://doi.org/10.1016/j.injury.2015.09.010" </w:delInstrText>
        </w:r>
        <w:r w:rsidR="00320447" w:rsidDel="00C121AF">
          <w:fldChar w:fldCharType="separate"/>
        </w:r>
        <w:r w:rsidRPr="00146C44" w:rsidDel="00C121AF">
          <w:rPr>
            <w:rStyle w:val="Hyperlink"/>
          </w:rPr>
          <w:delText>https://doi.org/10.1016/j.injury.2015.09.010</w:delText>
        </w:r>
        <w:r w:rsidR="00320447" w:rsidDel="00C121AF">
          <w:rPr>
            <w:rStyle w:val="Hyperlink"/>
          </w:rPr>
          <w:fldChar w:fldCharType="end"/>
        </w:r>
        <w:r w:rsidRPr="00146C44" w:rsidDel="00C121AF">
          <w:delText xml:space="preserve"> </w:delText>
        </w:r>
      </w:del>
    </w:p>
    <w:p w14:paraId="34A5D0F1" w14:textId="50520AB6" w:rsidR="00146C44" w:rsidRPr="00146C44" w:rsidDel="00C121AF" w:rsidRDefault="00146C44" w:rsidP="00146C44">
      <w:pPr>
        <w:pStyle w:val="EndNoteBibliography"/>
        <w:spacing w:after="0"/>
        <w:ind w:left="720" w:hanging="720"/>
        <w:rPr>
          <w:del w:id="188" w:author="Umesh Singh1" w:date="2022-10-29T08:55:00Z"/>
        </w:rPr>
      </w:pPr>
      <w:del w:id="189" w:author="Umesh Singh1" w:date="2022-10-29T08:55:00Z">
        <w:r w:rsidRPr="00146C44" w:rsidDel="00C121AF">
          <w:delText xml:space="preserve">Newgard, C. D., Kampp, M., Nelson, M., Holmes, J. F., Zive, D., Rea, T., Bulger, E. M., Liao, M., Sherck, J., Hsia, R. Y., Wang, N. E., Fleischman, R. J., Barton, E. D., Daya, M., Heineman, J., Kuppermann, N., &amp; Investigators, W. (2012). Deciphering the use and predictive value of "emergency medical services provider judgment" in out-of-hospital trauma triage: a multisite, mixed methods assessment. </w:delText>
        </w:r>
        <w:r w:rsidRPr="00146C44" w:rsidDel="00C121AF">
          <w:rPr>
            <w:i/>
          </w:rPr>
          <w:delText>J Trauma Acute Care Surg</w:delText>
        </w:r>
        <w:r w:rsidRPr="00146C44" w:rsidDel="00C121AF">
          <w:delText>,</w:delText>
        </w:r>
        <w:r w:rsidRPr="00146C44" w:rsidDel="00C121AF">
          <w:rPr>
            <w:i/>
          </w:rPr>
          <w:delText xml:space="preserve"> 72</w:delText>
        </w:r>
        <w:r w:rsidRPr="00146C44" w:rsidDel="00C121AF">
          <w:delText xml:space="preserve">(5), 1239-1248. </w:delText>
        </w:r>
        <w:r w:rsidR="00320447" w:rsidDel="00C121AF">
          <w:fldChar w:fldCharType="begin"/>
        </w:r>
        <w:r w:rsidR="00320447" w:rsidDel="00C121AF">
          <w:delInstrText xml:space="preserve"> HYPERLINK "https://doi.org/10.1097/TA.0b013e3182468b51" </w:delInstrText>
        </w:r>
        <w:r w:rsidR="00320447" w:rsidDel="00C121AF">
          <w:fldChar w:fldCharType="separate"/>
        </w:r>
        <w:r w:rsidRPr="00146C44" w:rsidDel="00C121AF">
          <w:rPr>
            <w:rStyle w:val="Hyperlink"/>
          </w:rPr>
          <w:delText>https://doi.org/10.1097/TA.0b013e3182468b51</w:delText>
        </w:r>
        <w:r w:rsidR="00320447" w:rsidDel="00C121AF">
          <w:rPr>
            <w:rStyle w:val="Hyperlink"/>
          </w:rPr>
          <w:fldChar w:fldCharType="end"/>
        </w:r>
        <w:r w:rsidRPr="00146C44" w:rsidDel="00C121AF">
          <w:delText xml:space="preserve"> </w:delText>
        </w:r>
      </w:del>
    </w:p>
    <w:p w14:paraId="0D80E41D" w14:textId="7E64C254" w:rsidR="00146C44" w:rsidRPr="00146C44" w:rsidDel="00C121AF" w:rsidRDefault="00146C44" w:rsidP="00146C44">
      <w:pPr>
        <w:pStyle w:val="EndNoteBibliography"/>
        <w:spacing w:after="0"/>
        <w:ind w:left="720" w:hanging="720"/>
        <w:rPr>
          <w:del w:id="190" w:author="Umesh Singh1" w:date="2022-10-29T08:55:00Z"/>
        </w:rPr>
      </w:pPr>
      <w:del w:id="191" w:author="Umesh Singh1" w:date="2022-10-29T08:55:00Z">
        <w:r w:rsidRPr="00146C44" w:rsidDel="00C121AF">
          <w:delText xml:space="preserve">Newgard, C. D., Rudser, K., Hedges, J. R., Kerby, J. D., Stiell, I. G., Davis, D. P., Morrison, L. J., Bulger, E., Terndrup, T., Minei, J. P., Bardarson, B., Emerson, S., &amp; Investigators, R. O. C. (2010). A critical assessment of the out-of-hospital trauma triage guidelines for physiologic abnormality. </w:delText>
        </w:r>
        <w:r w:rsidRPr="00146C44" w:rsidDel="00C121AF">
          <w:rPr>
            <w:i/>
          </w:rPr>
          <w:delText>J Trauma</w:delText>
        </w:r>
        <w:r w:rsidRPr="00146C44" w:rsidDel="00C121AF">
          <w:delText>,</w:delText>
        </w:r>
        <w:r w:rsidRPr="00146C44" w:rsidDel="00C121AF">
          <w:rPr>
            <w:i/>
          </w:rPr>
          <w:delText xml:space="preserve"> 68</w:delText>
        </w:r>
        <w:r w:rsidRPr="00146C44" w:rsidDel="00C121AF">
          <w:delText xml:space="preserve">(2), 452-462. </w:delText>
        </w:r>
        <w:r w:rsidR="00320447" w:rsidDel="00C121AF">
          <w:fldChar w:fldCharType="begin"/>
        </w:r>
        <w:r w:rsidR="00320447" w:rsidDel="00C121AF">
          <w:delInstrText xml:space="preserve"> HYPERLINK "https://doi.org/10.1097/TA.0b013e3181ae20c9" </w:delInstrText>
        </w:r>
        <w:r w:rsidR="00320447" w:rsidDel="00C121AF">
          <w:fldChar w:fldCharType="separate"/>
        </w:r>
        <w:r w:rsidRPr="00146C44" w:rsidDel="00C121AF">
          <w:rPr>
            <w:rStyle w:val="Hyperlink"/>
          </w:rPr>
          <w:delText>https://doi.org/10.1097/TA.0b013e3181ae20c9</w:delText>
        </w:r>
        <w:r w:rsidR="00320447" w:rsidDel="00C121AF">
          <w:rPr>
            <w:rStyle w:val="Hyperlink"/>
          </w:rPr>
          <w:fldChar w:fldCharType="end"/>
        </w:r>
        <w:r w:rsidRPr="00146C44" w:rsidDel="00C121AF">
          <w:delText xml:space="preserve"> </w:delText>
        </w:r>
      </w:del>
    </w:p>
    <w:p w14:paraId="7D11F0AB" w14:textId="67B5D285" w:rsidR="00146C44" w:rsidRPr="00146C44" w:rsidDel="00C121AF" w:rsidRDefault="00146C44" w:rsidP="00146C44">
      <w:pPr>
        <w:pStyle w:val="EndNoteBibliography"/>
        <w:spacing w:after="0"/>
        <w:ind w:left="720" w:hanging="720"/>
        <w:rPr>
          <w:del w:id="192" w:author="Umesh Singh1" w:date="2022-10-29T08:55:00Z"/>
        </w:rPr>
      </w:pPr>
      <w:del w:id="193" w:author="Umesh Singh1" w:date="2022-10-29T08:55:00Z">
        <w:r w:rsidRPr="00146C44" w:rsidDel="00C121AF">
          <w:delText xml:space="preserve">Pearson, W. S., Ovalle, F., Jr., Faul, M., &amp; Sasser, S. M. (2012). A review of traumatic brain injury trauma center visits meeting physiologic criteria from The American College of Surgeons Committee on Trauma/Centers for Disease Control and Prevention Field Triage Guidelines. </w:delText>
        </w:r>
        <w:r w:rsidRPr="00146C44" w:rsidDel="00C121AF">
          <w:rPr>
            <w:i/>
          </w:rPr>
          <w:delText>Prehosp Emerg Care</w:delText>
        </w:r>
        <w:r w:rsidRPr="00146C44" w:rsidDel="00C121AF">
          <w:delText>,</w:delText>
        </w:r>
        <w:r w:rsidRPr="00146C44" w:rsidDel="00C121AF">
          <w:rPr>
            <w:i/>
          </w:rPr>
          <w:delText xml:space="preserve"> 16</w:delText>
        </w:r>
        <w:r w:rsidRPr="00146C44" w:rsidDel="00C121AF">
          <w:delText xml:space="preserve">(3), 323-328. </w:delText>
        </w:r>
        <w:r w:rsidR="00320447" w:rsidDel="00C121AF">
          <w:fldChar w:fldCharType="begin"/>
        </w:r>
        <w:r w:rsidR="00320447" w:rsidDel="00C121AF">
          <w:delInstrText xml:space="preserve"> HYPERLINK "https://doi.org/10.3109/10903127.2012.682701" </w:delInstrText>
        </w:r>
        <w:r w:rsidR="00320447" w:rsidDel="00C121AF">
          <w:fldChar w:fldCharType="separate"/>
        </w:r>
        <w:r w:rsidRPr="00146C44" w:rsidDel="00C121AF">
          <w:rPr>
            <w:rStyle w:val="Hyperlink"/>
          </w:rPr>
          <w:delText>https://doi.org/10.3109/10903127.2012.682701</w:delText>
        </w:r>
        <w:r w:rsidR="00320447" w:rsidDel="00C121AF">
          <w:rPr>
            <w:rStyle w:val="Hyperlink"/>
          </w:rPr>
          <w:fldChar w:fldCharType="end"/>
        </w:r>
        <w:r w:rsidRPr="00146C44" w:rsidDel="00C121AF">
          <w:delText xml:space="preserve"> </w:delText>
        </w:r>
      </w:del>
    </w:p>
    <w:p w14:paraId="4BCA6BB1" w14:textId="4C747027" w:rsidR="00146C44" w:rsidRPr="00146C44" w:rsidDel="00C121AF" w:rsidRDefault="00146C44" w:rsidP="00146C44">
      <w:pPr>
        <w:pStyle w:val="EndNoteBibliography"/>
        <w:spacing w:after="0"/>
        <w:ind w:left="720" w:hanging="720"/>
        <w:rPr>
          <w:del w:id="194" w:author="Umesh Singh1" w:date="2022-10-29T08:55:00Z"/>
        </w:rPr>
      </w:pPr>
      <w:del w:id="195" w:author="Umesh Singh1" w:date="2022-10-29T08:55:00Z">
        <w:r w:rsidRPr="00146C44" w:rsidDel="00C121AF">
          <w:delText xml:space="preserve">Sasser, S. M., Hunt, R. C., Faul, M., Sugerman, D., Pearson, W. S., Dulski, T., Wald, M. M., Jurkovich, G. J., Newgard, C. D., Lerner, E. B., Centers for Disease, C., &amp; Prevention. (2012). Guidelines for field triage of injured patients: recommendations of the National Expert Panel on Field Triage, 2011. </w:delText>
        </w:r>
        <w:r w:rsidRPr="00146C44" w:rsidDel="00C121AF">
          <w:rPr>
            <w:i/>
          </w:rPr>
          <w:delText>MMWR Recomm Rep</w:delText>
        </w:r>
        <w:r w:rsidRPr="00146C44" w:rsidDel="00C121AF">
          <w:delText>,</w:delText>
        </w:r>
        <w:r w:rsidRPr="00146C44" w:rsidDel="00C121AF">
          <w:rPr>
            <w:i/>
          </w:rPr>
          <w:delText xml:space="preserve"> 61</w:delText>
        </w:r>
        <w:r w:rsidRPr="00146C44" w:rsidDel="00C121AF">
          <w:delText xml:space="preserve">(RR-1), 1-20. </w:delText>
        </w:r>
        <w:r w:rsidR="00320447" w:rsidDel="00C121AF">
          <w:fldChar w:fldCharType="begin"/>
        </w:r>
        <w:r w:rsidR="00320447" w:rsidDel="00C121AF">
          <w:delInstrText xml:space="preserve"> HYPERLINK "https://www.ncbi.nlm.nih.gov/pubmed/22237112" </w:delInstrText>
        </w:r>
        <w:r w:rsidR="00320447" w:rsidDel="00C121AF">
          <w:fldChar w:fldCharType="separate"/>
        </w:r>
        <w:r w:rsidRPr="00146C44" w:rsidDel="00C121AF">
          <w:rPr>
            <w:rStyle w:val="Hyperlink"/>
          </w:rPr>
          <w:delText>https://www.ncbi.nlm.nih.gov/pubmed/22237112</w:delText>
        </w:r>
        <w:r w:rsidR="00320447" w:rsidDel="00C121AF">
          <w:rPr>
            <w:rStyle w:val="Hyperlink"/>
          </w:rPr>
          <w:fldChar w:fldCharType="end"/>
        </w:r>
        <w:r w:rsidRPr="00146C44" w:rsidDel="00C121AF">
          <w:delText xml:space="preserve"> </w:delText>
        </w:r>
      </w:del>
    </w:p>
    <w:p w14:paraId="44FAF2FB" w14:textId="4F488356" w:rsidR="00146C44" w:rsidRPr="00146C44" w:rsidDel="00C121AF" w:rsidRDefault="00146C44" w:rsidP="00146C44">
      <w:pPr>
        <w:pStyle w:val="EndNoteBibliography"/>
        <w:spacing w:after="0"/>
        <w:ind w:left="720" w:hanging="720"/>
        <w:rPr>
          <w:del w:id="196" w:author="Umesh Singh1" w:date="2022-10-29T08:55:00Z"/>
        </w:rPr>
      </w:pPr>
      <w:del w:id="197" w:author="Umesh Singh1" w:date="2022-10-29T08:55:00Z">
        <w:r w:rsidRPr="00146C44" w:rsidDel="00C121AF">
          <w:delText xml:space="preserve">Sasser, S. M., Hunt, R. C., Sullivent, E. E., Wald, M. M., Mitchko, J., Jurkovich, G. J., Henry, M. C., Salomone, J. P., Wang, S. C., Galli, R. L., Cooper, A., Brown, L. H., Sattin, R. W., National Expert Panel on Field Triage, C. f. D. C., &amp; Prevention. (2009). Guidelines for field triage of injured patients. Recommendations of the National Expert Panel on Field Triage. </w:delText>
        </w:r>
        <w:r w:rsidRPr="00146C44" w:rsidDel="00C121AF">
          <w:rPr>
            <w:i/>
          </w:rPr>
          <w:delText>MMWR Recomm Rep</w:delText>
        </w:r>
        <w:r w:rsidRPr="00146C44" w:rsidDel="00C121AF">
          <w:delText>,</w:delText>
        </w:r>
        <w:r w:rsidRPr="00146C44" w:rsidDel="00C121AF">
          <w:rPr>
            <w:i/>
          </w:rPr>
          <w:delText xml:space="preserve"> 58</w:delText>
        </w:r>
        <w:r w:rsidRPr="00146C44" w:rsidDel="00C121AF">
          <w:delText xml:space="preserve">(RR-1), 1-35. </w:delText>
        </w:r>
        <w:r w:rsidR="00320447" w:rsidDel="00C121AF">
          <w:fldChar w:fldCharType="begin"/>
        </w:r>
        <w:r w:rsidR="00320447" w:rsidDel="00C121AF">
          <w:delInstrText xml:space="preserve"> HYPERLINK "https://www.ncbi.nlm.nih.gov/pubmed/19165138" </w:delInstrText>
        </w:r>
        <w:r w:rsidR="00320447" w:rsidDel="00C121AF">
          <w:fldChar w:fldCharType="separate"/>
        </w:r>
        <w:r w:rsidRPr="00146C44" w:rsidDel="00C121AF">
          <w:rPr>
            <w:rStyle w:val="Hyperlink"/>
          </w:rPr>
          <w:delText>https://www.ncbi.nlm.nih.gov/pubmed/19165138</w:delText>
        </w:r>
        <w:r w:rsidR="00320447" w:rsidDel="00C121AF">
          <w:rPr>
            <w:rStyle w:val="Hyperlink"/>
          </w:rPr>
          <w:fldChar w:fldCharType="end"/>
        </w:r>
        <w:r w:rsidRPr="00146C44" w:rsidDel="00C121AF">
          <w:delText xml:space="preserve"> </w:delText>
        </w:r>
      </w:del>
    </w:p>
    <w:p w14:paraId="02340DC5" w14:textId="62BD43CB" w:rsidR="00146C44" w:rsidRPr="00146C44" w:rsidDel="00C121AF" w:rsidRDefault="00146C44" w:rsidP="00146C44">
      <w:pPr>
        <w:pStyle w:val="EndNoteBibliography"/>
        <w:spacing w:after="0"/>
        <w:ind w:left="720" w:hanging="720"/>
        <w:rPr>
          <w:del w:id="198" w:author="Umesh Singh1" w:date="2022-10-29T08:55:00Z"/>
        </w:rPr>
      </w:pPr>
      <w:del w:id="199" w:author="Umesh Singh1" w:date="2022-10-29T08:55:00Z">
        <w:r w:rsidRPr="00146C44" w:rsidDel="00C121AF">
          <w:delText xml:space="preserve">Stuke, L. E., Duchesne, J. C., Hunt, J. P., Marr, A. B., Meade, P. C., &amp; McSwain, N. E. (2013). Mechanism of injury is not a predictor of trauma center admission. </w:delText>
        </w:r>
        <w:r w:rsidRPr="00146C44" w:rsidDel="00C121AF">
          <w:rPr>
            <w:i/>
          </w:rPr>
          <w:delText>Am Surg</w:delText>
        </w:r>
        <w:r w:rsidRPr="00146C44" w:rsidDel="00C121AF">
          <w:delText>,</w:delText>
        </w:r>
        <w:r w:rsidRPr="00146C44" w:rsidDel="00C121AF">
          <w:rPr>
            <w:i/>
          </w:rPr>
          <w:delText xml:space="preserve"> 79</w:delText>
        </w:r>
        <w:r w:rsidRPr="00146C44" w:rsidDel="00C121AF">
          <w:delText xml:space="preserve">(11), 1149-1153. </w:delText>
        </w:r>
      </w:del>
    </w:p>
    <w:p w14:paraId="145F9A54" w14:textId="72F5405E" w:rsidR="00146C44" w:rsidRPr="00146C44" w:rsidDel="00C121AF" w:rsidRDefault="00146C44" w:rsidP="00146C44">
      <w:pPr>
        <w:pStyle w:val="EndNoteBibliography"/>
        <w:spacing w:after="0"/>
        <w:ind w:left="720" w:hanging="720"/>
        <w:rPr>
          <w:del w:id="200" w:author="Umesh Singh1" w:date="2022-10-29T08:55:00Z"/>
        </w:rPr>
      </w:pPr>
      <w:del w:id="201" w:author="Umesh Singh1" w:date="2022-10-29T08:55:00Z">
        <w:r w:rsidRPr="00146C44" w:rsidDel="00C121AF">
          <w:delText xml:space="preserve">Warwick, J. W., Davenport, D. L., Bettis, A., &amp; Bernard, A. C. (2021). Association of Prehospital Step 1 Vital Sign Criteria and Vital Sign Decline with Increased Emergency Department and Hospital Death. </w:delText>
        </w:r>
        <w:r w:rsidRPr="00146C44" w:rsidDel="00C121AF">
          <w:rPr>
            <w:i/>
          </w:rPr>
          <w:delText>J Am Coll Surg</w:delText>
        </w:r>
        <w:r w:rsidRPr="00146C44" w:rsidDel="00C121AF">
          <w:delText>,</w:delText>
        </w:r>
        <w:r w:rsidRPr="00146C44" w:rsidDel="00C121AF">
          <w:rPr>
            <w:i/>
          </w:rPr>
          <w:delText xml:space="preserve"> 232</w:delText>
        </w:r>
        <w:r w:rsidRPr="00146C44" w:rsidDel="00C121AF">
          <w:delText xml:space="preserve">(4), 572-579. </w:delText>
        </w:r>
        <w:r w:rsidR="00320447" w:rsidDel="00C121AF">
          <w:fldChar w:fldCharType="begin"/>
        </w:r>
        <w:r w:rsidR="00320447" w:rsidDel="00C121AF">
          <w:delInstrText xml:space="preserve"> HYPERLINK "https://doi.org/10.1016/j.jamcollsurg.2020.12.009" </w:delInstrText>
        </w:r>
        <w:r w:rsidR="00320447" w:rsidDel="00C121AF">
          <w:fldChar w:fldCharType="separate"/>
        </w:r>
        <w:r w:rsidRPr="00146C44" w:rsidDel="00C121AF">
          <w:rPr>
            <w:rStyle w:val="Hyperlink"/>
          </w:rPr>
          <w:delText>https://doi.org/10.1016/j.jamcollsurg.2020.12.009</w:delText>
        </w:r>
        <w:r w:rsidR="00320447" w:rsidDel="00C121AF">
          <w:rPr>
            <w:rStyle w:val="Hyperlink"/>
          </w:rPr>
          <w:fldChar w:fldCharType="end"/>
        </w:r>
        <w:r w:rsidRPr="00146C44" w:rsidDel="00C121AF">
          <w:delText xml:space="preserve"> </w:delText>
        </w:r>
      </w:del>
    </w:p>
    <w:p w14:paraId="5B66CB8E" w14:textId="53E5606B" w:rsidR="00146C44" w:rsidRPr="00146C44" w:rsidDel="00C121AF" w:rsidRDefault="00146C44" w:rsidP="00146C44">
      <w:pPr>
        <w:pStyle w:val="EndNoteBibliography"/>
        <w:ind w:left="720" w:hanging="720"/>
        <w:rPr>
          <w:del w:id="202" w:author="Umesh Singh1" w:date="2022-10-29T08:55:00Z"/>
        </w:rPr>
      </w:pPr>
      <w:del w:id="203" w:author="Umesh Singh1" w:date="2022-10-29T08:55:00Z">
        <w:r w:rsidRPr="00146C44" w:rsidDel="00C121AF">
          <w:delText xml:space="preserve">Willenbring, B. D., Lerner, E. B., Brasel, K., Cushman, J. T., Guse, C. E., Shah, M. N., &amp; Swor, R. (2016). Evaluation of a Consensus-Based Criterion Standard Definition of Trauma Center Need for Use in Field Triage Research. </w:delText>
        </w:r>
        <w:r w:rsidRPr="00146C44" w:rsidDel="00C121AF">
          <w:rPr>
            <w:i/>
          </w:rPr>
          <w:delText>Prehosp Emerg Care</w:delText>
        </w:r>
        <w:r w:rsidRPr="00146C44" w:rsidDel="00C121AF">
          <w:delText>,</w:delText>
        </w:r>
        <w:r w:rsidRPr="00146C44" w:rsidDel="00C121AF">
          <w:rPr>
            <w:i/>
          </w:rPr>
          <w:delText xml:space="preserve"> 20</w:delText>
        </w:r>
        <w:r w:rsidRPr="00146C44" w:rsidDel="00C121AF">
          <w:delText xml:space="preserve">(1), 1-5. </w:delText>
        </w:r>
        <w:r w:rsidR="00320447" w:rsidDel="00C121AF">
          <w:fldChar w:fldCharType="begin"/>
        </w:r>
        <w:r w:rsidR="00320447" w:rsidDel="00C121AF">
          <w:delInstrText xml:space="preserve"> HYPERLINK "https://doi.org/10.3109/10903127.2015.1056896" </w:delInstrText>
        </w:r>
        <w:r w:rsidR="00320447" w:rsidDel="00C121AF">
          <w:fldChar w:fldCharType="separate"/>
        </w:r>
        <w:r w:rsidRPr="00146C44" w:rsidDel="00C121AF">
          <w:rPr>
            <w:rStyle w:val="Hyperlink"/>
          </w:rPr>
          <w:delText>https://doi.org/10.3109/10903127.2015.1056896</w:delText>
        </w:r>
        <w:r w:rsidR="00320447" w:rsidDel="00C121AF">
          <w:rPr>
            <w:rStyle w:val="Hyperlink"/>
          </w:rPr>
          <w:fldChar w:fldCharType="end"/>
        </w:r>
        <w:r w:rsidRPr="00146C44" w:rsidDel="00C121AF">
          <w:delText xml:space="preserve"> </w:delText>
        </w:r>
      </w:del>
    </w:p>
    <w:p w14:paraId="254E5156" w14:textId="265B98D3" w:rsidR="00EC4C75" w:rsidDel="00C121AF" w:rsidRDefault="00020367" w:rsidP="00EC4C75">
      <w:pPr>
        <w:pStyle w:val="NormalWeb"/>
        <w:rPr>
          <w:del w:id="204" w:author="Umesh Singh1" w:date="2022-10-29T08:55:00Z"/>
          <w:rFonts w:ascii="Times New Roman" w:hAnsi="Times New Roman" w:cs="Times New Roman"/>
          <w:sz w:val="24"/>
          <w:szCs w:val="24"/>
        </w:rPr>
      </w:pPr>
      <w:del w:id="205" w:author="Umesh Singh1" w:date="2022-10-29T08:55:00Z">
        <w:r w:rsidRPr="00372EB4" w:rsidDel="00C121AF">
          <w:rPr>
            <w:rFonts w:ascii="Times New Roman" w:hAnsi="Times New Roman" w:cs="Times New Roman"/>
            <w:sz w:val="24"/>
            <w:szCs w:val="24"/>
          </w:rPr>
          <w:fldChar w:fldCharType="end"/>
        </w:r>
        <w:r w:rsidR="008F1523" w:rsidRPr="006747E2" w:rsidDel="00C121AF">
          <w:rPr>
            <w:rFonts w:ascii="Times New Roman" w:hAnsi="Times New Roman" w:cs="Times New Roman"/>
            <w:b/>
            <w:bCs/>
            <w:sz w:val="24"/>
            <w:szCs w:val="24"/>
          </w:rPr>
          <w:br w:type="page"/>
        </w:r>
        <w:r w:rsidR="00EC4C75" w:rsidRPr="00EC4C75" w:rsidDel="00C121AF">
          <w:rPr>
            <w:rFonts w:ascii="Times New Roman" w:hAnsi="Times New Roman" w:cs="Times New Roman"/>
            <w:sz w:val="24"/>
            <w:szCs w:val="24"/>
          </w:rPr>
          <w:delText xml:space="preserve"> </w:delText>
        </w:r>
      </w:del>
    </w:p>
    <w:p w14:paraId="793C3B7E" w14:textId="2302A927" w:rsidR="00E0343D" w:rsidRPr="00EC4C75" w:rsidDel="00C121AF" w:rsidRDefault="00E0343D" w:rsidP="00EC4C75">
      <w:pPr>
        <w:pStyle w:val="NormalWeb"/>
        <w:rPr>
          <w:del w:id="206" w:author="Umesh Singh1" w:date="2022-10-29T08:55:00Z"/>
          <w:rFonts w:ascii="Times New Roman" w:hAnsi="Times New Roman" w:cs="Times New Roman"/>
          <w:sz w:val="24"/>
          <w:szCs w:val="24"/>
        </w:rPr>
      </w:pPr>
    </w:p>
    <w:p w14:paraId="5AF6C8D9" w14:textId="5FB6A567" w:rsidR="00FA2C83" w:rsidDel="00C121AF" w:rsidRDefault="00EC4C75" w:rsidP="00FA2C83">
      <w:pPr>
        <w:pStyle w:val="NormalWeb"/>
        <w:rPr>
          <w:del w:id="207" w:author="Umesh Singh1" w:date="2022-10-29T08:55:00Z"/>
          <w:rFonts w:ascii="Times New Roman" w:hAnsi="Times New Roman" w:cs="Times New Roman"/>
          <w:sz w:val="24"/>
          <w:szCs w:val="24"/>
        </w:rPr>
      </w:pPr>
      <w:del w:id="208" w:author="Umesh Singh1" w:date="2022-10-29T08:55:00Z">
        <w:r w:rsidRPr="00EC4C75" w:rsidDel="00C121AF">
          <w:rPr>
            <w:rFonts w:ascii="Times New Roman" w:hAnsi="Times New Roman" w:cs="Times New Roman"/>
            <w:sz w:val="24"/>
            <w:szCs w:val="24"/>
          </w:rPr>
          <w:delText xml:space="preserve">Key </w:delText>
        </w:r>
        <w:r w:rsidR="00FA2C83" w:rsidDel="00C121AF">
          <w:rPr>
            <w:rFonts w:ascii="Times New Roman" w:hAnsi="Times New Roman" w:cs="Times New Roman"/>
            <w:sz w:val="24"/>
            <w:szCs w:val="24"/>
          </w:rPr>
          <w:delText>F</w:delText>
        </w:r>
        <w:r w:rsidRPr="00EC4C75" w:rsidDel="00C121AF">
          <w:rPr>
            <w:rFonts w:ascii="Times New Roman" w:hAnsi="Times New Roman" w:cs="Times New Roman"/>
            <w:sz w:val="24"/>
            <w:szCs w:val="24"/>
          </w:rPr>
          <w:delText xml:space="preserve">indings </w:delText>
        </w:r>
      </w:del>
    </w:p>
    <w:p w14:paraId="50550F51" w14:textId="01E6FB5B" w:rsidR="00FA2C83" w:rsidDel="00C121AF" w:rsidRDefault="00FA2C83" w:rsidP="005F5D7F">
      <w:pPr>
        <w:pStyle w:val="NormalWeb"/>
        <w:numPr>
          <w:ilvl w:val="0"/>
          <w:numId w:val="5"/>
        </w:numPr>
        <w:spacing w:before="0" w:beforeAutospacing="0" w:after="0" w:afterAutospacing="0" w:line="480" w:lineRule="auto"/>
        <w:rPr>
          <w:del w:id="209" w:author="Umesh Singh1" w:date="2022-10-29T08:55:00Z"/>
          <w:rFonts w:ascii="Times New Roman" w:hAnsi="Times New Roman" w:cs="Times New Roman"/>
          <w:sz w:val="24"/>
          <w:szCs w:val="24"/>
        </w:rPr>
      </w:pPr>
      <w:del w:id="210" w:author="Umesh Singh1" w:date="2022-10-29T08:55:00Z">
        <w:r w:rsidRPr="00FA2C83" w:rsidDel="00C121AF">
          <w:rPr>
            <w:rFonts w:ascii="Times New Roman" w:hAnsi="Times New Roman" w:cs="Times New Roman"/>
            <w:sz w:val="24"/>
            <w:szCs w:val="24"/>
          </w:rPr>
          <w:delText xml:space="preserve">The current state of out-of-hospital trauma triage relies on the CDC Field Triage of Injured Patients Guidelines; however, limited information exists regarding performance and </w:delText>
        </w:r>
        <w:r w:rsidDel="00C121AF">
          <w:rPr>
            <w:rFonts w:ascii="Times New Roman" w:hAnsi="Times New Roman" w:cs="Times New Roman"/>
            <w:sz w:val="24"/>
            <w:szCs w:val="24"/>
          </w:rPr>
          <w:delText xml:space="preserve">its </w:delText>
        </w:r>
        <w:r w:rsidRPr="00FA2C83" w:rsidDel="00C121AF">
          <w:rPr>
            <w:rFonts w:ascii="Times New Roman" w:hAnsi="Times New Roman" w:cs="Times New Roman"/>
            <w:sz w:val="24"/>
            <w:szCs w:val="24"/>
          </w:rPr>
          <w:delText>relationship with patient outcomes.</w:delText>
        </w:r>
      </w:del>
    </w:p>
    <w:p w14:paraId="50663D70" w14:textId="461971BE" w:rsidR="00EC4C75" w:rsidRPr="00EC4C75" w:rsidDel="00C121AF" w:rsidRDefault="00EC4C75" w:rsidP="005F5D7F">
      <w:pPr>
        <w:pStyle w:val="NormalWeb"/>
        <w:numPr>
          <w:ilvl w:val="0"/>
          <w:numId w:val="4"/>
        </w:numPr>
        <w:spacing w:before="0" w:beforeAutospacing="0" w:line="480" w:lineRule="auto"/>
        <w:rPr>
          <w:del w:id="211" w:author="Umesh Singh1" w:date="2022-10-29T08:55:00Z"/>
          <w:rFonts w:ascii="Times New Roman" w:hAnsi="Times New Roman" w:cs="Times New Roman"/>
          <w:sz w:val="24"/>
          <w:szCs w:val="24"/>
        </w:rPr>
      </w:pPr>
      <w:del w:id="212" w:author="Umesh Singh1" w:date="2022-10-29T08:55:00Z">
        <w:r w:rsidRPr="00EC4C75" w:rsidDel="00C121AF">
          <w:rPr>
            <w:rFonts w:ascii="Times New Roman" w:hAnsi="Times New Roman" w:cs="Times New Roman"/>
            <w:sz w:val="24"/>
            <w:szCs w:val="24"/>
          </w:rPr>
          <w:delText>Patients meeting multipl</w:delText>
        </w:r>
        <w:r w:rsidR="00FA2C83" w:rsidDel="00C121AF">
          <w:rPr>
            <w:rFonts w:ascii="Times New Roman" w:hAnsi="Times New Roman" w:cs="Times New Roman"/>
            <w:sz w:val="24"/>
            <w:szCs w:val="24"/>
          </w:rPr>
          <w:delText>e</w:delText>
        </w:r>
        <w:r w:rsidRPr="00EC4C75" w:rsidDel="00C121AF">
          <w:rPr>
            <w:rFonts w:ascii="Times New Roman" w:hAnsi="Times New Roman" w:cs="Times New Roman"/>
            <w:sz w:val="24"/>
            <w:szCs w:val="24"/>
          </w:rPr>
          <w:delText xml:space="preserve"> Centers for Disease Control and Prevention Field Triage of the Injured Patients Guidelines steps were at greater risk of hospitalization and death.</w:delText>
        </w:r>
      </w:del>
    </w:p>
    <w:p w14:paraId="7D4FDBDC" w14:textId="3DEB85A3" w:rsidR="00EC4C75" w:rsidRPr="00EC4C75" w:rsidDel="00C121AF" w:rsidRDefault="00EC4C75" w:rsidP="005F5D7F">
      <w:pPr>
        <w:pStyle w:val="NormalWeb"/>
        <w:numPr>
          <w:ilvl w:val="0"/>
          <w:numId w:val="4"/>
        </w:numPr>
        <w:spacing w:line="480" w:lineRule="auto"/>
        <w:rPr>
          <w:del w:id="213" w:author="Umesh Singh1" w:date="2022-10-29T08:55:00Z"/>
          <w:rFonts w:ascii="Times New Roman" w:hAnsi="Times New Roman" w:cs="Times New Roman"/>
          <w:sz w:val="24"/>
          <w:szCs w:val="24"/>
        </w:rPr>
      </w:pPr>
      <w:del w:id="214" w:author="Umesh Singh1" w:date="2022-10-29T08:55:00Z">
        <w:r w:rsidRPr="00EC4C75" w:rsidDel="00C121AF">
          <w:rPr>
            <w:rFonts w:ascii="Times New Roman" w:hAnsi="Times New Roman" w:cs="Times New Roman"/>
            <w:sz w:val="24"/>
            <w:szCs w:val="24"/>
          </w:rPr>
          <w:delText xml:space="preserve">Vital signs and level of consciousness were associated with the greatest risk of death among those only meeting one step. </w:delText>
        </w:r>
      </w:del>
    </w:p>
    <w:p w14:paraId="7BB26F85" w14:textId="39D007CD" w:rsidR="00EC4C75" w:rsidDel="00C121AF" w:rsidRDefault="00EC4C75" w:rsidP="005F5D7F">
      <w:pPr>
        <w:pStyle w:val="NormalWeb"/>
        <w:numPr>
          <w:ilvl w:val="0"/>
          <w:numId w:val="4"/>
        </w:numPr>
        <w:spacing w:line="480" w:lineRule="auto"/>
        <w:rPr>
          <w:del w:id="215" w:author="Umesh Singh1" w:date="2022-10-29T08:55:00Z"/>
          <w:rFonts w:ascii="Times New Roman" w:hAnsi="Times New Roman" w:cs="Times New Roman"/>
          <w:sz w:val="24"/>
          <w:szCs w:val="24"/>
        </w:rPr>
      </w:pPr>
      <w:del w:id="216" w:author="Umesh Singh1" w:date="2022-10-29T08:55:00Z">
        <w:r w:rsidRPr="00EC4C75" w:rsidDel="00C121AF">
          <w:rPr>
            <w:rFonts w:ascii="Times New Roman" w:hAnsi="Times New Roman" w:cs="Times New Roman"/>
            <w:sz w:val="24"/>
            <w:szCs w:val="24"/>
          </w:rPr>
          <w:delText>Mechanism of Injury alone appears to have limited predictive power</w:delText>
        </w:r>
      </w:del>
    </w:p>
    <w:p w14:paraId="5F006D64" w14:textId="7CC82420" w:rsidR="00E0343D" w:rsidRPr="00EC4C75" w:rsidDel="00C121AF" w:rsidRDefault="00E0343D" w:rsidP="005F5D7F">
      <w:pPr>
        <w:pStyle w:val="NormalWeb"/>
        <w:spacing w:line="480" w:lineRule="auto"/>
        <w:ind w:left="720"/>
        <w:rPr>
          <w:del w:id="217" w:author="Umesh Singh1" w:date="2022-10-29T08:55:00Z"/>
          <w:rFonts w:ascii="Times New Roman" w:hAnsi="Times New Roman" w:cs="Times New Roman"/>
          <w:sz w:val="24"/>
          <w:szCs w:val="24"/>
        </w:rPr>
      </w:pPr>
    </w:p>
    <w:p w14:paraId="59AAAC63" w14:textId="2E4F44D0" w:rsidR="001F5C48" w:rsidRPr="00EC4C75" w:rsidDel="00C121AF" w:rsidRDefault="001F5C48" w:rsidP="001F5C48">
      <w:pPr>
        <w:rPr>
          <w:del w:id="218" w:author="Umesh Singh1" w:date="2022-10-29T08:55:00Z"/>
          <w:rFonts w:ascii="Times New Roman" w:hAnsi="Times New Roman" w:cs="Times New Roman"/>
          <w:b/>
          <w:bCs/>
          <w:sz w:val="24"/>
          <w:szCs w:val="24"/>
        </w:rPr>
      </w:pPr>
      <w:del w:id="219" w:author="Umesh Singh1" w:date="2022-10-29T08:55:00Z">
        <w:r w:rsidRPr="00EC4C75" w:rsidDel="00C121AF">
          <w:rPr>
            <w:rFonts w:ascii="Times New Roman" w:hAnsi="Times New Roman" w:cs="Times New Roman"/>
            <w:b/>
            <w:bCs/>
            <w:sz w:val="24"/>
            <w:szCs w:val="24"/>
          </w:rPr>
          <w:br w:type="page"/>
        </w:r>
      </w:del>
    </w:p>
    <w:p w14:paraId="5497FBD3" w14:textId="465EFFE1" w:rsidR="00760A24" w:rsidDel="00C121AF" w:rsidRDefault="4E4B371A" w:rsidP="00A907C6">
      <w:pPr>
        <w:spacing w:line="480" w:lineRule="auto"/>
        <w:rPr>
          <w:del w:id="220" w:author="Umesh Singh1" w:date="2022-10-29T08:55:00Z"/>
          <w:rFonts w:ascii="Times New Roman" w:hAnsi="Times New Roman" w:cs="Times New Roman"/>
          <w:b/>
          <w:bCs/>
          <w:sz w:val="24"/>
          <w:szCs w:val="24"/>
        </w:rPr>
      </w:pPr>
      <w:del w:id="221" w:author="Umesh Singh1" w:date="2022-10-29T08:55:00Z">
        <w:r w:rsidRPr="2CFA9201" w:rsidDel="00C121AF">
          <w:rPr>
            <w:rFonts w:ascii="Times New Roman" w:hAnsi="Times New Roman" w:cs="Times New Roman"/>
            <w:b/>
            <w:bCs/>
            <w:sz w:val="24"/>
            <w:szCs w:val="24"/>
          </w:rPr>
          <w:delText>Figure 1</w:delText>
        </w:r>
        <w:r w:rsidR="2F7A533C" w:rsidRPr="2CFA9201" w:rsidDel="00C121AF">
          <w:rPr>
            <w:rFonts w:ascii="Times New Roman" w:hAnsi="Times New Roman" w:cs="Times New Roman"/>
            <w:b/>
            <w:bCs/>
            <w:sz w:val="24"/>
            <w:szCs w:val="24"/>
          </w:rPr>
          <w:delText>.</w:delText>
        </w:r>
        <w:r w:rsidR="2F7A533C" w:rsidRPr="2CFA9201" w:rsidDel="00C121AF">
          <w:rPr>
            <w:rFonts w:ascii="Times New Roman" w:hAnsi="Times New Roman" w:cs="Times New Roman"/>
            <w:sz w:val="24"/>
            <w:szCs w:val="24"/>
          </w:rPr>
          <w:delText xml:space="preserve"> </w:delText>
        </w:r>
        <w:r w:rsidR="2F7A533C" w:rsidRPr="2CFA9201" w:rsidDel="00C121AF">
          <w:rPr>
            <w:rFonts w:ascii="Times New Roman" w:hAnsi="Times New Roman" w:cs="Times New Roman"/>
            <w:b/>
            <w:bCs/>
            <w:sz w:val="24"/>
            <w:szCs w:val="24"/>
          </w:rPr>
          <w:delText>Inclusion of Patients and Outcomes</w:delText>
        </w:r>
      </w:del>
    </w:p>
    <w:p w14:paraId="76484DEC" w14:textId="4F5CBB5A" w:rsidR="007A0B7A" w:rsidDel="00C121AF" w:rsidRDefault="002C2E66" w:rsidP="007008FD">
      <w:pPr>
        <w:spacing w:line="480" w:lineRule="auto"/>
        <w:jc w:val="center"/>
        <w:rPr>
          <w:del w:id="222" w:author="Umesh Singh1" w:date="2022-10-29T08:55:00Z"/>
          <w:rFonts w:ascii="Times New Roman" w:hAnsi="Times New Roman" w:cs="Times New Roman"/>
          <w:sz w:val="24"/>
          <w:szCs w:val="24"/>
        </w:rPr>
      </w:pPr>
      <w:del w:id="223" w:author="Umesh Singh1" w:date="2022-10-29T08:55:00Z">
        <w:r w:rsidDel="00C121AF">
          <w:rPr>
            <w:noProof/>
          </w:rPr>
          <w:drawing>
            <wp:inline distT="0" distB="0" distL="0" distR="0" wp14:anchorId="287C0BB9" wp14:editId="0CC76269">
              <wp:extent cx="6627196" cy="5832629"/>
              <wp:effectExtent l="0" t="0" r="2540" b="0"/>
              <wp:docPr id="1" name="Page0" title="P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0.Emf"/>
                      <pic:cNvPicPr/>
                    </pic:nvPicPr>
                    <pic:blipFill>
                      <a:blip r:embed="rId11" cstate="print">
                        <a:extLst>
                          <a:ext uri="292f096d-6a3f-4186-9cd8-a63514befec6"/>
                        </a:extLst>
                      </a:blip>
                      <a:stretch>
                        <a:fillRect/>
                      </a:stretch>
                    </pic:blipFill>
                    <pic:spPr>
                      <a:xfrm>
                        <a:off x="0" y="0"/>
                        <a:ext cx="6659532" cy="5861088"/>
                      </a:xfrm>
                      <a:prstGeom prst="rect">
                        <a:avLst/>
                      </a:prstGeom>
                    </pic:spPr>
                  </pic:pic>
                </a:graphicData>
              </a:graphic>
            </wp:inline>
          </w:drawing>
        </w:r>
      </w:del>
    </w:p>
    <w:p w14:paraId="08F27241" w14:textId="279F2715" w:rsidR="002C2E66" w:rsidDel="00C121AF" w:rsidRDefault="002C2E66">
      <w:pPr>
        <w:rPr>
          <w:del w:id="224" w:author="Umesh Singh1" w:date="2022-10-29T08:55:00Z"/>
          <w:rFonts w:ascii="Times New Roman" w:hAnsi="Times New Roman" w:cs="Times New Roman"/>
          <w:b/>
          <w:bCs/>
          <w:sz w:val="24"/>
          <w:szCs w:val="24"/>
        </w:rPr>
      </w:pPr>
      <w:del w:id="225" w:author="Umesh Singh1" w:date="2022-10-29T08:55:00Z">
        <w:r w:rsidDel="00C121AF">
          <w:rPr>
            <w:rFonts w:ascii="Times New Roman" w:hAnsi="Times New Roman" w:cs="Times New Roman"/>
            <w:b/>
            <w:bCs/>
            <w:sz w:val="24"/>
            <w:szCs w:val="24"/>
          </w:rPr>
          <w:br w:type="page"/>
        </w:r>
      </w:del>
    </w:p>
    <w:p w14:paraId="16F3B0DB" w14:textId="1FC91224" w:rsidR="00524974" w:rsidRPr="00472F5C" w:rsidDel="00C121AF" w:rsidRDefault="1C91426E" w:rsidP="00524974">
      <w:pPr>
        <w:spacing w:line="480" w:lineRule="auto"/>
        <w:rPr>
          <w:del w:id="226" w:author="Umesh Singh1" w:date="2022-10-29T08:55:00Z"/>
          <w:rFonts w:ascii="Times New Roman" w:hAnsi="Times New Roman" w:cs="Times New Roman"/>
          <w:b/>
          <w:bCs/>
          <w:sz w:val="24"/>
          <w:szCs w:val="24"/>
        </w:rPr>
      </w:pPr>
      <w:del w:id="227" w:author="Umesh Singh1" w:date="2022-10-29T08:55:00Z">
        <w:r w:rsidRPr="2CFA9201" w:rsidDel="00C121AF">
          <w:rPr>
            <w:rFonts w:ascii="Times New Roman" w:hAnsi="Times New Roman" w:cs="Times New Roman"/>
            <w:b/>
            <w:bCs/>
            <w:sz w:val="24"/>
            <w:szCs w:val="24"/>
          </w:rPr>
          <w:delText xml:space="preserve">Table 1. Analysis Population </w:delText>
        </w:r>
        <w:r w:rsidR="5E82305F" w:rsidRPr="2CFA9201" w:rsidDel="00C121AF">
          <w:rPr>
            <w:rFonts w:ascii="Times New Roman" w:hAnsi="Times New Roman" w:cs="Times New Roman"/>
            <w:b/>
            <w:bCs/>
            <w:sz w:val="24"/>
            <w:szCs w:val="24"/>
          </w:rPr>
          <w:delText>Characteristics</w:delText>
        </w:r>
      </w:del>
    </w:p>
    <w:tbl>
      <w:tblPr>
        <w:tblW w:w="6714" w:type="dxa"/>
        <w:tblBorders>
          <w:top w:val="single" w:sz="4" w:space="0" w:color="auto"/>
          <w:bottom w:val="single" w:sz="4" w:space="0" w:color="auto"/>
        </w:tblBorders>
        <w:tblLook w:val="04A0" w:firstRow="1" w:lastRow="0" w:firstColumn="1" w:lastColumn="0" w:noHBand="0" w:noVBand="1"/>
      </w:tblPr>
      <w:tblGrid>
        <w:gridCol w:w="3704"/>
        <w:gridCol w:w="1060"/>
        <w:gridCol w:w="960"/>
        <w:gridCol w:w="990"/>
      </w:tblGrid>
      <w:tr w:rsidR="00FA4646" w:rsidRPr="00B80C66" w:rsidDel="00C121AF" w14:paraId="3DAA952B" w14:textId="536BDF57" w:rsidTr="002357F7">
        <w:trPr>
          <w:trHeight w:val="290"/>
          <w:del w:id="228" w:author="Umesh Singh1" w:date="2022-10-29T08:55:00Z"/>
        </w:trPr>
        <w:tc>
          <w:tcPr>
            <w:tcW w:w="3704" w:type="dxa"/>
            <w:tcBorders>
              <w:top w:val="single" w:sz="4" w:space="0" w:color="auto"/>
              <w:bottom w:val="single" w:sz="4" w:space="0" w:color="auto"/>
            </w:tcBorders>
            <w:shd w:val="clear" w:color="auto" w:fill="auto"/>
            <w:noWrap/>
            <w:vAlign w:val="bottom"/>
            <w:hideMark/>
          </w:tcPr>
          <w:p w14:paraId="07266033" w14:textId="79508682" w:rsidR="00FA4646" w:rsidRPr="00B80C66" w:rsidDel="00C121AF" w:rsidRDefault="00FA4646" w:rsidP="00F505B5">
            <w:pPr>
              <w:spacing w:after="0" w:line="240" w:lineRule="auto"/>
              <w:rPr>
                <w:del w:id="229" w:author="Umesh Singh1" w:date="2022-10-29T08:55:00Z"/>
                <w:rFonts w:ascii="Times New Roman" w:eastAsia="Times New Roman" w:hAnsi="Times New Roman" w:cs="Times New Roman"/>
                <w:b/>
                <w:bCs/>
                <w:color w:val="000000"/>
                <w:sz w:val="24"/>
                <w:szCs w:val="24"/>
              </w:rPr>
            </w:pPr>
            <w:del w:id="230" w:author="Umesh Singh1" w:date="2022-10-29T08:55:00Z">
              <w:r w:rsidRPr="00B80C66" w:rsidDel="00C121AF">
                <w:rPr>
                  <w:rFonts w:ascii="Times New Roman" w:eastAsia="Times New Roman" w:hAnsi="Times New Roman" w:cs="Times New Roman"/>
                  <w:b/>
                  <w:bCs/>
                  <w:color w:val="000000"/>
                  <w:sz w:val="24"/>
                  <w:szCs w:val="24"/>
                </w:rPr>
                <w:delText>N=86,462</w:delText>
              </w:r>
            </w:del>
          </w:p>
        </w:tc>
        <w:tc>
          <w:tcPr>
            <w:tcW w:w="1060" w:type="dxa"/>
            <w:tcBorders>
              <w:top w:val="single" w:sz="4" w:space="0" w:color="auto"/>
              <w:bottom w:val="single" w:sz="4" w:space="0" w:color="auto"/>
            </w:tcBorders>
            <w:shd w:val="clear" w:color="auto" w:fill="auto"/>
            <w:noWrap/>
            <w:vAlign w:val="bottom"/>
            <w:hideMark/>
          </w:tcPr>
          <w:p w14:paraId="66454171" w14:textId="744ABE9A" w:rsidR="00FA4646" w:rsidRPr="00B80C66" w:rsidDel="00C121AF" w:rsidRDefault="00FA4646" w:rsidP="00F505B5">
            <w:pPr>
              <w:spacing w:after="0" w:line="240" w:lineRule="auto"/>
              <w:jc w:val="center"/>
              <w:rPr>
                <w:del w:id="231" w:author="Umesh Singh1" w:date="2022-10-29T08:55:00Z"/>
                <w:rFonts w:ascii="Times New Roman" w:eastAsia="Times New Roman" w:hAnsi="Times New Roman" w:cs="Times New Roman"/>
                <w:b/>
                <w:bCs/>
                <w:color w:val="000000"/>
                <w:sz w:val="24"/>
                <w:szCs w:val="24"/>
              </w:rPr>
            </w:pPr>
            <w:del w:id="232" w:author="Umesh Singh1" w:date="2022-10-29T08:55:00Z">
              <w:r w:rsidRPr="00B80C66" w:rsidDel="00C121AF">
                <w:rPr>
                  <w:rFonts w:ascii="Times New Roman" w:eastAsia="Times New Roman" w:hAnsi="Times New Roman" w:cs="Times New Roman"/>
                  <w:b/>
                  <w:bCs/>
                  <w:color w:val="000000"/>
                  <w:sz w:val="24"/>
                  <w:szCs w:val="24"/>
                </w:rPr>
                <w:delText>n</w:delText>
              </w:r>
            </w:del>
          </w:p>
        </w:tc>
        <w:tc>
          <w:tcPr>
            <w:tcW w:w="960" w:type="dxa"/>
            <w:tcBorders>
              <w:top w:val="single" w:sz="4" w:space="0" w:color="auto"/>
              <w:bottom w:val="single" w:sz="4" w:space="0" w:color="auto"/>
            </w:tcBorders>
            <w:shd w:val="clear" w:color="auto" w:fill="auto"/>
            <w:noWrap/>
            <w:vAlign w:val="bottom"/>
            <w:hideMark/>
          </w:tcPr>
          <w:p w14:paraId="09EC7FBE" w14:textId="11689223" w:rsidR="00FA4646" w:rsidRPr="00B80C66" w:rsidDel="00C121AF" w:rsidRDefault="00FA4646" w:rsidP="00F505B5">
            <w:pPr>
              <w:spacing w:after="0" w:line="240" w:lineRule="auto"/>
              <w:jc w:val="center"/>
              <w:rPr>
                <w:del w:id="233" w:author="Umesh Singh1" w:date="2022-10-29T08:55:00Z"/>
                <w:rFonts w:ascii="Times New Roman" w:eastAsia="Times New Roman" w:hAnsi="Times New Roman" w:cs="Times New Roman"/>
                <w:b/>
                <w:bCs/>
                <w:color w:val="000000"/>
                <w:sz w:val="24"/>
                <w:szCs w:val="24"/>
              </w:rPr>
            </w:pPr>
            <w:del w:id="234" w:author="Umesh Singh1" w:date="2022-10-29T08:55:00Z">
              <w:r w:rsidRPr="00B80C66" w:rsidDel="00C121AF">
                <w:rPr>
                  <w:rFonts w:ascii="Times New Roman" w:eastAsia="Times New Roman" w:hAnsi="Times New Roman" w:cs="Times New Roman"/>
                  <w:b/>
                  <w:bCs/>
                  <w:color w:val="000000"/>
                  <w:sz w:val="24"/>
                  <w:szCs w:val="24"/>
                </w:rPr>
                <w:delText>%</w:delText>
              </w:r>
            </w:del>
          </w:p>
        </w:tc>
        <w:tc>
          <w:tcPr>
            <w:tcW w:w="990" w:type="dxa"/>
            <w:tcBorders>
              <w:top w:val="single" w:sz="4" w:space="0" w:color="auto"/>
              <w:bottom w:val="single" w:sz="4" w:space="0" w:color="auto"/>
            </w:tcBorders>
            <w:shd w:val="clear" w:color="auto" w:fill="auto"/>
            <w:noWrap/>
            <w:vAlign w:val="bottom"/>
            <w:hideMark/>
          </w:tcPr>
          <w:p w14:paraId="50ED60E2" w14:textId="4D33B321" w:rsidR="00FA4646" w:rsidRPr="00B80C66" w:rsidDel="00C121AF" w:rsidRDefault="00FA4646" w:rsidP="00F505B5">
            <w:pPr>
              <w:spacing w:after="0" w:line="240" w:lineRule="auto"/>
              <w:rPr>
                <w:del w:id="235" w:author="Umesh Singh1" w:date="2022-10-29T08:55:00Z"/>
                <w:rFonts w:ascii="Times New Roman" w:eastAsia="Times New Roman" w:hAnsi="Times New Roman" w:cs="Times New Roman"/>
                <w:b/>
                <w:bCs/>
                <w:color w:val="000000"/>
                <w:sz w:val="24"/>
                <w:szCs w:val="24"/>
              </w:rPr>
            </w:pPr>
            <w:del w:id="236" w:author="Umesh Singh1" w:date="2022-10-29T08:55:00Z">
              <w:r w:rsidRPr="00472F5C" w:rsidDel="00C121AF">
                <w:rPr>
                  <w:rFonts w:ascii="Times New Roman" w:eastAsia="Times New Roman" w:hAnsi="Times New Roman" w:cs="Times New Roman"/>
                  <w:b/>
                  <w:bCs/>
                  <w:color w:val="000000"/>
                  <w:sz w:val="24"/>
                  <w:szCs w:val="24"/>
                </w:rPr>
                <w:delText>m</w:delText>
              </w:r>
              <w:r w:rsidRPr="00B80C66" w:rsidDel="00C121AF">
                <w:rPr>
                  <w:rFonts w:ascii="Times New Roman" w:eastAsia="Times New Roman" w:hAnsi="Times New Roman" w:cs="Times New Roman"/>
                  <w:b/>
                  <w:bCs/>
                  <w:color w:val="000000"/>
                  <w:sz w:val="24"/>
                  <w:szCs w:val="24"/>
                </w:rPr>
                <w:delText>issing</w:delText>
              </w:r>
            </w:del>
          </w:p>
        </w:tc>
      </w:tr>
      <w:tr w:rsidR="00FA4646" w:rsidRPr="00B80C66" w:rsidDel="00C121AF" w14:paraId="3BE5EF95" w14:textId="35708996" w:rsidTr="002357F7">
        <w:trPr>
          <w:trHeight w:val="290"/>
          <w:del w:id="237" w:author="Umesh Singh1" w:date="2022-10-29T08:55:00Z"/>
        </w:trPr>
        <w:tc>
          <w:tcPr>
            <w:tcW w:w="3704" w:type="dxa"/>
            <w:tcBorders>
              <w:top w:val="single" w:sz="4" w:space="0" w:color="auto"/>
            </w:tcBorders>
            <w:shd w:val="clear" w:color="auto" w:fill="auto"/>
            <w:noWrap/>
            <w:vAlign w:val="bottom"/>
            <w:hideMark/>
          </w:tcPr>
          <w:p w14:paraId="54296F02" w14:textId="503EAD11" w:rsidR="00FA4646" w:rsidRPr="00384A64" w:rsidDel="00C121AF" w:rsidRDefault="00FA4646" w:rsidP="00F505B5">
            <w:pPr>
              <w:spacing w:after="0" w:line="240" w:lineRule="auto"/>
              <w:rPr>
                <w:del w:id="238" w:author="Umesh Singh1" w:date="2022-10-29T08:55:00Z"/>
                <w:rFonts w:ascii="Times New Roman" w:eastAsia="Times New Roman" w:hAnsi="Times New Roman" w:cs="Times New Roman"/>
                <w:b/>
                <w:bCs/>
                <w:color w:val="000000"/>
                <w:sz w:val="24"/>
                <w:szCs w:val="24"/>
              </w:rPr>
            </w:pPr>
            <w:del w:id="239" w:author="Umesh Singh1" w:date="2022-10-29T08:55:00Z">
              <w:r w:rsidRPr="00384A64" w:rsidDel="00C121AF">
                <w:rPr>
                  <w:rFonts w:ascii="Times New Roman" w:eastAsia="Times New Roman" w:hAnsi="Times New Roman" w:cs="Times New Roman"/>
                  <w:b/>
                  <w:bCs/>
                  <w:color w:val="000000"/>
                  <w:sz w:val="24"/>
                  <w:szCs w:val="24"/>
                </w:rPr>
                <w:delText>Age Categories</w:delText>
              </w:r>
            </w:del>
          </w:p>
        </w:tc>
        <w:tc>
          <w:tcPr>
            <w:tcW w:w="1060" w:type="dxa"/>
            <w:tcBorders>
              <w:top w:val="single" w:sz="4" w:space="0" w:color="auto"/>
            </w:tcBorders>
            <w:shd w:val="clear" w:color="auto" w:fill="auto"/>
            <w:noWrap/>
            <w:vAlign w:val="bottom"/>
            <w:hideMark/>
          </w:tcPr>
          <w:p w14:paraId="54947824" w14:textId="149B3867" w:rsidR="00FA4646" w:rsidRPr="00B80C66" w:rsidDel="00C121AF" w:rsidRDefault="00FA4646" w:rsidP="00F505B5">
            <w:pPr>
              <w:spacing w:after="0" w:line="240" w:lineRule="auto"/>
              <w:rPr>
                <w:del w:id="240" w:author="Umesh Singh1" w:date="2022-10-29T08:55:00Z"/>
                <w:rFonts w:ascii="Times New Roman" w:eastAsia="Times New Roman" w:hAnsi="Times New Roman" w:cs="Times New Roman"/>
                <w:color w:val="000000"/>
                <w:sz w:val="24"/>
                <w:szCs w:val="24"/>
              </w:rPr>
            </w:pPr>
            <w:del w:id="241" w:author="Umesh Singh1" w:date="2022-10-29T08:55:00Z">
              <w:r w:rsidRPr="00B80C66" w:rsidDel="00C121AF">
                <w:rPr>
                  <w:rFonts w:ascii="Times New Roman" w:eastAsia="Times New Roman" w:hAnsi="Times New Roman" w:cs="Times New Roman"/>
                  <w:color w:val="000000"/>
                  <w:sz w:val="24"/>
                  <w:szCs w:val="24"/>
                </w:rPr>
                <w:delText> </w:delText>
              </w:r>
            </w:del>
          </w:p>
        </w:tc>
        <w:tc>
          <w:tcPr>
            <w:tcW w:w="960" w:type="dxa"/>
            <w:tcBorders>
              <w:top w:val="single" w:sz="4" w:space="0" w:color="auto"/>
            </w:tcBorders>
            <w:shd w:val="clear" w:color="auto" w:fill="auto"/>
            <w:noWrap/>
            <w:vAlign w:val="bottom"/>
            <w:hideMark/>
          </w:tcPr>
          <w:p w14:paraId="5ED1E3CE" w14:textId="2F5438BF" w:rsidR="00FA4646" w:rsidRPr="00B80C66" w:rsidDel="00C121AF" w:rsidRDefault="00FA4646" w:rsidP="00F505B5">
            <w:pPr>
              <w:spacing w:after="0" w:line="240" w:lineRule="auto"/>
              <w:rPr>
                <w:del w:id="242" w:author="Umesh Singh1" w:date="2022-10-29T08:55:00Z"/>
                <w:rFonts w:ascii="Times New Roman" w:eastAsia="Times New Roman" w:hAnsi="Times New Roman" w:cs="Times New Roman"/>
                <w:color w:val="000000"/>
                <w:sz w:val="24"/>
                <w:szCs w:val="24"/>
              </w:rPr>
            </w:pPr>
            <w:del w:id="243" w:author="Umesh Singh1" w:date="2022-10-29T08:55:00Z">
              <w:r w:rsidRPr="00B80C66" w:rsidDel="00C121AF">
                <w:rPr>
                  <w:rFonts w:ascii="Times New Roman" w:eastAsia="Times New Roman" w:hAnsi="Times New Roman" w:cs="Times New Roman"/>
                  <w:color w:val="000000"/>
                  <w:sz w:val="24"/>
                  <w:szCs w:val="24"/>
                </w:rPr>
                <w:delText> </w:delText>
              </w:r>
            </w:del>
          </w:p>
        </w:tc>
        <w:tc>
          <w:tcPr>
            <w:tcW w:w="990" w:type="dxa"/>
            <w:tcBorders>
              <w:top w:val="single" w:sz="4" w:space="0" w:color="auto"/>
            </w:tcBorders>
            <w:shd w:val="clear" w:color="auto" w:fill="auto"/>
            <w:noWrap/>
            <w:vAlign w:val="bottom"/>
            <w:hideMark/>
          </w:tcPr>
          <w:p w14:paraId="351D30CD" w14:textId="3B0B23FE" w:rsidR="00FA4646" w:rsidRPr="00B80C66" w:rsidDel="00C121AF" w:rsidRDefault="00FA4646" w:rsidP="00F505B5">
            <w:pPr>
              <w:spacing w:after="0" w:line="240" w:lineRule="auto"/>
              <w:rPr>
                <w:del w:id="244" w:author="Umesh Singh1" w:date="2022-10-29T08:55:00Z"/>
                <w:rFonts w:ascii="Times New Roman" w:eastAsia="Times New Roman" w:hAnsi="Times New Roman" w:cs="Times New Roman"/>
                <w:color w:val="000000"/>
                <w:sz w:val="24"/>
                <w:szCs w:val="24"/>
              </w:rPr>
            </w:pPr>
            <w:del w:id="245" w:author="Umesh Singh1" w:date="2022-10-29T08:55:00Z">
              <w:r w:rsidRPr="00B80C66" w:rsidDel="00C121AF">
                <w:rPr>
                  <w:rFonts w:ascii="Times New Roman" w:eastAsia="Times New Roman" w:hAnsi="Times New Roman" w:cs="Times New Roman"/>
                  <w:color w:val="000000"/>
                  <w:sz w:val="24"/>
                  <w:szCs w:val="24"/>
                </w:rPr>
                <w:delText> </w:delText>
              </w:r>
            </w:del>
          </w:p>
        </w:tc>
      </w:tr>
      <w:tr w:rsidR="00E642EE" w:rsidRPr="00B80C66" w:rsidDel="00C121AF" w14:paraId="57C7EC59" w14:textId="3E907E05" w:rsidTr="002357F7">
        <w:trPr>
          <w:trHeight w:val="288"/>
          <w:del w:id="246" w:author="Umesh Singh1" w:date="2022-10-29T08:55:00Z"/>
        </w:trPr>
        <w:tc>
          <w:tcPr>
            <w:tcW w:w="3704" w:type="dxa"/>
            <w:shd w:val="clear" w:color="auto" w:fill="auto"/>
            <w:noWrap/>
            <w:vAlign w:val="bottom"/>
          </w:tcPr>
          <w:p w14:paraId="75A4F3FE" w14:textId="7A8BA97F" w:rsidR="00E642EE" w:rsidRPr="00B80C66" w:rsidDel="00C121AF" w:rsidRDefault="00E642EE" w:rsidP="00E642EE">
            <w:pPr>
              <w:spacing w:after="0" w:line="240" w:lineRule="auto"/>
              <w:rPr>
                <w:del w:id="247" w:author="Umesh Singh1" w:date="2022-10-29T08:55:00Z"/>
                <w:rFonts w:ascii="Times New Roman" w:eastAsia="Times New Roman" w:hAnsi="Times New Roman" w:cs="Times New Roman"/>
                <w:color w:val="000000"/>
                <w:sz w:val="24"/>
                <w:szCs w:val="24"/>
              </w:rPr>
            </w:pPr>
            <w:del w:id="248" w:author="Umesh Singh1" w:date="2022-10-29T08:55:00Z">
              <w:r w:rsidDel="00C121AF">
                <w:rPr>
                  <w:rFonts w:ascii="Times New Roman" w:eastAsia="Times New Roman" w:hAnsi="Times New Roman" w:cs="Times New Roman"/>
                  <w:color w:val="000000"/>
                  <w:sz w:val="24"/>
                  <w:szCs w:val="24"/>
                </w:rPr>
                <w:delText xml:space="preserve">&lt;55 </w:delText>
              </w:r>
              <w:r w:rsidR="006D013A" w:rsidDel="00C121AF">
                <w:rPr>
                  <w:rFonts w:ascii="Times New Roman" w:eastAsia="Times New Roman" w:hAnsi="Times New Roman" w:cs="Times New Roman"/>
                  <w:color w:val="000000"/>
                  <w:sz w:val="24"/>
                  <w:szCs w:val="24"/>
                </w:rPr>
                <w:delText>years</w:delText>
              </w:r>
            </w:del>
          </w:p>
        </w:tc>
        <w:tc>
          <w:tcPr>
            <w:tcW w:w="1060" w:type="dxa"/>
            <w:shd w:val="clear" w:color="auto" w:fill="auto"/>
            <w:vAlign w:val="bottom"/>
          </w:tcPr>
          <w:p w14:paraId="54315A06" w14:textId="1E40180C" w:rsidR="00E642EE" w:rsidRPr="00B80C66" w:rsidDel="00C121AF" w:rsidRDefault="00291896" w:rsidP="00F505B5">
            <w:pPr>
              <w:spacing w:after="0" w:line="240" w:lineRule="auto"/>
              <w:jc w:val="right"/>
              <w:rPr>
                <w:del w:id="249" w:author="Umesh Singh1" w:date="2022-10-29T08:55:00Z"/>
                <w:rFonts w:ascii="Times New Roman" w:eastAsia="Times New Roman" w:hAnsi="Times New Roman" w:cs="Times New Roman"/>
                <w:color w:val="000000"/>
                <w:sz w:val="24"/>
                <w:szCs w:val="24"/>
              </w:rPr>
            </w:pPr>
            <w:del w:id="250" w:author="Umesh Singh1" w:date="2022-10-29T08:55:00Z">
              <w:r w:rsidDel="00C121AF">
                <w:rPr>
                  <w:rFonts w:ascii="Times New Roman" w:eastAsia="Times New Roman" w:hAnsi="Times New Roman" w:cs="Times New Roman"/>
                  <w:color w:val="000000"/>
                  <w:sz w:val="24"/>
                  <w:szCs w:val="24"/>
                </w:rPr>
                <w:delText>40,090</w:delText>
              </w:r>
            </w:del>
          </w:p>
        </w:tc>
        <w:tc>
          <w:tcPr>
            <w:tcW w:w="960" w:type="dxa"/>
            <w:shd w:val="clear" w:color="auto" w:fill="auto"/>
            <w:vAlign w:val="bottom"/>
          </w:tcPr>
          <w:p w14:paraId="22E3748C" w14:textId="150A483B" w:rsidR="00E642EE" w:rsidRPr="00B80C66" w:rsidDel="00C121AF" w:rsidRDefault="00291896" w:rsidP="00F505B5">
            <w:pPr>
              <w:spacing w:after="0" w:line="240" w:lineRule="auto"/>
              <w:jc w:val="right"/>
              <w:rPr>
                <w:del w:id="251" w:author="Umesh Singh1" w:date="2022-10-29T08:55:00Z"/>
                <w:rFonts w:ascii="Times New Roman" w:eastAsia="Times New Roman" w:hAnsi="Times New Roman" w:cs="Times New Roman"/>
                <w:color w:val="000000"/>
                <w:sz w:val="24"/>
                <w:szCs w:val="24"/>
              </w:rPr>
            </w:pPr>
            <w:del w:id="252" w:author="Umesh Singh1" w:date="2022-10-29T08:55:00Z">
              <w:r w:rsidDel="00C121AF">
                <w:rPr>
                  <w:rFonts w:ascii="Times New Roman" w:eastAsia="Times New Roman" w:hAnsi="Times New Roman" w:cs="Times New Roman"/>
                  <w:color w:val="000000"/>
                  <w:sz w:val="24"/>
                  <w:szCs w:val="24"/>
                </w:rPr>
                <w:delText>46.6%</w:delText>
              </w:r>
            </w:del>
          </w:p>
        </w:tc>
        <w:tc>
          <w:tcPr>
            <w:tcW w:w="990" w:type="dxa"/>
            <w:vMerge w:val="restart"/>
            <w:shd w:val="clear" w:color="auto" w:fill="auto"/>
            <w:noWrap/>
            <w:vAlign w:val="center"/>
            <w:hideMark/>
          </w:tcPr>
          <w:p w14:paraId="0AFAEFA3" w14:textId="7899C7BC" w:rsidR="00E642EE" w:rsidRPr="00B80C66" w:rsidDel="00C121AF" w:rsidRDefault="00E642EE" w:rsidP="00F505B5">
            <w:pPr>
              <w:spacing w:after="0" w:line="240" w:lineRule="auto"/>
              <w:jc w:val="center"/>
              <w:rPr>
                <w:del w:id="253" w:author="Umesh Singh1" w:date="2022-10-29T08:55:00Z"/>
                <w:rFonts w:ascii="Times New Roman" w:eastAsia="Times New Roman" w:hAnsi="Times New Roman" w:cs="Times New Roman"/>
                <w:color w:val="000000"/>
                <w:sz w:val="24"/>
                <w:szCs w:val="24"/>
              </w:rPr>
            </w:pPr>
            <w:del w:id="254" w:author="Umesh Singh1" w:date="2022-10-29T08:55:00Z">
              <w:r w:rsidRPr="00B80C66" w:rsidDel="00C121AF">
                <w:rPr>
                  <w:rFonts w:ascii="Times New Roman" w:eastAsia="Times New Roman" w:hAnsi="Times New Roman" w:cs="Times New Roman"/>
                  <w:color w:val="000000"/>
                  <w:sz w:val="24"/>
                  <w:szCs w:val="24"/>
                </w:rPr>
                <w:delText>474</w:delText>
              </w:r>
            </w:del>
          </w:p>
        </w:tc>
      </w:tr>
      <w:tr w:rsidR="00E642EE" w:rsidRPr="00B80C66" w:rsidDel="00C121AF" w14:paraId="5BDEB8B0" w14:textId="2488F722" w:rsidTr="002357F7">
        <w:trPr>
          <w:trHeight w:val="288"/>
          <w:del w:id="255" w:author="Umesh Singh1" w:date="2022-10-29T08:55:00Z"/>
        </w:trPr>
        <w:tc>
          <w:tcPr>
            <w:tcW w:w="3704" w:type="dxa"/>
            <w:shd w:val="clear" w:color="auto" w:fill="auto"/>
            <w:noWrap/>
            <w:vAlign w:val="bottom"/>
          </w:tcPr>
          <w:p w14:paraId="455A9AA9" w14:textId="6657A685" w:rsidR="00E642EE" w:rsidRPr="00B80C66" w:rsidDel="00C121AF" w:rsidRDefault="00D031FC" w:rsidP="00D031FC">
            <w:pPr>
              <w:spacing w:after="0" w:line="240" w:lineRule="auto"/>
              <w:rPr>
                <w:del w:id="256" w:author="Umesh Singh1" w:date="2022-10-29T08:55:00Z"/>
                <w:rFonts w:ascii="Times New Roman" w:eastAsia="Times New Roman" w:hAnsi="Times New Roman" w:cs="Times New Roman"/>
                <w:color w:val="000000"/>
                <w:sz w:val="24"/>
                <w:szCs w:val="24"/>
              </w:rPr>
            </w:pPr>
            <w:del w:id="257" w:author="Umesh Singh1" w:date="2022-10-29T08:55:00Z">
              <w:r w:rsidDel="00C121AF">
                <w:rPr>
                  <w:rFonts w:ascii="Times New Roman" w:eastAsia="Times New Roman" w:hAnsi="Times New Roman" w:cs="Times New Roman"/>
                  <w:color w:val="000000"/>
                  <w:sz w:val="24"/>
                  <w:szCs w:val="24"/>
                </w:rPr>
                <w:delText xml:space="preserve">≥55 </w:delText>
              </w:r>
              <w:r w:rsidR="006D013A" w:rsidDel="00C121AF">
                <w:rPr>
                  <w:rFonts w:ascii="Times New Roman" w:eastAsia="Times New Roman" w:hAnsi="Times New Roman" w:cs="Times New Roman"/>
                  <w:color w:val="000000"/>
                  <w:sz w:val="24"/>
                  <w:szCs w:val="24"/>
                </w:rPr>
                <w:delText>years</w:delText>
              </w:r>
            </w:del>
          </w:p>
        </w:tc>
        <w:tc>
          <w:tcPr>
            <w:tcW w:w="1060" w:type="dxa"/>
            <w:shd w:val="clear" w:color="auto" w:fill="auto"/>
            <w:vAlign w:val="bottom"/>
          </w:tcPr>
          <w:p w14:paraId="3FEC2E38" w14:textId="41DF021A" w:rsidR="00E642EE" w:rsidRPr="00B80C66" w:rsidDel="00C121AF" w:rsidRDefault="00291896" w:rsidP="00F505B5">
            <w:pPr>
              <w:spacing w:after="0" w:line="240" w:lineRule="auto"/>
              <w:jc w:val="right"/>
              <w:rPr>
                <w:del w:id="258" w:author="Umesh Singh1" w:date="2022-10-29T08:55:00Z"/>
                <w:rFonts w:ascii="Times New Roman" w:eastAsia="Times New Roman" w:hAnsi="Times New Roman" w:cs="Times New Roman"/>
                <w:color w:val="000000"/>
                <w:sz w:val="24"/>
                <w:szCs w:val="24"/>
              </w:rPr>
            </w:pPr>
            <w:del w:id="259" w:author="Umesh Singh1" w:date="2022-10-29T08:55:00Z">
              <w:r w:rsidDel="00C121AF">
                <w:rPr>
                  <w:rFonts w:ascii="Times New Roman" w:eastAsia="Times New Roman" w:hAnsi="Times New Roman" w:cs="Times New Roman"/>
                  <w:color w:val="000000"/>
                  <w:sz w:val="24"/>
                  <w:szCs w:val="24"/>
                </w:rPr>
                <w:delText>45,898</w:delText>
              </w:r>
            </w:del>
          </w:p>
        </w:tc>
        <w:tc>
          <w:tcPr>
            <w:tcW w:w="960" w:type="dxa"/>
            <w:shd w:val="clear" w:color="auto" w:fill="auto"/>
            <w:vAlign w:val="bottom"/>
          </w:tcPr>
          <w:p w14:paraId="59C3A8E9" w14:textId="4927BF86" w:rsidR="00E642EE" w:rsidRPr="00B80C66" w:rsidDel="00C121AF" w:rsidRDefault="00291896" w:rsidP="00F505B5">
            <w:pPr>
              <w:spacing w:after="0" w:line="240" w:lineRule="auto"/>
              <w:jc w:val="right"/>
              <w:rPr>
                <w:del w:id="260" w:author="Umesh Singh1" w:date="2022-10-29T08:55:00Z"/>
                <w:rFonts w:ascii="Times New Roman" w:eastAsia="Times New Roman" w:hAnsi="Times New Roman" w:cs="Times New Roman"/>
                <w:color w:val="000000"/>
                <w:sz w:val="24"/>
                <w:szCs w:val="24"/>
              </w:rPr>
            </w:pPr>
            <w:del w:id="261" w:author="Umesh Singh1" w:date="2022-10-29T08:55:00Z">
              <w:r w:rsidDel="00C121AF">
                <w:rPr>
                  <w:rFonts w:ascii="Times New Roman" w:eastAsia="Times New Roman" w:hAnsi="Times New Roman" w:cs="Times New Roman"/>
                  <w:color w:val="000000"/>
                  <w:sz w:val="24"/>
                  <w:szCs w:val="24"/>
                </w:rPr>
                <w:delText>53.4%</w:delText>
              </w:r>
            </w:del>
          </w:p>
        </w:tc>
        <w:tc>
          <w:tcPr>
            <w:tcW w:w="990" w:type="dxa"/>
            <w:vMerge/>
            <w:shd w:val="clear" w:color="auto" w:fill="auto"/>
            <w:noWrap/>
            <w:vAlign w:val="center"/>
          </w:tcPr>
          <w:p w14:paraId="4233E4D6" w14:textId="14EB5E2F" w:rsidR="00E642EE" w:rsidRPr="00B80C66" w:rsidDel="00C121AF" w:rsidRDefault="00E642EE" w:rsidP="00F505B5">
            <w:pPr>
              <w:spacing w:after="0" w:line="240" w:lineRule="auto"/>
              <w:jc w:val="center"/>
              <w:rPr>
                <w:del w:id="262" w:author="Umesh Singh1" w:date="2022-10-29T08:55:00Z"/>
                <w:rFonts w:ascii="Times New Roman" w:eastAsia="Times New Roman" w:hAnsi="Times New Roman" w:cs="Times New Roman"/>
                <w:color w:val="000000"/>
                <w:sz w:val="24"/>
                <w:szCs w:val="24"/>
              </w:rPr>
            </w:pPr>
          </w:p>
        </w:tc>
      </w:tr>
      <w:tr w:rsidR="00FA4646" w:rsidRPr="00B80C66" w:rsidDel="00C121AF" w14:paraId="3EF53D35" w14:textId="18AD2552" w:rsidTr="002357F7">
        <w:trPr>
          <w:trHeight w:val="290"/>
          <w:del w:id="263" w:author="Umesh Singh1" w:date="2022-10-29T08:55:00Z"/>
        </w:trPr>
        <w:tc>
          <w:tcPr>
            <w:tcW w:w="3704" w:type="dxa"/>
            <w:shd w:val="clear" w:color="auto" w:fill="auto"/>
            <w:noWrap/>
            <w:vAlign w:val="bottom"/>
          </w:tcPr>
          <w:p w14:paraId="546DBB53" w14:textId="3075AD77" w:rsidR="00FA4646" w:rsidRPr="00384A64" w:rsidDel="00C121AF" w:rsidRDefault="00FA4646" w:rsidP="00F505B5">
            <w:pPr>
              <w:spacing w:after="0" w:line="240" w:lineRule="auto"/>
              <w:rPr>
                <w:del w:id="264" w:author="Umesh Singh1" w:date="2022-10-29T08:55:00Z"/>
                <w:rFonts w:ascii="Times New Roman" w:eastAsia="Times New Roman" w:hAnsi="Times New Roman" w:cs="Times New Roman"/>
                <w:b/>
                <w:bCs/>
                <w:color w:val="000000"/>
                <w:sz w:val="24"/>
                <w:szCs w:val="24"/>
              </w:rPr>
            </w:pPr>
            <w:del w:id="265" w:author="Umesh Singh1" w:date="2022-10-29T08:55:00Z">
              <w:r w:rsidRPr="00384A64" w:rsidDel="00C121AF">
                <w:rPr>
                  <w:rFonts w:ascii="Times New Roman" w:eastAsia="Times New Roman" w:hAnsi="Times New Roman" w:cs="Times New Roman"/>
                  <w:b/>
                  <w:bCs/>
                  <w:color w:val="000000"/>
                  <w:sz w:val="24"/>
                  <w:szCs w:val="24"/>
                </w:rPr>
                <w:delText>Years of Age</w:delText>
              </w:r>
            </w:del>
          </w:p>
        </w:tc>
        <w:tc>
          <w:tcPr>
            <w:tcW w:w="1060" w:type="dxa"/>
            <w:shd w:val="clear" w:color="auto" w:fill="auto"/>
            <w:noWrap/>
            <w:vAlign w:val="bottom"/>
          </w:tcPr>
          <w:p w14:paraId="10B834CC" w14:textId="03FC4453" w:rsidR="00FA4646" w:rsidRPr="00B80C66" w:rsidDel="00C121AF" w:rsidRDefault="00FA4646" w:rsidP="00F505B5">
            <w:pPr>
              <w:spacing w:after="0" w:line="240" w:lineRule="auto"/>
              <w:jc w:val="right"/>
              <w:rPr>
                <w:del w:id="266" w:author="Umesh Singh1" w:date="2022-10-29T08:55:00Z"/>
                <w:rFonts w:ascii="Times New Roman" w:eastAsia="Times New Roman" w:hAnsi="Times New Roman" w:cs="Times New Roman"/>
                <w:color w:val="000000"/>
                <w:sz w:val="24"/>
                <w:szCs w:val="24"/>
              </w:rPr>
            </w:pPr>
            <w:del w:id="267" w:author="Umesh Singh1" w:date="2022-10-29T08:55:00Z">
              <w:r w:rsidRPr="00B80C66" w:rsidDel="00C121AF">
                <w:rPr>
                  <w:rFonts w:ascii="Times New Roman" w:eastAsia="Times New Roman" w:hAnsi="Times New Roman" w:cs="Times New Roman"/>
                  <w:color w:val="000000"/>
                  <w:sz w:val="24"/>
                  <w:szCs w:val="24"/>
                </w:rPr>
                <w:delText> </w:delText>
              </w:r>
            </w:del>
          </w:p>
        </w:tc>
        <w:tc>
          <w:tcPr>
            <w:tcW w:w="960" w:type="dxa"/>
            <w:shd w:val="clear" w:color="auto" w:fill="auto"/>
            <w:noWrap/>
            <w:vAlign w:val="bottom"/>
          </w:tcPr>
          <w:p w14:paraId="05CE4131" w14:textId="4C3F1052" w:rsidR="00FA4646" w:rsidRPr="00B80C66" w:rsidDel="00C121AF" w:rsidRDefault="00FA4646" w:rsidP="00F505B5">
            <w:pPr>
              <w:spacing w:after="0" w:line="240" w:lineRule="auto"/>
              <w:jc w:val="right"/>
              <w:rPr>
                <w:del w:id="268" w:author="Umesh Singh1" w:date="2022-10-29T08:55:00Z"/>
                <w:rFonts w:ascii="Times New Roman" w:eastAsia="Times New Roman" w:hAnsi="Times New Roman" w:cs="Times New Roman"/>
                <w:color w:val="000000"/>
                <w:sz w:val="24"/>
                <w:szCs w:val="24"/>
              </w:rPr>
            </w:pPr>
            <w:del w:id="269" w:author="Umesh Singh1" w:date="2022-10-29T08:55:00Z">
              <w:r w:rsidRPr="00B80C66" w:rsidDel="00C121AF">
                <w:rPr>
                  <w:rFonts w:ascii="Times New Roman" w:eastAsia="Times New Roman" w:hAnsi="Times New Roman" w:cs="Times New Roman"/>
                  <w:color w:val="000000"/>
                  <w:sz w:val="24"/>
                  <w:szCs w:val="24"/>
                </w:rPr>
                <w:delText> </w:delText>
              </w:r>
            </w:del>
          </w:p>
        </w:tc>
        <w:tc>
          <w:tcPr>
            <w:tcW w:w="990" w:type="dxa"/>
            <w:shd w:val="clear" w:color="auto" w:fill="auto"/>
            <w:vAlign w:val="bottom"/>
          </w:tcPr>
          <w:p w14:paraId="54A7A86D" w14:textId="0AFFF6D6" w:rsidR="00FA4646" w:rsidRPr="00B80C66" w:rsidDel="00C121AF" w:rsidRDefault="00FA4646" w:rsidP="00F505B5">
            <w:pPr>
              <w:spacing w:after="0" w:line="240" w:lineRule="auto"/>
              <w:rPr>
                <w:del w:id="270" w:author="Umesh Singh1" w:date="2022-10-29T08:55:00Z"/>
                <w:rFonts w:ascii="Times New Roman" w:eastAsia="Times New Roman" w:hAnsi="Times New Roman" w:cs="Times New Roman"/>
                <w:color w:val="000000"/>
                <w:sz w:val="24"/>
                <w:szCs w:val="24"/>
              </w:rPr>
            </w:pPr>
            <w:del w:id="271" w:author="Umesh Singh1" w:date="2022-10-29T08:55:00Z">
              <w:r w:rsidRPr="00B80C66" w:rsidDel="00C121AF">
                <w:rPr>
                  <w:rFonts w:ascii="Times New Roman" w:eastAsia="Times New Roman" w:hAnsi="Times New Roman" w:cs="Times New Roman"/>
                  <w:color w:val="000000"/>
                  <w:sz w:val="24"/>
                  <w:szCs w:val="24"/>
                </w:rPr>
                <w:delText> </w:delText>
              </w:r>
            </w:del>
          </w:p>
        </w:tc>
      </w:tr>
      <w:tr w:rsidR="00FA4646" w:rsidRPr="00B80C66" w:rsidDel="00C121AF" w14:paraId="5435688C" w14:textId="17BF02AA" w:rsidTr="002357F7">
        <w:trPr>
          <w:trHeight w:val="290"/>
          <w:del w:id="272" w:author="Umesh Singh1" w:date="2022-10-29T08:55:00Z"/>
        </w:trPr>
        <w:tc>
          <w:tcPr>
            <w:tcW w:w="3704" w:type="dxa"/>
            <w:shd w:val="clear" w:color="auto" w:fill="auto"/>
            <w:noWrap/>
            <w:vAlign w:val="bottom"/>
          </w:tcPr>
          <w:p w14:paraId="6139EB66" w14:textId="774120C7" w:rsidR="00FA4646" w:rsidRPr="00B80C66" w:rsidDel="00C121AF" w:rsidRDefault="00FA4646" w:rsidP="00F505B5">
            <w:pPr>
              <w:spacing w:after="0" w:line="240" w:lineRule="auto"/>
              <w:rPr>
                <w:del w:id="273" w:author="Umesh Singh1" w:date="2022-10-29T08:55:00Z"/>
                <w:rFonts w:ascii="Times New Roman" w:eastAsia="Times New Roman" w:hAnsi="Times New Roman" w:cs="Times New Roman"/>
                <w:color w:val="000000"/>
                <w:sz w:val="24"/>
                <w:szCs w:val="24"/>
              </w:rPr>
            </w:pPr>
            <w:del w:id="274" w:author="Umesh Singh1" w:date="2022-10-29T08:55:00Z">
              <w:r w:rsidRPr="00B93D1B" w:rsidDel="00C121AF">
                <w:rPr>
                  <w:rFonts w:ascii="Times New Roman" w:eastAsia="Times New Roman" w:hAnsi="Times New Roman" w:cs="Times New Roman"/>
                  <w:color w:val="000000"/>
                  <w:sz w:val="24"/>
                  <w:szCs w:val="24"/>
                </w:rPr>
                <w:delText>Median (IQR)</w:delText>
              </w:r>
              <w:r w:rsidRPr="00B93D1B" w:rsidDel="00C121AF">
                <w:rPr>
                  <w:rFonts w:ascii="Times New Roman" w:eastAsia="Times New Roman" w:hAnsi="Times New Roman" w:cs="Times New Roman"/>
                  <w:color w:val="000000"/>
                  <w:sz w:val="24"/>
                  <w:szCs w:val="24"/>
                </w:rPr>
                <w:tab/>
              </w:r>
              <w:r w:rsidRPr="00B93D1B" w:rsidDel="00C121AF">
                <w:rPr>
                  <w:rFonts w:ascii="Times New Roman" w:eastAsia="Times New Roman" w:hAnsi="Times New Roman" w:cs="Times New Roman"/>
                  <w:color w:val="000000"/>
                  <w:sz w:val="24"/>
                  <w:szCs w:val="24"/>
                </w:rPr>
                <w:tab/>
              </w:r>
            </w:del>
          </w:p>
        </w:tc>
        <w:tc>
          <w:tcPr>
            <w:tcW w:w="2020" w:type="dxa"/>
            <w:gridSpan w:val="2"/>
            <w:shd w:val="clear" w:color="auto" w:fill="auto"/>
            <w:noWrap/>
            <w:vAlign w:val="bottom"/>
          </w:tcPr>
          <w:p w14:paraId="06089D65" w14:textId="6B7125BF" w:rsidR="00FA4646" w:rsidRPr="00B80C66" w:rsidDel="00C121AF" w:rsidRDefault="00FA4646" w:rsidP="00F505B5">
            <w:pPr>
              <w:spacing w:after="0" w:line="240" w:lineRule="auto"/>
              <w:jc w:val="center"/>
              <w:rPr>
                <w:del w:id="275" w:author="Umesh Singh1" w:date="2022-10-29T08:55:00Z"/>
                <w:rFonts w:ascii="Times New Roman" w:eastAsia="Times New Roman" w:hAnsi="Times New Roman" w:cs="Times New Roman"/>
                <w:color w:val="000000"/>
                <w:sz w:val="24"/>
                <w:szCs w:val="24"/>
              </w:rPr>
            </w:pPr>
            <w:del w:id="276" w:author="Umesh Singh1" w:date="2022-10-29T08:55:00Z">
              <w:r w:rsidRPr="00B93D1B" w:rsidDel="00C121AF">
                <w:rPr>
                  <w:rFonts w:ascii="Times New Roman" w:eastAsia="Times New Roman" w:hAnsi="Times New Roman" w:cs="Times New Roman"/>
                  <w:color w:val="000000"/>
                  <w:sz w:val="24"/>
                  <w:szCs w:val="24"/>
                </w:rPr>
                <w:delText>57 (35-76)</w:delText>
              </w:r>
            </w:del>
          </w:p>
        </w:tc>
        <w:tc>
          <w:tcPr>
            <w:tcW w:w="990" w:type="dxa"/>
            <w:shd w:val="clear" w:color="auto" w:fill="auto"/>
            <w:vAlign w:val="center"/>
          </w:tcPr>
          <w:p w14:paraId="138AF067" w14:textId="23B5FD31" w:rsidR="00FA4646" w:rsidRPr="00B80C66" w:rsidDel="00C121AF" w:rsidRDefault="00FA4646" w:rsidP="00F505B5">
            <w:pPr>
              <w:spacing w:after="0" w:line="240" w:lineRule="auto"/>
              <w:jc w:val="center"/>
              <w:rPr>
                <w:del w:id="277" w:author="Umesh Singh1" w:date="2022-10-29T08:55:00Z"/>
                <w:rFonts w:ascii="Times New Roman" w:eastAsia="Times New Roman" w:hAnsi="Times New Roman" w:cs="Times New Roman"/>
                <w:color w:val="000000"/>
                <w:sz w:val="24"/>
                <w:szCs w:val="24"/>
              </w:rPr>
            </w:pPr>
            <w:del w:id="278" w:author="Umesh Singh1" w:date="2022-10-29T08:55:00Z">
              <w:r w:rsidRPr="00B93D1B" w:rsidDel="00C121AF">
                <w:rPr>
                  <w:rFonts w:ascii="Times New Roman" w:eastAsia="Times New Roman" w:hAnsi="Times New Roman" w:cs="Times New Roman"/>
                  <w:color w:val="000000"/>
                  <w:sz w:val="24"/>
                  <w:szCs w:val="24"/>
                </w:rPr>
                <w:delText>474</w:delText>
              </w:r>
            </w:del>
          </w:p>
        </w:tc>
      </w:tr>
      <w:tr w:rsidR="00FA4646" w:rsidRPr="00B80C66" w:rsidDel="00C121AF" w14:paraId="33B166F9" w14:textId="7DD56861" w:rsidTr="002357F7">
        <w:trPr>
          <w:trHeight w:val="290"/>
          <w:del w:id="279" w:author="Umesh Singh1" w:date="2022-10-29T08:55:00Z"/>
        </w:trPr>
        <w:tc>
          <w:tcPr>
            <w:tcW w:w="3704" w:type="dxa"/>
            <w:shd w:val="clear" w:color="auto" w:fill="auto"/>
            <w:noWrap/>
            <w:vAlign w:val="bottom"/>
            <w:hideMark/>
          </w:tcPr>
          <w:p w14:paraId="1FF8A77E" w14:textId="4DE32EA0" w:rsidR="00FA4646" w:rsidRPr="00384A64" w:rsidDel="00C121AF" w:rsidRDefault="00FA4646" w:rsidP="00F505B5">
            <w:pPr>
              <w:spacing w:after="0" w:line="240" w:lineRule="auto"/>
              <w:rPr>
                <w:del w:id="280" w:author="Umesh Singh1" w:date="2022-10-29T08:55:00Z"/>
                <w:rFonts w:ascii="Times New Roman" w:eastAsia="Times New Roman" w:hAnsi="Times New Roman" w:cs="Times New Roman"/>
                <w:b/>
                <w:bCs/>
                <w:color w:val="000000"/>
                <w:sz w:val="24"/>
                <w:szCs w:val="24"/>
              </w:rPr>
            </w:pPr>
            <w:del w:id="281" w:author="Umesh Singh1" w:date="2022-10-29T08:55:00Z">
              <w:r w:rsidRPr="00384A64" w:rsidDel="00C121AF">
                <w:rPr>
                  <w:rFonts w:ascii="Times New Roman" w:eastAsia="Times New Roman" w:hAnsi="Times New Roman" w:cs="Times New Roman"/>
                  <w:b/>
                  <w:bCs/>
                  <w:color w:val="000000"/>
                  <w:sz w:val="24"/>
                  <w:szCs w:val="24"/>
                </w:rPr>
                <w:delText xml:space="preserve">Gender </w:delText>
              </w:r>
            </w:del>
          </w:p>
        </w:tc>
        <w:tc>
          <w:tcPr>
            <w:tcW w:w="1060" w:type="dxa"/>
            <w:shd w:val="clear" w:color="auto" w:fill="auto"/>
            <w:noWrap/>
            <w:vAlign w:val="bottom"/>
            <w:hideMark/>
          </w:tcPr>
          <w:p w14:paraId="213E3E14" w14:textId="2483D483" w:rsidR="00FA4646" w:rsidRPr="00B80C66" w:rsidDel="00C121AF" w:rsidRDefault="00FA4646" w:rsidP="00F505B5">
            <w:pPr>
              <w:spacing w:after="0" w:line="240" w:lineRule="auto"/>
              <w:rPr>
                <w:del w:id="282" w:author="Umesh Singh1" w:date="2022-10-29T08:55:00Z"/>
                <w:rFonts w:ascii="Times New Roman" w:eastAsia="Times New Roman" w:hAnsi="Times New Roman" w:cs="Times New Roman"/>
                <w:color w:val="000000"/>
                <w:sz w:val="24"/>
                <w:szCs w:val="24"/>
              </w:rPr>
            </w:pPr>
            <w:del w:id="283" w:author="Umesh Singh1" w:date="2022-10-29T08:55:00Z">
              <w:r w:rsidRPr="00B80C66" w:rsidDel="00C121AF">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6BE04CAC" w14:textId="7065B0D5" w:rsidR="00FA4646" w:rsidRPr="00B80C66" w:rsidDel="00C121AF" w:rsidRDefault="00FA4646" w:rsidP="00F505B5">
            <w:pPr>
              <w:spacing w:after="0" w:line="240" w:lineRule="auto"/>
              <w:rPr>
                <w:del w:id="284" w:author="Umesh Singh1" w:date="2022-10-29T08:55:00Z"/>
                <w:rFonts w:ascii="Times New Roman" w:eastAsia="Times New Roman" w:hAnsi="Times New Roman" w:cs="Times New Roman"/>
                <w:color w:val="000000"/>
                <w:sz w:val="24"/>
                <w:szCs w:val="24"/>
              </w:rPr>
            </w:pPr>
            <w:del w:id="285" w:author="Umesh Singh1" w:date="2022-10-29T08:55:00Z">
              <w:r w:rsidRPr="00B80C66" w:rsidDel="00C121AF">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16EA404C" w14:textId="469C8635" w:rsidR="00FA4646" w:rsidRPr="00B80C66" w:rsidDel="00C121AF" w:rsidRDefault="00FA4646" w:rsidP="00F505B5">
            <w:pPr>
              <w:spacing w:after="0" w:line="240" w:lineRule="auto"/>
              <w:rPr>
                <w:del w:id="286" w:author="Umesh Singh1" w:date="2022-10-29T08:55:00Z"/>
                <w:rFonts w:ascii="Times New Roman" w:eastAsia="Times New Roman" w:hAnsi="Times New Roman" w:cs="Times New Roman"/>
                <w:color w:val="000000"/>
                <w:sz w:val="24"/>
                <w:szCs w:val="24"/>
              </w:rPr>
            </w:pPr>
            <w:del w:id="287" w:author="Umesh Singh1" w:date="2022-10-29T08:55:00Z">
              <w:r w:rsidRPr="00B80C66" w:rsidDel="00C121AF">
                <w:rPr>
                  <w:rFonts w:ascii="Times New Roman" w:eastAsia="Times New Roman" w:hAnsi="Times New Roman" w:cs="Times New Roman"/>
                  <w:color w:val="000000"/>
                  <w:sz w:val="24"/>
                  <w:szCs w:val="24"/>
                </w:rPr>
                <w:delText> </w:delText>
              </w:r>
            </w:del>
          </w:p>
        </w:tc>
      </w:tr>
      <w:tr w:rsidR="00FA4646" w:rsidRPr="00B80C66" w:rsidDel="00C121AF" w14:paraId="3021249D" w14:textId="0F5C475E" w:rsidTr="002357F7">
        <w:trPr>
          <w:trHeight w:val="290"/>
          <w:del w:id="288" w:author="Umesh Singh1" w:date="2022-10-29T08:55:00Z"/>
        </w:trPr>
        <w:tc>
          <w:tcPr>
            <w:tcW w:w="3704" w:type="dxa"/>
            <w:shd w:val="clear" w:color="auto" w:fill="auto"/>
            <w:noWrap/>
            <w:vAlign w:val="bottom"/>
            <w:hideMark/>
          </w:tcPr>
          <w:p w14:paraId="37C81D3F" w14:textId="7E691B2C" w:rsidR="00FA4646" w:rsidRPr="00B80C66" w:rsidDel="00C121AF" w:rsidRDefault="00FA4646" w:rsidP="00F505B5">
            <w:pPr>
              <w:spacing w:after="0" w:line="240" w:lineRule="auto"/>
              <w:rPr>
                <w:del w:id="289" w:author="Umesh Singh1" w:date="2022-10-29T08:55:00Z"/>
                <w:rFonts w:ascii="Times New Roman" w:eastAsia="Times New Roman" w:hAnsi="Times New Roman" w:cs="Times New Roman"/>
                <w:color w:val="000000"/>
                <w:sz w:val="24"/>
                <w:szCs w:val="24"/>
              </w:rPr>
            </w:pPr>
            <w:del w:id="290" w:author="Umesh Singh1" w:date="2022-10-29T08:55:00Z">
              <w:r w:rsidRPr="00B80C66" w:rsidDel="00C121AF">
                <w:rPr>
                  <w:rFonts w:ascii="Times New Roman" w:eastAsia="Times New Roman" w:hAnsi="Times New Roman" w:cs="Times New Roman"/>
                  <w:color w:val="000000"/>
                  <w:sz w:val="24"/>
                  <w:szCs w:val="24"/>
                </w:rPr>
                <w:delText xml:space="preserve">Female </w:delText>
              </w:r>
            </w:del>
          </w:p>
        </w:tc>
        <w:tc>
          <w:tcPr>
            <w:tcW w:w="1060" w:type="dxa"/>
            <w:shd w:val="clear" w:color="auto" w:fill="auto"/>
            <w:noWrap/>
            <w:vAlign w:val="bottom"/>
            <w:hideMark/>
          </w:tcPr>
          <w:p w14:paraId="1316DBF9" w14:textId="568281D7" w:rsidR="00FA4646" w:rsidRPr="00B80C66" w:rsidDel="00C121AF" w:rsidRDefault="00FA4646" w:rsidP="00F505B5">
            <w:pPr>
              <w:spacing w:after="0" w:line="240" w:lineRule="auto"/>
              <w:jc w:val="right"/>
              <w:rPr>
                <w:del w:id="291" w:author="Umesh Singh1" w:date="2022-10-29T08:55:00Z"/>
                <w:rFonts w:ascii="Times New Roman" w:eastAsia="Times New Roman" w:hAnsi="Times New Roman" w:cs="Times New Roman"/>
                <w:color w:val="000000"/>
                <w:sz w:val="24"/>
                <w:szCs w:val="24"/>
              </w:rPr>
            </w:pPr>
            <w:del w:id="292" w:author="Umesh Singh1" w:date="2022-10-29T08:55:00Z">
              <w:r w:rsidRPr="00B80C66" w:rsidDel="00C121AF">
                <w:rPr>
                  <w:rFonts w:ascii="Times New Roman" w:eastAsia="Times New Roman" w:hAnsi="Times New Roman" w:cs="Times New Roman"/>
                  <w:color w:val="000000"/>
                  <w:sz w:val="24"/>
                  <w:szCs w:val="24"/>
                </w:rPr>
                <w:delText>45,941</w:delText>
              </w:r>
            </w:del>
          </w:p>
        </w:tc>
        <w:tc>
          <w:tcPr>
            <w:tcW w:w="960" w:type="dxa"/>
            <w:shd w:val="clear" w:color="auto" w:fill="auto"/>
            <w:noWrap/>
            <w:vAlign w:val="bottom"/>
            <w:hideMark/>
          </w:tcPr>
          <w:p w14:paraId="6F018A04" w14:textId="32A78A9C" w:rsidR="00FA4646" w:rsidRPr="00B80C66" w:rsidDel="00C121AF" w:rsidRDefault="00FA4646" w:rsidP="00F505B5">
            <w:pPr>
              <w:spacing w:after="0" w:line="240" w:lineRule="auto"/>
              <w:jc w:val="right"/>
              <w:rPr>
                <w:del w:id="293" w:author="Umesh Singh1" w:date="2022-10-29T08:55:00Z"/>
                <w:rFonts w:ascii="Times New Roman" w:eastAsia="Times New Roman" w:hAnsi="Times New Roman" w:cs="Times New Roman"/>
                <w:color w:val="000000"/>
                <w:sz w:val="24"/>
                <w:szCs w:val="24"/>
              </w:rPr>
            </w:pPr>
            <w:del w:id="294" w:author="Umesh Singh1" w:date="2022-10-29T08:55:00Z">
              <w:r w:rsidRPr="00B80C66" w:rsidDel="00C121AF">
                <w:rPr>
                  <w:rFonts w:ascii="Times New Roman" w:eastAsia="Times New Roman" w:hAnsi="Times New Roman" w:cs="Times New Roman"/>
                  <w:color w:val="000000"/>
                  <w:sz w:val="24"/>
                  <w:szCs w:val="24"/>
                </w:rPr>
                <w:delText>53.4%</w:delText>
              </w:r>
            </w:del>
          </w:p>
        </w:tc>
        <w:tc>
          <w:tcPr>
            <w:tcW w:w="990" w:type="dxa"/>
            <w:vMerge w:val="restart"/>
            <w:shd w:val="clear" w:color="auto" w:fill="auto"/>
            <w:noWrap/>
            <w:vAlign w:val="center"/>
            <w:hideMark/>
          </w:tcPr>
          <w:p w14:paraId="29189BE3" w14:textId="41FFDA08" w:rsidR="00FA4646" w:rsidRPr="00B80C66" w:rsidDel="00C121AF" w:rsidRDefault="00FA4646" w:rsidP="00F505B5">
            <w:pPr>
              <w:spacing w:after="0" w:line="240" w:lineRule="auto"/>
              <w:jc w:val="center"/>
              <w:rPr>
                <w:del w:id="295" w:author="Umesh Singh1" w:date="2022-10-29T08:55:00Z"/>
                <w:rFonts w:ascii="Times New Roman" w:eastAsia="Times New Roman" w:hAnsi="Times New Roman" w:cs="Times New Roman"/>
                <w:color w:val="000000"/>
                <w:sz w:val="24"/>
                <w:szCs w:val="24"/>
              </w:rPr>
            </w:pPr>
            <w:del w:id="296" w:author="Umesh Singh1" w:date="2022-10-29T08:55:00Z">
              <w:r w:rsidRPr="00B80C66" w:rsidDel="00C121AF">
                <w:rPr>
                  <w:rFonts w:ascii="Times New Roman" w:eastAsia="Times New Roman" w:hAnsi="Times New Roman" w:cs="Times New Roman"/>
                  <w:color w:val="000000"/>
                  <w:sz w:val="24"/>
                  <w:szCs w:val="24"/>
                </w:rPr>
                <w:delText>361</w:delText>
              </w:r>
            </w:del>
          </w:p>
        </w:tc>
      </w:tr>
      <w:tr w:rsidR="00FA4646" w:rsidRPr="00B80C66" w:rsidDel="00C121AF" w14:paraId="177B353D" w14:textId="4F219D4C" w:rsidTr="002357F7">
        <w:trPr>
          <w:trHeight w:val="290"/>
          <w:del w:id="297" w:author="Umesh Singh1" w:date="2022-10-29T08:55:00Z"/>
        </w:trPr>
        <w:tc>
          <w:tcPr>
            <w:tcW w:w="3704" w:type="dxa"/>
            <w:shd w:val="clear" w:color="auto" w:fill="auto"/>
            <w:noWrap/>
            <w:vAlign w:val="bottom"/>
            <w:hideMark/>
          </w:tcPr>
          <w:p w14:paraId="02866A03" w14:textId="14B76545" w:rsidR="00FA4646" w:rsidRPr="00B80C66" w:rsidDel="00C121AF" w:rsidRDefault="00FA4646" w:rsidP="00F505B5">
            <w:pPr>
              <w:spacing w:after="0" w:line="240" w:lineRule="auto"/>
              <w:rPr>
                <w:del w:id="298" w:author="Umesh Singh1" w:date="2022-10-29T08:55:00Z"/>
                <w:rFonts w:ascii="Times New Roman" w:eastAsia="Times New Roman" w:hAnsi="Times New Roman" w:cs="Times New Roman"/>
                <w:color w:val="000000"/>
                <w:sz w:val="24"/>
                <w:szCs w:val="24"/>
              </w:rPr>
            </w:pPr>
            <w:del w:id="299" w:author="Umesh Singh1" w:date="2022-10-29T08:55:00Z">
              <w:r w:rsidRPr="00B80C66" w:rsidDel="00C121AF">
                <w:rPr>
                  <w:rFonts w:ascii="Times New Roman" w:eastAsia="Times New Roman" w:hAnsi="Times New Roman" w:cs="Times New Roman"/>
                  <w:color w:val="000000"/>
                  <w:sz w:val="24"/>
                  <w:szCs w:val="24"/>
                </w:rPr>
                <w:delText xml:space="preserve">Male </w:delText>
              </w:r>
            </w:del>
          </w:p>
        </w:tc>
        <w:tc>
          <w:tcPr>
            <w:tcW w:w="1060" w:type="dxa"/>
            <w:shd w:val="clear" w:color="auto" w:fill="auto"/>
            <w:noWrap/>
            <w:vAlign w:val="bottom"/>
            <w:hideMark/>
          </w:tcPr>
          <w:p w14:paraId="799DB9CC" w14:textId="61832110" w:rsidR="00FA4646" w:rsidRPr="00B80C66" w:rsidDel="00C121AF" w:rsidRDefault="00FA4646" w:rsidP="00F505B5">
            <w:pPr>
              <w:spacing w:after="0" w:line="240" w:lineRule="auto"/>
              <w:jc w:val="right"/>
              <w:rPr>
                <w:del w:id="300" w:author="Umesh Singh1" w:date="2022-10-29T08:55:00Z"/>
                <w:rFonts w:ascii="Times New Roman" w:eastAsia="Times New Roman" w:hAnsi="Times New Roman" w:cs="Times New Roman"/>
                <w:color w:val="000000"/>
                <w:sz w:val="24"/>
                <w:szCs w:val="24"/>
              </w:rPr>
            </w:pPr>
            <w:del w:id="301" w:author="Umesh Singh1" w:date="2022-10-29T08:55:00Z">
              <w:r w:rsidRPr="00B80C66" w:rsidDel="00C121AF">
                <w:rPr>
                  <w:rFonts w:ascii="Times New Roman" w:eastAsia="Times New Roman" w:hAnsi="Times New Roman" w:cs="Times New Roman"/>
                  <w:color w:val="000000"/>
                  <w:sz w:val="24"/>
                  <w:szCs w:val="24"/>
                </w:rPr>
                <w:delText>40,160</w:delText>
              </w:r>
            </w:del>
          </w:p>
        </w:tc>
        <w:tc>
          <w:tcPr>
            <w:tcW w:w="960" w:type="dxa"/>
            <w:shd w:val="clear" w:color="auto" w:fill="auto"/>
            <w:noWrap/>
            <w:vAlign w:val="bottom"/>
            <w:hideMark/>
          </w:tcPr>
          <w:p w14:paraId="32EDB69B" w14:textId="365DAAA9" w:rsidR="00FA4646" w:rsidRPr="00B80C66" w:rsidDel="00C121AF" w:rsidRDefault="00FA4646" w:rsidP="00F505B5">
            <w:pPr>
              <w:spacing w:after="0" w:line="240" w:lineRule="auto"/>
              <w:jc w:val="right"/>
              <w:rPr>
                <w:del w:id="302" w:author="Umesh Singh1" w:date="2022-10-29T08:55:00Z"/>
                <w:rFonts w:ascii="Times New Roman" w:eastAsia="Times New Roman" w:hAnsi="Times New Roman" w:cs="Times New Roman"/>
                <w:color w:val="000000"/>
                <w:sz w:val="24"/>
                <w:szCs w:val="24"/>
              </w:rPr>
            </w:pPr>
            <w:del w:id="303" w:author="Umesh Singh1" w:date="2022-10-29T08:55:00Z">
              <w:r w:rsidRPr="00B80C66" w:rsidDel="00C121AF">
                <w:rPr>
                  <w:rFonts w:ascii="Times New Roman" w:eastAsia="Times New Roman" w:hAnsi="Times New Roman" w:cs="Times New Roman"/>
                  <w:color w:val="000000"/>
                  <w:sz w:val="24"/>
                  <w:szCs w:val="24"/>
                </w:rPr>
                <w:delText>46.6%</w:delText>
              </w:r>
            </w:del>
          </w:p>
        </w:tc>
        <w:tc>
          <w:tcPr>
            <w:tcW w:w="990" w:type="dxa"/>
            <w:vMerge/>
            <w:shd w:val="clear" w:color="auto" w:fill="auto"/>
            <w:vAlign w:val="center"/>
            <w:hideMark/>
          </w:tcPr>
          <w:p w14:paraId="64832DA6" w14:textId="4268F23B" w:rsidR="00FA4646" w:rsidRPr="00B80C66" w:rsidDel="00C121AF" w:rsidRDefault="00FA4646" w:rsidP="00F505B5">
            <w:pPr>
              <w:spacing w:after="0" w:line="240" w:lineRule="auto"/>
              <w:rPr>
                <w:del w:id="304" w:author="Umesh Singh1" w:date="2022-10-29T08:55:00Z"/>
                <w:rFonts w:ascii="Times New Roman" w:eastAsia="Times New Roman" w:hAnsi="Times New Roman" w:cs="Times New Roman"/>
                <w:color w:val="000000"/>
                <w:sz w:val="24"/>
                <w:szCs w:val="24"/>
              </w:rPr>
            </w:pPr>
          </w:p>
        </w:tc>
      </w:tr>
      <w:tr w:rsidR="00FA4646" w:rsidRPr="00B80C66" w:rsidDel="00C121AF" w14:paraId="1242C4B1" w14:textId="56BF3DD0" w:rsidTr="002357F7">
        <w:trPr>
          <w:trHeight w:val="290"/>
          <w:del w:id="305" w:author="Umesh Singh1" w:date="2022-10-29T08:55:00Z"/>
        </w:trPr>
        <w:tc>
          <w:tcPr>
            <w:tcW w:w="3704" w:type="dxa"/>
            <w:shd w:val="clear" w:color="auto" w:fill="auto"/>
            <w:noWrap/>
            <w:vAlign w:val="bottom"/>
            <w:hideMark/>
          </w:tcPr>
          <w:p w14:paraId="6CB62944" w14:textId="0EF3F3D0" w:rsidR="00FA4646" w:rsidRPr="00384A64" w:rsidDel="00C121AF" w:rsidRDefault="00FA4646" w:rsidP="00F505B5">
            <w:pPr>
              <w:spacing w:after="0" w:line="240" w:lineRule="auto"/>
              <w:rPr>
                <w:del w:id="306" w:author="Umesh Singh1" w:date="2022-10-29T08:55:00Z"/>
                <w:rFonts w:ascii="Times New Roman" w:eastAsia="Times New Roman" w:hAnsi="Times New Roman" w:cs="Times New Roman"/>
                <w:b/>
                <w:bCs/>
                <w:color w:val="000000"/>
                <w:sz w:val="24"/>
                <w:szCs w:val="24"/>
              </w:rPr>
            </w:pPr>
            <w:del w:id="307" w:author="Umesh Singh1" w:date="2022-10-29T08:55:00Z">
              <w:r w:rsidRPr="00384A64" w:rsidDel="00C121AF">
                <w:rPr>
                  <w:rFonts w:ascii="Times New Roman" w:eastAsia="Times New Roman" w:hAnsi="Times New Roman" w:cs="Times New Roman"/>
                  <w:b/>
                  <w:bCs/>
                  <w:color w:val="000000"/>
                  <w:sz w:val="24"/>
                  <w:szCs w:val="24"/>
                </w:rPr>
                <w:delText>Race</w:delText>
              </w:r>
              <w:r w:rsidR="00751DBE" w:rsidRPr="00384A64" w:rsidDel="00C121AF">
                <w:rPr>
                  <w:rFonts w:ascii="Times New Roman" w:eastAsia="Times New Roman" w:hAnsi="Times New Roman" w:cs="Times New Roman"/>
                  <w:b/>
                  <w:bCs/>
                  <w:color w:val="000000"/>
                  <w:sz w:val="24"/>
                  <w:szCs w:val="24"/>
                </w:rPr>
                <w:delText xml:space="preserve"> and </w:delText>
              </w:r>
              <w:r w:rsidRPr="00384A64" w:rsidDel="00C121AF">
                <w:rPr>
                  <w:rFonts w:ascii="Times New Roman" w:eastAsia="Times New Roman" w:hAnsi="Times New Roman" w:cs="Times New Roman"/>
                  <w:b/>
                  <w:bCs/>
                  <w:color w:val="000000"/>
                  <w:sz w:val="24"/>
                  <w:szCs w:val="24"/>
                </w:rPr>
                <w:delText>Ethnicity</w:delText>
              </w:r>
            </w:del>
          </w:p>
        </w:tc>
        <w:tc>
          <w:tcPr>
            <w:tcW w:w="1060" w:type="dxa"/>
            <w:shd w:val="clear" w:color="auto" w:fill="auto"/>
            <w:noWrap/>
            <w:vAlign w:val="bottom"/>
            <w:hideMark/>
          </w:tcPr>
          <w:p w14:paraId="235A1A2E" w14:textId="22D25641" w:rsidR="00FA4646" w:rsidRPr="00B80C66" w:rsidDel="00C121AF" w:rsidRDefault="00FA4646" w:rsidP="00F505B5">
            <w:pPr>
              <w:spacing w:after="0" w:line="240" w:lineRule="auto"/>
              <w:rPr>
                <w:del w:id="308" w:author="Umesh Singh1" w:date="2022-10-29T08:55:00Z"/>
                <w:rFonts w:ascii="Times New Roman" w:eastAsia="Times New Roman" w:hAnsi="Times New Roman" w:cs="Times New Roman"/>
                <w:color w:val="000000"/>
                <w:sz w:val="24"/>
                <w:szCs w:val="24"/>
              </w:rPr>
            </w:pPr>
            <w:del w:id="309" w:author="Umesh Singh1" w:date="2022-10-29T08:55:00Z">
              <w:r w:rsidRPr="00B80C66" w:rsidDel="00C121AF">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52AB0F95" w14:textId="1452B7FE" w:rsidR="00FA4646" w:rsidRPr="00B80C66" w:rsidDel="00C121AF" w:rsidRDefault="00FA4646" w:rsidP="00F505B5">
            <w:pPr>
              <w:spacing w:after="0" w:line="240" w:lineRule="auto"/>
              <w:rPr>
                <w:del w:id="310" w:author="Umesh Singh1" w:date="2022-10-29T08:55:00Z"/>
                <w:rFonts w:ascii="Times New Roman" w:eastAsia="Times New Roman" w:hAnsi="Times New Roman" w:cs="Times New Roman"/>
                <w:color w:val="000000"/>
                <w:sz w:val="24"/>
                <w:szCs w:val="24"/>
              </w:rPr>
            </w:pPr>
            <w:del w:id="311" w:author="Umesh Singh1" w:date="2022-10-29T08:55:00Z">
              <w:r w:rsidRPr="00B80C66" w:rsidDel="00C121AF">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07819BCD" w14:textId="15CF8F75" w:rsidR="00FA4646" w:rsidRPr="00B80C66" w:rsidDel="00C121AF" w:rsidRDefault="00FA4646" w:rsidP="00F505B5">
            <w:pPr>
              <w:spacing w:after="0" w:line="240" w:lineRule="auto"/>
              <w:rPr>
                <w:del w:id="312" w:author="Umesh Singh1" w:date="2022-10-29T08:55:00Z"/>
                <w:rFonts w:ascii="Times New Roman" w:eastAsia="Times New Roman" w:hAnsi="Times New Roman" w:cs="Times New Roman"/>
                <w:color w:val="000000"/>
                <w:sz w:val="24"/>
                <w:szCs w:val="24"/>
              </w:rPr>
            </w:pPr>
            <w:del w:id="313" w:author="Umesh Singh1" w:date="2022-10-29T08:55:00Z">
              <w:r w:rsidRPr="00B80C66" w:rsidDel="00C121AF">
                <w:rPr>
                  <w:rFonts w:ascii="Times New Roman" w:eastAsia="Times New Roman" w:hAnsi="Times New Roman" w:cs="Times New Roman"/>
                  <w:color w:val="000000"/>
                  <w:sz w:val="24"/>
                  <w:szCs w:val="24"/>
                </w:rPr>
                <w:delText> </w:delText>
              </w:r>
            </w:del>
          </w:p>
        </w:tc>
      </w:tr>
      <w:tr w:rsidR="00FA4646" w:rsidRPr="00B80C66" w:rsidDel="00C121AF" w14:paraId="4E8575E2" w14:textId="4A5A52D7" w:rsidTr="002357F7">
        <w:trPr>
          <w:trHeight w:val="290"/>
          <w:del w:id="314" w:author="Umesh Singh1" w:date="2022-10-29T08:55:00Z"/>
        </w:trPr>
        <w:tc>
          <w:tcPr>
            <w:tcW w:w="3704" w:type="dxa"/>
            <w:shd w:val="clear" w:color="auto" w:fill="auto"/>
            <w:noWrap/>
            <w:vAlign w:val="bottom"/>
            <w:hideMark/>
          </w:tcPr>
          <w:p w14:paraId="26807D24" w14:textId="639750AE" w:rsidR="00FA4646" w:rsidRPr="00B80C66" w:rsidDel="00C121AF" w:rsidRDefault="00FA4646" w:rsidP="00F505B5">
            <w:pPr>
              <w:spacing w:after="0" w:line="240" w:lineRule="auto"/>
              <w:rPr>
                <w:del w:id="315" w:author="Umesh Singh1" w:date="2022-10-29T08:55:00Z"/>
                <w:rFonts w:ascii="Times New Roman" w:eastAsia="Times New Roman" w:hAnsi="Times New Roman" w:cs="Times New Roman"/>
                <w:color w:val="000000"/>
                <w:sz w:val="24"/>
                <w:szCs w:val="24"/>
              </w:rPr>
            </w:pPr>
            <w:del w:id="316" w:author="Umesh Singh1" w:date="2022-10-29T08:55:00Z">
              <w:r w:rsidRPr="00B80C66" w:rsidDel="00C121AF">
                <w:rPr>
                  <w:rFonts w:ascii="Times New Roman" w:eastAsia="Times New Roman" w:hAnsi="Times New Roman" w:cs="Times New Roman"/>
                  <w:color w:val="000000"/>
                  <w:sz w:val="24"/>
                  <w:szCs w:val="24"/>
                </w:rPr>
                <w:delText>White, not Hispanic</w:delText>
              </w:r>
              <w:r w:rsidR="00751DBE" w:rsidDel="00C121AF">
                <w:rPr>
                  <w:rFonts w:ascii="Times New Roman" w:eastAsia="Times New Roman" w:hAnsi="Times New Roman" w:cs="Times New Roman"/>
                  <w:color w:val="000000"/>
                  <w:sz w:val="24"/>
                  <w:szCs w:val="24"/>
                </w:rPr>
                <w:delText xml:space="preserve"> or </w:delText>
              </w:r>
              <w:r w:rsidRPr="00B80C66" w:rsidDel="00C121AF">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2A4D8274" w14:textId="578F29C6" w:rsidR="00FA4646" w:rsidRPr="00B80C66" w:rsidDel="00C121AF" w:rsidRDefault="00FA4646" w:rsidP="00F505B5">
            <w:pPr>
              <w:spacing w:after="0" w:line="240" w:lineRule="auto"/>
              <w:jc w:val="right"/>
              <w:rPr>
                <w:del w:id="317" w:author="Umesh Singh1" w:date="2022-10-29T08:55:00Z"/>
                <w:rFonts w:ascii="Times New Roman" w:eastAsia="Times New Roman" w:hAnsi="Times New Roman" w:cs="Times New Roman"/>
                <w:color w:val="000000"/>
                <w:sz w:val="24"/>
                <w:szCs w:val="24"/>
              </w:rPr>
            </w:pPr>
            <w:del w:id="318" w:author="Umesh Singh1" w:date="2022-10-29T08:55:00Z">
              <w:r w:rsidRPr="00B80C66" w:rsidDel="00C121AF">
                <w:rPr>
                  <w:rFonts w:ascii="Times New Roman" w:eastAsia="Times New Roman" w:hAnsi="Times New Roman" w:cs="Times New Roman"/>
                  <w:color w:val="000000"/>
                  <w:sz w:val="24"/>
                  <w:szCs w:val="24"/>
                </w:rPr>
                <w:delText>54,143</w:delText>
              </w:r>
            </w:del>
          </w:p>
        </w:tc>
        <w:tc>
          <w:tcPr>
            <w:tcW w:w="960" w:type="dxa"/>
            <w:shd w:val="clear" w:color="auto" w:fill="auto"/>
            <w:noWrap/>
            <w:vAlign w:val="bottom"/>
            <w:hideMark/>
          </w:tcPr>
          <w:p w14:paraId="7A9274B4" w14:textId="50EA1A88" w:rsidR="00FA4646" w:rsidRPr="00B80C66" w:rsidDel="00C121AF" w:rsidRDefault="00FA4646" w:rsidP="00F505B5">
            <w:pPr>
              <w:spacing w:after="0" w:line="240" w:lineRule="auto"/>
              <w:jc w:val="right"/>
              <w:rPr>
                <w:del w:id="319" w:author="Umesh Singh1" w:date="2022-10-29T08:55:00Z"/>
                <w:rFonts w:ascii="Times New Roman" w:eastAsia="Times New Roman" w:hAnsi="Times New Roman" w:cs="Times New Roman"/>
                <w:color w:val="000000"/>
                <w:sz w:val="24"/>
                <w:szCs w:val="24"/>
              </w:rPr>
            </w:pPr>
            <w:del w:id="320" w:author="Umesh Singh1" w:date="2022-10-29T08:55:00Z">
              <w:r w:rsidRPr="00B80C66" w:rsidDel="00C121AF">
                <w:rPr>
                  <w:rFonts w:ascii="Times New Roman" w:eastAsia="Times New Roman" w:hAnsi="Times New Roman" w:cs="Times New Roman"/>
                  <w:color w:val="000000"/>
                  <w:sz w:val="24"/>
                  <w:szCs w:val="24"/>
                </w:rPr>
                <w:delText>64.7%</w:delText>
              </w:r>
            </w:del>
          </w:p>
        </w:tc>
        <w:tc>
          <w:tcPr>
            <w:tcW w:w="990" w:type="dxa"/>
            <w:vMerge w:val="restart"/>
            <w:shd w:val="clear" w:color="auto" w:fill="auto"/>
            <w:noWrap/>
            <w:vAlign w:val="center"/>
            <w:hideMark/>
          </w:tcPr>
          <w:p w14:paraId="5F94120D" w14:textId="2847176C" w:rsidR="00FA4646" w:rsidRPr="00B80C66" w:rsidDel="00C121AF" w:rsidRDefault="00FA4646" w:rsidP="00F505B5">
            <w:pPr>
              <w:spacing w:after="0" w:line="240" w:lineRule="auto"/>
              <w:jc w:val="center"/>
              <w:rPr>
                <w:del w:id="321" w:author="Umesh Singh1" w:date="2022-10-29T08:55:00Z"/>
                <w:rFonts w:ascii="Times New Roman" w:eastAsia="Times New Roman" w:hAnsi="Times New Roman" w:cs="Times New Roman"/>
                <w:color w:val="000000"/>
                <w:sz w:val="24"/>
                <w:szCs w:val="24"/>
              </w:rPr>
            </w:pPr>
            <w:del w:id="322" w:author="Umesh Singh1" w:date="2022-10-29T08:55:00Z">
              <w:r w:rsidRPr="00B80C66" w:rsidDel="00C121AF">
                <w:rPr>
                  <w:rFonts w:ascii="Times New Roman" w:eastAsia="Times New Roman" w:hAnsi="Times New Roman" w:cs="Times New Roman"/>
                  <w:color w:val="000000"/>
                  <w:sz w:val="24"/>
                  <w:szCs w:val="24"/>
                </w:rPr>
                <w:delText>2,789</w:delText>
              </w:r>
            </w:del>
          </w:p>
        </w:tc>
      </w:tr>
      <w:tr w:rsidR="00FA4646" w:rsidRPr="00B80C66" w:rsidDel="00C121AF" w14:paraId="057E811B" w14:textId="4D6A1BDE" w:rsidTr="002357F7">
        <w:trPr>
          <w:trHeight w:val="290"/>
          <w:del w:id="323" w:author="Umesh Singh1" w:date="2022-10-29T08:55:00Z"/>
        </w:trPr>
        <w:tc>
          <w:tcPr>
            <w:tcW w:w="3704" w:type="dxa"/>
            <w:shd w:val="clear" w:color="auto" w:fill="auto"/>
            <w:noWrap/>
            <w:vAlign w:val="bottom"/>
            <w:hideMark/>
          </w:tcPr>
          <w:p w14:paraId="71082DEC" w14:textId="11C22858" w:rsidR="00FA4646" w:rsidRPr="00B80C66" w:rsidDel="00C121AF" w:rsidRDefault="00FA4646" w:rsidP="00F505B5">
            <w:pPr>
              <w:spacing w:after="0" w:line="240" w:lineRule="auto"/>
              <w:rPr>
                <w:del w:id="324" w:author="Umesh Singh1" w:date="2022-10-29T08:55:00Z"/>
                <w:rFonts w:ascii="Times New Roman" w:eastAsia="Times New Roman" w:hAnsi="Times New Roman" w:cs="Times New Roman"/>
                <w:color w:val="000000"/>
                <w:sz w:val="24"/>
                <w:szCs w:val="24"/>
              </w:rPr>
            </w:pPr>
            <w:del w:id="325" w:author="Umesh Singh1" w:date="2022-10-29T08:55:00Z">
              <w:r w:rsidRPr="00B80C66" w:rsidDel="00C121AF">
                <w:rPr>
                  <w:rFonts w:ascii="Times New Roman" w:eastAsia="Times New Roman" w:hAnsi="Times New Roman" w:cs="Times New Roman"/>
                  <w:color w:val="000000"/>
                  <w:sz w:val="24"/>
                  <w:szCs w:val="24"/>
                </w:rPr>
                <w:delText>Black, not Hispanic</w:delText>
              </w:r>
              <w:r w:rsidR="00751DBE" w:rsidDel="00C121AF">
                <w:rPr>
                  <w:rFonts w:ascii="Times New Roman" w:eastAsia="Times New Roman" w:hAnsi="Times New Roman" w:cs="Times New Roman"/>
                  <w:color w:val="000000"/>
                  <w:sz w:val="24"/>
                  <w:szCs w:val="24"/>
                </w:rPr>
                <w:delText xml:space="preserve"> or </w:delText>
              </w:r>
              <w:r w:rsidRPr="00B80C66" w:rsidDel="00C121AF">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61D6BA3B" w14:textId="6D309A93" w:rsidR="00FA4646" w:rsidRPr="00B80C66" w:rsidDel="00C121AF" w:rsidRDefault="00FA4646" w:rsidP="00F505B5">
            <w:pPr>
              <w:spacing w:after="0" w:line="240" w:lineRule="auto"/>
              <w:jc w:val="right"/>
              <w:rPr>
                <w:del w:id="326" w:author="Umesh Singh1" w:date="2022-10-29T08:55:00Z"/>
                <w:rFonts w:ascii="Times New Roman" w:eastAsia="Times New Roman" w:hAnsi="Times New Roman" w:cs="Times New Roman"/>
                <w:color w:val="000000"/>
                <w:sz w:val="24"/>
                <w:szCs w:val="24"/>
              </w:rPr>
            </w:pPr>
            <w:del w:id="327" w:author="Umesh Singh1" w:date="2022-10-29T08:55:00Z">
              <w:r w:rsidRPr="00B80C66" w:rsidDel="00C121AF">
                <w:rPr>
                  <w:rFonts w:ascii="Times New Roman" w:eastAsia="Times New Roman" w:hAnsi="Times New Roman" w:cs="Times New Roman"/>
                  <w:color w:val="000000"/>
                  <w:sz w:val="24"/>
                  <w:szCs w:val="24"/>
                </w:rPr>
                <w:delText>19,173</w:delText>
              </w:r>
            </w:del>
          </w:p>
        </w:tc>
        <w:tc>
          <w:tcPr>
            <w:tcW w:w="960" w:type="dxa"/>
            <w:shd w:val="clear" w:color="auto" w:fill="auto"/>
            <w:noWrap/>
            <w:vAlign w:val="bottom"/>
            <w:hideMark/>
          </w:tcPr>
          <w:p w14:paraId="05B3613F" w14:textId="29784706" w:rsidR="00FA4646" w:rsidRPr="00B80C66" w:rsidDel="00C121AF" w:rsidRDefault="00FA4646" w:rsidP="00F505B5">
            <w:pPr>
              <w:spacing w:after="0" w:line="240" w:lineRule="auto"/>
              <w:jc w:val="right"/>
              <w:rPr>
                <w:del w:id="328" w:author="Umesh Singh1" w:date="2022-10-29T08:55:00Z"/>
                <w:rFonts w:ascii="Times New Roman" w:eastAsia="Times New Roman" w:hAnsi="Times New Roman" w:cs="Times New Roman"/>
                <w:color w:val="000000"/>
                <w:sz w:val="24"/>
                <w:szCs w:val="24"/>
              </w:rPr>
            </w:pPr>
            <w:del w:id="329" w:author="Umesh Singh1" w:date="2022-10-29T08:55:00Z">
              <w:r w:rsidRPr="00B80C66" w:rsidDel="00C121AF">
                <w:rPr>
                  <w:rFonts w:ascii="Times New Roman" w:eastAsia="Times New Roman" w:hAnsi="Times New Roman" w:cs="Times New Roman"/>
                  <w:color w:val="000000"/>
                  <w:sz w:val="24"/>
                  <w:szCs w:val="24"/>
                </w:rPr>
                <w:delText>22.9%</w:delText>
              </w:r>
            </w:del>
          </w:p>
        </w:tc>
        <w:tc>
          <w:tcPr>
            <w:tcW w:w="990" w:type="dxa"/>
            <w:vMerge/>
            <w:shd w:val="clear" w:color="auto" w:fill="auto"/>
            <w:vAlign w:val="center"/>
            <w:hideMark/>
          </w:tcPr>
          <w:p w14:paraId="4DA6725F" w14:textId="0649846E" w:rsidR="00FA4646" w:rsidRPr="00B80C66" w:rsidDel="00C121AF" w:rsidRDefault="00FA4646" w:rsidP="00F505B5">
            <w:pPr>
              <w:spacing w:after="0" w:line="240" w:lineRule="auto"/>
              <w:rPr>
                <w:del w:id="330" w:author="Umesh Singh1" w:date="2022-10-29T08:55:00Z"/>
                <w:rFonts w:ascii="Times New Roman" w:eastAsia="Times New Roman" w:hAnsi="Times New Roman" w:cs="Times New Roman"/>
                <w:color w:val="000000"/>
                <w:sz w:val="24"/>
                <w:szCs w:val="24"/>
              </w:rPr>
            </w:pPr>
          </w:p>
        </w:tc>
      </w:tr>
      <w:tr w:rsidR="00FA4646" w:rsidRPr="00B80C66" w:rsidDel="00C121AF" w14:paraId="44E57D64" w14:textId="17722C73" w:rsidTr="002357F7">
        <w:trPr>
          <w:trHeight w:val="290"/>
          <w:del w:id="331" w:author="Umesh Singh1" w:date="2022-10-29T08:55:00Z"/>
        </w:trPr>
        <w:tc>
          <w:tcPr>
            <w:tcW w:w="3704" w:type="dxa"/>
            <w:shd w:val="clear" w:color="auto" w:fill="auto"/>
            <w:noWrap/>
            <w:vAlign w:val="bottom"/>
            <w:hideMark/>
          </w:tcPr>
          <w:p w14:paraId="612B8D12" w14:textId="10C854DF" w:rsidR="00FA4646" w:rsidRPr="00B80C66" w:rsidDel="00C121AF" w:rsidRDefault="00FA4646" w:rsidP="00F505B5">
            <w:pPr>
              <w:spacing w:after="0" w:line="240" w:lineRule="auto"/>
              <w:rPr>
                <w:del w:id="332" w:author="Umesh Singh1" w:date="2022-10-29T08:55:00Z"/>
                <w:rFonts w:ascii="Times New Roman" w:eastAsia="Times New Roman" w:hAnsi="Times New Roman" w:cs="Times New Roman"/>
                <w:color w:val="000000"/>
                <w:sz w:val="24"/>
                <w:szCs w:val="24"/>
              </w:rPr>
            </w:pPr>
            <w:del w:id="333" w:author="Umesh Singh1" w:date="2022-10-29T08:55:00Z">
              <w:r w:rsidRPr="00B80C66" w:rsidDel="00C121AF">
                <w:rPr>
                  <w:rFonts w:ascii="Times New Roman" w:eastAsia="Times New Roman" w:hAnsi="Times New Roman" w:cs="Times New Roman"/>
                  <w:color w:val="000000"/>
                  <w:sz w:val="24"/>
                  <w:szCs w:val="24"/>
                </w:rPr>
                <w:delText>Hispanic</w:delText>
              </w:r>
              <w:r w:rsidR="00751DBE" w:rsidDel="00C121AF">
                <w:rPr>
                  <w:rFonts w:ascii="Times New Roman" w:eastAsia="Times New Roman" w:hAnsi="Times New Roman" w:cs="Times New Roman"/>
                  <w:color w:val="000000"/>
                  <w:sz w:val="24"/>
                  <w:szCs w:val="24"/>
                </w:rPr>
                <w:delText xml:space="preserve"> or </w:delText>
              </w:r>
              <w:r w:rsidRPr="00B80C66" w:rsidDel="00C121AF">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5ECFE871" w14:textId="12016E54" w:rsidR="00FA4646" w:rsidRPr="00B80C66" w:rsidDel="00C121AF" w:rsidRDefault="00FA4646" w:rsidP="00F505B5">
            <w:pPr>
              <w:spacing w:after="0" w:line="240" w:lineRule="auto"/>
              <w:jc w:val="right"/>
              <w:rPr>
                <w:del w:id="334" w:author="Umesh Singh1" w:date="2022-10-29T08:55:00Z"/>
                <w:rFonts w:ascii="Times New Roman" w:eastAsia="Times New Roman" w:hAnsi="Times New Roman" w:cs="Times New Roman"/>
                <w:color w:val="000000"/>
                <w:sz w:val="24"/>
                <w:szCs w:val="24"/>
              </w:rPr>
            </w:pPr>
            <w:del w:id="335" w:author="Umesh Singh1" w:date="2022-10-29T08:55:00Z">
              <w:r w:rsidRPr="00B80C66" w:rsidDel="00C121AF">
                <w:rPr>
                  <w:rFonts w:ascii="Times New Roman" w:eastAsia="Times New Roman" w:hAnsi="Times New Roman" w:cs="Times New Roman"/>
                  <w:color w:val="000000"/>
                  <w:sz w:val="24"/>
                  <w:szCs w:val="24"/>
                </w:rPr>
                <w:delText>8,501</w:delText>
              </w:r>
            </w:del>
          </w:p>
        </w:tc>
        <w:tc>
          <w:tcPr>
            <w:tcW w:w="960" w:type="dxa"/>
            <w:shd w:val="clear" w:color="auto" w:fill="auto"/>
            <w:noWrap/>
            <w:vAlign w:val="bottom"/>
            <w:hideMark/>
          </w:tcPr>
          <w:p w14:paraId="69152F62" w14:textId="7799446D" w:rsidR="00FA4646" w:rsidRPr="00B80C66" w:rsidDel="00C121AF" w:rsidRDefault="00FA4646" w:rsidP="00F505B5">
            <w:pPr>
              <w:spacing w:after="0" w:line="240" w:lineRule="auto"/>
              <w:jc w:val="right"/>
              <w:rPr>
                <w:del w:id="336" w:author="Umesh Singh1" w:date="2022-10-29T08:55:00Z"/>
                <w:rFonts w:ascii="Times New Roman" w:eastAsia="Times New Roman" w:hAnsi="Times New Roman" w:cs="Times New Roman"/>
                <w:color w:val="000000"/>
                <w:sz w:val="24"/>
                <w:szCs w:val="24"/>
              </w:rPr>
            </w:pPr>
            <w:del w:id="337" w:author="Umesh Singh1" w:date="2022-10-29T08:55:00Z">
              <w:r w:rsidRPr="00B80C66" w:rsidDel="00C121AF">
                <w:rPr>
                  <w:rFonts w:ascii="Times New Roman" w:eastAsia="Times New Roman" w:hAnsi="Times New Roman" w:cs="Times New Roman"/>
                  <w:color w:val="000000"/>
                  <w:sz w:val="24"/>
                  <w:szCs w:val="24"/>
                </w:rPr>
                <w:delText>10.2%</w:delText>
              </w:r>
            </w:del>
          </w:p>
        </w:tc>
        <w:tc>
          <w:tcPr>
            <w:tcW w:w="990" w:type="dxa"/>
            <w:vMerge/>
            <w:shd w:val="clear" w:color="auto" w:fill="auto"/>
            <w:vAlign w:val="center"/>
            <w:hideMark/>
          </w:tcPr>
          <w:p w14:paraId="6CC7B7DD" w14:textId="4DE2F8DE" w:rsidR="00FA4646" w:rsidRPr="00B80C66" w:rsidDel="00C121AF" w:rsidRDefault="00FA4646" w:rsidP="00F505B5">
            <w:pPr>
              <w:spacing w:after="0" w:line="240" w:lineRule="auto"/>
              <w:rPr>
                <w:del w:id="338" w:author="Umesh Singh1" w:date="2022-10-29T08:55:00Z"/>
                <w:rFonts w:ascii="Times New Roman" w:eastAsia="Times New Roman" w:hAnsi="Times New Roman" w:cs="Times New Roman"/>
                <w:color w:val="000000"/>
                <w:sz w:val="24"/>
                <w:szCs w:val="24"/>
              </w:rPr>
            </w:pPr>
          </w:p>
        </w:tc>
      </w:tr>
      <w:tr w:rsidR="00FA4646" w:rsidRPr="00B80C66" w:rsidDel="00C121AF" w14:paraId="44CCD7D0" w14:textId="0AB534BF" w:rsidTr="002357F7">
        <w:trPr>
          <w:trHeight w:val="290"/>
          <w:del w:id="339" w:author="Umesh Singh1" w:date="2022-10-29T08:55:00Z"/>
        </w:trPr>
        <w:tc>
          <w:tcPr>
            <w:tcW w:w="3704" w:type="dxa"/>
            <w:shd w:val="clear" w:color="auto" w:fill="auto"/>
            <w:noWrap/>
            <w:vAlign w:val="bottom"/>
            <w:hideMark/>
          </w:tcPr>
          <w:p w14:paraId="33083295" w14:textId="066E5A75" w:rsidR="00FA4646" w:rsidRPr="00B80C66" w:rsidDel="00C121AF" w:rsidRDefault="00FA4646" w:rsidP="00F505B5">
            <w:pPr>
              <w:spacing w:after="0" w:line="240" w:lineRule="auto"/>
              <w:rPr>
                <w:del w:id="340" w:author="Umesh Singh1" w:date="2022-10-29T08:55:00Z"/>
                <w:rFonts w:ascii="Times New Roman" w:eastAsia="Times New Roman" w:hAnsi="Times New Roman" w:cs="Times New Roman"/>
                <w:color w:val="000000"/>
                <w:sz w:val="24"/>
                <w:szCs w:val="24"/>
              </w:rPr>
            </w:pPr>
            <w:del w:id="341" w:author="Umesh Singh1" w:date="2022-10-29T08:55:00Z">
              <w:r w:rsidRPr="00B80C66" w:rsidDel="00C121AF">
                <w:rPr>
                  <w:rFonts w:ascii="Times New Roman" w:eastAsia="Times New Roman" w:hAnsi="Times New Roman" w:cs="Times New Roman"/>
                  <w:color w:val="000000"/>
                  <w:sz w:val="24"/>
                  <w:szCs w:val="24"/>
                </w:rPr>
                <w:delText>Other, not Hispanic</w:delText>
              </w:r>
              <w:r w:rsidR="00751DBE" w:rsidDel="00C121AF">
                <w:rPr>
                  <w:rFonts w:ascii="Times New Roman" w:eastAsia="Times New Roman" w:hAnsi="Times New Roman" w:cs="Times New Roman"/>
                  <w:color w:val="000000"/>
                  <w:sz w:val="24"/>
                  <w:szCs w:val="24"/>
                </w:rPr>
                <w:delText xml:space="preserve"> or </w:delText>
              </w:r>
              <w:r w:rsidRPr="00B80C66" w:rsidDel="00C121AF">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5C893C05" w14:textId="1CE1298A" w:rsidR="00FA4646" w:rsidRPr="00B80C66" w:rsidDel="00C121AF" w:rsidRDefault="00FA4646" w:rsidP="00F505B5">
            <w:pPr>
              <w:spacing w:after="0" w:line="240" w:lineRule="auto"/>
              <w:jc w:val="right"/>
              <w:rPr>
                <w:del w:id="342" w:author="Umesh Singh1" w:date="2022-10-29T08:55:00Z"/>
                <w:rFonts w:ascii="Times New Roman" w:eastAsia="Times New Roman" w:hAnsi="Times New Roman" w:cs="Times New Roman"/>
                <w:color w:val="000000"/>
                <w:sz w:val="24"/>
                <w:szCs w:val="24"/>
              </w:rPr>
            </w:pPr>
            <w:del w:id="343" w:author="Umesh Singh1" w:date="2022-10-29T08:55:00Z">
              <w:r w:rsidRPr="00B80C66" w:rsidDel="00C121AF">
                <w:rPr>
                  <w:rFonts w:ascii="Times New Roman" w:eastAsia="Times New Roman" w:hAnsi="Times New Roman" w:cs="Times New Roman"/>
                  <w:color w:val="000000"/>
                  <w:sz w:val="24"/>
                  <w:szCs w:val="24"/>
                </w:rPr>
                <w:delText>1,856</w:delText>
              </w:r>
            </w:del>
          </w:p>
        </w:tc>
        <w:tc>
          <w:tcPr>
            <w:tcW w:w="960" w:type="dxa"/>
            <w:shd w:val="clear" w:color="auto" w:fill="auto"/>
            <w:noWrap/>
            <w:vAlign w:val="bottom"/>
            <w:hideMark/>
          </w:tcPr>
          <w:p w14:paraId="17D06702" w14:textId="6BEEE6DD" w:rsidR="00FA4646" w:rsidRPr="00B80C66" w:rsidDel="00C121AF" w:rsidRDefault="00FA4646" w:rsidP="00F505B5">
            <w:pPr>
              <w:spacing w:after="0" w:line="240" w:lineRule="auto"/>
              <w:jc w:val="right"/>
              <w:rPr>
                <w:del w:id="344" w:author="Umesh Singh1" w:date="2022-10-29T08:55:00Z"/>
                <w:rFonts w:ascii="Times New Roman" w:eastAsia="Times New Roman" w:hAnsi="Times New Roman" w:cs="Times New Roman"/>
                <w:color w:val="000000"/>
                <w:sz w:val="24"/>
                <w:szCs w:val="24"/>
              </w:rPr>
            </w:pPr>
            <w:del w:id="345" w:author="Umesh Singh1" w:date="2022-10-29T08:55:00Z">
              <w:r w:rsidRPr="00B80C66" w:rsidDel="00C121AF">
                <w:rPr>
                  <w:rFonts w:ascii="Times New Roman" w:eastAsia="Times New Roman" w:hAnsi="Times New Roman" w:cs="Times New Roman"/>
                  <w:color w:val="000000"/>
                  <w:sz w:val="24"/>
                  <w:szCs w:val="24"/>
                </w:rPr>
                <w:delText>2.2%</w:delText>
              </w:r>
            </w:del>
          </w:p>
        </w:tc>
        <w:tc>
          <w:tcPr>
            <w:tcW w:w="990" w:type="dxa"/>
            <w:vMerge/>
            <w:shd w:val="clear" w:color="auto" w:fill="auto"/>
            <w:vAlign w:val="center"/>
            <w:hideMark/>
          </w:tcPr>
          <w:p w14:paraId="310C6D60" w14:textId="471BA5D2" w:rsidR="00FA4646" w:rsidRPr="00B80C66" w:rsidDel="00C121AF" w:rsidRDefault="00FA4646" w:rsidP="00F505B5">
            <w:pPr>
              <w:spacing w:after="0" w:line="240" w:lineRule="auto"/>
              <w:rPr>
                <w:del w:id="346" w:author="Umesh Singh1" w:date="2022-10-29T08:55:00Z"/>
                <w:rFonts w:ascii="Times New Roman" w:eastAsia="Times New Roman" w:hAnsi="Times New Roman" w:cs="Times New Roman"/>
                <w:color w:val="000000"/>
                <w:sz w:val="24"/>
                <w:szCs w:val="24"/>
              </w:rPr>
            </w:pPr>
          </w:p>
        </w:tc>
      </w:tr>
      <w:tr w:rsidR="00FA4646" w:rsidRPr="00B80C66" w:rsidDel="00C121AF" w14:paraId="223AC0FE" w14:textId="37CD5883" w:rsidTr="002357F7">
        <w:trPr>
          <w:trHeight w:val="290"/>
          <w:del w:id="347" w:author="Umesh Singh1" w:date="2022-10-29T08:55:00Z"/>
        </w:trPr>
        <w:tc>
          <w:tcPr>
            <w:tcW w:w="3704" w:type="dxa"/>
            <w:shd w:val="clear" w:color="auto" w:fill="auto"/>
            <w:noWrap/>
            <w:vAlign w:val="bottom"/>
            <w:hideMark/>
          </w:tcPr>
          <w:p w14:paraId="01801B89" w14:textId="168533C8" w:rsidR="00FA4646" w:rsidRPr="00384A64" w:rsidDel="00C121AF" w:rsidRDefault="00FA4646" w:rsidP="00F505B5">
            <w:pPr>
              <w:spacing w:after="0" w:line="240" w:lineRule="auto"/>
              <w:rPr>
                <w:del w:id="348" w:author="Umesh Singh1" w:date="2022-10-29T08:55:00Z"/>
                <w:rFonts w:ascii="Times New Roman" w:eastAsia="Times New Roman" w:hAnsi="Times New Roman" w:cs="Times New Roman"/>
                <w:b/>
                <w:bCs/>
                <w:color w:val="000000"/>
                <w:sz w:val="24"/>
                <w:szCs w:val="24"/>
              </w:rPr>
            </w:pPr>
            <w:del w:id="349" w:author="Umesh Singh1" w:date="2022-10-29T08:55:00Z">
              <w:r w:rsidRPr="00384A64" w:rsidDel="00C121AF">
                <w:rPr>
                  <w:rFonts w:ascii="Times New Roman" w:eastAsia="Times New Roman" w:hAnsi="Times New Roman" w:cs="Times New Roman"/>
                  <w:b/>
                  <w:bCs/>
                  <w:color w:val="000000"/>
                  <w:sz w:val="24"/>
                  <w:szCs w:val="24"/>
                </w:rPr>
                <w:delText>Community Size</w:delText>
              </w:r>
            </w:del>
          </w:p>
        </w:tc>
        <w:tc>
          <w:tcPr>
            <w:tcW w:w="1060" w:type="dxa"/>
            <w:shd w:val="clear" w:color="auto" w:fill="auto"/>
            <w:noWrap/>
            <w:vAlign w:val="bottom"/>
            <w:hideMark/>
          </w:tcPr>
          <w:p w14:paraId="2AAD097F" w14:textId="6050DCCA" w:rsidR="00FA4646" w:rsidRPr="00B80C66" w:rsidDel="00C121AF" w:rsidRDefault="00FA4646" w:rsidP="00F505B5">
            <w:pPr>
              <w:spacing w:after="0" w:line="240" w:lineRule="auto"/>
              <w:rPr>
                <w:del w:id="350" w:author="Umesh Singh1" w:date="2022-10-29T08:55:00Z"/>
                <w:rFonts w:ascii="Times New Roman" w:eastAsia="Times New Roman" w:hAnsi="Times New Roman" w:cs="Times New Roman"/>
                <w:color w:val="000000"/>
                <w:sz w:val="24"/>
                <w:szCs w:val="24"/>
              </w:rPr>
            </w:pPr>
            <w:del w:id="351" w:author="Umesh Singh1" w:date="2022-10-29T08:55:00Z">
              <w:r w:rsidRPr="00B80C66" w:rsidDel="00C121AF">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4B5225DA" w14:textId="5AA648D0" w:rsidR="00FA4646" w:rsidRPr="00B80C66" w:rsidDel="00C121AF" w:rsidRDefault="00FA4646" w:rsidP="00F505B5">
            <w:pPr>
              <w:spacing w:after="0" w:line="240" w:lineRule="auto"/>
              <w:rPr>
                <w:del w:id="352" w:author="Umesh Singh1" w:date="2022-10-29T08:55:00Z"/>
                <w:rFonts w:ascii="Times New Roman" w:eastAsia="Times New Roman" w:hAnsi="Times New Roman" w:cs="Times New Roman"/>
                <w:color w:val="000000"/>
                <w:sz w:val="24"/>
                <w:szCs w:val="24"/>
              </w:rPr>
            </w:pPr>
            <w:del w:id="353" w:author="Umesh Singh1" w:date="2022-10-29T08:55:00Z">
              <w:r w:rsidRPr="00B80C66" w:rsidDel="00C121AF">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298303EF" w14:textId="2A7A7AFF" w:rsidR="00FA4646" w:rsidRPr="00B80C66" w:rsidDel="00C121AF" w:rsidRDefault="00FA4646" w:rsidP="00F505B5">
            <w:pPr>
              <w:spacing w:after="0" w:line="240" w:lineRule="auto"/>
              <w:rPr>
                <w:del w:id="354" w:author="Umesh Singh1" w:date="2022-10-29T08:55:00Z"/>
                <w:rFonts w:ascii="Times New Roman" w:eastAsia="Times New Roman" w:hAnsi="Times New Roman" w:cs="Times New Roman"/>
                <w:color w:val="000000"/>
                <w:sz w:val="24"/>
                <w:szCs w:val="24"/>
              </w:rPr>
            </w:pPr>
            <w:del w:id="355" w:author="Umesh Singh1" w:date="2022-10-29T08:55:00Z">
              <w:r w:rsidRPr="00B80C66" w:rsidDel="00C121AF">
                <w:rPr>
                  <w:rFonts w:ascii="Times New Roman" w:eastAsia="Times New Roman" w:hAnsi="Times New Roman" w:cs="Times New Roman"/>
                  <w:color w:val="000000"/>
                  <w:sz w:val="24"/>
                  <w:szCs w:val="24"/>
                </w:rPr>
                <w:delText> </w:delText>
              </w:r>
            </w:del>
          </w:p>
        </w:tc>
      </w:tr>
      <w:tr w:rsidR="00FA4646" w:rsidRPr="00B80C66" w:rsidDel="00C121AF" w14:paraId="73EDBD3A" w14:textId="7F6F7EE2" w:rsidTr="002357F7">
        <w:trPr>
          <w:trHeight w:val="290"/>
          <w:del w:id="356" w:author="Umesh Singh1" w:date="2022-10-29T08:55:00Z"/>
        </w:trPr>
        <w:tc>
          <w:tcPr>
            <w:tcW w:w="3704" w:type="dxa"/>
            <w:shd w:val="clear" w:color="auto" w:fill="auto"/>
            <w:noWrap/>
            <w:vAlign w:val="bottom"/>
            <w:hideMark/>
          </w:tcPr>
          <w:p w14:paraId="430A8998" w14:textId="583BED34" w:rsidR="00FA4646" w:rsidRPr="00B80C66" w:rsidDel="00C121AF" w:rsidRDefault="00FA4646" w:rsidP="00F505B5">
            <w:pPr>
              <w:spacing w:after="0" w:line="240" w:lineRule="auto"/>
              <w:rPr>
                <w:del w:id="357" w:author="Umesh Singh1" w:date="2022-10-29T08:55:00Z"/>
                <w:rFonts w:ascii="Times New Roman" w:eastAsia="Times New Roman" w:hAnsi="Times New Roman" w:cs="Times New Roman"/>
                <w:color w:val="000000"/>
                <w:sz w:val="24"/>
                <w:szCs w:val="24"/>
              </w:rPr>
            </w:pPr>
            <w:del w:id="358" w:author="Umesh Singh1" w:date="2022-10-29T08:55:00Z">
              <w:r w:rsidRPr="00B80C66" w:rsidDel="00C121AF">
                <w:rPr>
                  <w:rFonts w:ascii="Times New Roman" w:eastAsia="Times New Roman" w:hAnsi="Times New Roman" w:cs="Times New Roman"/>
                  <w:color w:val="000000"/>
                  <w:sz w:val="24"/>
                  <w:szCs w:val="24"/>
                </w:rPr>
                <w:delText xml:space="preserve">Urban </w:delText>
              </w:r>
            </w:del>
          </w:p>
        </w:tc>
        <w:tc>
          <w:tcPr>
            <w:tcW w:w="1060" w:type="dxa"/>
            <w:shd w:val="clear" w:color="auto" w:fill="auto"/>
            <w:noWrap/>
            <w:vAlign w:val="bottom"/>
            <w:hideMark/>
          </w:tcPr>
          <w:p w14:paraId="064D6457" w14:textId="5C50E639" w:rsidR="00FA4646" w:rsidRPr="00B80C66" w:rsidDel="00C121AF" w:rsidRDefault="00FA4646" w:rsidP="00F505B5">
            <w:pPr>
              <w:spacing w:after="0" w:line="240" w:lineRule="auto"/>
              <w:jc w:val="right"/>
              <w:rPr>
                <w:del w:id="359" w:author="Umesh Singh1" w:date="2022-10-29T08:55:00Z"/>
                <w:rFonts w:ascii="Times New Roman" w:eastAsia="Times New Roman" w:hAnsi="Times New Roman" w:cs="Times New Roman"/>
                <w:color w:val="000000"/>
                <w:sz w:val="24"/>
                <w:szCs w:val="24"/>
              </w:rPr>
            </w:pPr>
            <w:del w:id="360" w:author="Umesh Singh1" w:date="2022-10-29T08:55:00Z">
              <w:r w:rsidRPr="00B80C66" w:rsidDel="00C121AF">
                <w:rPr>
                  <w:rFonts w:ascii="Times New Roman" w:eastAsia="Times New Roman" w:hAnsi="Times New Roman" w:cs="Times New Roman"/>
                  <w:color w:val="000000"/>
                  <w:sz w:val="24"/>
                  <w:szCs w:val="24"/>
                </w:rPr>
                <w:delText>82,347</w:delText>
              </w:r>
            </w:del>
          </w:p>
        </w:tc>
        <w:tc>
          <w:tcPr>
            <w:tcW w:w="960" w:type="dxa"/>
            <w:shd w:val="clear" w:color="auto" w:fill="auto"/>
            <w:noWrap/>
            <w:vAlign w:val="bottom"/>
            <w:hideMark/>
          </w:tcPr>
          <w:p w14:paraId="620F0218" w14:textId="6E7EF19D" w:rsidR="00FA4646" w:rsidRPr="00B80C66" w:rsidDel="00C121AF" w:rsidRDefault="00FA4646" w:rsidP="00F505B5">
            <w:pPr>
              <w:spacing w:after="0" w:line="240" w:lineRule="auto"/>
              <w:jc w:val="right"/>
              <w:rPr>
                <w:del w:id="361" w:author="Umesh Singh1" w:date="2022-10-29T08:55:00Z"/>
                <w:rFonts w:ascii="Times New Roman" w:eastAsia="Times New Roman" w:hAnsi="Times New Roman" w:cs="Times New Roman"/>
                <w:color w:val="000000"/>
                <w:sz w:val="24"/>
                <w:szCs w:val="24"/>
              </w:rPr>
            </w:pPr>
            <w:del w:id="362" w:author="Umesh Singh1" w:date="2022-10-29T08:55:00Z">
              <w:r w:rsidRPr="00B80C66" w:rsidDel="00C121AF">
                <w:rPr>
                  <w:rFonts w:ascii="Times New Roman" w:eastAsia="Times New Roman" w:hAnsi="Times New Roman" w:cs="Times New Roman"/>
                  <w:color w:val="000000"/>
                  <w:sz w:val="24"/>
                  <w:szCs w:val="24"/>
                </w:rPr>
                <w:delText>95.3%</w:delText>
              </w:r>
            </w:del>
          </w:p>
        </w:tc>
        <w:tc>
          <w:tcPr>
            <w:tcW w:w="990" w:type="dxa"/>
            <w:vMerge w:val="restart"/>
            <w:shd w:val="clear" w:color="auto" w:fill="auto"/>
            <w:noWrap/>
            <w:vAlign w:val="center"/>
            <w:hideMark/>
          </w:tcPr>
          <w:p w14:paraId="74D03E2A" w14:textId="2B73401E" w:rsidR="00FA4646" w:rsidRPr="00B80C66" w:rsidDel="00C121AF" w:rsidRDefault="00FA4646" w:rsidP="00F505B5">
            <w:pPr>
              <w:spacing w:after="0" w:line="240" w:lineRule="auto"/>
              <w:jc w:val="center"/>
              <w:rPr>
                <w:del w:id="363" w:author="Umesh Singh1" w:date="2022-10-29T08:55:00Z"/>
                <w:rFonts w:ascii="Times New Roman" w:eastAsia="Times New Roman" w:hAnsi="Times New Roman" w:cs="Times New Roman"/>
                <w:color w:val="000000"/>
                <w:sz w:val="24"/>
                <w:szCs w:val="24"/>
              </w:rPr>
            </w:pPr>
            <w:del w:id="364" w:author="Umesh Singh1" w:date="2022-10-29T08:55:00Z">
              <w:r w:rsidRPr="00B80C66" w:rsidDel="00C121AF">
                <w:rPr>
                  <w:rFonts w:ascii="Times New Roman" w:eastAsia="Times New Roman" w:hAnsi="Times New Roman" w:cs="Times New Roman"/>
                  <w:color w:val="000000"/>
                  <w:sz w:val="24"/>
                  <w:szCs w:val="24"/>
                </w:rPr>
                <w:delText>29</w:delText>
              </w:r>
            </w:del>
          </w:p>
        </w:tc>
      </w:tr>
      <w:tr w:rsidR="00FA4646" w:rsidRPr="00B80C66" w:rsidDel="00C121AF" w14:paraId="5C129660" w14:textId="271D5DEA" w:rsidTr="002357F7">
        <w:trPr>
          <w:trHeight w:val="290"/>
          <w:del w:id="365" w:author="Umesh Singh1" w:date="2022-10-29T08:55:00Z"/>
        </w:trPr>
        <w:tc>
          <w:tcPr>
            <w:tcW w:w="3704" w:type="dxa"/>
            <w:shd w:val="clear" w:color="auto" w:fill="auto"/>
            <w:noWrap/>
            <w:vAlign w:val="bottom"/>
            <w:hideMark/>
          </w:tcPr>
          <w:p w14:paraId="02815089" w14:textId="51554E10" w:rsidR="00FA4646" w:rsidRPr="00B80C66" w:rsidDel="00C121AF" w:rsidRDefault="00FA4646" w:rsidP="00F505B5">
            <w:pPr>
              <w:spacing w:after="0" w:line="240" w:lineRule="auto"/>
              <w:rPr>
                <w:del w:id="366" w:author="Umesh Singh1" w:date="2022-10-29T08:55:00Z"/>
                <w:rFonts w:ascii="Times New Roman" w:eastAsia="Times New Roman" w:hAnsi="Times New Roman" w:cs="Times New Roman"/>
                <w:color w:val="000000"/>
                <w:sz w:val="24"/>
                <w:szCs w:val="24"/>
              </w:rPr>
            </w:pPr>
            <w:del w:id="367" w:author="Umesh Singh1" w:date="2022-10-29T08:55:00Z">
              <w:r w:rsidRPr="00B80C66" w:rsidDel="00C121AF">
                <w:rPr>
                  <w:rFonts w:ascii="Times New Roman" w:eastAsia="Times New Roman" w:hAnsi="Times New Roman" w:cs="Times New Roman"/>
                  <w:color w:val="000000"/>
                  <w:sz w:val="24"/>
                  <w:szCs w:val="24"/>
                </w:rPr>
                <w:delText xml:space="preserve">Rural </w:delText>
              </w:r>
            </w:del>
          </w:p>
        </w:tc>
        <w:tc>
          <w:tcPr>
            <w:tcW w:w="1060" w:type="dxa"/>
            <w:shd w:val="clear" w:color="auto" w:fill="auto"/>
            <w:noWrap/>
            <w:vAlign w:val="bottom"/>
            <w:hideMark/>
          </w:tcPr>
          <w:p w14:paraId="35FB51FD" w14:textId="3E8B1775" w:rsidR="00FA4646" w:rsidRPr="00B80C66" w:rsidDel="00C121AF" w:rsidRDefault="00FA4646" w:rsidP="00F505B5">
            <w:pPr>
              <w:spacing w:after="0" w:line="240" w:lineRule="auto"/>
              <w:jc w:val="right"/>
              <w:rPr>
                <w:del w:id="368" w:author="Umesh Singh1" w:date="2022-10-29T08:55:00Z"/>
                <w:rFonts w:ascii="Times New Roman" w:eastAsia="Times New Roman" w:hAnsi="Times New Roman" w:cs="Times New Roman"/>
                <w:color w:val="000000"/>
                <w:sz w:val="24"/>
                <w:szCs w:val="24"/>
              </w:rPr>
            </w:pPr>
            <w:del w:id="369" w:author="Umesh Singh1" w:date="2022-10-29T08:55:00Z">
              <w:r w:rsidRPr="00B80C66" w:rsidDel="00C121AF">
                <w:rPr>
                  <w:rFonts w:ascii="Times New Roman" w:eastAsia="Times New Roman" w:hAnsi="Times New Roman" w:cs="Times New Roman"/>
                  <w:color w:val="000000"/>
                  <w:sz w:val="24"/>
                  <w:szCs w:val="24"/>
                </w:rPr>
                <w:delText>4,086</w:delText>
              </w:r>
            </w:del>
          </w:p>
        </w:tc>
        <w:tc>
          <w:tcPr>
            <w:tcW w:w="960" w:type="dxa"/>
            <w:shd w:val="clear" w:color="auto" w:fill="auto"/>
            <w:noWrap/>
            <w:vAlign w:val="bottom"/>
            <w:hideMark/>
          </w:tcPr>
          <w:p w14:paraId="058535ED" w14:textId="6AF9B4FC" w:rsidR="00FA4646" w:rsidRPr="00B80C66" w:rsidDel="00C121AF" w:rsidRDefault="00FA4646" w:rsidP="00F505B5">
            <w:pPr>
              <w:spacing w:after="0" w:line="240" w:lineRule="auto"/>
              <w:jc w:val="right"/>
              <w:rPr>
                <w:del w:id="370" w:author="Umesh Singh1" w:date="2022-10-29T08:55:00Z"/>
                <w:rFonts w:ascii="Times New Roman" w:eastAsia="Times New Roman" w:hAnsi="Times New Roman" w:cs="Times New Roman"/>
                <w:color w:val="000000"/>
                <w:sz w:val="24"/>
                <w:szCs w:val="24"/>
              </w:rPr>
            </w:pPr>
            <w:del w:id="371" w:author="Umesh Singh1" w:date="2022-10-29T08:55:00Z">
              <w:r w:rsidRPr="00B80C66" w:rsidDel="00C121AF">
                <w:rPr>
                  <w:rFonts w:ascii="Times New Roman" w:eastAsia="Times New Roman" w:hAnsi="Times New Roman" w:cs="Times New Roman"/>
                  <w:color w:val="000000"/>
                  <w:sz w:val="24"/>
                  <w:szCs w:val="24"/>
                </w:rPr>
                <w:delText>4.7%</w:delText>
              </w:r>
            </w:del>
          </w:p>
        </w:tc>
        <w:tc>
          <w:tcPr>
            <w:tcW w:w="990" w:type="dxa"/>
            <w:vMerge/>
            <w:shd w:val="clear" w:color="auto" w:fill="auto"/>
            <w:vAlign w:val="center"/>
            <w:hideMark/>
          </w:tcPr>
          <w:p w14:paraId="62727580" w14:textId="08A117DE" w:rsidR="00FA4646" w:rsidRPr="00B80C66" w:rsidDel="00C121AF" w:rsidRDefault="00FA4646" w:rsidP="00F505B5">
            <w:pPr>
              <w:spacing w:after="0" w:line="240" w:lineRule="auto"/>
              <w:rPr>
                <w:del w:id="372" w:author="Umesh Singh1" w:date="2022-10-29T08:55:00Z"/>
                <w:rFonts w:ascii="Times New Roman" w:eastAsia="Times New Roman" w:hAnsi="Times New Roman" w:cs="Times New Roman"/>
                <w:color w:val="000000"/>
                <w:sz w:val="24"/>
                <w:szCs w:val="24"/>
              </w:rPr>
            </w:pPr>
          </w:p>
        </w:tc>
      </w:tr>
      <w:tr w:rsidR="00FA4646" w:rsidRPr="00B80C66" w:rsidDel="00C121AF" w14:paraId="5D0A3802" w14:textId="551459A6" w:rsidTr="002357F7">
        <w:trPr>
          <w:trHeight w:val="290"/>
          <w:del w:id="373" w:author="Umesh Singh1" w:date="2022-10-29T08:55:00Z"/>
        </w:trPr>
        <w:tc>
          <w:tcPr>
            <w:tcW w:w="3704" w:type="dxa"/>
            <w:shd w:val="clear" w:color="auto" w:fill="auto"/>
            <w:noWrap/>
            <w:vAlign w:val="bottom"/>
            <w:hideMark/>
          </w:tcPr>
          <w:p w14:paraId="501FC9C6" w14:textId="5EB50141" w:rsidR="00FA4646" w:rsidRPr="00384A64" w:rsidDel="00C121AF" w:rsidRDefault="00FA4646" w:rsidP="00F505B5">
            <w:pPr>
              <w:spacing w:after="0" w:line="240" w:lineRule="auto"/>
              <w:rPr>
                <w:del w:id="374" w:author="Umesh Singh1" w:date="2022-10-29T08:55:00Z"/>
                <w:rFonts w:ascii="Times New Roman" w:eastAsia="Times New Roman" w:hAnsi="Times New Roman" w:cs="Times New Roman"/>
                <w:b/>
                <w:bCs/>
                <w:color w:val="000000"/>
                <w:sz w:val="24"/>
                <w:szCs w:val="24"/>
              </w:rPr>
            </w:pPr>
            <w:del w:id="375" w:author="Umesh Singh1" w:date="2022-10-29T08:55:00Z">
              <w:r w:rsidRPr="00384A64" w:rsidDel="00C121AF">
                <w:rPr>
                  <w:rFonts w:ascii="Times New Roman" w:eastAsia="Times New Roman" w:hAnsi="Times New Roman" w:cs="Times New Roman"/>
                  <w:b/>
                  <w:bCs/>
                  <w:color w:val="000000"/>
                  <w:sz w:val="24"/>
                  <w:szCs w:val="24"/>
                </w:rPr>
                <w:delText xml:space="preserve">Rapid Emergency Medicine Score </w:delText>
              </w:r>
            </w:del>
          </w:p>
        </w:tc>
        <w:tc>
          <w:tcPr>
            <w:tcW w:w="1060" w:type="dxa"/>
            <w:shd w:val="clear" w:color="auto" w:fill="auto"/>
            <w:noWrap/>
            <w:vAlign w:val="bottom"/>
            <w:hideMark/>
          </w:tcPr>
          <w:p w14:paraId="6E8C9628" w14:textId="0A3030F6" w:rsidR="00FA4646" w:rsidRPr="00B80C66" w:rsidDel="00C121AF" w:rsidRDefault="00FA4646" w:rsidP="00F505B5">
            <w:pPr>
              <w:spacing w:after="0" w:line="240" w:lineRule="auto"/>
              <w:rPr>
                <w:del w:id="376" w:author="Umesh Singh1" w:date="2022-10-29T08:55:00Z"/>
                <w:rFonts w:ascii="Times New Roman" w:eastAsia="Times New Roman" w:hAnsi="Times New Roman" w:cs="Times New Roman"/>
                <w:color w:val="000000"/>
                <w:sz w:val="24"/>
                <w:szCs w:val="24"/>
              </w:rPr>
            </w:pPr>
            <w:del w:id="377" w:author="Umesh Singh1" w:date="2022-10-29T08:55:00Z">
              <w:r w:rsidRPr="00B80C66" w:rsidDel="00C121AF">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22696595" w14:textId="3C863C9D" w:rsidR="00FA4646" w:rsidRPr="00B80C66" w:rsidDel="00C121AF" w:rsidRDefault="00FA4646" w:rsidP="00F505B5">
            <w:pPr>
              <w:spacing w:after="0" w:line="240" w:lineRule="auto"/>
              <w:rPr>
                <w:del w:id="378" w:author="Umesh Singh1" w:date="2022-10-29T08:55:00Z"/>
                <w:rFonts w:ascii="Times New Roman" w:eastAsia="Times New Roman" w:hAnsi="Times New Roman" w:cs="Times New Roman"/>
                <w:color w:val="000000"/>
                <w:sz w:val="24"/>
                <w:szCs w:val="24"/>
              </w:rPr>
            </w:pPr>
            <w:del w:id="379" w:author="Umesh Singh1" w:date="2022-10-29T08:55:00Z">
              <w:r w:rsidRPr="00B80C66" w:rsidDel="00C121AF">
                <w:rPr>
                  <w:rFonts w:ascii="Times New Roman" w:eastAsia="Times New Roman" w:hAnsi="Times New Roman" w:cs="Times New Roman"/>
                  <w:color w:val="000000"/>
                  <w:sz w:val="24"/>
                  <w:szCs w:val="24"/>
                </w:rPr>
                <w:delText> </w:delText>
              </w:r>
            </w:del>
          </w:p>
        </w:tc>
        <w:tc>
          <w:tcPr>
            <w:tcW w:w="990" w:type="dxa"/>
            <w:shd w:val="clear" w:color="auto" w:fill="auto"/>
            <w:noWrap/>
            <w:vAlign w:val="center"/>
            <w:hideMark/>
          </w:tcPr>
          <w:p w14:paraId="406AD215" w14:textId="40032E4F" w:rsidR="00FA4646" w:rsidRPr="00B80C66" w:rsidDel="00C121AF" w:rsidRDefault="00FA4646" w:rsidP="00F505B5">
            <w:pPr>
              <w:spacing w:after="0" w:line="240" w:lineRule="auto"/>
              <w:jc w:val="center"/>
              <w:rPr>
                <w:del w:id="380" w:author="Umesh Singh1" w:date="2022-10-29T08:55:00Z"/>
                <w:rFonts w:ascii="Times New Roman" w:eastAsia="Times New Roman" w:hAnsi="Times New Roman" w:cs="Times New Roman"/>
                <w:color w:val="000000"/>
                <w:sz w:val="24"/>
                <w:szCs w:val="24"/>
              </w:rPr>
            </w:pPr>
            <w:del w:id="381" w:author="Umesh Singh1" w:date="2022-10-29T08:55:00Z">
              <w:r w:rsidRPr="00B80C66" w:rsidDel="00C121AF">
                <w:rPr>
                  <w:rFonts w:ascii="Times New Roman" w:eastAsia="Times New Roman" w:hAnsi="Times New Roman" w:cs="Times New Roman"/>
                  <w:color w:val="000000"/>
                  <w:sz w:val="24"/>
                  <w:szCs w:val="24"/>
                </w:rPr>
                <w:delText> </w:delText>
              </w:r>
            </w:del>
          </w:p>
        </w:tc>
      </w:tr>
      <w:tr w:rsidR="00FA4646" w:rsidRPr="00B80C66" w:rsidDel="00C121AF" w14:paraId="5BE58CB0" w14:textId="10B8FDF5" w:rsidTr="002357F7">
        <w:trPr>
          <w:trHeight w:val="290"/>
          <w:del w:id="382" w:author="Umesh Singh1" w:date="2022-10-29T08:55:00Z"/>
        </w:trPr>
        <w:tc>
          <w:tcPr>
            <w:tcW w:w="3704" w:type="dxa"/>
            <w:shd w:val="clear" w:color="auto" w:fill="auto"/>
            <w:noWrap/>
            <w:vAlign w:val="bottom"/>
            <w:hideMark/>
          </w:tcPr>
          <w:p w14:paraId="6C139065" w14:textId="4E33CC08" w:rsidR="00FA4646" w:rsidRPr="00B80C66" w:rsidDel="00C121AF" w:rsidRDefault="00FA4646" w:rsidP="00F505B5">
            <w:pPr>
              <w:spacing w:after="0" w:line="240" w:lineRule="auto"/>
              <w:rPr>
                <w:del w:id="383" w:author="Umesh Singh1" w:date="2022-10-29T08:55:00Z"/>
                <w:rFonts w:ascii="Times New Roman" w:eastAsia="Times New Roman" w:hAnsi="Times New Roman" w:cs="Times New Roman"/>
                <w:color w:val="000000"/>
                <w:sz w:val="24"/>
                <w:szCs w:val="24"/>
              </w:rPr>
            </w:pPr>
            <w:del w:id="384" w:author="Umesh Singh1" w:date="2022-10-29T08:55:00Z">
              <w:r w:rsidRPr="00B80C66" w:rsidDel="00C121AF">
                <w:rPr>
                  <w:rFonts w:ascii="Times New Roman" w:eastAsia="Times New Roman" w:hAnsi="Times New Roman" w:cs="Times New Roman"/>
                  <w:color w:val="000000"/>
                  <w:sz w:val="24"/>
                  <w:szCs w:val="24"/>
                </w:rPr>
                <w:delText xml:space="preserve">Median (IQR) </w:delText>
              </w:r>
            </w:del>
          </w:p>
        </w:tc>
        <w:tc>
          <w:tcPr>
            <w:tcW w:w="2020" w:type="dxa"/>
            <w:gridSpan w:val="2"/>
            <w:shd w:val="clear" w:color="auto" w:fill="auto"/>
            <w:noWrap/>
            <w:vAlign w:val="bottom"/>
            <w:hideMark/>
          </w:tcPr>
          <w:p w14:paraId="45977391" w14:textId="5D6CD7E5" w:rsidR="00FA4646" w:rsidRPr="00B80C66" w:rsidDel="00C121AF" w:rsidRDefault="00FA4646" w:rsidP="00F505B5">
            <w:pPr>
              <w:spacing w:after="0" w:line="240" w:lineRule="auto"/>
              <w:jc w:val="center"/>
              <w:rPr>
                <w:del w:id="385" w:author="Umesh Singh1" w:date="2022-10-29T08:55:00Z"/>
                <w:rFonts w:ascii="Times New Roman" w:eastAsia="Times New Roman" w:hAnsi="Times New Roman" w:cs="Times New Roman"/>
                <w:color w:val="000000"/>
                <w:sz w:val="24"/>
                <w:szCs w:val="24"/>
              </w:rPr>
            </w:pPr>
            <w:del w:id="386" w:author="Umesh Singh1" w:date="2022-10-29T08:55:00Z">
              <w:r w:rsidRPr="00B80C66" w:rsidDel="00C121AF">
                <w:rPr>
                  <w:rFonts w:ascii="Times New Roman" w:eastAsia="Times New Roman" w:hAnsi="Times New Roman" w:cs="Times New Roman"/>
                  <w:color w:val="000000"/>
                  <w:sz w:val="24"/>
                  <w:szCs w:val="24"/>
                </w:rPr>
                <w:delText>5 (2-7)</w:delText>
              </w:r>
            </w:del>
          </w:p>
        </w:tc>
        <w:tc>
          <w:tcPr>
            <w:tcW w:w="990" w:type="dxa"/>
            <w:shd w:val="clear" w:color="auto" w:fill="auto"/>
            <w:noWrap/>
            <w:vAlign w:val="center"/>
            <w:hideMark/>
          </w:tcPr>
          <w:p w14:paraId="5E396BB3" w14:textId="19E21128" w:rsidR="00FA4646" w:rsidRPr="00B80C66" w:rsidDel="00C121AF" w:rsidRDefault="00FA4646" w:rsidP="00F505B5">
            <w:pPr>
              <w:spacing w:after="0" w:line="240" w:lineRule="auto"/>
              <w:jc w:val="center"/>
              <w:rPr>
                <w:del w:id="387" w:author="Umesh Singh1" w:date="2022-10-29T08:55:00Z"/>
                <w:rFonts w:ascii="Times New Roman" w:eastAsia="Times New Roman" w:hAnsi="Times New Roman" w:cs="Times New Roman"/>
                <w:color w:val="000000"/>
                <w:sz w:val="24"/>
                <w:szCs w:val="24"/>
              </w:rPr>
            </w:pPr>
            <w:del w:id="388" w:author="Umesh Singh1" w:date="2022-10-29T08:55:00Z">
              <w:r w:rsidRPr="00B80C66" w:rsidDel="00C121AF">
                <w:rPr>
                  <w:rFonts w:ascii="Times New Roman" w:eastAsia="Times New Roman" w:hAnsi="Times New Roman" w:cs="Times New Roman"/>
                  <w:color w:val="000000"/>
                  <w:sz w:val="24"/>
                  <w:szCs w:val="24"/>
                </w:rPr>
                <w:delText>12,361</w:delText>
              </w:r>
            </w:del>
          </w:p>
        </w:tc>
      </w:tr>
      <w:tr w:rsidR="00FA4646" w:rsidRPr="00B80C66" w:rsidDel="00C121AF" w14:paraId="0EDE5981" w14:textId="308E0317" w:rsidTr="002357F7">
        <w:trPr>
          <w:trHeight w:val="290"/>
          <w:del w:id="389" w:author="Umesh Singh1" w:date="2022-10-29T08:55:00Z"/>
        </w:trPr>
        <w:tc>
          <w:tcPr>
            <w:tcW w:w="3704" w:type="dxa"/>
            <w:shd w:val="clear" w:color="auto" w:fill="auto"/>
            <w:noWrap/>
            <w:vAlign w:val="bottom"/>
            <w:hideMark/>
          </w:tcPr>
          <w:p w14:paraId="105333E7" w14:textId="47B6F44A" w:rsidR="00FA4646" w:rsidRPr="00384A64" w:rsidDel="00C121AF" w:rsidRDefault="00FA4646" w:rsidP="00F505B5">
            <w:pPr>
              <w:spacing w:after="0" w:line="240" w:lineRule="auto"/>
              <w:rPr>
                <w:del w:id="390" w:author="Umesh Singh1" w:date="2022-10-29T08:55:00Z"/>
                <w:rFonts w:ascii="Times New Roman" w:eastAsia="Times New Roman" w:hAnsi="Times New Roman" w:cs="Times New Roman"/>
                <w:b/>
                <w:bCs/>
                <w:color w:val="000000"/>
                <w:sz w:val="24"/>
                <w:szCs w:val="24"/>
              </w:rPr>
            </w:pPr>
            <w:del w:id="391" w:author="Umesh Singh1" w:date="2022-10-29T08:55:00Z">
              <w:r w:rsidRPr="00384A64" w:rsidDel="00C121AF">
                <w:rPr>
                  <w:rFonts w:ascii="Times New Roman" w:eastAsia="Times New Roman" w:hAnsi="Times New Roman" w:cs="Times New Roman"/>
                  <w:b/>
                  <w:bCs/>
                  <w:color w:val="000000"/>
                  <w:sz w:val="24"/>
                  <w:szCs w:val="24"/>
                </w:rPr>
                <w:delText>ED Disposition</w:delText>
              </w:r>
            </w:del>
          </w:p>
        </w:tc>
        <w:tc>
          <w:tcPr>
            <w:tcW w:w="1060" w:type="dxa"/>
            <w:shd w:val="clear" w:color="auto" w:fill="auto"/>
            <w:noWrap/>
            <w:vAlign w:val="bottom"/>
            <w:hideMark/>
          </w:tcPr>
          <w:p w14:paraId="62FAD0F9" w14:textId="6BB7A0B9" w:rsidR="00FA4646" w:rsidRPr="00B80C66" w:rsidDel="00C121AF" w:rsidRDefault="00FA4646" w:rsidP="00F505B5">
            <w:pPr>
              <w:spacing w:after="0" w:line="240" w:lineRule="auto"/>
              <w:rPr>
                <w:del w:id="392" w:author="Umesh Singh1" w:date="2022-10-29T08:55:00Z"/>
                <w:rFonts w:ascii="Times New Roman" w:eastAsia="Times New Roman" w:hAnsi="Times New Roman" w:cs="Times New Roman"/>
                <w:color w:val="000000"/>
                <w:sz w:val="24"/>
                <w:szCs w:val="24"/>
              </w:rPr>
            </w:pPr>
            <w:del w:id="393" w:author="Umesh Singh1" w:date="2022-10-29T08:55:00Z">
              <w:r w:rsidRPr="00B80C66" w:rsidDel="00C121AF">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4B2FD92B" w14:textId="07966F4F" w:rsidR="00FA4646" w:rsidRPr="00B80C66" w:rsidDel="00C121AF" w:rsidRDefault="00FA4646" w:rsidP="00F505B5">
            <w:pPr>
              <w:spacing w:after="0" w:line="240" w:lineRule="auto"/>
              <w:rPr>
                <w:del w:id="394" w:author="Umesh Singh1" w:date="2022-10-29T08:55:00Z"/>
                <w:rFonts w:ascii="Times New Roman" w:eastAsia="Times New Roman" w:hAnsi="Times New Roman" w:cs="Times New Roman"/>
                <w:color w:val="000000"/>
                <w:sz w:val="24"/>
                <w:szCs w:val="24"/>
              </w:rPr>
            </w:pPr>
            <w:del w:id="395" w:author="Umesh Singh1" w:date="2022-10-29T08:55:00Z">
              <w:r w:rsidRPr="00B80C66" w:rsidDel="00C121AF">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05AB1201" w14:textId="7052B8F2" w:rsidR="00FA4646" w:rsidRPr="00B80C66" w:rsidDel="00C121AF" w:rsidRDefault="00FA4646" w:rsidP="00F505B5">
            <w:pPr>
              <w:spacing w:after="0" w:line="240" w:lineRule="auto"/>
              <w:rPr>
                <w:del w:id="396" w:author="Umesh Singh1" w:date="2022-10-29T08:55:00Z"/>
                <w:rFonts w:ascii="Times New Roman" w:eastAsia="Times New Roman" w:hAnsi="Times New Roman" w:cs="Times New Roman"/>
                <w:color w:val="000000"/>
                <w:sz w:val="24"/>
                <w:szCs w:val="24"/>
              </w:rPr>
            </w:pPr>
            <w:del w:id="397" w:author="Umesh Singh1" w:date="2022-10-29T08:55:00Z">
              <w:r w:rsidRPr="00B80C66" w:rsidDel="00C121AF">
                <w:rPr>
                  <w:rFonts w:ascii="Times New Roman" w:eastAsia="Times New Roman" w:hAnsi="Times New Roman" w:cs="Times New Roman"/>
                  <w:color w:val="000000"/>
                  <w:sz w:val="24"/>
                  <w:szCs w:val="24"/>
                </w:rPr>
                <w:delText> </w:delText>
              </w:r>
            </w:del>
          </w:p>
        </w:tc>
      </w:tr>
      <w:tr w:rsidR="00FA4646" w:rsidRPr="00B80C66" w:rsidDel="00C121AF" w14:paraId="62078E33" w14:textId="2D54FEBA" w:rsidTr="002357F7">
        <w:trPr>
          <w:trHeight w:val="290"/>
          <w:del w:id="398" w:author="Umesh Singh1" w:date="2022-10-29T08:55:00Z"/>
        </w:trPr>
        <w:tc>
          <w:tcPr>
            <w:tcW w:w="3704" w:type="dxa"/>
            <w:shd w:val="clear" w:color="auto" w:fill="auto"/>
            <w:noWrap/>
            <w:vAlign w:val="bottom"/>
            <w:hideMark/>
          </w:tcPr>
          <w:p w14:paraId="031C52A1" w14:textId="10B17ED2" w:rsidR="00FA4646" w:rsidRPr="00B80C66" w:rsidDel="00C121AF" w:rsidRDefault="00FA4646" w:rsidP="00F505B5">
            <w:pPr>
              <w:spacing w:after="0" w:line="240" w:lineRule="auto"/>
              <w:rPr>
                <w:del w:id="399" w:author="Umesh Singh1" w:date="2022-10-29T08:55:00Z"/>
                <w:rFonts w:ascii="Times New Roman" w:eastAsia="Times New Roman" w:hAnsi="Times New Roman" w:cs="Times New Roman"/>
                <w:color w:val="000000"/>
                <w:sz w:val="24"/>
                <w:szCs w:val="24"/>
              </w:rPr>
            </w:pPr>
            <w:del w:id="400" w:author="Umesh Singh1" w:date="2022-10-29T08:55:00Z">
              <w:r w:rsidRPr="00B80C66" w:rsidDel="00C121AF">
                <w:rPr>
                  <w:rFonts w:ascii="Times New Roman" w:eastAsia="Times New Roman" w:hAnsi="Times New Roman" w:cs="Times New Roman"/>
                  <w:color w:val="000000"/>
                  <w:sz w:val="24"/>
                  <w:szCs w:val="24"/>
                </w:rPr>
                <w:delText>Admitted</w:delText>
              </w:r>
            </w:del>
          </w:p>
        </w:tc>
        <w:tc>
          <w:tcPr>
            <w:tcW w:w="1060" w:type="dxa"/>
            <w:shd w:val="clear" w:color="auto" w:fill="auto"/>
            <w:noWrap/>
            <w:vAlign w:val="bottom"/>
            <w:hideMark/>
          </w:tcPr>
          <w:p w14:paraId="709A96C5" w14:textId="31DCA826" w:rsidR="00FA4646" w:rsidRPr="00B80C66" w:rsidDel="00C121AF" w:rsidRDefault="00FA4646" w:rsidP="00F505B5">
            <w:pPr>
              <w:spacing w:after="0" w:line="240" w:lineRule="auto"/>
              <w:jc w:val="right"/>
              <w:rPr>
                <w:del w:id="401" w:author="Umesh Singh1" w:date="2022-10-29T08:55:00Z"/>
                <w:rFonts w:ascii="Times New Roman" w:eastAsia="Times New Roman" w:hAnsi="Times New Roman" w:cs="Times New Roman"/>
                <w:color w:val="000000"/>
                <w:sz w:val="24"/>
                <w:szCs w:val="24"/>
              </w:rPr>
            </w:pPr>
            <w:del w:id="402" w:author="Umesh Singh1" w:date="2022-10-29T08:55:00Z">
              <w:r w:rsidRPr="00B80C66" w:rsidDel="00C121AF">
                <w:rPr>
                  <w:rFonts w:ascii="Times New Roman" w:eastAsia="Times New Roman" w:hAnsi="Times New Roman" w:cs="Times New Roman"/>
                  <w:color w:val="000000"/>
                  <w:sz w:val="24"/>
                  <w:szCs w:val="24"/>
                </w:rPr>
                <w:delText>19,576</w:delText>
              </w:r>
            </w:del>
          </w:p>
        </w:tc>
        <w:tc>
          <w:tcPr>
            <w:tcW w:w="960" w:type="dxa"/>
            <w:shd w:val="clear" w:color="auto" w:fill="auto"/>
            <w:noWrap/>
            <w:vAlign w:val="bottom"/>
            <w:hideMark/>
          </w:tcPr>
          <w:p w14:paraId="7596EAD1" w14:textId="496D9FBD" w:rsidR="00FA4646" w:rsidRPr="00B80C66" w:rsidDel="00C121AF" w:rsidRDefault="00FA4646" w:rsidP="00F505B5">
            <w:pPr>
              <w:spacing w:after="0" w:line="240" w:lineRule="auto"/>
              <w:jc w:val="right"/>
              <w:rPr>
                <w:del w:id="403" w:author="Umesh Singh1" w:date="2022-10-29T08:55:00Z"/>
                <w:rFonts w:ascii="Times New Roman" w:eastAsia="Times New Roman" w:hAnsi="Times New Roman" w:cs="Times New Roman"/>
                <w:color w:val="000000"/>
                <w:sz w:val="24"/>
                <w:szCs w:val="24"/>
              </w:rPr>
            </w:pPr>
            <w:del w:id="404" w:author="Umesh Singh1" w:date="2022-10-29T08:55:00Z">
              <w:r w:rsidRPr="00B80C66" w:rsidDel="00C121AF">
                <w:rPr>
                  <w:rFonts w:ascii="Times New Roman" w:eastAsia="Times New Roman" w:hAnsi="Times New Roman" w:cs="Times New Roman"/>
                  <w:color w:val="000000"/>
                  <w:sz w:val="24"/>
                  <w:szCs w:val="24"/>
                </w:rPr>
                <w:delText>22.</w:delText>
              </w:r>
              <w:r w:rsidDel="00C121AF">
                <w:rPr>
                  <w:rFonts w:ascii="Times New Roman" w:eastAsia="Times New Roman" w:hAnsi="Times New Roman" w:cs="Times New Roman"/>
                  <w:color w:val="000000"/>
                  <w:sz w:val="24"/>
                  <w:szCs w:val="24"/>
                </w:rPr>
                <w:delText>7</w:delText>
              </w:r>
              <w:r w:rsidRPr="00B80C66" w:rsidDel="00C121AF">
                <w:rPr>
                  <w:rFonts w:ascii="Times New Roman" w:eastAsia="Times New Roman" w:hAnsi="Times New Roman" w:cs="Times New Roman"/>
                  <w:color w:val="000000"/>
                  <w:sz w:val="24"/>
                  <w:szCs w:val="24"/>
                </w:rPr>
                <w:delText>%</w:delText>
              </w:r>
            </w:del>
          </w:p>
        </w:tc>
        <w:tc>
          <w:tcPr>
            <w:tcW w:w="990" w:type="dxa"/>
            <w:vMerge w:val="restart"/>
            <w:shd w:val="clear" w:color="auto" w:fill="auto"/>
            <w:noWrap/>
            <w:vAlign w:val="center"/>
            <w:hideMark/>
          </w:tcPr>
          <w:p w14:paraId="39BB5062" w14:textId="4E4AF991" w:rsidR="00FA4646" w:rsidRPr="00B80C66" w:rsidDel="00C121AF" w:rsidRDefault="00FA4646" w:rsidP="00F505B5">
            <w:pPr>
              <w:spacing w:after="0" w:line="240" w:lineRule="auto"/>
              <w:jc w:val="center"/>
              <w:rPr>
                <w:del w:id="405" w:author="Umesh Singh1" w:date="2022-10-29T08:55:00Z"/>
                <w:rFonts w:ascii="Times New Roman" w:eastAsia="Times New Roman" w:hAnsi="Times New Roman" w:cs="Times New Roman"/>
                <w:color w:val="000000"/>
                <w:sz w:val="24"/>
                <w:szCs w:val="24"/>
              </w:rPr>
            </w:pPr>
            <w:del w:id="406" w:author="Umesh Singh1" w:date="2022-10-29T08:55:00Z">
              <w:r w:rsidRPr="00B80C66" w:rsidDel="00C121AF">
                <w:rPr>
                  <w:rFonts w:ascii="Times New Roman" w:eastAsia="Times New Roman" w:hAnsi="Times New Roman" w:cs="Times New Roman"/>
                  <w:color w:val="000000"/>
                  <w:sz w:val="24"/>
                  <w:szCs w:val="24"/>
                </w:rPr>
                <w:delText>0</w:delText>
              </w:r>
            </w:del>
          </w:p>
        </w:tc>
      </w:tr>
      <w:tr w:rsidR="00FA4646" w:rsidRPr="00B80C66" w:rsidDel="00C121AF" w14:paraId="42FC8A65" w14:textId="23BCB156" w:rsidTr="002357F7">
        <w:trPr>
          <w:trHeight w:val="290"/>
          <w:del w:id="407" w:author="Umesh Singh1" w:date="2022-10-29T08:55:00Z"/>
        </w:trPr>
        <w:tc>
          <w:tcPr>
            <w:tcW w:w="3704" w:type="dxa"/>
            <w:shd w:val="clear" w:color="auto" w:fill="auto"/>
            <w:noWrap/>
            <w:vAlign w:val="bottom"/>
            <w:hideMark/>
          </w:tcPr>
          <w:p w14:paraId="56E7291F" w14:textId="5B7FE942" w:rsidR="00FA4646" w:rsidRPr="00B80C66" w:rsidDel="00C121AF" w:rsidRDefault="00FA4646" w:rsidP="00F505B5">
            <w:pPr>
              <w:spacing w:after="0" w:line="240" w:lineRule="auto"/>
              <w:rPr>
                <w:del w:id="408" w:author="Umesh Singh1" w:date="2022-10-29T08:55:00Z"/>
                <w:rFonts w:ascii="Times New Roman" w:eastAsia="Times New Roman" w:hAnsi="Times New Roman" w:cs="Times New Roman"/>
                <w:color w:val="000000"/>
                <w:sz w:val="24"/>
                <w:szCs w:val="24"/>
              </w:rPr>
            </w:pPr>
            <w:del w:id="409" w:author="Umesh Singh1" w:date="2022-10-29T08:55:00Z">
              <w:r w:rsidRPr="00B80C66" w:rsidDel="00C121AF">
                <w:rPr>
                  <w:rFonts w:ascii="Times New Roman" w:eastAsia="Times New Roman" w:hAnsi="Times New Roman" w:cs="Times New Roman"/>
                  <w:color w:val="000000"/>
                  <w:sz w:val="24"/>
                  <w:szCs w:val="24"/>
                </w:rPr>
                <w:delText>Discharged from ED</w:delText>
              </w:r>
            </w:del>
          </w:p>
        </w:tc>
        <w:tc>
          <w:tcPr>
            <w:tcW w:w="1060" w:type="dxa"/>
            <w:shd w:val="clear" w:color="auto" w:fill="auto"/>
            <w:noWrap/>
            <w:vAlign w:val="bottom"/>
            <w:hideMark/>
          </w:tcPr>
          <w:p w14:paraId="7D2167FE" w14:textId="719C0A53" w:rsidR="00FA4646" w:rsidRPr="00B80C66" w:rsidDel="00C121AF" w:rsidRDefault="00FA4646" w:rsidP="00F505B5">
            <w:pPr>
              <w:spacing w:after="0" w:line="240" w:lineRule="auto"/>
              <w:jc w:val="right"/>
              <w:rPr>
                <w:del w:id="410" w:author="Umesh Singh1" w:date="2022-10-29T08:55:00Z"/>
                <w:rFonts w:ascii="Times New Roman" w:eastAsia="Times New Roman" w:hAnsi="Times New Roman" w:cs="Times New Roman"/>
                <w:color w:val="000000"/>
                <w:sz w:val="24"/>
                <w:szCs w:val="24"/>
              </w:rPr>
            </w:pPr>
            <w:del w:id="411" w:author="Umesh Singh1" w:date="2022-10-29T08:55:00Z">
              <w:r w:rsidRPr="00B80C66" w:rsidDel="00C121AF">
                <w:rPr>
                  <w:rFonts w:ascii="Times New Roman" w:eastAsia="Times New Roman" w:hAnsi="Times New Roman" w:cs="Times New Roman"/>
                  <w:color w:val="000000"/>
                  <w:sz w:val="24"/>
                  <w:szCs w:val="24"/>
                </w:rPr>
                <w:delText>64,954</w:delText>
              </w:r>
            </w:del>
          </w:p>
        </w:tc>
        <w:tc>
          <w:tcPr>
            <w:tcW w:w="960" w:type="dxa"/>
            <w:shd w:val="clear" w:color="auto" w:fill="auto"/>
            <w:noWrap/>
            <w:vAlign w:val="bottom"/>
            <w:hideMark/>
          </w:tcPr>
          <w:p w14:paraId="059F8465" w14:textId="16C4200C" w:rsidR="00FA4646" w:rsidRPr="00B80C66" w:rsidDel="00C121AF" w:rsidRDefault="00FA4646" w:rsidP="00F505B5">
            <w:pPr>
              <w:spacing w:after="0" w:line="240" w:lineRule="auto"/>
              <w:jc w:val="right"/>
              <w:rPr>
                <w:del w:id="412" w:author="Umesh Singh1" w:date="2022-10-29T08:55:00Z"/>
                <w:rFonts w:ascii="Times New Roman" w:eastAsia="Times New Roman" w:hAnsi="Times New Roman" w:cs="Times New Roman"/>
                <w:color w:val="000000"/>
                <w:sz w:val="24"/>
                <w:szCs w:val="24"/>
              </w:rPr>
            </w:pPr>
            <w:del w:id="413" w:author="Umesh Singh1" w:date="2022-10-29T08:55:00Z">
              <w:r w:rsidRPr="00B80C66" w:rsidDel="00C121AF">
                <w:rPr>
                  <w:rFonts w:ascii="Times New Roman" w:eastAsia="Times New Roman" w:hAnsi="Times New Roman" w:cs="Times New Roman"/>
                  <w:color w:val="000000"/>
                  <w:sz w:val="24"/>
                  <w:szCs w:val="24"/>
                </w:rPr>
                <w:delText>75.1%</w:delText>
              </w:r>
            </w:del>
          </w:p>
        </w:tc>
        <w:tc>
          <w:tcPr>
            <w:tcW w:w="990" w:type="dxa"/>
            <w:vMerge/>
            <w:shd w:val="clear" w:color="auto" w:fill="auto"/>
            <w:vAlign w:val="center"/>
            <w:hideMark/>
          </w:tcPr>
          <w:p w14:paraId="53A6D9C0" w14:textId="7D0E2C0C" w:rsidR="00FA4646" w:rsidRPr="00B80C66" w:rsidDel="00C121AF" w:rsidRDefault="00FA4646" w:rsidP="00F505B5">
            <w:pPr>
              <w:spacing w:after="0" w:line="240" w:lineRule="auto"/>
              <w:rPr>
                <w:del w:id="414" w:author="Umesh Singh1" w:date="2022-10-29T08:55:00Z"/>
                <w:rFonts w:ascii="Times New Roman" w:eastAsia="Times New Roman" w:hAnsi="Times New Roman" w:cs="Times New Roman"/>
                <w:color w:val="000000"/>
                <w:sz w:val="24"/>
                <w:szCs w:val="24"/>
              </w:rPr>
            </w:pPr>
          </w:p>
        </w:tc>
      </w:tr>
      <w:tr w:rsidR="00FA4646" w:rsidRPr="00B80C66" w:rsidDel="00C121AF" w14:paraId="2892D693" w14:textId="259FCE96" w:rsidTr="002357F7">
        <w:trPr>
          <w:trHeight w:val="290"/>
          <w:del w:id="415" w:author="Umesh Singh1" w:date="2022-10-29T08:55:00Z"/>
        </w:trPr>
        <w:tc>
          <w:tcPr>
            <w:tcW w:w="3704" w:type="dxa"/>
            <w:shd w:val="clear" w:color="auto" w:fill="auto"/>
            <w:noWrap/>
            <w:vAlign w:val="bottom"/>
            <w:hideMark/>
          </w:tcPr>
          <w:p w14:paraId="6D5610E4" w14:textId="2F4EFBB4" w:rsidR="00FA4646" w:rsidRPr="00B80C66" w:rsidDel="00C121AF" w:rsidRDefault="00FA4646" w:rsidP="00F505B5">
            <w:pPr>
              <w:spacing w:after="0" w:line="240" w:lineRule="auto"/>
              <w:rPr>
                <w:del w:id="416" w:author="Umesh Singh1" w:date="2022-10-29T08:55:00Z"/>
                <w:rFonts w:ascii="Times New Roman" w:eastAsia="Times New Roman" w:hAnsi="Times New Roman" w:cs="Times New Roman"/>
                <w:color w:val="000000"/>
                <w:sz w:val="24"/>
                <w:szCs w:val="24"/>
              </w:rPr>
            </w:pPr>
            <w:del w:id="417" w:author="Umesh Singh1" w:date="2022-10-29T08:55:00Z">
              <w:r w:rsidRPr="00B80C66" w:rsidDel="00C121AF">
                <w:rPr>
                  <w:rFonts w:ascii="Times New Roman" w:eastAsia="Times New Roman" w:hAnsi="Times New Roman" w:cs="Times New Roman"/>
                  <w:color w:val="000000"/>
                  <w:sz w:val="24"/>
                  <w:szCs w:val="24"/>
                </w:rPr>
                <w:delText>Expired in ED</w:delText>
              </w:r>
            </w:del>
          </w:p>
        </w:tc>
        <w:tc>
          <w:tcPr>
            <w:tcW w:w="1060" w:type="dxa"/>
            <w:shd w:val="clear" w:color="auto" w:fill="auto"/>
            <w:noWrap/>
            <w:vAlign w:val="bottom"/>
            <w:hideMark/>
          </w:tcPr>
          <w:p w14:paraId="19D2F09E" w14:textId="18AD8014" w:rsidR="00FA4646" w:rsidRPr="00B80C66" w:rsidDel="00C121AF" w:rsidRDefault="00FA4646" w:rsidP="00F505B5">
            <w:pPr>
              <w:spacing w:after="0" w:line="240" w:lineRule="auto"/>
              <w:jc w:val="right"/>
              <w:rPr>
                <w:del w:id="418" w:author="Umesh Singh1" w:date="2022-10-29T08:55:00Z"/>
                <w:rFonts w:ascii="Times New Roman" w:eastAsia="Times New Roman" w:hAnsi="Times New Roman" w:cs="Times New Roman"/>
                <w:color w:val="000000"/>
                <w:sz w:val="24"/>
                <w:szCs w:val="24"/>
              </w:rPr>
            </w:pPr>
            <w:del w:id="419" w:author="Umesh Singh1" w:date="2022-10-29T08:55:00Z">
              <w:r w:rsidRPr="00B80C66" w:rsidDel="00C121AF">
                <w:rPr>
                  <w:rFonts w:ascii="Times New Roman" w:eastAsia="Times New Roman" w:hAnsi="Times New Roman" w:cs="Times New Roman"/>
                  <w:color w:val="000000"/>
                  <w:sz w:val="24"/>
                  <w:szCs w:val="24"/>
                </w:rPr>
                <w:delText>279</w:delText>
              </w:r>
            </w:del>
          </w:p>
        </w:tc>
        <w:tc>
          <w:tcPr>
            <w:tcW w:w="960" w:type="dxa"/>
            <w:shd w:val="clear" w:color="auto" w:fill="auto"/>
            <w:noWrap/>
            <w:vAlign w:val="bottom"/>
            <w:hideMark/>
          </w:tcPr>
          <w:p w14:paraId="4C65A58E" w14:textId="3C4D3155" w:rsidR="00FA4646" w:rsidRPr="00B80C66" w:rsidDel="00C121AF" w:rsidRDefault="00FA4646" w:rsidP="00F505B5">
            <w:pPr>
              <w:spacing w:after="0" w:line="240" w:lineRule="auto"/>
              <w:jc w:val="right"/>
              <w:rPr>
                <w:del w:id="420" w:author="Umesh Singh1" w:date="2022-10-29T08:55:00Z"/>
                <w:rFonts w:ascii="Times New Roman" w:eastAsia="Times New Roman" w:hAnsi="Times New Roman" w:cs="Times New Roman"/>
                <w:color w:val="000000"/>
                <w:sz w:val="24"/>
                <w:szCs w:val="24"/>
              </w:rPr>
            </w:pPr>
            <w:del w:id="421" w:author="Umesh Singh1" w:date="2022-10-29T08:55:00Z">
              <w:r w:rsidRPr="00B80C66" w:rsidDel="00C121AF">
                <w:rPr>
                  <w:rFonts w:ascii="Times New Roman" w:eastAsia="Times New Roman" w:hAnsi="Times New Roman" w:cs="Times New Roman"/>
                  <w:color w:val="000000"/>
                  <w:sz w:val="24"/>
                  <w:szCs w:val="24"/>
                </w:rPr>
                <w:delText>0.3%</w:delText>
              </w:r>
            </w:del>
          </w:p>
        </w:tc>
        <w:tc>
          <w:tcPr>
            <w:tcW w:w="990" w:type="dxa"/>
            <w:vMerge/>
            <w:shd w:val="clear" w:color="auto" w:fill="auto"/>
            <w:vAlign w:val="center"/>
            <w:hideMark/>
          </w:tcPr>
          <w:p w14:paraId="728D0F5A" w14:textId="786A6B35" w:rsidR="00FA4646" w:rsidRPr="00B80C66" w:rsidDel="00C121AF" w:rsidRDefault="00FA4646" w:rsidP="00F505B5">
            <w:pPr>
              <w:spacing w:after="0" w:line="240" w:lineRule="auto"/>
              <w:rPr>
                <w:del w:id="422" w:author="Umesh Singh1" w:date="2022-10-29T08:55:00Z"/>
                <w:rFonts w:ascii="Times New Roman" w:eastAsia="Times New Roman" w:hAnsi="Times New Roman" w:cs="Times New Roman"/>
                <w:color w:val="000000"/>
                <w:sz w:val="24"/>
                <w:szCs w:val="24"/>
              </w:rPr>
            </w:pPr>
          </w:p>
        </w:tc>
      </w:tr>
      <w:tr w:rsidR="00FA4646" w:rsidRPr="00B80C66" w:rsidDel="00C121AF" w14:paraId="398175EE" w14:textId="58F604B8" w:rsidTr="002357F7">
        <w:trPr>
          <w:trHeight w:val="290"/>
          <w:del w:id="423" w:author="Umesh Singh1" w:date="2022-10-29T08:55:00Z"/>
        </w:trPr>
        <w:tc>
          <w:tcPr>
            <w:tcW w:w="3704" w:type="dxa"/>
            <w:shd w:val="clear" w:color="auto" w:fill="auto"/>
            <w:noWrap/>
            <w:vAlign w:val="bottom"/>
            <w:hideMark/>
          </w:tcPr>
          <w:p w14:paraId="243E8804" w14:textId="68A60236" w:rsidR="00FA4646" w:rsidRPr="00B80C66" w:rsidDel="00C121AF" w:rsidRDefault="00FA4646" w:rsidP="00F505B5">
            <w:pPr>
              <w:spacing w:after="0" w:line="240" w:lineRule="auto"/>
              <w:rPr>
                <w:del w:id="424" w:author="Umesh Singh1" w:date="2022-10-29T08:55:00Z"/>
                <w:rFonts w:ascii="Times New Roman" w:eastAsia="Times New Roman" w:hAnsi="Times New Roman" w:cs="Times New Roman"/>
                <w:color w:val="000000"/>
                <w:sz w:val="24"/>
                <w:szCs w:val="24"/>
              </w:rPr>
            </w:pPr>
            <w:del w:id="425" w:author="Umesh Singh1" w:date="2022-10-29T08:55:00Z">
              <w:r w:rsidRPr="00B80C66" w:rsidDel="00C121AF">
                <w:rPr>
                  <w:rFonts w:ascii="Times New Roman" w:eastAsia="Times New Roman" w:hAnsi="Times New Roman" w:cs="Times New Roman"/>
                  <w:color w:val="000000"/>
                  <w:sz w:val="24"/>
                  <w:szCs w:val="24"/>
                </w:rPr>
                <w:delText>Transferred</w:delText>
              </w:r>
            </w:del>
          </w:p>
        </w:tc>
        <w:tc>
          <w:tcPr>
            <w:tcW w:w="1060" w:type="dxa"/>
            <w:shd w:val="clear" w:color="auto" w:fill="auto"/>
            <w:noWrap/>
            <w:vAlign w:val="bottom"/>
            <w:hideMark/>
          </w:tcPr>
          <w:p w14:paraId="0DF4C74A" w14:textId="46B5E924" w:rsidR="00FA4646" w:rsidRPr="00B80C66" w:rsidDel="00C121AF" w:rsidRDefault="00FA4646" w:rsidP="00F505B5">
            <w:pPr>
              <w:spacing w:after="0" w:line="240" w:lineRule="auto"/>
              <w:jc w:val="right"/>
              <w:rPr>
                <w:del w:id="426" w:author="Umesh Singh1" w:date="2022-10-29T08:55:00Z"/>
                <w:rFonts w:ascii="Times New Roman" w:eastAsia="Times New Roman" w:hAnsi="Times New Roman" w:cs="Times New Roman"/>
                <w:color w:val="000000"/>
                <w:sz w:val="24"/>
                <w:szCs w:val="24"/>
              </w:rPr>
            </w:pPr>
            <w:del w:id="427" w:author="Umesh Singh1" w:date="2022-10-29T08:55:00Z">
              <w:r w:rsidRPr="00B80C66" w:rsidDel="00C121AF">
                <w:rPr>
                  <w:rFonts w:ascii="Times New Roman" w:eastAsia="Times New Roman" w:hAnsi="Times New Roman" w:cs="Times New Roman"/>
                  <w:color w:val="000000"/>
                  <w:sz w:val="24"/>
                  <w:szCs w:val="24"/>
                </w:rPr>
                <w:delText>1,653</w:delText>
              </w:r>
            </w:del>
          </w:p>
        </w:tc>
        <w:tc>
          <w:tcPr>
            <w:tcW w:w="960" w:type="dxa"/>
            <w:shd w:val="clear" w:color="auto" w:fill="auto"/>
            <w:noWrap/>
            <w:vAlign w:val="bottom"/>
            <w:hideMark/>
          </w:tcPr>
          <w:p w14:paraId="028E2074" w14:textId="4CF4D607" w:rsidR="00FA4646" w:rsidRPr="00B80C66" w:rsidDel="00C121AF" w:rsidRDefault="00FA4646" w:rsidP="00F505B5">
            <w:pPr>
              <w:spacing w:after="0" w:line="240" w:lineRule="auto"/>
              <w:jc w:val="right"/>
              <w:rPr>
                <w:del w:id="428" w:author="Umesh Singh1" w:date="2022-10-29T08:55:00Z"/>
                <w:rFonts w:ascii="Times New Roman" w:eastAsia="Times New Roman" w:hAnsi="Times New Roman" w:cs="Times New Roman"/>
                <w:color w:val="000000"/>
                <w:sz w:val="24"/>
                <w:szCs w:val="24"/>
              </w:rPr>
            </w:pPr>
            <w:del w:id="429" w:author="Umesh Singh1" w:date="2022-10-29T08:55:00Z">
              <w:r w:rsidRPr="00B80C66" w:rsidDel="00C121AF">
                <w:rPr>
                  <w:rFonts w:ascii="Times New Roman" w:eastAsia="Times New Roman" w:hAnsi="Times New Roman" w:cs="Times New Roman"/>
                  <w:color w:val="000000"/>
                  <w:sz w:val="24"/>
                  <w:szCs w:val="24"/>
                </w:rPr>
                <w:delText>1.9%</w:delText>
              </w:r>
            </w:del>
          </w:p>
        </w:tc>
        <w:tc>
          <w:tcPr>
            <w:tcW w:w="990" w:type="dxa"/>
            <w:vMerge/>
            <w:shd w:val="clear" w:color="auto" w:fill="auto"/>
            <w:vAlign w:val="center"/>
            <w:hideMark/>
          </w:tcPr>
          <w:p w14:paraId="217FA8F5" w14:textId="67C3ADF9" w:rsidR="00FA4646" w:rsidRPr="00B80C66" w:rsidDel="00C121AF" w:rsidRDefault="00FA4646" w:rsidP="00F505B5">
            <w:pPr>
              <w:spacing w:after="0" w:line="240" w:lineRule="auto"/>
              <w:rPr>
                <w:del w:id="430" w:author="Umesh Singh1" w:date="2022-10-29T08:55:00Z"/>
                <w:rFonts w:ascii="Times New Roman" w:eastAsia="Times New Roman" w:hAnsi="Times New Roman" w:cs="Times New Roman"/>
                <w:color w:val="000000"/>
                <w:sz w:val="24"/>
                <w:szCs w:val="24"/>
              </w:rPr>
            </w:pPr>
          </w:p>
        </w:tc>
      </w:tr>
      <w:tr w:rsidR="00722C14" w:rsidRPr="00B80C66" w:rsidDel="00C121AF" w14:paraId="2A2190DB" w14:textId="4BDC9FF0" w:rsidTr="002357F7">
        <w:trPr>
          <w:trHeight w:val="290"/>
          <w:del w:id="431" w:author="Umesh Singh1" w:date="2022-10-29T08:55:00Z"/>
        </w:trPr>
        <w:tc>
          <w:tcPr>
            <w:tcW w:w="6714" w:type="dxa"/>
            <w:gridSpan w:val="4"/>
            <w:shd w:val="clear" w:color="auto" w:fill="auto"/>
            <w:noWrap/>
            <w:vAlign w:val="bottom"/>
            <w:hideMark/>
          </w:tcPr>
          <w:p w14:paraId="625D2356" w14:textId="705A1B77" w:rsidR="00722C14" w:rsidRPr="00384A64" w:rsidDel="00C121AF" w:rsidRDefault="00722C14" w:rsidP="00722C14">
            <w:pPr>
              <w:spacing w:after="0" w:line="240" w:lineRule="auto"/>
              <w:rPr>
                <w:del w:id="432" w:author="Umesh Singh1" w:date="2022-10-29T08:55:00Z"/>
                <w:rFonts w:ascii="Times New Roman" w:eastAsia="Times New Roman" w:hAnsi="Times New Roman" w:cs="Times New Roman"/>
                <w:b/>
                <w:bCs/>
                <w:color w:val="000000"/>
                <w:sz w:val="24"/>
                <w:szCs w:val="24"/>
              </w:rPr>
            </w:pPr>
            <w:del w:id="433" w:author="Umesh Singh1" w:date="2022-10-29T08:55:00Z">
              <w:r w:rsidRPr="00384A64" w:rsidDel="00C121AF">
                <w:rPr>
                  <w:rFonts w:ascii="Times New Roman" w:eastAsia="Times New Roman" w:hAnsi="Times New Roman" w:cs="Times New Roman"/>
                  <w:b/>
                  <w:bCs/>
                  <w:color w:val="000000"/>
                  <w:sz w:val="24"/>
                  <w:szCs w:val="24"/>
                </w:rPr>
                <w:delText>Overall Mortality (ED &amp; In Hospital) </w:delText>
              </w:r>
            </w:del>
          </w:p>
        </w:tc>
      </w:tr>
      <w:tr w:rsidR="00FA4646" w:rsidRPr="00B80C66" w:rsidDel="00C121AF" w14:paraId="443E3485" w14:textId="47257145" w:rsidTr="002357F7">
        <w:trPr>
          <w:trHeight w:val="290"/>
          <w:del w:id="434" w:author="Umesh Singh1" w:date="2022-10-29T08:55:00Z"/>
        </w:trPr>
        <w:tc>
          <w:tcPr>
            <w:tcW w:w="3704" w:type="dxa"/>
            <w:shd w:val="clear" w:color="auto" w:fill="auto"/>
            <w:noWrap/>
            <w:vAlign w:val="bottom"/>
            <w:hideMark/>
          </w:tcPr>
          <w:p w14:paraId="64BEE9A3" w14:textId="4CCAA975" w:rsidR="00FA4646" w:rsidRPr="00B80C66" w:rsidDel="00C121AF" w:rsidRDefault="00FA4646" w:rsidP="00F505B5">
            <w:pPr>
              <w:spacing w:after="0" w:line="240" w:lineRule="auto"/>
              <w:rPr>
                <w:del w:id="435" w:author="Umesh Singh1" w:date="2022-10-29T08:55:00Z"/>
                <w:rFonts w:ascii="Times New Roman" w:eastAsia="Times New Roman" w:hAnsi="Times New Roman" w:cs="Times New Roman"/>
                <w:color w:val="000000"/>
                <w:sz w:val="24"/>
                <w:szCs w:val="24"/>
              </w:rPr>
            </w:pPr>
            <w:del w:id="436" w:author="Umesh Singh1" w:date="2022-10-29T08:55:00Z">
              <w:r w:rsidRPr="00B80C66" w:rsidDel="00C121AF">
                <w:rPr>
                  <w:rFonts w:ascii="Times New Roman" w:eastAsia="Times New Roman" w:hAnsi="Times New Roman" w:cs="Times New Roman"/>
                  <w:color w:val="000000"/>
                  <w:sz w:val="24"/>
                  <w:szCs w:val="24"/>
                </w:rPr>
                <w:delText xml:space="preserve">Lived </w:delText>
              </w:r>
            </w:del>
          </w:p>
        </w:tc>
        <w:tc>
          <w:tcPr>
            <w:tcW w:w="1060" w:type="dxa"/>
            <w:shd w:val="clear" w:color="auto" w:fill="auto"/>
            <w:noWrap/>
            <w:vAlign w:val="bottom"/>
            <w:hideMark/>
          </w:tcPr>
          <w:p w14:paraId="0B160861" w14:textId="78990C61" w:rsidR="00FA4646" w:rsidRPr="00B80C66" w:rsidDel="00C121AF" w:rsidRDefault="00FA4646" w:rsidP="00F505B5">
            <w:pPr>
              <w:spacing w:after="0" w:line="240" w:lineRule="auto"/>
              <w:jc w:val="right"/>
              <w:rPr>
                <w:del w:id="437" w:author="Umesh Singh1" w:date="2022-10-29T08:55:00Z"/>
                <w:rFonts w:ascii="Times New Roman" w:eastAsia="Times New Roman" w:hAnsi="Times New Roman" w:cs="Times New Roman"/>
                <w:color w:val="000000"/>
                <w:sz w:val="24"/>
                <w:szCs w:val="24"/>
              </w:rPr>
            </w:pPr>
            <w:del w:id="438" w:author="Umesh Singh1" w:date="2022-10-29T08:55:00Z">
              <w:r w:rsidRPr="00B80C66" w:rsidDel="00C121AF">
                <w:rPr>
                  <w:rFonts w:ascii="Times New Roman" w:eastAsia="Times New Roman" w:hAnsi="Times New Roman" w:cs="Times New Roman"/>
                  <w:color w:val="000000"/>
                  <w:sz w:val="24"/>
                  <w:szCs w:val="24"/>
                </w:rPr>
                <w:delText>83,587</w:delText>
              </w:r>
            </w:del>
          </w:p>
        </w:tc>
        <w:tc>
          <w:tcPr>
            <w:tcW w:w="960" w:type="dxa"/>
            <w:shd w:val="clear" w:color="auto" w:fill="auto"/>
            <w:noWrap/>
            <w:vAlign w:val="bottom"/>
            <w:hideMark/>
          </w:tcPr>
          <w:p w14:paraId="674C35DF" w14:textId="6DB3112D" w:rsidR="00FA4646" w:rsidRPr="00B80C66" w:rsidDel="00C121AF" w:rsidRDefault="00FA4646" w:rsidP="00F505B5">
            <w:pPr>
              <w:spacing w:after="0" w:line="240" w:lineRule="auto"/>
              <w:jc w:val="right"/>
              <w:rPr>
                <w:del w:id="439" w:author="Umesh Singh1" w:date="2022-10-29T08:55:00Z"/>
                <w:rFonts w:ascii="Times New Roman" w:eastAsia="Times New Roman" w:hAnsi="Times New Roman" w:cs="Times New Roman"/>
                <w:color w:val="000000"/>
                <w:sz w:val="24"/>
                <w:szCs w:val="24"/>
              </w:rPr>
            </w:pPr>
            <w:del w:id="440" w:author="Umesh Singh1" w:date="2022-10-29T08:55:00Z">
              <w:r w:rsidRPr="00B80C66" w:rsidDel="00C121AF">
                <w:rPr>
                  <w:rFonts w:ascii="Times New Roman" w:eastAsia="Times New Roman" w:hAnsi="Times New Roman" w:cs="Times New Roman"/>
                  <w:color w:val="000000"/>
                  <w:sz w:val="24"/>
                  <w:szCs w:val="24"/>
                </w:rPr>
                <w:delText>9</w:delText>
              </w:r>
              <w:r w:rsidDel="00C121AF">
                <w:rPr>
                  <w:rFonts w:ascii="Times New Roman" w:eastAsia="Times New Roman" w:hAnsi="Times New Roman" w:cs="Times New Roman"/>
                  <w:color w:val="000000"/>
                  <w:sz w:val="24"/>
                  <w:szCs w:val="24"/>
                </w:rPr>
                <w:delText>9.0</w:delText>
              </w:r>
              <w:r w:rsidRPr="00B80C66" w:rsidDel="00C121AF">
                <w:rPr>
                  <w:rFonts w:ascii="Times New Roman" w:eastAsia="Times New Roman" w:hAnsi="Times New Roman" w:cs="Times New Roman"/>
                  <w:color w:val="000000"/>
                  <w:sz w:val="24"/>
                  <w:szCs w:val="24"/>
                </w:rPr>
                <w:delText>%</w:delText>
              </w:r>
            </w:del>
          </w:p>
        </w:tc>
        <w:tc>
          <w:tcPr>
            <w:tcW w:w="990" w:type="dxa"/>
            <w:vMerge w:val="restart"/>
            <w:shd w:val="clear" w:color="auto" w:fill="auto"/>
            <w:noWrap/>
            <w:vAlign w:val="center"/>
            <w:hideMark/>
          </w:tcPr>
          <w:p w14:paraId="71BB9489" w14:textId="5F93E0D7" w:rsidR="00FA4646" w:rsidRPr="00B80C66" w:rsidDel="00C121AF" w:rsidRDefault="00FA4646" w:rsidP="00F505B5">
            <w:pPr>
              <w:spacing w:after="0" w:line="240" w:lineRule="auto"/>
              <w:jc w:val="center"/>
              <w:rPr>
                <w:del w:id="441" w:author="Umesh Singh1" w:date="2022-10-29T08:55:00Z"/>
                <w:rFonts w:ascii="Times New Roman" w:eastAsia="Times New Roman" w:hAnsi="Times New Roman" w:cs="Times New Roman"/>
                <w:color w:val="000000"/>
                <w:sz w:val="24"/>
                <w:szCs w:val="24"/>
              </w:rPr>
            </w:pPr>
            <w:del w:id="442" w:author="Umesh Singh1" w:date="2022-10-29T08:55:00Z">
              <w:r w:rsidRPr="00B80C66" w:rsidDel="00C121AF">
                <w:rPr>
                  <w:rFonts w:ascii="Times New Roman" w:eastAsia="Times New Roman" w:hAnsi="Times New Roman" w:cs="Times New Roman"/>
                  <w:color w:val="000000"/>
                  <w:sz w:val="24"/>
                  <w:szCs w:val="24"/>
                </w:rPr>
                <w:delText>1,989</w:delText>
              </w:r>
            </w:del>
          </w:p>
        </w:tc>
      </w:tr>
      <w:tr w:rsidR="00FA4646" w:rsidRPr="00B80C66" w:rsidDel="00C121AF" w14:paraId="2F4B078C" w14:textId="477BCFB9" w:rsidTr="002357F7">
        <w:trPr>
          <w:trHeight w:val="290"/>
          <w:del w:id="443" w:author="Umesh Singh1" w:date="2022-10-29T08:55:00Z"/>
        </w:trPr>
        <w:tc>
          <w:tcPr>
            <w:tcW w:w="3704" w:type="dxa"/>
            <w:shd w:val="clear" w:color="auto" w:fill="auto"/>
            <w:noWrap/>
            <w:vAlign w:val="bottom"/>
            <w:hideMark/>
          </w:tcPr>
          <w:p w14:paraId="2171A9C3" w14:textId="346EF4DE" w:rsidR="00FA4646" w:rsidRPr="00B80C66" w:rsidDel="00C121AF" w:rsidRDefault="00FA4646" w:rsidP="00F505B5">
            <w:pPr>
              <w:spacing w:after="0" w:line="240" w:lineRule="auto"/>
              <w:rPr>
                <w:del w:id="444" w:author="Umesh Singh1" w:date="2022-10-29T08:55:00Z"/>
                <w:rFonts w:ascii="Times New Roman" w:eastAsia="Times New Roman" w:hAnsi="Times New Roman" w:cs="Times New Roman"/>
                <w:color w:val="000000"/>
                <w:sz w:val="24"/>
                <w:szCs w:val="24"/>
              </w:rPr>
            </w:pPr>
            <w:del w:id="445" w:author="Umesh Singh1" w:date="2022-10-29T08:55:00Z">
              <w:r w:rsidRPr="00B80C66" w:rsidDel="00C121AF">
                <w:rPr>
                  <w:rFonts w:ascii="Times New Roman" w:eastAsia="Times New Roman" w:hAnsi="Times New Roman" w:cs="Times New Roman"/>
                  <w:color w:val="000000"/>
                  <w:sz w:val="24"/>
                  <w:szCs w:val="24"/>
                </w:rPr>
                <w:delText xml:space="preserve">Died </w:delText>
              </w:r>
            </w:del>
          </w:p>
        </w:tc>
        <w:tc>
          <w:tcPr>
            <w:tcW w:w="1060" w:type="dxa"/>
            <w:shd w:val="clear" w:color="auto" w:fill="auto"/>
            <w:noWrap/>
            <w:vAlign w:val="bottom"/>
            <w:hideMark/>
          </w:tcPr>
          <w:p w14:paraId="208A5058" w14:textId="725737F3" w:rsidR="00FA4646" w:rsidRPr="00B80C66" w:rsidDel="00C121AF" w:rsidRDefault="00FA4646" w:rsidP="00F505B5">
            <w:pPr>
              <w:spacing w:after="0" w:line="240" w:lineRule="auto"/>
              <w:jc w:val="right"/>
              <w:rPr>
                <w:del w:id="446" w:author="Umesh Singh1" w:date="2022-10-29T08:55:00Z"/>
                <w:rFonts w:ascii="Times New Roman" w:eastAsia="Times New Roman" w:hAnsi="Times New Roman" w:cs="Times New Roman"/>
                <w:color w:val="000000"/>
                <w:sz w:val="24"/>
                <w:szCs w:val="24"/>
              </w:rPr>
            </w:pPr>
            <w:del w:id="447" w:author="Umesh Singh1" w:date="2022-10-29T08:55:00Z">
              <w:r w:rsidRPr="00B80C66" w:rsidDel="00C121AF">
                <w:rPr>
                  <w:rFonts w:ascii="Times New Roman" w:eastAsia="Times New Roman" w:hAnsi="Times New Roman" w:cs="Times New Roman"/>
                  <w:color w:val="000000"/>
                  <w:sz w:val="24"/>
                  <w:szCs w:val="24"/>
                </w:rPr>
                <w:delText>886</w:delText>
              </w:r>
            </w:del>
          </w:p>
        </w:tc>
        <w:tc>
          <w:tcPr>
            <w:tcW w:w="960" w:type="dxa"/>
            <w:shd w:val="clear" w:color="auto" w:fill="auto"/>
            <w:noWrap/>
            <w:vAlign w:val="bottom"/>
            <w:hideMark/>
          </w:tcPr>
          <w:p w14:paraId="753903C7" w14:textId="008003ED" w:rsidR="00FA4646" w:rsidRPr="00B80C66" w:rsidDel="00C121AF" w:rsidRDefault="00FA4646" w:rsidP="00F505B5">
            <w:pPr>
              <w:spacing w:after="0" w:line="240" w:lineRule="auto"/>
              <w:jc w:val="right"/>
              <w:rPr>
                <w:del w:id="448" w:author="Umesh Singh1" w:date="2022-10-29T08:55:00Z"/>
                <w:rFonts w:ascii="Times New Roman" w:eastAsia="Times New Roman" w:hAnsi="Times New Roman" w:cs="Times New Roman"/>
                <w:color w:val="000000"/>
                <w:sz w:val="24"/>
                <w:szCs w:val="24"/>
              </w:rPr>
            </w:pPr>
            <w:del w:id="449" w:author="Umesh Singh1" w:date="2022-10-29T08:55:00Z">
              <w:r w:rsidRPr="00B80C66" w:rsidDel="00C121AF">
                <w:rPr>
                  <w:rFonts w:ascii="Times New Roman" w:eastAsia="Times New Roman" w:hAnsi="Times New Roman" w:cs="Times New Roman"/>
                  <w:color w:val="000000"/>
                  <w:sz w:val="24"/>
                  <w:szCs w:val="24"/>
                </w:rPr>
                <w:delText>1.0%</w:delText>
              </w:r>
            </w:del>
          </w:p>
        </w:tc>
        <w:tc>
          <w:tcPr>
            <w:tcW w:w="990" w:type="dxa"/>
            <w:vMerge/>
            <w:shd w:val="clear" w:color="auto" w:fill="auto"/>
            <w:vAlign w:val="center"/>
            <w:hideMark/>
          </w:tcPr>
          <w:p w14:paraId="2752D1E5" w14:textId="4A234E33" w:rsidR="00FA4646" w:rsidRPr="00B80C66" w:rsidDel="00C121AF" w:rsidRDefault="00FA4646" w:rsidP="00F505B5">
            <w:pPr>
              <w:spacing w:after="0" w:line="240" w:lineRule="auto"/>
              <w:rPr>
                <w:del w:id="450" w:author="Umesh Singh1" w:date="2022-10-29T08:55:00Z"/>
                <w:rFonts w:ascii="Times New Roman" w:eastAsia="Times New Roman" w:hAnsi="Times New Roman" w:cs="Times New Roman"/>
                <w:color w:val="000000"/>
                <w:sz w:val="24"/>
                <w:szCs w:val="24"/>
              </w:rPr>
            </w:pPr>
          </w:p>
        </w:tc>
      </w:tr>
    </w:tbl>
    <w:p w14:paraId="5B103ED7" w14:textId="73DCBF4D" w:rsidR="00B80C66" w:rsidDel="00C121AF" w:rsidRDefault="00B80C66" w:rsidP="00524974">
      <w:pPr>
        <w:spacing w:line="480" w:lineRule="auto"/>
        <w:rPr>
          <w:del w:id="451" w:author="Umesh Singh1" w:date="2022-10-29T08:55:00Z"/>
          <w:rFonts w:ascii="Times New Roman" w:hAnsi="Times New Roman" w:cs="Times New Roman"/>
          <w:sz w:val="24"/>
          <w:szCs w:val="24"/>
        </w:rPr>
      </w:pPr>
    </w:p>
    <w:p w14:paraId="363826CE" w14:textId="76A3D7AB" w:rsidR="00472F5C" w:rsidDel="00C121AF" w:rsidRDefault="00472F5C" w:rsidP="00524974">
      <w:pPr>
        <w:spacing w:line="480" w:lineRule="auto"/>
        <w:rPr>
          <w:del w:id="452" w:author="Umesh Singh1" w:date="2022-10-29T08:55:00Z"/>
          <w:rFonts w:ascii="Times New Roman" w:hAnsi="Times New Roman" w:cs="Times New Roman"/>
          <w:sz w:val="24"/>
          <w:szCs w:val="24"/>
        </w:rPr>
      </w:pPr>
    </w:p>
    <w:p w14:paraId="50DA7BFF" w14:textId="374647A9" w:rsidR="00472F5C" w:rsidDel="00C121AF" w:rsidRDefault="003815FA" w:rsidP="003815FA">
      <w:pPr>
        <w:rPr>
          <w:del w:id="453" w:author="Umesh Singh1" w:date="2022-10-29T08:55:00Z"/>
          <w:rFonts w:ascii="Times New Roman" w:hAnsi="Times New Roman" w:cs="Times New Roman"/>
          <w:sz w:val="24"/>
          <w:szCs w:val="24"/>
        </w:rPr>
      </w:pPr>
      <w:del w:id="454" w:author="Umesh Singh1" w:date="2022-10-29T08:55:00Z">
        <w:r w:rsidDel="00C121AF">
          <w:rPr>
            <w:rFonts w:ascii="Times New Roman" w:hAnsi="Times New Roman" w:cs="Times New Roman"/>
            <w:sz w:val="24"/>
            <w:szCs w:val="24"/>
          </w:rPr>
          <w:br w:type="page"/>
        </w:r>
      </w:del>
    </w:p>
    <w:tbl>
      <w:tblPr>
        <w:tblpPr w:leftFromText="180" w:rightFromText="180" w:vertAnchor="text" w:horzAnchor="page" w:tblpX="753" w:tblpY="495"/>
        <w:tblW w:w="10572" w:type="dxa"/>
        <w:tblBorders>
          <w:top w:val="single" w:sz="4" w:space="0" w:color="auto"/>
          <w:bottom w:val="single" w:sz="4" w:space="0" w:color="auto"/>
        </w:tblBorders>
        <w:tblLook w:val="04A0" w:firstRow="1" w:lastRow="0" w:firstColumn="1" w:lastColumn="0" w:noHBand="0" w:noVBand="1"/>
      </w:tblPr>
      <w:tblGrid>
        <w:gridCol w:w="3665"/>
        <w:gridCol w:w="2117"/>
        <w:gridCol w:w="2236"/>
        <w:gridCol w:w="2554"/>
      </w:tblGrid>
      <w:tr w:rsidR="007533CB" w:rsidRPr="00F97D55" w:rsidDel="00C121AF" w14:paraId="7B5CF060" w14:textId="2CF66B45" w:rsidTr="00D71A46">
        <w:trPr>
          <w:trHeight w:val="293"/>
          <w:del w:id="455" w:author="Umesh Singh1" w:date="2022-10-29T08:55:00Z"/>
        </w:trPr>
        <w:tc>
          <w:tcPr>
            <w:tcW w:w="3665" w:type="dxa"/>
            <w:tcBorders>
              <w:top w:val="single" w:sz="4" w:space="0" w:color="auto"/>
              <w:bottom w:val="single" w:sz="4" w:space="0" w:color="auto"/>
            </w:tcBorders>
            <w:shd w:val="clear" w:color="auto" w:fill="auto"/>
            <w:noWrap/>
            <w:vAlign w:val="bottom"/>
            <w:hideMark/>
          </w:tcPr>
          <w:p w14:paraId="5E9C3946" w14:textId="11482CAF" w:rsidR="007533CB" w:rsidRPr="00F97D55" w:rsidDel="00C121AF" w:rsidRDefault="007533CB" w:rsidP="003815FA">
            <w:pPr>
              <w:spacing w:after="0" w:line="240" w:lineRule="auto"/>
              <w:rPr>
                <w:del w:id="456" w:author="Umesh Singh1" w:date="2022-10-29T08:55:00Z"/>
                <w:rFonts w:ascii="Times New Roman" w:eastAsia="Times New Roman" w:hAnsi="Times New Roman" w:cs="Times New Roman"/>
                <w:sz w:val="24"/>
                <w:szCs w:val="24"/>
              </w:rPr>
            </w:pPr>
            <w:del w:id="457" w:author="Umesh Singh1" w:date="2022-10-29T08:55:00Z">
              <w:r w:rsidDel="00C121AF">
                <w:rPr>
                  <w:rFonts w:ascii="Times New Roman" w:eastAsia="Times New Roman" w:hAnsi="Times New Roman" w:cs="Times New Roman"/>
                  <w:sz w:val="24"/>
                  <w:szCs w:val="24"/>
                </w:rPr>
                <w:delText>N</w:delText>
              </w:r>
              <w:r w:rsidR="00EE6B60" w:rsidDel="00C121AF">
                <w:rPr>
                  <w:rFonts w:ascii="Times New Roman" w:eastAsia="Times New Roman" w:hAnsi="Times New Roman" w:cs="Times New Roman"/>
                  <w:sz w:val="24"/>
                  <w:szCs w:val="24"/>
                </w:rPr>
                <w:delText xml:space="preserve"> </w:delText>
              </w:r>
              <w:r w:rsidDel="00C121AF">
                <w:rPr>
                  <w:rFonts w:ascii="Times New Roman" w:eastAsia="Times New Roman" w:hAnsi="Times New Roman" w:cs="Times New Roman"/>
                  <w:sz w:val="24"/>
                  <w:szCs w:val="24"/>
                </w:rPr>
                <w:delText>(%)</w:delText>
              </w:r>
            </w:del>
          </w:p>
        </w:tc>
        <w:tc>
          <w:tcPr>
            <w:tcW w:w="2117" w:type="dxa"/>
            <w:tcBorders>
              <w:top w:val="single" w:sz="4" w:space="0" w:color="auto"/>
              <w:bottom w:val="single" w:sz="4" w:space="0" w:color="auto"/>
            </w:tcBorders>
            <w:shd w:val="clear" w:color="auto" w:fill="auto"/>
            <w:noWrap/>
            <w:vAlign w:val="bottom"/>
            <w:hideMark/>
          </w:tcPr>
          <w:p w14:paraId="2A4E17E2" w14:textId="6DD505E6" w:rsidR="007533CB" w:rsidRPr="00F97D55" w:rsidDel="00C121AF" w:rsidRDefault="007533CB" w:rsidP="003815FA">
            <w:pPr>
              <w:spacing w:after="0" w:line="240" w:lineRule="auto"/>
              <w:jc w:val="center"/>
              <w:rPr>
                <w:del w:id="458" w:author="Umesh Singh1" w:date="2022-10-29T08:55:00Z"/>
                <w:rFonts w:ascii="Times New Roman" w:eastAsia="Times New Roman" w:hAnsi="Times New Roman" w:cs="Times New Roman"/>
                <w:color w:val="000000"/>
                <w:sz w:val="24"/>
                <w:szCs w:val="24"/>
              </w:rPr>
            </w:pPr>
            <w:del w:id="459" w:author="Umesh Singh1" w:date="2022-10-29T08:55:00Z">
              <w:r w:rsidRPr="00F97D55" w:rsidDel="00C121AF">
                <w:rPr>
                  <w:rFonts w:ascii="Times New Roman" w:eastAsia="Times New Roman" w:hAnsi="Times New Roman" w:cs="Times New Roman"/>
                  <w:color w:val="000000"/>
                  <w:sz w:val="24"/>
                  <w:szCs w:val="24"/>
                </w:rPr>
                <w:delText>No Criteria (n=65,967)</w:delText>
              </w:r>
            </w:del>
          </w:p>
        </w:tc>
        <w:tc>
          <w:tcPr>
            <w:tcW w:w="2236" w:type="dxa"/>
            <w:tcBorders>
              <w:top w:val="single" w:sz="4" w:space="0" w:color="auto"/>
              <w:bottom w:val="single" w:sz="4" w:space="0" w:color="auto"/>
            </w:tcBorders>
            <w:shd w:val="clear" w:color="auto" w:fill="auto"/>
            <w:noWrap/>
            <w:vAlign w:val="bottom"/>
            <w:hideMark/>
          </w:tcPr>
          <w:p w14:paraId="10F710B2" w14:textId="43856654" w:rsidR="007533CB" w:rsidRPr="00F97D55" w:rsidDel="00C121AF" w:rsidRDefault="007533CB" w:rsidP="003815FA">
            <w:pPr>
              <w:spacing w:after="0" w:line="240" w:lineRule="auto"/>
              <w:jc w:val="center"/>
              <w:rPr>
                <w:del w:id="460" w:author="Umesh Singh1" w:date="2022-10-29T08:55:00Z"/>
                <w:rFonts w:ascii="Times New Roman" w:eastAsia="Times New Roman" w:hAnsi="Times New Roman" w:cs="Times New Roman"/>
                <w:color w:val="000000"/>
                <w:sz w:val="24"/>
                <w:szCs w:val="24"/>
              </w:rPr>
            </w:pPr>
            <w:del w:id="461" w:author="Umesh Singh1" w:date="2022-10-29T08:55:00Z">
              <w:r w:rsidRPr="00F97D55" w:rsidDel="00C121AF">
                <w:rPr>
                  <w:rFonts w:ascii="Times New Roman" w:eastAsia="Times New Roman" w:hAnsi="Times New Roman" w:cs="Times New Roman"/>
                  <w:color w:val="000000"/>
                  <w:sz w:val="24"/>
                  <w:szCs w:val="24"/>
                </w:rPr>
                <w:delText>Any Criteria (n=16,443)</w:delText>
              </w:r>
            </w:del>
          </w:p>
        </w:tc>
        <w:tc>
          <w:tcPr>
            <w:tcW w:w="2554" w:type="dxa"/>
            <w:tcBorders>
              <w:top w:val="single" w:sz="4" w:space="0" w:color="auto"/>
              <w:bottom w:val="single" w:sz="4" w:space="0" w:color="auto"/>
            </w:tcBorders>
            <w:shd w:val="clear" w:color="auto" w:fill="auto"/>
            <w:noWrap/>
            <w:vAlign w:val="bottom"/>
            <w:hideMark/>
          </w:tcPr>
          <w:p w14:paraId="71483D1A" w14:textId="22AB9EC3" w:rsidR="007533CB" w:rsidRPr="00F97D55" w:rsidDel="00C121AF" w:rsidRDefault="007533CB" w:rsidP="003815FA">
            <w:pPr>
              <w:spacing w:after="0" w:line="240" w:lineRule="auto"/>
              <w:jc w:val="center"/>
              <w:rPr>
                <w:del w:id="462" w:author="Umesh Singh1" w:date="2022-10-29T08:55:00Z"/>
                <w:rFonts w:ascii="Times New Roman" w:eastAsia="Times New Roman" w:hAnsi="Times New Roman" w:cs="Times New Roman"/>
                <w:color w:val="000000"/>
                <w:sz w:val="24"/>
                <w:szCs w:val="24"/>
              </w:rPr>
            </w:pPr>
            <w:del w:id="463" w:author="Umesh Singh1" w:date="2022-10-29T08:55:00Z">
              <w:r w:rsidRPr="00F97D55" w:rsidDel="00C121AF">
                <w:rPr>
                  <w:rFonts w:ascii="Times New Roman" w:eastAsia="Times New Roman" w:hAnsi="Times New Roman" w:cs="Times New Roman"/>
                  <w:color w:val="000000"/>
                  <w:sz w:val="24"/>
                  <w:szCs w:val="24"/>
                </w:rPr>
                <w:delText>Multiple Criteria (n=4,052)</w:delText>
              </w:r>
            </w:del>
          </w:p>
        </w:tc>
      </w:tr>
      <w:tr w:rsidR="007533CB" w:rsidRPr="00F97D55" w:rsidDel="00C121AF" w14:paraId="4CA3FE0E" w14:textId="1FCEDB72" w:rsidTr="000A6F1E">
        <w:trPr>
          <w:trHeight w:val="293"/>
          <w:del w:id="464" w:author="Umesh Singh1" w:date="2022-10-29T08:55:00Z"/>
        </w:trPr>
        <w:tc>
          <w:tcPr>
            <w:tcW w:w="3665" w:type="dxa"/>
            <w:tcBorders>
              <w:top w:val="single" w:sz="4" w:space="0" w:color="auto"/>
            </w:tcBorders>
            <w:shd w:val="clear" w:color="auto" w:fill="auto"/>
            <w:noWrap/>
            <w:vAlign w:val="bottom"/>
            <w:hideMark/>
          </w:tcPr>
          <w:p w14:paraId="377E7C4D" w14:textId="6F07B90F" w:rsidR="007533CB" w:rsidRPr="00384A64" w:rsidDel="00C121AF" w:rsidRDefault="007533CB" w:rsidP="003815FA">
            <w:pPr>
              <w:spacing w:after="0" w:line="240" w:lineRule="auto"/>
              <w:rPr>
                <w:del w:id="465" w:author="Umesh Singh1" w:date="2022-10-29T08:55:00Z"/>
                <w:rFonts w:ascii="Times New Roman" w:eastAsia="Times New Roman" w:hAnsi="Times New Roman" w:cs="Times New Roman"/>
                <w:b/>
                <w:bCs/>
                <w:color w:val="000000"/>
                <w:sz w:val="24"/>
                <w:szCs w:val="24"/>
              </w:rPr>
            </w:pPr>
            <w:del w:id="466" w:author="Umesh Singh1" w:date="2022-10-29T08:55:00Z">
              <w:r w:rsidRPr="00384A64" w:rsidDel="00C121AF">
                <w:rPr>
                  <w:rFonts w:ascii="Times New Roman" w:eastAsia="Times New Roman" w:hAnsi="Times New Roman" w:cs="Times New Roman"/>
                  <w:b/>
                  <w:bCs/>
                  <w:color w:val="000000"/>
                  <w:sz w:val="24"/>
                  <w:szCs w:val="24"/>
                </w:rPr>
                <w:delText xml:space="preserve">Age in Years </w:delText>
              </w:r>
            </w:del>
          </w:p>
        </w:tc>
        <w:tc>
          <w:tcPr>
            <w:tcW w:w="2117" w:type="dxa"/>
            <w:tcBorders>
              <w:top w:val="single" w:sz="4" w:space="0" w:color="auto"/>
            </w:tcBorders>
            <w:shd w:val="clear" w:color="auto" w:fill="auto"/>
            <w:noWrap/>
            <w:vAlign w:val="bottom"/>
            <w:hideMark/>
          </w:tcPr>
          <w:p w14:paraId="0A735F55" w14:textId="1A643FC8" w:rsidR="007533CB" w:rsidRPr="00F97D55" w:rsidDel="00C121AF" w:rsidRDefault="007533CB" w:rsidP="003815FA">
            <w:pPr>
              <w:spacing w:after="0" w:line="240" w:lineRule="auto"/>
              <w:rPr>
                <w:del w:id="467" w:author="Umesh Singh1" w:date="2022-10-29T08:55:00Z"/>
                <w:rFonts w:ascii="Times New Roman" w:eastAsia="Times New Roman" w:hAnsi="Times New Roman" w:cs="Times New Roman"/>
                <w:color w:val="000000"/>
                <w:sz w:val="24"/>
                <w:szCs w:val="24"/>
              </w:rPr>
            </w:pPr>
            <w:del w:id="468" w:author="Umesh Singh1" w:date="2022-10-29T08:55:00Z">
              <w:r w:rsidRPr="00F97D55" w:rsidDel="00C121AF">
                <w:rPr>
                  <w:rFonts w:ascii="Times New Roman" w:eastAsia="Times New Roman" w:hAnsi="Times New Roman" w:cs="Times New Roman"/>
                  <w:color w:val="000000"/>
                  <w:sz w:val="24"/>
                  <w:szCs w:val="24"/>
                </w:rPr>
                <w:delText> </w:delText>
              </w:r>
            </w:del>
          </w:p>
        </w:tc>
        <w:tc>
          <w:tcPr>
            <w:tcW w:w="2236" w:type="dxa"/>
            <w:tcBorders>
              <w:top w:val="single" w:sz="4" w:space="0" w:color="auto"/>
            </w:tcBorders>
            <w:shd w:val="clear" w:color="auto" w:fill="auto"/>
            <w:noWrap/>
            <w:vAlign w:val="bottom"/>
            <w:hideMark/>
          </w:tcPr>
          <w:p w14:paraId="071CECB1" w14:textId="0B1C3F7C" w:rsidR="007533CB" w:rsidRPr="00F97D55" w:rsidDel="00C121AF" w:rsidRDefault="007533CB" w:rsidP="003815FA">
            <w:pPr>
              <w:spacing w:after="0" w:line="240" w:lineRule="auto"/>
              <w:rPr>
                <w:del w:id="469" w:author="Umesh Singh1" w:date="2022-10-29T08:55:00Z"/>
                <w:rFonts w:ascii="Times New Roman" w:eastAsia="Times New Roman" w:hAnsi="Times New Roman" w:cs="Times New Roman"/>
                <w:color w:val="000000"/>
                <w:sz w:val="24"/>
                <w:szCs w:val="24"/>
              </w:rPr>
            </w:pPr>
            <w:del w:id="470" w:author="Umesh Singh1" w:date="2022-10-29T08:55:00Z">
              <w:r w:rsidRPr="00F97D55" w:rsidDel="00C121AF">
                <w:rPr>
                  <w:rFonts w:ascii="Times New Roman" w:eastAsia="Times New Roman" w:hAnsi="Times New Roman" w:cs="Times New Roman"/>
                  <w:color w:val="000000"/>
                  <w:sz w:val="24"/>
                  <w:szCs w:val="24"/>
                </w:rPr>
                <w:delText> </w:delText>
              </w:r>
            </w:del>
          </w:p>
        </w:tc>
        <w:tc>
          <w:tcPr>
            <w:tcW w:w="2554" w:type="dxa"/>
            <w:tcBorders>
              <w:top w:val="single" w:sz="4" w:space="0" w:color="auto"/>
            </w:tcBorders>
            <w:shd w:val="clear" w:color="auto" w:fill="auto"/>
            <w:noWrap/>
            <w:vAlign w:val="bottom"/>
            <w:hideMark/>
          </w:tcPr>
          <w:p w14:paraId="7BB0E73D" w14:textId="2F09A36A" w:rsidR="007533CB" w:rsidRPr="00F97D55" w:rsidDel="00C121AF" w:rsidRDefault="007533CB" w:rsidP="003815FA">
            <w:pPr>
              <w:spacing w:after="0" w:line="240" w:lineRule="auto"/>
              <w:rPr>
                <w:del w:id="471" w:author="Umesh Singh1" w:date="2022-10-29T08:55:00Z"/>
                <w:rFonts w:ascii="Times New Roman" w:eastAsia="Times New Roman" w:hAnsi="Times New Roman" w:cs="Times New Roman"/>
                <w:color w:val="000000"/>
                <w:sz w:val="24"/>
                <w:szCs w:val="24"/>
              </w:rPr>
            </w:pPr>
            <w:del w:id="472" w:author="Umesh Singh1" w:date="2022-10-29T08:55:00Z">
              <w:r w:rsidRPr="00F97D55" w:rsidDel="00C121AF">
                <w:rPr>
                  <w:rFonts w:ascii="Times New Roman" w:eastAsia="Times New Roman" w:hAnsi="Times New Roman" w:cs="Times New Roman"/>
                  <w:color w:val="000000"/>
                  <w:sz w:val="24"/>
                  <w:szCs w:val="24"/>
                </w:rPr>
                <w:delText> </w:delText>
              </w:r>
            </w:del>
          </w:p>
        </w:tc>
      </w:tr>
      <w:tr w:rsidR="007533CB" w:rsidRPr="00F97D55" w:rsidDel="00C121AF" w14:paraId="06761AB8" w14:textId="78BD7661" w:rsidTr="000A6F1E">
        <w:trPr>
          <w:trHeight w:val="293"/>
          <w:del w:id="473" w:author="Umesh Singh1" w:date="2022-10-29T08:55:00Z"/>
        </w:trPr>
        <w:tc>
          <w:tcPr>
            <w:tcW w:w="3665" w:type="dxa"/>
            <w:shd w:val="clear" w:color="auto" w:fill="auto"/>
            <w:noWrap/>
            <w:vAlign w:val="bottom"/>
            <w:hideMark/>
          </w:tcPr>
          <w:p w14:paraId="4A563255" w14:textId="7BA35FA1" w:rsidR="007533CB" w:rsidRPr="00F97D55" w:rsidDel="00C121AF" w:rsidRDefault="007533CB" w:rsidP="003815FA">
            <w:pPr>
              <w:spacing w:after="0" w:line="240" w:lineRule="auto"/>
              <w:rPr>
                <w:del w:id="474" w:author="Umesh Singh1" w:date="2022-10-29T08:55:00Z"/>
                <w:rFonts w:ascii="Times New Roman" w:eastAsia="Times New Roman" w:hAnsi="Times New Roman" w:cs="Times New Roman"/>
                <w:color w:val="000000"/>
                <w:sz w:val="24"/>
                <w:szCs w:val="24"/>
              </w:rPr>
            </w:pPr>
            <w:del w:id="475" w:author="Umesh Singh1" w:date="2022-10-29T08:55:00Z">
              <w:r w:rsidRPr="00F97D55" w:rsidDel="00C121AF">
                <w:rPr>
                  <w:rFonts w:ascii="Times New Roman" w:eastAsia="Times New Roman" w:hAnsi="Times New Roman" w:cs="Times New Roman"/>
                  <w:color w:val="000000"/>
                  <w:sz w:val="24"/>
                  <w:szCs w:val="24"/>
                </w:rPr>
                <w:delText xml:space="preserve">Median (IQR) </w:delText>
              </w:r>
            </w:del>
          </w:p>
        </w:tc>
        <w:tc>
          <w:tcPr>
            <w:tcW w:w="2117" w:type="dxa"/>
            <w:shd w:val="clear" w:color="auto" w:fill="auto"/>
            <w:noWrap/>
            <w:vAlign w:val="center"/>
            <w:hideMark/>
          </w:tcPr>
          <w:p w14:paraId="67D5B926" w14:textId="09656ABA" w:rsidR="007533CB" w:rsidRPr="00F97D55" w:rsidDel="00C121AF" w:rsidRDefault="007533CB" w:rsidP="003815FA">
            <w:pPr>
              <w:spacing w:after="0" w:line="240" w:lineRule="auto"/>
              <w:jc w:val="center"/>
              <w:rPr>
                <w:del w:id="476" w:author="Umesh Singh1" w:date="2022-10-29T08:55:00Z"/>
                <w:rFonts w:ascii="Times New Roman" w:eastAsia="Times New Roman" w:hAnsi="Times New Roman" w:cs="Times New Roman"/>
                <w:color w:val="000000"/>
                <w:sz w:val="24"/>
                <w:szCs w:val="24"/>
              </w:rPr>
            </w:pPr>
            <w:del w:id="477" w:author="Umesh Singh1" w:date="2022-10-29T08:55:00Z">
              <w:r w:rsidRPr="00F97D55" w:rsidDel="00C121AF">
                <w:rPr>
                  <w:rFonts w:ascii="Times New Roman" w:eastAsia="Times New Roman" w:hAnsi="Times New Roman" w:cs="Times New Roman"/>
                  <w:color w:val="000000"/>
                  <w:sz w:val="24"/>
                  <w:szCs w:val="24"/>
                </w:rPr>
                <w:delText>54 (34-72)</w:delText>
              </w:r>
            </w:del>
          </w:p>
        </w:tc>
        <w:tc>
          <w:tcPr>
            <w:tcW w:w="2236" w:type="dxa"/>
            <w:shd w:val="clear" w:color="auto" w:fill="auto"/>
            <w:noWrap/>
            <w:vAlign w:val="center"/>
            <w:hideMark/>
          </w:tcPr>
          <w:p w14:paraId="0D2CD195" w14:textId="5569148E" w:rsidR="007533CB" w:rsidRPr="00F97D55" w:rsidDel="00C121AF" w:rsidRDefault="007533CB" w:rsidP="003815FA">
            <w:pPr>
              <w:spacing w:after="0" w:line="240" w:lineRule="auto"/>
              <w:jc w:val="center"/>
              <w:rPr>
                <w:del w:id="478" w:author="Umesh Singh1" w:date="2022-10-29T08:55:00Z"/>
                <w:rFonts w:ascii="Times New Roman" w:eastAsia="Times New Roman" w:hAnsi="Times New Roman" w:cs="Times New Roman"/>
                <w:color w:val="000000"/>
                <w:sz w:val="24"/>
                <w:szCs w:val="24"/>
              </w:rPr>
            </w:pPr>
            <w:del w:id="479" w:author="Umesh Singh1" w:date="2022-10-29T08:55:00Z">
              <w:r w:rsidRPr="00F97D55" w:rsidDel="00C121AF">
                <w:rPr>
                  <w:rFonts w:ascii="Times New Roman" w:eastAsia="Times New Roman" w:hAnsi="Times New Roman" w:cs="Times New Roman"/>
                  <w:color w:val="000000"/>
                  <w:sz w:val="24"/>
                  <w:szCs w:val="24"/>
                </w:rPr>
                <w:delText xml:space="preserve">73 (51-84) </w:delText>
              </w:r>
            </w:del>
          </w:p>
        </w:tc>
        <w:tc>
          <w:tcPr>
            <w:tcW w:w="2554" w:type="dxa"/>
            <w:shd w:val="clear" w:color="auto" w:fill="auto"/>
            <w:noWrap/>
            <w:vAlign w:val="center"/>
            <w:hideMark/>
          </w:tcPr>
          <w:p w14:paraId="0B70EE64" w14:textId="18546543" w:rsidR="007533CB" w:rsidRPr="00F97D55" w:rsidDel="00C121AF" w:rsidRDefault="007533CB" w:rsidP="003815FA">
            <w:pPr>
              <w:spacing w:after="0" w:line="240" w:lineRule="auto"/>
              <w:jc w:val="center"/>
              <w:rPr>
                <w:del w:id="480" w:author="Umesh Singh1" w:date="2022-10-29T08:55:00Z"/>
                <w:rFonts w:ascii="Times New Roman" w:eastAsia="Times New Roman" w:hAnsi="Times New Roman" w:cs="Times New Roman"/>
                <w:color w:val="000000"/>
                <w:sz w:val="24"/>
                <w:szCs w:val="24"/>
              </w:rPr>
            </w:pPr>
            <w:del w:id="481" w:author="Umesh Singh1" w:date="2022-10-29T08:55:00Z">
              <w:r w:rsidRPr="00F97D55" w:rsidDel="00C121AF">
                <w:rPr>
                  <w:rFonts w:ascii="Times New Roman" w:eastAsia="Times New Roman" w:hAnsi="Times New Roman" w:cs="Times New Roman"/>
                  <w:color w:val="000000"/>
                  <w:sz w:val="24"/>
                  <w:szCs w:val="24"/>
                </w:rPr>
                <w:delText>57 (34-76)</w:delText>
              </w:r>
            </w:del>
          </w:p>
        </w:tc>
      </w:tr>
      <w:tr w:rsidR="007533CB" w:rsidRPr="00F97D55" w:rsidDel="00C121AF" w14:paraId="2FABF874" w14:textId="75EBE1BD" w:rsidTr="000A6F1E">
        <w:trPr>
          <w:trHeight w:val="293"/>
          <w:del w:id="482" w:author="Umesh Singh1" w:date="2022-10-29T08:55:00Z"/>
        </w:trPr>
        <w:tc>
          <w:tcPr>
            <w:tcW w:w="3665" w:type="dxa"/>
            <w:shd w:val="clear" w:color="auto" w:fill="auto"/>
            <w:noWrap/>
            <w:vAlign w:val="bottom"/>
            <w:hideMark/>
          </w:tcPr>
          <w:p w14:paraId="7BEBB4A5" w14:textId="4217A301" w:rsidR="007533CB" w:rsidRPr="00384A64" w:rsidDel="00C121AF" w:rsidRDefault="007533CB" w:rsidP="003815FA">
            <w:pPr>
              <w:spacing w:after="0" w:line="240" w:lineRule="auto"/>
              <w:rPr>
                <w:del w:id="483" w:author="Umesh Singh1" w:date="2022-10-29T08:55:00Z"/>
                <w:rFonts w:ascii="Times New Roman" w:eastAsia="Times New Roman" w:hAnsi="Times New Roman" w:cs="Times New Roman"/>
                <w:b/>
                <w:bCs/>
                <w:color w:val="000000"/>
                <w:sz w:val="24"/>
                <w:szCs w:val="24"/>
              </w:rPr>
            </w:pPr>
            <w:del w:id="484" w:author="Umesh Singh1" w:date="2022-10-29T08:55:00Z">
              <w:r w:rsidRPr="00384A64" w:rsidDel="00C121AF">
                <w:rPr>
                  <w:rFonts w:ascii="Times New Roman" w:eastAsia="Times New Roman" w:hAnsi="Times New Roman" w:cs="Times New Roman"/>
                  <w:b/>
                  <w:bCs/>
                  <w:color w:val="000000"/>
                  <w:sz w:val="24"/>
                  <w:szCs w:val="24"/>
                </w:rPr>
                <w:delText>Age Categories</w:delText>
              </w:r>
            </w:del>
          </w:p>
        </w:tc>
        <w:tc>
          <w:tcPr>
            <w:tcW w:w="2117" w:type="dxa"/>
            <w:shd w:val="clear" w:color="auto" w:fill="auto"/>
            <w:noWrap/>
            <w:vAlign w:val="center"/>
            <w:hideMark/>
          </w:tcPr>
          <w:p w14:paraId="1C7E19CD" w14:textId="50ED407C" w:rsidR="007533CB" w:rsidRPr="00F97D55" w:rsidDel="00C121AF" w:rsidRDefault="007533CB" w:rsidP="003815FA">
            <w:pPr>
              <w:spacing w:after="0" w:line="240" w:lineRule="auto"/>
              <w:jc w:val="center"/>
              <w:rPr>
                <w:del w:id="485" w:author="Umesh Singh1" w:date="2022-10-29T08:55:00Z"/>
                <w:rFonts w:ascii="Times New Roman" w:eastAsia="Times New Roman" w:hAnsi="Times New Roman" w:cs="Times New Roman"/>
                <w:color w:val="000000"/>
                <w:sz w:val="24"/>
                <w:szCs w:val="24"/>
              </w:rPr>
            </w:pPr>
            <w:del w:id="486" w:author="Umesh Singh1" w:date="2022-10-29T08:55:00Z">
              <w:r w:rsidRPr="00F97D55" w:rsidDel="00C121AF">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2CB08AB1" w14:textId="14C251A1" w:rsidR="007533CB" w:rsidRPr="00F97D55" w:rsidDel="00C121AF" w:rsidRDefault="007533CB" w:rsidP="003815FA">
            <w:pPr>
              <w:spacing w:after="0" w:line="240" w:lineRule="auto"/>
              <w:jc w:val="center"/>
              <w:rPr>
                <w:del w:id="487" w:author="Umesh Singh1" w:date="2022-10-29T08:55:00Z"/>
                <w:rFonts w:ascii="Times New Roman" w:eastAsia="Times New Roman" w:hAnsi="Times New Roman" w:cs="Times New Roman"/>
                <w:color w:val="000000"/>
                <w:sz w:val="24"/>
                <w:szCs w:val="24"/>
              </w:rPr>
            </w:pPr>
            <w:del w:id="488" w:author="Umesh Singh1" w:date="2022-10-29T08:55:00Z">
              <w:r w:rsidRPr="00F97D55" w:rsidDel="00C121AF">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0BC56B24" w14:textId="2012379A" w:rsidR="007533CB" w:rsidRPr="00F97D55" w:rsidDel="00C121AF" w:rsidRDefault="007533CB" w:rsidP="003815FA">
            <w:pPr>
              <w:spacing w:after="0" w:line="240" w:lineRule="auto"/>
              <w:jc w:val="center"/>
              <w:rPr>
                <w:del w:id="489" w:author="Umesh Singh1" w:date="2022-10-29T08:55:00Z"/>
                <w:rFonts w:ascii="Times New Roman" w:eastAsia="Times New Roman" w:hAnsi="Times New Roman" w:cs="Times New Roman"/>
                <w:color w:val="000000"/>
                <w:sz w:val="24"/>
                <w:szCs w:val="24"/>
              </w:rPr>
            </w:pPr>
            <w:del w:id="490" w:author="Umesh Singh1" w:date="2022-10-29T08:55:00Z">
              <w:r w:rsidRPr="00F97D55" w:rsidDel="00C121AF">
                <w:rPr>
                  <w:rFonts w:ascii="Times New Roman" w:eastAsia="Times New Roman" w:hAnsi="Times New Roman" w:cs="Times New Roman"/>
                  <w:color w:val="000000"/>
                  <w:sz w:val="24"/>
                  <w:szCs w:val="24"/>
                </w:rPr>
                <w:delText> </w:delText>
              </w:r>
            </w:del>
          </w:p>
        </w:tc>
      </w:tr>
      <w:tr w:rsidR="006D013A" w:rsidRPr="00F97D55" w:rsidDel="00C121AF" w14:paraId="4E06E2F9" w14:textId="7D490248" w:rsidTr="000A6F1E">
        <w:trPr>
          <w:trHeight w:val="293"/>
          <w:del w:id="491" w:author="Umesh Singh1" w:date="2022-10-29T08:55:00Z"/>
        </w:trPr>
        <w:tc>
          <w:tcPr>
            <w:tcW w:w="3665" w:type="dxa"/>
            <w:shd w:val="clear" w:color="auto" w:fill="auto"/>
            <w:noWrap/>
            <w:vAlign w:val="bottom"/>
            <w:hideMark/>
          </w:tcPr>
          <w:p w14:paraId="0C9083CB" w14:textId="3406D5F8" w:rsidR="006D013A" w:rsidRPr="00F97D55" w:rsidDel="00C121AF" w:rsidRDefault="006D013A" w:rsidP="006D013A">
            <w:pPr>
              <w:spacing w:after="0" w:line="240" w:lineRule="auto"/>
              <w:rPr>
                <w:del w:id="492" w:author="Umesh Singh1" w:date="2022-10-29T08:55:00Z"/>
                <w:rFonts w:ascii="Times New Roman" w:eastAsia="Times New Roman" w:hAnsi="Times New Roman" w:cs="Times New Roman"/>
                <w:color w:val="000000"/>
                <w:sz w:val="24"/>
                <w:szCs w:val="24"/>
              </w:rPr>
            </w:pPr>
            <w:del w:id="493" w:author="Umesh Singh1" w:date="2022-10-29T08:55:00Z">
              <w:r w:rsidDel="00C121AF">
                <w:rPr>
                  <w:rFonts w:ascii="Times New Roman" w:eastAsia="Times New Roman" w:hAnsi="Times New Roman" w:cs="Times New Roman"/>
                  <w:color w:val="000000"/>
                  <w:sz w:val="24"/>
                  <w:szCs w:val="24"/>
                </w:rPr>
                <w:delText>&lt;55 years</w:delText>
              </w:r>
            </w:del>
          </w:p>
        </w:tc>
        <w:tc>
          <w:tcPr>
            <w:tcW w:w="2117" w:type="dxa"/>
            <w:shd w:val="clear" w:color="auto" w:fill="auto"/>
            <w:noWrap/>
            <w:vAlign w:val="center"/>
          </w:tcPr>
          <w:p w14:paraId="1F1CC80F" w14:textId="372A04FB" w:rsidR="006D013A" w:rsidRPr="00F97D55" w:rsidDel="00C121AF" w:rsidRDefault="00A3335C" w:rsidP="006D013A">
            <w:pPr>
              <w:spacing w:after="0" w:line="240" w:lineRule="auto"/>
              <w:jc w:val="center"/>
              <w:rPr>
                <w:del w:id="494" w:author="Umesh Singh1" w:date="2022-10-29T08:55:00Z"/>
                <w:rFonts w:ascii="Times New Roman" w:eastAsia="Times New Roman" w:hAnsi="Times New Roman" w:cs="Times New Roman"/>
                <w:color w:val="000000"/>
                <w:sz w:val="24"/>
                <w:szCs w:val="24"/>
              </w:rPr>
            </w:pPr>
            <w:del w:id="495" w:author="Umesh Singh1" w:date="2022-10-29T08:55:00Z">
              <w:r w:rsidDel="00C121AF">
                <w:rPr>
                  <w:rFonts w:ascii="Times New Roman" w:eastAsia="Times New Roman" w:hAnsi="Times New Roman" w:cs="Times New Roman"/>
                  <w:color w:val="000000"/>
                  <w:sz w:val="24"/>
                  <w:szCs w:val="24"/>
                </w:rPr>
                <w:delText>33,829 (51.4%)</w:delText>
              </w:r>
            </w:del>
          </w:p>
        </w:tc>
        <w:tc>
          <w:tcPr>
            <w:tcW w:w="2236" w:type="dxa"/>
            <w:shd w:val="clear" w:color="auto" w:fill="auto"/>
            <w:noWrap/>
            <w:vAlign w:val="center"/>
          </w:tcPr>
          <w:p w14:paraId="2E339B9A" w14:textId="4B1AD58F" w:rsidR="006D013A" w:rsidRPr="00F97D55" w:rsidDel="00C121AF" w:rsidRDefault="007E1B4B" w:rsidP="006D013A">
            <w:pPr>
              <w:spacing w:after="0" w:line="240" w:lineRule="auto"/>
              <w:jc w:val="center"/>
              <w:rPr>
                <w:del w:id="496" w:author="Umesh Singh1" w:date="2022-10-29T08:55:00Z"/>
                <w:rFonts w:ascii="Times New Roman" w:eastAsia="Times New Roman" w:hAnsi="Times New Roman" w:cs="Times New Roman"/>
                <w:color w:val="000000"/>
                <w:sz w:val="24"/>
                <w:szCs w:val="24"/>
              </w:rPr>
            </w:pPr>
            <w:del w:id="497" w:author="Umesh Singh1" w:date="2022-10-29T08:55:00Z">
              <w:r w:rsidDel="00C121AF">
                <w:rPr>
                  <w:rFonts w:ascii="Times New Roman" w:eastAsia="Times New Roman" w:hAnsi="Times New Roman" w:cs="Times New Roman"/>
                  <w:color w:val="000000"/>
                  <w:sz w:val="24"/>
                  <w:szCs w:val="24"/>
                </w:rPr>
                <w:delText>4,441 (27.2%)</w:delText>
              </w:r>
            </w:del>
          </w:p>
        </w:tc>
        <w:tc>
          <w:tcPr>
            <w:tcW w:w="2554" w:type="dxa"/>
            <w:shd w:val="clear" w:color="auto" w:fill="auto"/>
            <w:noWrap/>
            <w:vAlign w:val="center"/>
          </w:tcPr>
          <w:p w14:paraId="0CE5269C" w14:textId="3EFCA4BF" w:rsidR="006D013A" w:rsidRPr="00F97D55" w:rsidDel="00C121AF" w:rsidRDefault="00A602C3" w:rsidP="006D013A">
            <w:pPr>
              <w:spacing w:after="0" w:line="240" w:lineRule="auto"/>
              <w:jc w:val="center"/>
              <w:rPr>
                <w:del w:id="498" w:author="Umesh Singh1" w:date="2022-10-29T08:55:00Z"/>
                <w:rFonts w:ascii="Times New Roman" w:eastAsia="Times New Roman" w:hAnsi="Times New Roman" w:cs="Times New Roman"/>
                <w:color w:val="000000"/>
                <w:sz w:val="24"/>
                <w:szCs w:val="24"/>
              </w:rPr>
            </w:pPr>
            <w:del w:id="499" w:author="Umesh Singh1" w:date="2022-10-29T08:55:00Z">
              <w:r w:rsidDel="00C121AF">
                <w:rPr>
                  <w:rFonts w:ascii="Times New Roman" w:eastAsia="Times New Roman" w:hAnsi="Times New Roman" w:cs="Times New Roman"/>
                  <w:color w:val="000000"/>
                  <w:sz w:val="24"/>
                  <w:szCs w:val="24"/>
                </w:rPr>
                <w:delText xml:space="preserve">1,820 (47.5%) </w:delText>
              </w:r>
            </w:del>
          </w:p>
        </w:tc>
      </w:tr>
      <w:tr w:rsidR="006D013A" w:rsidRPr="00F97D55" w:rsidDel="00C121AF" w14:paraId="20081A28" w14:textId="295C5CBE" w:rsidTr="000A6F1E">
        <w:trPr>
          <w:trHeight w:val="293"/>
          <w:del w:id="500" w:author="Umesh Singh1" w:date="2022-10-29T08:55:00Z"/>
        </w:trPr>
        <w:tc>
          <w:tcPr>
            <w:tcW w:w="3665" w:type="dxa"/>
            <w:shd w:val="clear" w:color="auto" w:fill="auto"/>
            <w:noWrap/>
            <w:vAlign w:val="bottom"/>
            <w:hideMark/>
          </w:tcPr>
          <w:p w14:paraId="793E3C0D" w14:textId="3F115D60" w:rsidR="006D013A" w:rsidRPr="00F97D55" w:rsidDel="00C121AF" w:rsidRDefault="006D013A" w:rsidP="006D013A">
            <w:pPr>
              <w:spacing w:after="0" w:line="240" w:lineRule="auto"/>
              <w:rPr>
                <w:del w:id="501" w:author="Umesh Singh1" w:date="2022-10-29T08:55:00Z"/>
                <w:rFonts w:ascii="Times New Roman" w:eastAsia="Times New Roman" w:hAnsi="Times New Roman" w:cs="Times New Roman"/>
                <w:color w:val="000000"/>
                <w:sz w:val="24"/>
                <w:szCs w:val="24"/>
              </w:rPr>
            </w:pPr>
            <w:del w:id="502" w:author="Umesh Singh1" w:date="2022-10-29T08:55:00Z">
              <w:r w:rsidDel="00C121AF">
                <w:rPr>
                  <w:rFonts w:ascii="Times New Roman" w:eastAsia="Times New Roman" w:hAnsi="Times New Roman" w:cs="Times New Roman"/>
                  <w:color w:val="000000"/>
                  <w:sz w:val="24"/>
                  <w:szCs w:val="24"/>
                </w:rPr>
                <w:delText>≥55 years</w:delText>
              </w:r>
            </w:del>
          </w:p>
        </w:tc>
        <w:tc>
          <w:tcPr>
            <w:tcW w:w="2117" w:type="dxa"/>
            <w:shd w:val="clear" w:color="auto" w:fill="auto"/>
            <w:noWrap/>
            <w:vAlign w:val="center"/>
          </w:tcPr>
          <w:p w14:paraId="6392B781" w14:textId="39D27D0C" w:rsidR="006D013A" w:rsidRPr="00F97D55" w:rsidDel="00C121AF" w:rsidRDefault="00A3335C" w:rsidP="006D013A">
            <w:pPr>
              <w:spacing w:after="0" w:line="240" w:lineRule="auto"/>
              <w:jc w:val="center"/>
              <w:rPr>
                <w:del w:id="503" w:author="Umesh Singh1" w:date="2022-10-29T08:55:00Z"/>
                <w:rFonts w:ascii="Times New Roman" w:eastAsia="Times New Roman" w:hAnsi="Times New Roman" w:cs="Times New Roman"/>
                <w:color w:val="000000"/>
                <w:sz w:val="24"/>
                <w:szCs w:val="24"/>
              </w:rPr>
            </w:pPr>
            <w:del w:id="504" w:author="Umesh Singh1" w:date="2022-10-29T08:55:00Z">
              <w:r w:rsidDel="00C121AF">
                <w:rPr>
                  <w:rFonts w:ascii="Times New Roman" w:eastAsia="Times New Roman" w:hAnsi="Times New Roman" w:cs="Times New Roman"/>
                  <w:color w:val="000000"/>
                  <w:sz w:val="24"/>
                  <w:szCs w:val="24"/>
                </w:rPr>
                <w:delText>32,022 (48.6%)</w:delText>
              </w:r>
            </w:del>
          </w:p>
        </w:tc>
        <w:tc>
          <w:tcPr>
            <w:tcW w:w="2236" w:type="dxa"/>
            <w:shd w:val="clear" w:color="auto" w:fill="auto"/>
            <w:noWrap/>
            <w:vAlign w:val="center"/>
          </w:tcPr>
          <w:p w14:paraId="0E96C893" w14:textId="2B4D2C90" w:rsidR="006D013A" w:rsidRPr="00F97D55" w:rsidDel="00C121AF" w:rsidRDefault="007E1B4B" w:rsidP="006D013A">
            <w:pPr>
              <w:spacing w:after="0" w:line="240" w:lineRule="auto"/>
              <w:jc w:val="center"/>
              <w:rPr>
                <w:del w:id="505" w:author="Umesh Singh1" w:date="2022-10-29T08:55:00Z"/>
                <w:rFonts w:ascii="Times New Roman" w:eastAsia="Times New Roman" w:hAnsi="Times New Roman" w:cs="Times New Roman"/>
                <w:color w:val="000000"/>
                <w:sz w:val="24"/>
                <w:szCs w:val="24"/>
              </w:rPr>
            </w:pPr>
            <w:del w:id="506" w:author="Umesh Singh1" w:date="2022-10-29T08:55:00Z">
              <w:r w:rsidDel="00C121AF">
                <w:rPr>
                  <w:rFonts w:ascii="Times New Roman" w:eastAsia="Times New Roman" w:hAnsi="Times New Roman" w:cs="Times New Roman"/>
                  <w:color w:val="000000"/>
                  <w:sz w:val="24"/>
                  <w:szCs w:val="24"/>
                </w:rPr>
                <w:delText>11,861 (72.8%)</w:delText>
              </w:r>
            </w:del>
          </w:p>
        </w:tc>
        <w:tc>
          <w:tcPr>
            <w:tcW w:w="2554" w:type="dxa"/>
            <w:shd w:val="clear" w:color="auto" w:fill="auto"/>
            <w:noWrap/>
            <w:vAlign w:val="center"/>
          </w:tcPr>
          <w:p w14:paraId="49997AC8" w14:textId="5EBA3A53" w:rsidR="006D013A" w:rsidRPr="00F97D55" w:rsidDel="00C121AF" w:rsidRDefault="00A602C3" w:rsidP="006D013A">
            <w:pPr>
              <w:spacing w:after="0" w:line="240" w:lineRule="auto"/>
              <w:jc w:val="center"/>
              <w:rPr>
                <w:del w:id="507" w:author="Umesh Singh1" w:date="2022-10-29T08:55:00Z"/>
                <w:rFonts w:ascii="Times New Roman" w:eastAsia="Times New Roman" w:hAnsi="Times New Roman" w:cs="Times New Roman"/>
                <w:color w:val="000000"/>
                <w:sz w:val="24"/>
                <w:szCs w:val="24"/>
              </w:rPr>
            </w:pPr>
            <w:del w:id="508" w:author="Umesh Singh1" w:date="2022-10-29T08:55:00Z">
              <w:r w:rsidDel="00C121AF">
                <w:rPr>
                  <w:rFonts w:ascii="Times New Roman" w:eastAsia="Times New Roman" w:hAnsi="Times New Roman" w:cs="Times New Roman"/>
                  <w:color w:val="000000"/>
                  <w:sz w:val="24"/>
                  <w:szCs w:val="24"/>
                </w:rPr>
                <w:delText>2,015 (52.5)</w:delText>
              </w:r>
            </w:del>
          </w:p>
        </w:tc>
      </w:tr>
      <w:tr w:rsidR="007533CB" w:rsidRPr="00F97D55" w:rsidDel="00C121AF" w14:paraId="742B5B61" w14:textId="1DD60C75" w:rsidTr="000A6F1E">
        <w:trPr>
          <w:trHeight w:val="293"/>
          <w:del w:id="509" w:author="Umesh Singh1" w:date="2022-10-29T08:55:00Z"/>
        </w:trPr>
        <w:tc>
          <w:tcPr>
            <w:tcW w:w="3665" w:type="dxa"/>
            <w:shd w:val="clear" w:color="auto" w:fill="auto"/>
            <w:noWrap/>
            <w:vAlign w:val="bottom"/>
            <w:hideMark/>
          </w:tcPr>
          <w:p w14:paraId="71E03FA7" w14:textId="66857035" w:rsidR="007533CB" w:rsidRPr="00384A64" w:rsidDel="00C121AF" w:rsidRDefault="007533CB" w:rsidP="003815FA">
            <w:pPr>
              <w:spacing w:after="0" w:line="240" w:lineRule="auto"/>
              <w:rPr>
                <w:del w:id="510" w:author="Umesh Singh1" w:date="2022-10-29T08:55:00Z"/>
                <w:rFonts w:ascii="Times New Roman" w:eastAsia="Times New Roman" w:hAnsi="Times New Roman" w:cs="Times New Roman"/>
                <w:b/>
                <w:bCs/>
                <w:color w:val="000000"/>
                <w:sz w:val="24"/>
                <w:szCs w:val="24"/>
              </w:rPr>
            </w:pPr>
            <w:del w:id="511" w:author="Umesh Singh1" w:date="2022-10-29T08:55:00Z">
              <w:r w:rsidRPr="00384A64" w:rsidDel="00C121AF">
                <w:rPr>
                  <w:rFonts w:ascii="Times New Roman" w:eastAsia="Times New Roman" w:hAnsi="Times New Roman" w:cs="Times New Roman"/>
                  <w:b/>
                  <w:bCs/>
                  <w:color w:val="000000"/>
                  <w:sz w:val="24"/>
                  <w:szCs w:val="24"/>
                </w:rPr>
                <w:delText xml:space="preserve">Gender </w:delText>
              </w:r>
            </w:del>
          </w:p>
        </w:tc>
        <w:tc>
          <w:tcPr>
            <w:tcW w:w="2117" w:type="dxa"/>
            <w:shd w:val="clear" w:color="auto" w:fill="auto"/>
            <w:noWrap/>
            <w:vAlign w:val="center"/>
            <w:hideMark/>
          </w:tcPr>
          <w:p w14:paraId="42F6E2AD" w14:textId="1EC704C2" w:rsidR="007533CB" w:rsidRPr="00F97D55" w:rsidDel="00C121AF" w:rsidRDefault="007533CB" w:rsidP="003815FA">
            <w:pPr>
              <w:spacing w:after="0" w:line="240" w:lineRule="auto"/>
              <w:jc w:val="center"/>
              <w:rPr>
                <w:del w:id="512" w:author="Umesh Singh1" w:date="2022-10-29T08:55:00Z"/>
                <w:rFonts w:ascii="Times New Roman" w:eastAsia="Times New Roman" w:hAnsi="Times New Roman" w:cs="Times New Roman"/>
                <w:color w:val="000000"/>
                <w:sz w:val="24"/>
                <w:szCs w:val="24"/>
              </w:rPr>
            </w:pPr>
            <w:del w:id="513" w:author="Umesh Singh1" w:date="2022-10-29T08:55:00Z">
              <w:r w:rsidRPr="00F97D55" w:rsidDel="00C121AF">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1462EE2D" w14:textId="425BE598" w:rsidR="007533CB" w:rsidRPr="00F97D55" w:rsidDel="00C121AF" w:rsidRDefault="007533CB" w:rsidP="003815FA">
            <w:pPr>
              <w:spacing w:after="0" w:line="240" w:lineRule="auto"/>
              <w:jc w:val="center"/>
              <w:rPr>
                <w:del w:id="514" w:author="Umesh Singh1" w:date="2022-10-29T08:55:00Z"/>
                <w:rFonts w:ascii="Times New Roman" w:eastAsia="Times New Roman" w:hAnsi="Times New Roman" w:cs="Times New Roman"/>
                <w:color w:val="000000"/>
                <w:sz w:val="24"/>
                <w:szCs w:val="24"/>
              </w:rPr>
            </w:pPr>
            <w:del w:id="515" w:author="Umesh Singh1" w:date="2022-10-29T08:55:00Z">
              <w:r w:rsidRPr="00F97D55" w:rsidDel="00C121AF">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3257FA55" w14:textId="0FADE926" w:rsidR="007533CB" w:rsidRPr="00F97D55" w:rsidDel="00C121AF" w:rsidRDefault="007533CB" w:rsidP="003815FA">
            <w:pPr>
              <w:spacing w:after="0" w:line="240" w:lineRule="auto"/>
              <w:jc w:val="center"/>
              <w:rPr>
                <w:del w:id="516" w:author="Umesh Singh1" w:date="2022-10-29T08:55:00Z"/>
                <w:rFonts w:ascii="Times New Roman" w:eastAsia="Times New Roman" w:hAnsi="Times New Roman" w:cs="Times New Roman"/>
                <w:color w:val="000000"/>
                <w:sz w:val="24"/>
                <w:szCs w:val="24"/>
              </w:rPr>
            </w:pPr>
            <w:del w:id="517" w:author="Umesh Singh1" w:date="2022-10-29T08:55:00Z">
              <w:r w:rsidRPr="00F97D55" w:rsidDel="00C121AF">
                <w:rPr>
                  <w:rFonts w:ascii="Times New Roman" w:eastAsia="Times New Roman" w:hAnsi="Times New Roman" w:cs="Times New Roman"/>
                  <w:color w:val="000000"/>
                  <w:sz w:val="24"/>
                  <w:szCs w:val="24"/>
                </w:rPr>
                <w:delText> </w:delText>
              </w:r>
            </w:del>
          </w:p>
        </w:tc>
      </w:tr>
      <w:tr w:rsidR="007533CB" w:rsidRPr="00F97D55" w:rsidDel="00C121AF" w14:paraId="58688200" w14:textId="38769FBD" w:rsidTr="000A6F1E">
        <w:trPr>
          <w:trHeight w:val="293"/>
          <w:del w:id="518" w:author="Umesh Singh1" w:date="2022-10-29T08:55:00Z"/>
        </w:trPr>
        <w:tc>
          <w:tcPr>
            <w:tcW w:w="3665" w:type="dxa"/>
            <w:shd w:val="clear" w:color="auto" w:fill="auto"/>
            <w:noWrap/>
            <w:vAlign w:val="bottom"/>
            <w:hideMark/>
          </w:tcPr>
          <w:p w14:paraId="3E5D8389" w14:textId="5A2BC63C" w:rsidR="007533CB" w:rsidRPr="00F97D55" w:rsidDel="00C121AF" w:rsidRDefault="007533CB" w:rsidP="003815FA">
            <w:pPr>
              <w:spacing w:after="0" w:line="240" w:lineRule="auto"/>
              <w:rPr>
                <w:del w:id="519" w:author="Umesh Singh1" w:date="2022-10-29T08:55:00Z"/>
                <w:rFonts w:ascii="Times New Roman" w:eastAsia="Times New Roman" w:hAnsi="Times New Roman" w:cs="Times New Roman"/>
                <w:color w:val="000000"/>
                <w:sz w:val="24"/>
                <w:szCs w:val="24"/>
              </w:rPr>
            </w:pPr>
            <w:del w:id="520" w:author="Umesh Singh1" w:date="2022-10-29T08:55:00Z">
              <w:r w:rsidRPr="00F97D55" w:rsidDel="00C121AF">
                <w:rPr>
                  <w:rFonts w:ascii="Times New Roman" w:eastAsia="Times New Roman" w:hAnsi="Times New Roman" w:cs="Times New Roman"/>
                  <w:color w:val="000000"/>
                  <w:sz w:val="24"/>
                  <w:szCs w:val="24"/>
                </w:rPr>
                <w:delText xml:space="preserve">Female </w:delText>
              </w:r>
            </w:del>
          </w:p>
        </w:tc>
        <w:tc>
          <w:tcPr>
            <w:tcW w:w="2117" w:type="dxa"/>
            <w:shd w:val="clear" w:color="auto" w:fill="auto"/>
            <w:noWrap/>
            <w:vAlign w:val="center"/>
            <w:hideMark/>
          </w:tcPr>
          <w:p w14:paraId="248BFCCE" w14:textId="26D64DC2" w:rsidR="007533CB" w:rsidRPr="00F97D55" w:rsidDel="00C121AF" w:rsidRDefault="007533CB" w:rsidP="003815FA">
            <w:pPr>
              <w:spacing w:after="0" w:line="240" w:lineRule="auto"/>
              <w:jc w:val="center"/>
              <w:rPr>
                <w:del w:id="521" w:author="Umesh Singh1" w:date="2022-10-29T08:55:00Z"/>
                <w:rFonts w:ascii="Times New Roman" w:eastAsia="Times New Roman" w:hAnsi="Times New Roman" w:cs="Times New Roman"/>
                <w:color w:val="000000"/>
                <w:sz w:val="24"/>
                <w:szCs w:val="24"/>
              </w:rPr>
            </w:pPr>
            <w:del w:id="522" w:author="Umesh Singh1" w:date="2022-10-29T08:55:00Z">
              <w:r w:rsidRPr="00F97D55" w:rsidDel="00C121AF">
                <w:rPr>
                  <w:rFonts w:ascii="Times New Roman" w:eastAsia="Times New Roman" w:hAnsi="Times New Roman" w:cs="Times New Roman"/>
                  <w:color w:val="000000"/>
                  <w:sz w:val="24"/>
                  <w:szCs w:val="24"/>
                </w:rPr>
                <w:delText>35,739 (54.</w:delText>
              </w:r>
              <w:r w:rsidR="005D6DBA" w:rsidDel="00C121AF">
                <w:rPr>
                  <w:rFonts w:ascii="Times New Roman" w:eastAsia="Times New Roman" w:hAnsi="Times New Roman" w:cs="Times New Roman"/>
                  <w:color w:val="000000"/>
                  <w:sz w:val="24"/>
                  <w:szCs w:val="24"/>
                </w:rPr>
                <w:delText>4</w:delText>
              </w:r>
              <w:r w:rsidRPr="00F97D55" w:rsidDel="00C121AF">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296E431A" w14:textId="2CB29DF6" w:rsidR="007533CB" w:rsidRPr="00F97D55" w:rsidDel="00C121AF" w:rsidRDefault="007533CB" w:rsidP="003815FA">
            <w:pPr>
              <w:spacing w:after="0" w:line="240" w:lineRule="auto"/>
              <w:jc w:val="center"/>
              <w:rPr>
                <w:del w:id="523" w:author="Umesh Singh1" w:date="2022-10-29T08:55:00Z"/>
                <w:rFonts w:ascii="Times New Roman" w:eastAsia="Times New Roman" w:hAnsi="Times New Roman" w:cs="Times New Roman"/>
                <w:color w:val="000000"/>
                <w:sz w:val="24"/>
                <w:szCs w:val="24"/>
              </w:rPr>
            </w:pPr>
            <w:del w:id="524" w:author="Umesh Singh1" w:date="2022-10-29T08:55:00Z">
              <w:r w:rsidRPr="00F97D55" w:rsidDel="00C121AF">
                <w:rPr>
                  <w:rFonts w:ascii="Times New Roman" w:eastAsia="Times New Roman" w:hAnsi="Times New Roman" w:cs="Times New Roman"/>
                  <w:color w:val="000000"/>
                  <w:sz w:val="24"/>
                  <w:szCs w:val="24"/>
                </w:rPr>
                <w:delText>8,723 (53.</w:delText>
              </w:r>
              <w:r w:rsidR="00593C42" w:rsidDel="00C121AF">
                <w:rPr>
                  <w:rFonts w:ascii="Times New Roman" w:eastAsia="Times New Roman" w:hAnsi="Times New Roman" w:cs="Times New Roman"/>
                  <w:color w:val="000000"/>
                  <w:sz w:val="24"/>
                  <w:szCs w:val="24"/>
                </w:rPr>
                <w:delText>4</w:delText>
              </w:r>
              <w:r w:rsidRPr="00F97D55" w:rsidDel="00C121AF">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0611153D" w14:textId="71B499A1" w:rsidR="007533CB" w:rsidRPr="00F97D55" w:rsidDel="00C121AF" w:rsidRDefault="007533CB" w:rsidP="003815FA">
            <w:pPr>
              <w:spacing w:after="0" w:line="240" w:lineRule="auto"/>
              <w:jc w:val="center"/>
              <w:rPr>
                <w:del w:id="525" w:author="Umesh Singh1" w:date="2022-10-29T08:55:00Z"/>
                <w:rFonts w:ascii="Times New Roman" w:eastAsia="Times New Roman" w:hAnsi="Times New Roman" w:cs="Times New Roman"/>
                <w:color w:val="000000"/>
                <w:sz w:val="24"/>
                <w:szCs w:val="24"/>
              </w:rPr>
            </w:pPr>
            <w:del w:id="526" w:author="Umesh Singh1" w:date="2022-10-29T08:55:00Z">
              <w:r w:rsidRPr="00F97D55" w:rsidDel="00C121AF">
                <w:rPr>
                  <w:rFonts w:ascii="Times New Roman" w:eastAsia="Times New Roman" w:hAnsi="Times New Roman" w:cs="Times New Roman"/>
                  <w:color w:val="000000"/>
                  <w:sz w:val="24"/>
                  <w:szCs w:val="24"/>
                </w:rPr>
                <w:delText>1,479 (36.7%)</w:delText>
              </w:r>
            </w:del>
          </w:p>
        </w:tc>
      </w:tr>
      <w:tr w:rsidR="007533CB" w:rsidRPr="00F97D55" w:rsidDel="00C121AF" w14:paraId="2A640337" w14:textId="79E737B8" w:rsidTr="000A6F1E">
        <w:trPr>
          <w:trHeight w:val="293"/>
          <w:del w:id="527" w:author="Umesh Singh1" w:date="2022-10-29T08:55:00Z"/>
        </w:trPr>
        <w:tc>
          <w:tcPr>
            <w:tcW w:w="3665" w:type="dxa"/>
            <w:shd w:val="clear" w:color="auto" w:fill="auto"/>
            <w:noWrap/>
            <w:vAlign w:val="bottom"/>
            <w:hideMark/>
          </w:tcPr>
          <w:p w14:paraId="3C5026B9" w14:textId="1CAA6FA0" w:rsidR="007533CB" w:rsidRPr="00F97D55" w:rsidDel="00C121AF" w:rsidRDefault="007533CB" w:rsidP="003815FA">
            <w:pPr>
              <w:spacing w:after="0" w:line="240" w:lineRule="auto"/>
              <w:rPr>
                <w:del w:id="528" w:author="Umesh Singh1" w:date="2022-10-29T08:55:00Z"/>
                <w:rFonts w:ascii="Times New Roman" w:eastAsia="Times New Roman" w:hAnsi="Times New Roman" w:cs="Times New Roman"/>
                <w:color w:val="000000"/>
                <w:sz w:val="24"/>
                <w:szCs w:val="24"/>
              </w:rPr>
            </w:pPr>
            <w:del w:id="529" w:author="Umesh Singh1" w:date="2022-10-29T08:55:00Z">
              <w:r w:rsidRPr="00F97D55" w:rsidDel="00C121AF">
                <w:rPr>
                  <w:rFonts w:ascii="Times New Roman" w:eastAsia="Times New Roman" w:hAnsi="Times New Roman" w:cs="Times New Roman"/>
                  <w:color w:val="000000"/>
                  <w:sz w:val="24"/>
                  <w:szCs w:val="24"/>
                </w:rPr>
                <w:delText xml:space="preserve">Male </w:delText>
              </w:r>
            </w:del>
          </w:p>
        </w:tc>
        <w:tc>
          <w:tcPr>
            <w:tcW w:w="2117" w:type="dxa"/>
            <w:shd w:val="clear" w:color="auto" w:fill="auto"/>
            <w:noWrap/>
            <w:vAlign w:val="center"/>
            <w:hideMark/>
          </w:tcPr>
          <w:p w14:paraId="69EA502F" w14:textId="137AFC7F" w:rsidR="007533CB" w:rsidRPr="00F97D55" w:rsidDel="00C121AF" w:rsidRDefault="007533CB" w:rsidP="003815FA">
            <w:pPr>
              <w:spacing w:after="0" w:line="240" w:lineRule="auto"/>
              <w:jc w:val="center"/>
              <w:rPr>
                <w:del w:id="530" w:author="Umesh Singh1" w:date="2022-10-29T08:55:00Z"/>
                <w:rFonts w:ascii="Times New Roman" w:eastAsia="Times New Roman" w:hAnsi="Times New Roman" w:cs="Times New Roman"/>
                <w:color w:val="000000"/>
                <w:sz w:val="24"/>
                <w:szCs w:val="24"/>
              </w:rPr>
            </w:pPr>
            <w:del w:id="531" w:author="Umesh Singh1" w:date="2022-10-29T08:55:00Z">
              <w:r w:rsidRPr="00F97D55" w:rsidDel="00C121AF">
                <w:rPr>
                  <w:rFonts w:ascii="Times New Roman" w:eastAsia="Times New Roman" w:hAnsi="Times New Roman" w:cs="Times New Roman"/>
                  <w:color w:val="000000"/>
                  <w:sz w:val="24"/>
                  <w:szCs w:val="24"/>
                </w:rPr>
                <w:delText>29,986 (45.6%)</w:delText>
              </w:r>
            </w:del>
          </w:p>
        </w:tc>
        <w:tc>
          <w:tcPr>
            <w:tcW w:w="2236" w:type="dxa"/>
            <w:shd w:val="clear" w:color="auto" w:fill="auto"/>
            <w:noWrap/>
            <w:vAlign w:val="center"/>
            <w:hideMark/>
          </w:tcPr>
          <w:p w14:paraId="5D131821" w14:textId="460C2F16" w:rsidR="007533CB" w:rsidRPr="00F97D55" w:rsidDel="00C121AF" w:rsidRDefault="007533CB" w:rsidP="003815FA">
            <w:pPr>
              <w:spacing w:after="0" w:line="240" w:lineRule="auto"/>
              <w:jc w:val="center"/>
              <w:rPr>
                <w:del w:id="532" w:author="Umesh Singh1" w:date="2022-10-29T08:55:00Z"/>
                <w:rFonts w:ascii="Times New Roman" w:eastAsia="Times New Roman" w:hAnsi="Times New Roman" w:cs="Times New Roman"/>
                <w:color w:val="000000"/>
                <w:sz w:val="24"/>
                <w:szCs w:val="24"/>
              </w:rPr>
            </w:pPr>
            <w:del w:id="533" w:author="Umesh Singh1" w:date="2022-10-29T08:55:00Z">
              <w:r w:rsidRPr="00F97D55" w:rsidDel="00C121AF">
                <w:rPr>
                  <w:rFonts w:ascii="Times New Roman" w:eastAsia="Times New Roman" w:hAnsi="Times New Roman" w:cs="Times New Roman"/>
                  <w:color w:val="000000"/>
                  <w:sz w:val="24"/>
                  <w:szCs w:val="24"/>
                </w:rPr>
                <w:delText>7,628 (46.6%)</w:delText>
              </w:r>
            </w:del>
          </w:p>
        </w:tc>
        <w:tc>
          <w:tcPr>
            <w:tcW w:w="2554" w:type="dxa"/>
            <w:shd w:val="clear" w:color="auto" w:fill="auto"/>
            <w:noWrap/>
            <w:vAlign w:val="center"/>
            <w:hideMark/>
          </w:tcPr>
          <w:p w14:paraId="409189E6" w14:textId="0C6E2DFF" w:rsidR="007533CB" w:rsidRPr="00F97D55" w:rsidDel="00C121AF" w:rsidRDefault="007533CB" w:rsidP="003815FA">
            <w:pPr>
              <w:spacing w:after="0" w:line="240" w:lineRule="auto"/>
              <w:jc w:val="center"/>
              <w:rPr>
                <w:del w:id="534" w:author="Umesh Singh1" w:date="2022-10-29T08:55:00Z"/>
                <w:rFonts w:ascii="Times New Roman" w:eastAsia="Times New Roman" w:hAnsi="Times New Roman" w:cs="Times New Roman"/>
                <w:color w:val="000000"/>
                <w:sz w:val="24"/>
                <w:szCs w:val="24"/>
              </w:rPr>
            </w:pPr>
            <w:del w:id="535" w:author="Umesh Singh1" w:date="2022-10-29T08:55:00Z">
              <w:r w:rsidRPr="00F97D55" w:rsidDel="00C121AF">
                <w:rPr>
                  <w:rFonts w:ascii="Times New Roman" w:eastAsia="Times New Roman" w:hAnsi="Times New Roman" w:cs="Times New Roman"/>
                  <w:color w:val="000000"/>
                  <w:sz w:val="24"/>
                  <w:szCs w:val="24"/>
                </w:rPr>
                <w:delText>2,546 (63.</w:delText>
              </w:r>
              <w:r w:rsidR="00593C42" w:rsidDel="00C121AF">
                <w:rPr>
                  <w:rFonts w:ascii="Times New Roman" w:eastAsia="Times New Roman" w:hAnsi="Times New Roman" w:cs="Times New Roman"/>
                  <w:color w:val="000000"/>
                  <w:sz w:val="24"/>
                  <w:szCs w:val="24"/>
                </w:rPr>
                <w:delText>3</w:delText>
              </w:r>
              <w:r w:rsidRPr="00F97D55" w:rsidDel="00C121AF">
                <w:rPr>
                  <w:rFonts w:ascii="Times New Roman" w:eastAsia="Times New Roman" w:hAnsi="Times New Roman" w:cs="Times New Roman"/>
                  <w:color w:val="000000"/>
                  <w:sz w:val="24"/>
                  <w:szCs w:val="24"/>
                </w:rPr>
                <w:delText>%)</w:delText>
              </w:r>
            </w:del>
          </w:p>
        </w:tc>
      </w:tr>
      <w:tr w:rsidR="007533CB" w:rsidRPr="00F97D55" w:rsidDel="00C121AF" w14:paraId="13D9F476" w14:textId="3469F202" w:rsidTr="000A6F1E">
        <w:trPr>
          <w:trHeight w:val="293"/>
          <w:del w:id="536" w:author="Umesh Singh1" w:date="2022-10-29T08:55:00Z"/>
        </w:trPr>
        <w:tc>
          <w:tcPr>
            <w:tcW w:w="3665" w:type="dxa"/>
            <w:shd w:val="clear" w:color="auto" w:fill="auto"/>
            <w:noWrap/>
            <w:vAlign w:val="bottom"/>
            <w:hideMark/>
          </w:tcPr>
          <w:p w14:paraId="59DC1378" w14:textId="494FB838" w:rsidR="007533CB" w:rsidRPr="00384A64" w:rsidDel="00C121AF" w:rsidRDefault="007533CB" w:rsidP="003815FA">
            <w:pPr>
              <w:spacing w:after="0" w:line="240" w:lineRule="auto"/>
              <w:rPr>
                <w:del w:id="537" w:author="Umesh Singh1" w:date="2022-10-29T08:55:00Z"/>
                <w:rFonts w:ascii="Times New Roman" w:eastAsia="Times New Roman" w:hAnsi="Times New Roman" w:cs="Times New Roman"/>
                <w:b/>
                <w:bCs/>
                <w:color w:val="000000"/>
                <w:sz w:val="24"/>
                <w:szCs w:val="24"/>
              </w:rPr>
            </w:pPr>
            <w:del w:id="538" w:author="Umesh Singh1" w:date="2022-10-29T08:55:00Z">
              <w:r w:rsidRPr="00384A64" w:rsidDel="00C121AF">
                <w:rPr>
                  <w:rFonts w:ascii="Times New Roman" w:eastAsia="Times New Roman" w:hAnsi="Times New Roman" w:cs="Times New Roman"/>
                  <w:b/>
                  <w:bCs/>
                  <w:color w:val="000000"/>
                  <w:sz w:val="24"/>
                  <w:szCs w:val="24"/>
                </w:rPr>
                <w:delText>Race</w:delText>
              </w:r>
              <w:r w:rsidR="00C26BA8" w:rsidRPr="00384A64" w:rsidDel="00C121AF">
                <w:rPr>
                  <w:rFonts w:ascii="Times New Roman" w:eastAsia="Times New Roman" w:hAnsi="Times New Roman" w:cs="Times New Roman"/>
                  <w:b/>
                  <w:bCs/>
                  <w:color w:val="000000"/>
                  <w:sz w:val="24"/>
                  <w:szCs w:val="24"/>
                </w:rPr>
                <w:delText xml:space="preserve"> and </w:delText>
              </w:r>
              <w:r w:rsidRPr="00384A64" w:rsidDel="00C121AF">
                <w:rPr>
                  <w:rFonts w:ascii="Times New Roman" w:eastAsia="Times New Roman" w:hAnsi="Times New Roman" w:cs="Times New Roman"/>
                  <w:b/>
                  <w:bCs/>
                  <w:color w:val="000000"/>
                  <w:sz w:val="24"/>
                  <w:szCs w:val="24"/>
                </w:rPr>
                <w:delText>Ethnicity</w:delText>
              </w:r>
            </w:del>
          </w:p>
        </w:tc>
        <w:tc>
          <w:tcPr>
            <w:tcW w:w="2117" w:type="dxa"/>
            <w:shd w:val="clear" w:color="auto" w:fill="auto"/>
            <w:noWrap/>
            <w:vAlign w:val="center"/>
            <w:hideMark/>
          </w:tcPr>
          <w:p w14:paraId="6AE3CF2A" w14:textId="497D911F" w:rsidR="007533CB" w:rsidRPr="00F97D55" w:rsidDel="00C121AF" w:rsidRDefault="007533CB" w:rsidP="003815FA">
            <w:pPr>
              <w:spacing w:after="0" w:line="240" w:lineRule="auto"/>
              <w:jc w:val="center"/>
              <w:rPr>
                <w:del w:id="539" w:author="Umesh Singh1" w:date="2022-10-29T08:55:00Z"/>
                <w:rFonts w:ascii="Times New Roman" w:eastAsia="Times New Roman" w:hAnsi="Times New Roman" w:cs="Times New Roman"/>
                <w:color w:val="000000"/>
                <w:sz w:val="24"/>
                <w:szCs w:val="24"/>
              </w:rPr>
            </w:pPr>
            <w:del w:id="540" w:author="Umesh Singh1" w:date="2022-10-29T08:55:00Z">
              <w:r w:rsidRPr="00F97D55" w:rsidDel="00C121AF">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408F5FAA" w14:textId="1D742F71" w:rsidR="007533CB" w:rsidRPr="00F97D55" w:rsidDel="00C121AF" w:rsidRDefault="007533CB" w:rsidP="003815FA">
            <w:pPr>
              <w:spacing w:after="0" w:line="240" w:lineRule="auto"/>
              <w:jc w:val="center"/>
              <w:rPr>
                <w:del w:id="541" w:author="Umesh Singh1" w:date="2022-10-29T08:55:00Z"/>
                <w:rFonts w:ascii="Times New Roman" w:eastAsia="Times New Roman" w:hAnsi="Times New Roman" w:cs="Times New Roman"/>
                <w:color w:val="000000"/>
                <w:sz w:val="24"/>
                <w:szCs w:val="24"/>
              </w:rPr>
            </w:pPr>
            <w:del w:id="542" w:author="Umesh Singh1" w:date="2022-10-29T08:55:00Z">
              <w:r w:rsidRPr="00F97D55" w:rsidDel="00C121AF">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5755DBB1" w14:textId="55D3AB92" w:rsidR="007533CB" w:rsidRPr="00F97D55" w:rsidDel="00C121AF" w:rsidRDefault="007533CB" w:rsidP="003815FA">
            <w:pPr>
              <w:spacing w:after="0" w:line="240" w:lineRule="auto"/>
              <w:jc w:val="center"/>
              <w:rPr>
                <w:del w:id="543" w:author="Umesh Singh1" w:date="2022-10-29T08:55:00Z"/>
                <w:rFonts w:ascii="Times New Roman" w:eastAsia="Times New Roman" w:hAnsi="Times New Roman" w:cs="Times New Roman"/>
                <w:color w:val="000000"/>
                <w:sz w:val="24"/>
                <w:szCs w:val="24"/>
              </w:rPr>
            </w:pPr>
            <w:del w:id="544" w:author="Umesh Singh1" w:date="2022-10-29T08:55:00Z">
              <w:r w:rsidRPr="00F97D55" w:rsidDel="00C121AF">
                <w:rPr>
                  <w:rFonts w:ascii="Times New Roman" w:eastAsia="Times New Roman" w:hAnsi="Times New Roman" w:cs="Times New Roman"/>
                  <w:color w:val="000000"/>
                  <w:sz w:val="24"/>
                  <w:szCs w:val="24"/>
                </w:rPr>
                <w:delText> </w:delText>
              </w:r>
            </w:del>
          </w:p>
        </w:tc>
      </w:tr>
      <w:tr w:rsidR="007533CB" w:rsidRPr="00F97D55" w:rsidDel="00C121AF" w14:paraId="0C9157B2" w14:textId="3E3BF393" w:rsidTr="000A6F1E">
        <w:trPr>
          <w:trHeight w:val="293"/>
          <w:del w:id="545" w:author="Umesh Singh1" w:date="2022-10-29T08:55:00Z"/>
        </w:trPr>
        <w:tc>
          <w:tcPr>
            <w:tcW w:w="3665" w:type="dxa"/>
            <w:shd w:val="clear" w:color="auto" w:fill="auto"/>
            <w:noWrap/>
            <w:vAlign w:val="bottom"/>
            <w:hideMark/>
          </w:tcPr>
          <w:p w14:paraId="2B842092" w14:textId="1C579B35" w:rsidR="007533CB" w:rsidRPr="00F97D55" w:rsidDel="00C121AF" w:rsidRDefault="007533CB" w:rsidP="003815FA">
            <w:pPr>
              <w:spacing w:after="0" w:line="240" w:lineRule="auto"/>
              <w:rPr>
                <w:del w:id="546" w:author="Umesh Singh1" w:date="2022-10-29T08:55:00Z"/>
                <w:rFonts w:ascii="Times New Roman" w:eastAsia="Times New Roman" w:hAnsi="Times New Roman" w:cs="Times New Roman"/>
                <w:color w:val="000000"/>
                <w:sz w:val="24"/>
                <w:szCs w:val="24"/>
              </w:rPr>
            </w:pPr>
            <w:del w:id="547" w:author="Umesh Singh1" w:date="2022-10-29T08:55:00Z">
              <w:r w:rsidRPr="00F97D55" w:rsidDel="00C121AF">
                <w:rPr>
                  <w:rFonts w:ascii="Times New Roman" w:eastAsia="Times New Roman" w:hAnsi="Times New Roman" w:cs="Times New Roman"/>
                  <w:color w:val="000000"/>
                  <w:sz w:val="24"/>
                  <w:szCs w:val="24"/>
                </w:rPr>
                <w:delText>White, not Hispanic</w:delText>
              </w:r>
              <w:r w:rsidR="00C26BA8" w:rsidDel="00C121AF">
                <w:rPr>
                  <w:rFonts w:ascii="Times New Roman" w:eastAsia="Times New Roman" w:hAnsi="Times New Roman" w:cs="Times New Roman"/>
                  <w:color w:val="000000"/>
                  <w:sz w:val="24"/>
                  <w:szCs w:val="24"/>
                </w:rPr>
                <w:delText xml:space="preserve"> or </w:delText>
              </w:r>
              <w:r w:rsidRPr="00F97D55" w:rsidDel="00C121AF">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06E24261" w14:textId="5784ADD4" w:rsidR="007533CB" w:rsidRPr="00F97D55" w:rsidDel="00C121AF" w:rsidRDefault="007533CB" w:rsidP="003815FA">
            <w:pPr>
              <w:spacing w:after="0" w:line="240" w:lineRule="auto"/>
              <w:jc w:val="center"/>
              <w:rPr>
                <w:del w:id="548" w:author="Umesh Singh1" w:date="2022-10-29T08:55:00Z"/>
                <w:rFonts w:ascii="Times New Roman" w:eastAsia="Times New Roman" w:hAnsi="Times New Roman" w:cs="Times New Roman"/>
                <w:color w:val="000000"/>
                <w:sz w:val="24"/>
                <w:szCs w:val="24"/>
              </w:rPr>
            </w:pPr>
            <w:del w:id="549" w:author="Umesh Singh1" w:date="2022-10-29T08:55:00Z">
              <w:r w:rsidRPr="00F97D55" w:rsidDel="00C121AF">
                <w:rPr>
                  <w:rFonts w:ascii="Times New Roman" w:eastAsia="Times New Roman" w:hAnsi="Times New Roman" w:cs="Times New Roman"/>
                  <w:color w:val="000000"/>
                  <w:sz w:val="24"/>
                  <w:szCs w:val="24"/>
                </w:rPr>
                <w:delText>39,709 (62.</w:delText>
              </w:r>
              <w:r w:rsidR="0044677F" w:rsidDel="00C121AF">
                <w:rPr>
                  <w:rFonts w:ascii="Times New Roman" w:eastAsia="Times New Roman" w:hAnsi="Times New Roman" w:cs="Times New Roman"/>
                  <w:color w:val="000000"/>
                  <w:sz w:val="24"/>
                  <w:szCs w:val="24"/>
                </w:rPr>
                <w:delText>1</w:delText>
              </w:r>
              <w:r w:rsidRPr="00F97D55" w:rsidDel="00C121AF">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311945B3" w14:textId="63755299" w:rsidR="007533CB" w:rsidRPr="00F97D55" w:rsidDel="00C121AF" w:rsidRDefault="007533CB" w:rsidP="003815FA">
            <w:pPr>
              <w:spacing w:after="0" w:line="240" w:lineRule="auto"/>
              <w:jc w:val="center"/>
              <w:rPr>
                <w:del w:id="550" w:author="Umesh Singh1" w:date="2022-10-29T08:55:00Z"/>
                <w:rFonts w:ascii="Times New Roman" w:eastAsia="Times New Roman" w:hAnsi="Times New Roman" w:cs="Times New Roman"/>
                <w:color w:val="000000"/>
                <w:sz w:val="24"/>
                <w:szCs w:val="24"/>
              </w:rPr>
            </w:pPr>
            <w:del w:id="551" w:author="Umesh Singh1" w:date="2022-10-29T08:55:00Z">
              <w:r w:rsidRPr="00F97D55" w:rsidDel="00C121AF">
                <w:rPr>
                  <w:rFonts w:ascii="Times New Roman" w:eastAsia="Times New Roman" w:hAnsi="Times New Roman" w:cs="Times New Roman"/>
                  <w:color w:val="000000"/>
                  <w:sz w:val="24"/>
                  <w:szCs w:val="24"/>
                </w:rPr>
                <w:delText>11,831</w:delText>
              </w:r>
              <w:r w:rsidR="00593C42" w:rsidDel="00C121AF">
                <w:rPr>
                  <w:rFonts w:ascii="Times New Roman" w:eastAsia="Times New Roman" w:hAnsi="Times New Roman" w:cs="Times New Roman"/>
                  <w:color w:val="000000"/>
                  <w:sz w:val="24"/>
                  <w:szCs w:val="24"/>
                </w:rPr>
                <w:delText xml:space="preserve"> </w:delText>
              </w:r>
              <w:r w:rsidRPr="00F97D55" w:rsidDel="00C121AF">
                <w:rPr>
                  <w:rFonts w:ascii="Times New Roman" w:eastAsia="Times New Roman" w:hAnsi="Times New Roman" w:cs="Times New Roman"/>
                  <w:color w:val="000000"/>
                  <w:sz w:val="24"/>
                  <w:szCs w:val="24"/>
                </w:rPr>
                <w:delText>(75.0%)</w:delText>
              </w:r>
            </w:del>
          </w:p>
        </w:tc>
        <w:tc>
          <w:tcPr>
            <w:tcW w:w="2554" w:type="dxa"/>
            <w:shd w:val="clear" w:color="auto" w:fill="auto"/>
            <w:noWrap/>
            <w:vAlign w:val="center"/>
            <w:hideMark/>
          </w:tcPr>
          <w:p w14:paraId="3193C24A" w14:textId="49B19F60" w:rsidR="007533CB" w:rsidRPr="00F97D55" w:rsidDel="00C121AF" w:rsidRDefault="007533CB" w:rsidP="003815FA">
            <w:pPr>
              <w:spacing w:after="0" w:line="240" w:lineRule="auto"/>
              <w:jc w:val="center"/>
              <w:rPr>
                <w:del w:id="552" w:author="Umesh Singh1" w:date="2022-10-29T08:55:00Z"/>
                <w:rFonts w:ascii="Times New Roman" w:eastAsia="Times New Roman" w:hAnsi="Times New Roman" w:cs="Times New Roman"/>
                <w:color w:val="000000"/>
                <w:sz w:val="24"/>
                <w:szCs w:val="24"/>
              </w:rPr>
            </w:pPr>
            <w:del w:id="553" w:author="Umesh Singh1" w:date="2022-10-29T08:55:00Z">
              <w:r w:rsidRPr="00F97D55" w:rsidDel="00C121AF">
                <w:rPr>
                  <w:rFonts w:ascii="Times New Roman" w:eastAsia="Times New Roman" w:hAnsi="Times New Roman" w:cs="Times New Roman"/>
                  <w:color w:val="000000"/>
                  <w:sz w:val="24"/>
                  <w:szCs w:val="24"/>
                </w:rPr>
                <w:delText>2,603 (66.</w:delText>
              </w:r>
              <w:r w:rsidR="00D25499" w:rsidDel="00C121AF">
                <w:rPr>
                  <w:rFonts w:ascii="Times New Roman" w:eastAsia="Times New Roman" w:hAnsi="Times New Roman" w:cs="Times New Roman"/>
                  <w:color w:val="000000"/>
                  <w:sz w:val="24"/>
                  <w:szCs w:val="24"/>
                </w:rPr>
                <w:delText>6</w:delText>
              </w:r>
              <w:r w:rsidRPr="00F97D55" w:rsidDel="00C121AF">
                <w:rPr>
                  <w:rFonts w:ascii="Times New Roman" w:eastAsia="Times New Roman" w:hAnsi="Times New Roman" w:cs="Times New Roman"/>
                  <w:color w:val="000000"/>
                  <w:sz w:val="24"/>
                  <w:szCs w:val="24"/>
                </w:rPr>
                <w:delText>%)</w:delText>
              </w:r>
            </w:del>
          </w:p>
        </w:tc>
      </w:tr>
      <w:tr w:rsidR="007533CB" w:rsidRPr="00F97D55" w:rsidDel="00C121AF" w14:paraId="77A33C09" w14:textId="0303B9B8" w:rsidTr="000A6F1E">
        <w:trPr>
          <w:trHeight w:val="293"/>
          <w:del w:id="554" w:author="Umesh Singh1" w:date="2022-10-29T08:55:00Z"/>
        </w:trPr>
        <w:tc>
          <w:tcPr>
            <w:tcW w:w="3665" w:type="dxa"/>
            <w:shd w:val="clear" w:color="auto" w:fill="auto"/>
            <w:noWrap/>
            <w:vAlign w:val="bottom"/>
            <w:hideMark/>
          </w:tcPr>
          <w:p w14:paraId="3EDDEDBA" w14:textId="5BCA6A52" w:rsidR="007533CB" w:rsidRPr="00F97D55" w:rsidDel="00C121AF" w:rsidRDefault="007533CB" w:rsidP="003815FA">
            <w:pPr>
              <w:spacing w:after="0" w:line="240" w:lineRule="auto"/>
              <w:rPr>
                <w:del w:id="555" w:author="Umesh Singh1" w:date="2022-10-29T08:55:00Z"/>
                <w:rFonts w:ascii="Times New Roman" w:eastAsia="Times New Roman" w:hAnsi="Times New Roman" w:cs="Times New Roman"/>
                <w:color w:val="000000"/>
                <w:sz w:val="24"/>
                <w:szCs w:val="24"/>
              </w:rPr>
            </w:pPr>
            <w:del w:id="556" w:author="Umesh Singh1" w:date="2022-10-29T08:55:00Z">
              <w:r w:rsidRPr="00F97D55" w:rsidDel="00C121AF">
                <w:rPr>
                  <w:rFonts w:ascii="Times New Roman" w:eastAsia="Times New Roman" w:hAnsi="Times New Roman" w:cs="Times New Roman"/>
                  <w:color w:val="000000"/>
                  <w:sz w:val="24"/>
                  <w:szCs w:val="24"/>
                </w:rPr>
                <w:delText>Black, not Hispanic</w:delText>
              </w:r>
              <w:r w:rsidR="00C26BA8" w:rsidDel="00C121AF">
                <w:rPr>
                  <w:rFonts w:ascii="Times New Roman" w:eastAsia="Times New Roman" w:hAnsi="Times New Roman" w:cs="Times New Roman"/>
                  <w:color w:val="000000"/>
                  <w:sz w:val="24"/>
                  <w:szCs w:val="24"/>
                </w:rPr>
                <w:delText xml:space="preserve"> or </w:delText>
              </w:r>
              <w:r w:rsidRPr="00F97D55" w:rsidDel="00C121AF">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62F5DCE6" w14:textId="4A651818" w:rsidR="007533CB" w:rsidRPr="00F97D55" w:rsidDel="00C121AF" w:rsidRDefault="007533CB" w:rsidP="003815FA">
            <w:pPr>
              <w:spacing w:after="0" w:line="240" w:lineRule="auto"/>
              <w:jc w:val="center"/>
              <w:rPr>
                <w:del w:id="557" w:author="Umesh Singh1" w:date="2022-10-29T08:55:00Z"/>
                <w:rFonts w:ascii="Times New Roman" w:eastAsia="Times New Roman" w:hAnsi="Times New Roman" w:cs="Times New Roman"/>
                <w:color w:val="000000"/>
                <w:sz w:val="24"/>
                <w:szCs w:val="24"/>
              </w:rPr>
            </w:pPr>
            <w:del w:id="558" w:author="Umesh Singh1" w:date="2022-10-29T08:55:00Z">
              <w:r w:rsidRPr="00F97D55" w:rsidDel="00C121AF">
                <w:rPr>
                  <w:rFonts w:ascii="Times New Roman" w:eastAsia="Times New Roman" w:hAnsi="Times New Roman" w:cs="Times New Roman"/>
                  <w:color w:val="000000"/>
                  <w:sz w:val="24"/>
                  <w:szCs w:val="24"/>
                </w:rPr>
                <w:delText>15,827 (24.7%)</w:delText>
              </w:r>
            </w:del>
          </w:p>
        </w:tc>
        <w:tc>
          <w:tcPr>
            <w:tcW w:w="2236" w:type="dxa"/>
            <w:shd w:val="clear" w:color="auto" w:fill="auto"/>
            <w:noWrap/>
            <w:vAlign w:val="center"/>
            <w:hideMark/>
          </w:tcPr>
          <w:p w14:paraId="0D2845B7" w14:textId="3805A4EA" w:rsidR="007533CB" w:rsidRPr="00F97D55" w:rsidDel="00C121AF" w:rsidRDefault="007533CB" w:rsidP="003815FA">
            <w:pPr>
              <w:spacing w:after="0" w:line="240" w:lineRule="auto"/>
              <w:jc w:val="center"/>
              <w:rPr>
                <w:del w:id="559" w:author="Umesh Singh1" w:date="2022-10-29T08:55:00Z"/>
                <w:rFonts w:ascii="Times New Roman" w:eastAsia="Times New Roman" w:hAnsi="Times New Roman" w:cs="Times New Roman"/>
                <w:color w:val="000000"/>
                <w:sz w:val="24"/>
                <w:szCs w:val="24"/>
              </w:rPr>
            </w:pPr>
            <w:del w:id="560" w:author="Umesh Singh1" w:date="2022-10-29T08:55:00Z">
              <w:r w:rsidRPr="00F97D55" w:rsidDel="00C121AF">
                <w:rPr>
                  <w:rFonts w:ascii="Times New Roman" w:eastAsia="Times New Roman" w:hAnsi="Times New Roman" w:cs="Times New Roman"/>
                  <w:color w:val="000000"/>
                  <w:sz w:val="24"/>
                  <w:szCs w:val="24"/>
                </w:rPr>
                <w:delText>2,442</w:delText>
              </w:r>
              <w:r w:rsidR="00593C42" w:rsidDel="00C121AF">
                <w:rPr>
                  <w:rFonts w:ascii="Times New Roman" w:eastAsia="Times New Roman" w:hAnsi="Times New Roman" w:cs="Times New Roman"/>
                  <w:color w:val="000000"/>
                  <w:sz w:val="24"/>
                  <w:szCs w:val="24"/>
                </w:rPr>
                <w:delText xml:space="preserve"> </w:delText>
              </w:r>
              <w:r w:rsidRPr="00F97D55" w:rsidDel="00C121AF">
                <w:rPr>
                  <w:rFonts w:ascii="Times New Roman" w:eastAsia="Times New Roman" w:hAnsi="Times New Roman" w:cs="Times New Roman"/>
                  <w:color w:val="000000"/>
                  <w:sz w:val="24"/>
                  <w:szCs w:val="24"/>
                </w:rPr>
                <w:delText>(15.</w:delText>
              </w:r>
              <w:r w:rsidR="0044677F" w:rsidDel="00C121AF">
                <w:rPr>
                  <w:rFonts w:ascii="Times New Roman" w:eastAsia="Times New Roman" w:hAnsi="Times New Roman" w:cs="Times New Roman"/>
                  <w:color w:val="000000"/>
                  <w:sz w:val="24"/>
                  <w:szCs w:val="24"/>
                </w:rPr>
                <w:delText>5</w:delText>
              </w:r>
              <w:r w:rsidRPr="00F97D55" w:rsidDel="00C121AF">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D072F02" w14:textId="18D37387" w:rsidR="007533CB" w:rsidRPr="00F97D55" w:rsidDel="00C121AF" w:rsidRDefault="007533CB" w:rsidP="003815FA">
            <w:pPr>
              <w:spacing w:after="0" w:line="240" w:lineRule="auto"/>
              <w:jc w:val="center"/>
              <w:rPr>
                <w:del w:id="561" w:author="Umesh Singh1" w:date="2022-10-29T08:55:00Z"/>
                <w:rFonts w:ascii="Times New Roman" w:eastAsia="Times New Roman" w:hAnsi="Times New Roman" w:cs="Times New Roman"/>
                <w:color w:val="000000"/>
                <w:sz w:val="24"/>
                <w:szCs w:val="24"/>
              </w:rPr>
            </w:pPr>
            <w:del w:id="562" w:author="Umesh Singh1" w:date="2022-10-29T08:55:00Z">
              <w:r w:rsidRPr="00F97D55" w:rsidDel="00C121AF">
                <w:rPr>
                  <w:rFonts w:ascii="Times New Roman" w:eastAsia="Times New Roman" w:hAnsi="Times New Roman" w:cs="Times New Roman"/>
                  <w:color w:val="000000"/>
                  <w:sz w:val="24"/>
                  <w:szCs w:val="24"/>
                </w:rPr>
                <w:delText>904 (23.1%)</w:delText>
              </w:r>
            </w:del>
          </w:p>
        </w:tc>
      </w:tr>
      <w:tr w:rsidR="007533CB" w:rsidRPr="00F97D55" w:rsidDel="00C121AF" w14:paraId="47C7AC5C" w14:textId="04FDE72E" w:rsidTr="000A6F1E">
        <w:trPr>
          <w:trHeight w:val="293"/>
          <w:del w:id="563" w:author="Umesh Singh1" w:date="2022-10-29T08:55:00Z"/>
        </w:trPr>
        <w:tc>
          <w:tcPr>
            <w:tcW w:w="3665" w:type="dxa"/>
            <w:shd w:val="clear" w:color="auto" w:fill="auto"/>
            <w:noWrap/>
            <w:vAlign w:val="bottom"/>
            <w:hideMark/>
          </w:tcPr>
          <w:p w14:paraId="4C431D14" w14:textId="7625983D" w:rsidR="007533CB" w:rsidRPr="00F97D55" w:rsidDel="00C121AF" w:rsidRDefault="007533CB" w:rsidP="003815FA">
            <w:pPr>
              <w:spacing w:after="0" w:line="240" w:lineRule="auto"/>
              <w:rPr>
                <w:del w:id="564" w:author="Umesh Singh1" w:date="2022-10-29T08:55:00Z"/>
                <w:rFonts w:ascii="Times New Roman" w:eastAsia="Times New Roman" w:hAnsi="Times New Roman" w:cs="Times New Roman"/>
                <w:color w:val="000000"/>
                <w:sz w:val="24"/>
                <w:szCs w:val="24"/>
              </w:rPr>
            </w:pPr>
            <w:del w:id="565" w:author="Umesh Singh1" w:date="2022-10-29T08:55:00Z">
              <w:r w:rsidRPr="00F97D55" w:rsidDel="00C121AF">
                <w:rPr>
                  <w:rFonts w:ascii="Times New Roman" w:eastAsia="Times New Roman" w:hAnsi="Times New Roman" w:cs="Times New Roman"/>
                  <w:color w:val="000000"/>
                  <w:sz w:val="24"/>
                  <w:szCs w:val="24"/>
                </w:rPr>
                <w:delText>Hispanic</w:delText>
              </w:r>
              <w:r w:rsidR="00C26BA8" w:rsidDel="00C121AF">
                <w:rPr>
                  <w:rFonts w:ascii="Times New Roman" w:eastAsia="Times New Roman" w:hAnsi="Times New Roman" w:cs="Times New Roman"/>
                  <w:color w:val="000000"/>
                  <w:sz w:val="24"/>
                  <w:szCs w:val="24"/>
                </w:rPr>
                <w:delText xml:space="preserve"> or </w:delText>
              </w:r>
              <w:r w:rsidRPr="00F97D55" w:rsidDel="00C121AF">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45BF7330" w14:textId="40000FEA" w:rsidR="007533CB" w:rsidRPr="00F97D55" w:rsidDel="00C121AF" w:rsidRDefault="007533CB" w:rsidP="003815FA">
            <w:pPr>
              <w:spacing w:after="0" w:line="240" w:lineRule="auto"/>
              <w:jc w:val="center"/>
              <w:rPr>
                <w:del w:id="566" w:author="Umesh Singh1" w:date="2022-10-29T08:55:00Z"/>
                <w:rFonts w:ascii="Times New Roman" w:eastAsia="Times New Roman" w:hAnsi="Times New Roman" w:cs="Times New Roman"/>
                <w:color w:val="000000"/>
                <w:sz w:val="24"/>
                <w:szCs w:val="24"/>
              </w:rPr>
            </w:pPr>
            <w:del w:id="567" w:author="Umesh Singh1" w:date="2022-10-29T08:55:00Z">
              <w:r w:rsidRPr="00F97D55" w:rsidDel="00C121AF">
                <w:rPr>
                  <w:rFonts w:ascii="Times New Roman" w:eastAsia="Times New Roman" w:hAnsi="Times New Roman" w:cs="Times New Roman"/>
                  <w:color w:val="000000"/>
                  <w:sz w:val="24"/>
                  <w:szCs w:val="24"/>
                </w:rPr>
                <w:delText>6,961 (10.</w:delText>
              </w:r>
              <w:r w:rsidR="00593C42" w:rsidDel="00C121AF">
                <w:rPr>
                  <w:rFonts w:ascii="Times New Roman" w:eastAsia="Times New Roman" w:hAnsi="Times New Roman" w:cs="Times New Roman"/>
                  <w:color w:val="000000"/>
                  <w:sz w:val="24"/>
                  <w:szCs w:val="24"/>
                </w:rPr>
                <w:delText>9</w:delText>
              </w:r>
              <w:r w:rsidRPr="00F97D55" w:rsidDel="00C121AF">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5CB2D9FE" w14:textId="1616AC7F" w:rsidR="007533CB" w:rsidRPr="00F97D55" w:rsidDel="00C121AF" w:rsidRDefault="007533CB" w:rsidP="003815FA">
            <w:pPr>
              <w:spacing w:after="0" w:line="240" w:lineRule="auto"/>
              <w:jc w:val="center"/>
              <w:rPr>
                <w:del w:id="568" w:author="Umesh Singh1" w:date="2022-10-29T08:55:00Z"/>
                <w:rFonts w:ascii="Times New Roman" w:eastAsia="Times New Roman" w:hAnsi="Times New Roman" w:cs="Times New Roman"/>
                <w:color w:val="000000"/>
                <w:sz w:val="24"/>
                <w:szCs w:val="24"/>
              </w:rPr>
            </w:pPr>
            <w:del w:id="569" w:author="Umesh Singh1" w:date="2022-10-29T08:55:00Z">
              <w:r w:rsidRPr="00F97D55" w:rsidDel="00C121AF">
                <w:rPr>
                  <w:rFonts w:ascii="Times New Roman" w:eastAsia="Times New Roman" w:hAnsi="Times New Roman" w:cs="Times New Roman"/>
                  <w:color w:val="000000"/>
                  <w:sz w:val="24"/>
                  <w:szCs w:val="24"/>
                </w:rPr>
                <w:delText>1,215 (7.7%)</w:delText>
              </w:r>
            </w:del>
          </w:p>
        </w:tc>
        <w:tc>
          <w:tcPr>
            <w:tcW w:w="2554" w:type="dxa"/>
            <w:shd w:val="clear" w:color="auto" w:fill="auto"/>
            <w:noWrap/>
            <w:vAlign w:val="center"/>
            <w:hideMark/>
          </w:tcPr>
          <w:p w14:paraId="5461D225" w14:textId="1558A6A6" w:rsidR="007533CB" w:rsidRPr="00F97D55" w:rsidDel="00C121AF" w:rsidRDefault="007533CB" w:rsidP="003815FA">
            <w:pPr>
              <w:spacing w:after="0" w:line="240" w:lineRule="auto"/>
              <w:jc w:val="center"/>
              <w:rPr>
                <w:del w:id="570" w:author="Umesh Singh1" w:date="2022-10-29T08:55:00Z"/>
                <w:rFonts w:ascii="Times New Roman" w:eastAsia="Times New Roman" w:hAnsi="Times New Roman" w:cs="Times New Roman"/>
                <w:color w:val="000000"/>
                <w:sz w:val="24"/>
                <w:szCs w:val="24"/>
              </w:rPr>
            </w:pPr>
            <w:del w:id="571" w:author="Umesh Singh1" w:date="2022-10-29T08:55:00Z">
              <w:r w:rsidRPr="00F97D55" w:rsidDel="00C121AF">
                <w:rPr>
                  <w:rFonts w:ascii="Times New Roman" w:eastAsia="Times New Roman" w:hAnsi="Times New Roman" w:cs="Times New Roman"/>
                  <w:color w:val="000000"/>
                  <w:sz w:val="24"/>
                  <w:szCs w:val="24"/>
                </w:rPr>
                <w:delText>325 (8.3%)</w:delText>
              </w:r>
            </w:del>
          </w:p>
        </w:tc>
      </w:tr>
      <w:tr w:rsidR="007533CB" w:rsidRPr="00F97D55" w:rsidDel="00C121AF" w14:paraId="594DF722" w14:textId="58AFF330" w:rsidTr="000A6F1E">
        <w:trPr>
          <w:trHeight w:val="293"/>
          <w:del w:id="572" w:author="Umesh Singh1" w:date="2022-10-29T08:55:00Z"/>
        </w:trPr>
        <w:tc>
          <w:tcPr>
            <w:tcW w:w="3665" w:type="dxa"/>
            <w:shd w:val="clear" w:color="auto" w:fill="auto"/>
            <w:noWrap/>
            <w:vAlign w:val="bottom"/>
            <w:hideMark/>
          </w:tcPr>
          <w:p w14:paraId="522C13DF" w14:textId="13ADAD8D" w:rsidR="007533CB" w:rsidRPr="00F97D55" w:rsidDel="00C121AF" w:rsidRDefault="007533CB" w:rsidP="003815FA">
            <w:pPr>
              <w:spacing w:after="0" w:line="240" w:lineRule="auto"/>
              <w:rPr>
                <w:del w:id="573" w:author="Umesh Singh1" w:date="2022-10-29T08:55:00Z"/>
                <w:rFonts w:ascii="Times New Roman" w:eastAsia="Times New Roman" w:hAnsi="Times New Roman" w:cs="Times New Roman"/>
                <w:color w:val="000000"/>
                <w:sz w:val="24"/>
                <w:szCs w:val="24"/>
              </w:rPr>
            </w:pPr>
            <w:del w:id="574" w:author="Umesh Singh1" w:date="2022-10-29T08:55:00Z">
              <w:r w:rsidRPr="00F97D55" w:rsidDel="00C121AF">
                <w:rPr>
                  <w:rFonts w:ascii="Times New Roman" w:eastAsia="Times New Roman" w:hAnsi="Times New Roman" w:cs="Times New Roman"/>
                  <w:color w:val="000000"/>
                  <w:sz w:val="24"/>
                  <w:szCs w:val="24"/>
                </w:rPr>
                <w:delText>Other, not Hispanic</w:delText>
              </w:r>
              <w:r w:rsidR="00BD6C8E" w:rsidDel="00C121AF">
                <w:rPr>
                  <w:rFonts w:ascii="Times New Roman" w:eastAsia="Times New Roman" w:hAnsi="Times New Roman" w:cs="Times New Roman"/>
                  <w:color w:val="000000"/>
                  <w:sz w:val="24"/>
                  <w:szCs w:val="24"/>
                </w:rPr>
                <w:delText xml:space="preserve"> or </w:delText>
              </w:r>
              <w:r w:rsidRPr="00F97D55" w:rsidDel="00C121AF">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000332AC" w14:textId="3ACE9FE6" w:rsidR="007533CB" w:rsidRPr="00F97D55" w:rsidDel="00C121AF" w:rsidRDefault="007533CB" w:rsidP="003815FA">
            <w:pPr>
              <w:spacing w:after="0" w:line="240" w:lineRule="auto"/>
              <w:jc w:val="center"/>
              <w:rPr>
                <w:del w:id="575" w:author="Umesh Singh1" w:date="2022-10-29T08:55:00Z"/>
                <w:rFonts w:ascii="Times New Roman" w:eastAsia="Times New Roman" w:hAnsi="Times New Roman" w:cs="Times New Roman"/>
                <w:color w:val="000000"/>
                <w:sz w:val="24"/>
                <w:szCs w:val="24"/>
              </w:rPr>
            </w:pPr>
            <w:del w:id="576" w:author="Umesh Singh1" w:date="2022-10-29T08:55:00Z">
              <w:r w:rsidRPr="00F97D55" w:rsidDel="00C121AF">
                <w:rPr>
                  <w:rFonts w:ascii="Times New Roman" w:eastAsia="Times New Roman" w:hAnsi="Times New Roman" w:cs="Times New Roman"/>
                  <w:color w:val="000000"/>
                  <w:sz w:val="24"/>
                  <w:szCs w:val="24"/>
                </w:rPr>
                <w:delText>1,498 (2.3%)</w:delText>
              </w:r>
            </w:del>
          </w:p>
        </w:tc>
        <w:tc>
          <w:tcPr>
            <w:tcW w:w="2236" w:type="dxa"/>
            <w:shd w:val="clear" w:color="auto" w:fill="auto"/>
            <w:noWrap/>
            <w:vAlign w:val="center"/>
            <w:hideMark/>
          </w:tcPr>
          <w:p w14:paraId="15BBB01A" w14:textId="7346C64F" w:rsidR="007533CB" w:rsidRPr="00F97D55" w:rsidDel="00C121AF" w:rsidRDefault="007533CB" w:rsidP="003815FA">
            <w:pPr>
              <w:spacing w:after="0" w:line="240" w:lineRule="auto"/>
              <w:jc w:val="center"/>
              <w:rPr>
                <w:del w:id="577" w:author="Umesh Singh1" w:date="2022-10-29T08:55:00Z"/>
                <w:rFonts w:ascii="Times New Roman" w:eastAsia="Times New Roman" w:hAnsi="Times New Roman" w:cs="Times New Roman"/>
                <w:color w:val="000000"/>
                <w:sz w:val="24"/>
                <w:szCs w:val="24"/>
              </w:rPr>
            </w:pPr>
            <w:del w:id="578" w:author="Umesh Singh1" w:date="2022-10-29T08:55:00Z">
              <w:r w:rsidRPr="00F97D55" w:rsidDel="00C121AF">
                <w:rPr>
                  <w:rFonts w:ascii="Times New Roman" w:eastAsia="Times New Roman" w:hAnsi="Times New Roman" w:cs="Times New Roman"/>
                  <w:color w:val="000000"/>
                  <w:sz w:val="24"/>
                  <w:szCs w:val="24"/>
                </w:rPr>
                <w:delText xml:space="preserve"> 280 (1.</w:delText>
              </w:r>
              <w:r w:rsidR="0044677F" w:rsidDel="00C121AF">
                <w:rPr>
                  <w:rFonts w:ascii="Times New Roman" w:eastAsia="Times New Roman" w:hAnsi="Times New Roman" w:cs="Times New Roman"/>
                  <w:color w:val="000000"/>
                  <w:sz w:val="24"/>
                  <w:szCs w:val="24"/>
                </w:rPr>
                <w:delText>8</w:delText>
              </w:r>
              <w:r w:rsidRPr="00F97D55" w:rsidDel="00C121AF">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C5F9117" w14:textId="4CBBB8DE" w:rsidR="007533CB" w:rsidRPr="00F97D55" w:rsidDel="00C121AF" w:rsidRDefault="007533CB" w:rsidP="003815FA">
            <w:pPr>
              <w:spacing w:after="0" w:line="240" w:lineRule="auto"/>
              <w:jc w:val="center"/>
              <w:rPr>
                <w:del w:id="579" w:author="Umesh Singh1" w:date="2022-10-29T08:55:00Z"/>
                <w:rFonts w:ascii="Times New Roman" w:eastAsia="Times New Roman" w:hAnsi="Times New Roman" w:cs="Times New Roman"/>
                <w:color w:val="000000"/>
                <w:sz w:val="24"/>
                <w:szCs w:val="24"/>
              </w:rPr>
            </w:pPr>
            <w:del w:id="580" w:author="Umesh Singh1" w:date="2022-10-29T08:55:00Z">
              <w:r w:rsidRPr="00F97D55" w:rsidDel="00C121AF">
                <w:rPr>
                  <w:rFonts w:ascii="Times New Roman" w:eastAsia="Times New Roman" w:hAnsi="Times New Roman" w:cs="Times New Roman"/>
                  <w:color w:val="000000"/>
                  <w:sz w:val="24"/>
                  <w:szCs w:val="24"/>
                </w:rPr>
                <w:delText>78 (</w:delText>
              </w:r>
              <w:r w:rsidR="00D25499" w:rsidDel="00C121AF">
                <w:rPr>
                  <w:rFonts w:ascii="Times New Roman" w:eastAsia="Times New Roman" w:hAnsi="Times New Roman" w:cs="Times New Roman"/>
                  <w:color w:val="000000"/>
                  <w:sz w:val="24"/>
                  <w:szCs w:val="24"/>
                </w:rPr>
                <w:delText>2.0</w:delText>
              </w:r>
              <w:r w:rsidRPr="00F97D55" w:rsidDel="00C121AF">
                <w:rPr>
                  <w:rFonts w:ascii="Times New Roman" w:eastAsia="Times New Roman" w:hAnsi="Times New Roman" w:cs="Times New Roman"/>
                  <w:color w:val="000000"/>
                  <w:sz w:val="24"/>
                  <w:szCs w:val="24"/>
                </w:rPr>
                <w:delText>%)</w:delText>
              </w:r>
            </w:del>
          </w:p>
        </w:tc>
      </w:tr>
      <w:tr w:rsidR="007533CB" w:rsidRPr="00F97D55" w:rsidDel="00C121AF" w14:paraId="153BC4AF" w14:textId="03633D0B" w:rsidTr="000A6F1E">
        <w:trPr>
          <w:trHeight w:val="293"/>
          <w:del w:id="581" w:author="Umesh Singh1" w:date="2022-10-29T08:55:00Z"/>
        </w:trPr>
        <w:tc>
          <w:tcPr>
            <w:tcW w:w="3665" w:type="dxa"/>
            <w:shd w:val="clear" w:color="auto" w:fill="auto"/>
            <w:noWrap/>
            <w:vAlign w:val="bottom"/>
            <w:hideMark/>
          </w:tcPr>
          <w:p w14:paraId="1F0EB85B" w14:textId="45202AD4" w:rsidR="007533CB" w:rsidRPr="00384A64" w:rsidDel="00C121AF" w:rsidRDefault="007533CB" w:rsidP="003815FA">
            <w:pPr>
              <w:spacing w:after="0" w:line="240" w:lineRule="auto"/>
              <w:rPr>
                <w:del w:id="582" w:author="Umesh Singh1" w:date="2022-10-29T08:55:00Z"/>
                <w:rFonts w:ascii="Times New Roman" w:eastAsia="Times New Roman" w:hAnsi="Times New Roman" w:cs="Times New Roman"/>
                <w:b/>
                <w:bCs/>
                <w:color w:val="000000"/>
                <w:sz w:val="24"/>
                <w:szCs w:val="24"/>
              </w:rPr>
            </w:pPr>
            <w:del w:id="583" w:author="Umesh Singh1" w:date="2022-10-29T08:55:00Z">
              <w:r w:rsidRPr="00384A64" w:rsidDel="00C121AF">
                <w:rPr>
                  <w:rFonts w:ascii="Times New Roman" w:eastAsia="Times New Roman" w:hAnsi="Times New Roman" w:cs="Times New Roman"/>
                  <w:b/>
                  <w:bCs/>
                  <w:color w:val="000000"/>
                  <w:sz w:val="24"/>
                  <w:szCs w:val="24"/>
                </w:rPr>
                <w:delText>Community Size</w:delText>
              </w:r>
            </w:del>
          </w:p>
        </w:tc>
        <w:tc>
          <w:tcPr>
            <w:tcW w:w="2117" w:type="dxa"/>
            <w:shd w:val="clear" w:color="auto" w:fill="auto"/>
            <w:noWrap/>
            <w:vAlign w:val="center"/>
            <w:hideMark/>
          </w:tcPr>
          <w:p w14:paraId="12C34F35" w14:textId="76A6B161" w:rsidR="007533CB" w:rsidRPr="00F97D55" w:rsidDel="00C121AF" w:rsidRDefault="007533CB" w:rsidP="003815FA">
            <w:pPr>
              <w:spacing w:after="0" w:line="240" w:lineRule="auto"/>
              <w:jc w:val="center"/>
              <w:rPr>
                <w:del w:id="584" w:author="Umesh Singh1" w:date="2022-10-29T08:55:00Z"/>
                <w:rFonts w:ascii="Times New Roman" w:eastAsia="Times New Roman" w:hAnsi="Times New Roman" w:cs="Times New Roman"/>
                <w:color w:val="000000"/>
                <w:sz w:val="24"/>
                <w:szCs w:val="24"/>
              </w:rPr>
            </w:pPr>
            <w:del w:id="585" w:author="Umesh Singh1" w:date="2022-10-29T08:55:00Z">
              <w:r w:rsidRPr="00F97D55" w:rsidDel="00C121AF">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69C2570E" w14:textId="53F3F3EF" w:rsidR="007533CB" w:rsidRPr="00F97D55" w:rsidDel="00C121AF" w:rsidRDefault="007533CB" w:rsidP="003815FA">
            <w:pPr>
              <w:spacing w:after="0" w:line="240" w:lineRule="auto"/>
              <w:jc w:val="center"/>
              <w:rPr>
                <w:del w:id="586" w:author="Umesh Singh1" w:date="2022-10-29T08:55:00Z"/>
                <w:rFonts w:ascii="Times New Roman" w:eastAsia="Times New Roman" w:hAnsi="Times New Roman" w:cs="Times New Roman"/>
                <w:color w:val="000000"/>
                <w:sz w:val="24"/>
                <w:szCs w:val="24"/>
              </w:rPr>
            </w:pPr>
            <w:del w:id="587" w:author="Umesh Singh1" w:date="2022-10-29T08:55:00Z">
              <w:r w:rsidRPr="00F97D55" w:rsidDel="00C121AF">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5F9293C5" w14:textId="07DB4E9B" w:rsidR="007533CB" w:rsidRPr="00F97D55" w:rsidDel="00C121AF" w:rsidRDefault="007533CB" w:rsidP="003815FA">
            <w:pPr>
              <w:spacing w:after="0" w:line="240" w:lineRule="auto"/>
              <w:jc w:val="center"/>
              <w:rPr>
                <w:del w:id="588" w:author="Umesh Singh1" w:date="2022-10-29T08:55:00Z"/>
                <w:rFonts w:ascii="Times New Roman" w:eastAsia="Times New Roman" w:hAnsi="Times New Roman" w:cs="Times New Roman"/>
                <w:color w:val="000000"/>
                <w:sz w:val="24"/>
                <w:szCs w:val="24"/>
              </w:rPr>
            </w:pPr>
            <w:del w:id="589" w:author="Umesh Singh1" w:date="2022-10-29T08:55:00Z">
              <w:r w:rsidRPr="00F97D55" w:rsidDel="00C121AF">
                <w:rPr>
                  <w:rFonts w:ascii="Times New Roman" w:eastAsia="Times New Roman" w:hAnsi="Times New Roman" w:cs="Times New Roman"/>
                  <w:color w:val="000000"/>
                  <w:sz w:val="24"/>
                  <w:szCs w:val="24"/>
                </w:rPr>
                <w:delText> </w:delText>
              </w:r>
            </w:del>
          </w:p>
        </w:tc>
      </w:tr>
      <w:tr w:rsidR="007533CB" w:rsidRPr="00F97D55" w:rsidDel="00C121AF" w14:paraId="2CE70070" w14:textId="1A5832E9" w:rsidTr="000A6F1E">
        <w:trPr>
          <w:trHeight w:val="293"/>
          <w:del w:id="590" w:author="Umesh Singh1" w:date="2022-10-29T08:55:00Z"/>
        </w:trPr>
        <w:tc>
          <w:tcPr>
            <w:tcW w:w="3665" w:type="dxa"/>
            <w:shd w:val="clear" w:color="auto" w:fill="auto"/>
            <w:noWrap/>
            <w:vAlign w:val="bottom"/>
            <w:hideMark/>
          </w:tcPr>
          <w:p w14:paraId="30F5386E" w14:textId="0305F089" w:rsidR="007533CB" w:rsidRPr="00F97D55" w:rsidDel="00C121AF" w:rsidRDefault="007533CB" w:rsidP="003815FA">
            <w:pPr>
              <w:spacing w:after="0" w:line="240" w:lineRule="auto"/>
              <w:rPr>
                <w:del w:id="591" w:author="Umesh Singh1" w:date="2022-10-29T08:55:00Z"/>
                <w:rFonts w:ascii="Times New Roman" w:eastAsia="Times New Roman" w:hAnsi="Times New Roman" w:cs="Times New Roman"/>
                <w:color w:val="000000"/>
                <w:sz w:val="24"/>
                <w:szCs w:val="24"/>
              </w:rPr>
            </w:pPr>
            <w:del w:id="592" w:author="Umesh Singh1" w:date="2022-10-29T08:55:00Z">
              <w:r w:rsidRPr="00F97D55" w:rsidDel="00C121AF">
                <w:rPr>
                  <w:rFonts w:ascii="Times New Roman" w:eastAsia="Times New Roman" w:hAnsi="Times New Roman" w:cs="Times New Roman"/>
                  <w:color w:val="000000"/>
                  <w:sz w:val="24"/>
                  <w:szCs w:val="24"/>
                </w:rPr>
                <w:delText xml:space="preserve">Urban </w:delText>
              </w:r>
            </w:del>
          </w:p>
        </w:tc>
        <w:tc>
          <w:tcPr>
            <w:tcW w:w="2117" w:type="dxa"/>
            <w:shd w:val="clear" w:color="auto" w:fill="auto"/>
            <w:noWrap/>
            <w:vAlign w:val="center"/>
            <w:hideMark/>
          </w:tcPr>
          <w:p w14:paraId="4A82990B" w14:textId="492BE145" w:rsidR="007533CB" w:rsidRPr="00F97D55" w:rsidDel="00C121AF" w:rsidRDefault="007533CB" w:rsidP="003815FA">
            <w:pPr>
              <w:spacing w:after="0" w:line="240" w:lineRule="auto"/>
              <w:jc w:val="center"/>
              <w:rPr>
                <w:del w:id="593" w:author="Umesh Singh1" w:date="2022-10-29T08:55:00Z"/>
                <w:rFonts w:ascii="Times New Roman" w:eastAsia="Times New Roman" w:hAnsi="Times New Roman" w:cs="Times New Roman"/>
                <w:color w:val="000000"/>
                <w:sz w:val="24"/>
                <w:szCs w:val="24"/>
              </w:rPr>
            </w:pPr>
            <w:del w:id="594" w:author="Umesh Singh1" w:date="2022-10-29T08:55:00Z">
              <w:r w:rsidRPr="00F97D55" w:rsidDel="00C121AF">
                <w:rPr>
                  <w:rFonts w:ascii="Times New Roman" w:eastAsia="Times New Roman" w:hAnsi="Times New Roman" w:cs="Times New Roman"/>
                  <w:color w:val="000000"/>
                  <w:sz w:val="24"/>
                  <w:szCs w:val="24"/>
                </w:rPr>
                <w:delText>62,902 (95.</w:delText>
              </w:r>
              <w:r w:rsidR="00EE6B60" w:rsidDel="00C121AF">
                <w:rPr>
                  <w:rFonts w:ascii="Times New Roman" w:eastAsia="Times New Roman" w:hAnsi="Times New Roman" w:cs="Times New Roman"/>
                  <w:color w:val="000000"/>
                  <w:sz w:val="24"/>
                  <w:szCs w:val="24"/>
                </w:rPr>
                <w:delText>4</w:delText>
              </w:r>
              <w:r w:rsidRPr="00F97D55" w:rsidDel="00C121AF">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0F3626F9" w14:textId="1C666248" w:rsidR="007533CB" w:rsidRPr="00F97D55" w:rsidDel="00C121AF" w:rsidRDefault="007533CB" w:rsidP="003815FA">
            <w:pPr>
              <w:spacing w:after="0" w:line="240" w:lineRule="auto"/>
              <w:jc w:val="center"/>
              <w:rPr>
                <w:del w:id="595" w:author="Umesh Singh1" w:date="2022-10-29T08:55:00Z"/>
                <w:rFonts w:ascii="Times New Roman" w:eastAsia="Times New Roman" w:hAnsi="Times New Roman" w:cs="Times New Roman"/>
                <w:color w:val="000000"/>
                <w:sz w:val="24"/>
                <w:szCs w:val="24"/>
              </w:rPr>
            </w:pPr>
            <w:del w:id="596" w:author="Umesh Singh1" w:date="2022-10-29T08:55:00Z">
              <w:r w:rsidRPr="00F97D55" w:rsidDel="00C121AF">
                <w:rPr>
                  <w:rFonts w:ascii="Times New Roman" w:eastAsia="Times New Roman" w:hAnsi="Times New Roman" w:cs="Times New Roman"/>
                  <w:color w:val="000000"/>
                  <w:sz w:val="24"/>
                  <w:szCs w:val="24"/>
                </w:rPr>
                <w:delText>15,589 (94.8%)</w:delText>
              </w:r>
            </w:del>
          </w:p>
        </w:tc>
        <w:tc>
          <w:tcPr>
            <w:tcW w:w="2554" w:type="dxa"/>
            <w:shd w:val="clear" w:color="auto" w:fill="auto"/>
            <w:noWrap/>
            <w:vAlign w:val="center"/>
            <w:hideMark/>
          </w:tcPr>
          <w:p w14:paraId="2B81C81E" w14:textId="07AD31B2" w:rsidR="007533CB" w:rsidRPr="00F97D55" w:rsidDel="00C121AF" w:rsidRDefault="007533CB" w:rsidP="003815FA">
            <w:pPr>
              <w:spacing w:after="0" w:line="240" w:lineRule="auto"/>
              <w:jc w:val="center"/>
              <w:rPr>
                <w:del w:id="597" w:author="Umesh Singh1" w:date="2022-10-29T08:55:00Z"/>
                <w:rFonts w:ascii="Times New Roman" w:eastAsia="Times New Roman" w:hAnsi="Times New Roman" w:cs="Times New Roman"/>
                <w:color w:val="000000"/>
                <w:sz w:val="24"/>
                <w:szCs w:val="24"/>
              </w:rPr>
            </w:pPr>
            <w:del w:id="598" w:author="Umesh Singh1" w:date="2022-10-29T08:55:00Z">
              <w:r w:rsidRPr="00F97D55" w:rsidDel="00C121AF">
                <w:rPr>
                  <w:rFonts w:ascii="Times New Roman" w:eastAsia="Times New Roman" w:hAnsi="Times New Roman" w:cs="Times New Roman"/>
                  <w:color w:val="000000"/>
                  <w:sz w:val="24"/>
                  <w:szCs w:val="24"/>
                </w:rPr>
                <w:delText>3,856 (95.</w:delText>
              </w:r>
              <w:r w:rsidR="00EE6B60" w:rsidDel="00C121AF">
                <w:rPr>
                  <w:rFonts w:ascii="Times New Roman" w:eastAsia="Times New Roman" w:hAnsi="Times New Roman" w:cs="Times New Roman"/>
                  <w:color w:val="000000"/>
                  <w:sz w:val="24"/>
                  <w:szCs w:val="24"/>
                </w:rPr>
                <w:delText>3</w:delText>
              </w:r>
              <w:r w:rsidRPr="00F97D55" w:rsidDel="00C121AF">
                <w:rPr>
                  <w:rFonts w:ascii="Times New Roman" w:eastAsia="Times New Roman" w:hAnsi="Times New Roman" w:cs="Times New Roman"/>
                  <w:color w:val="000000"/>
                  <w:sz w:val="24"/>
                  <w:szCs w:val="24"/>
                </w:rPr>
                <w:delText>%)</w:delText>
              </w:r>
            </w:del>
          </w:p>
        </w:tc>
      </w:tr>
      <w:tr w:rsidR="007533CB" w:rsidRPr="00F97D55" w:rsidDel="00C121AF" w14:paraId="6F9F6459" w14:textId="006D7B23" w:rsidTr="000A6F1E">
        <w:trPr>
          <w:trHeight w:val="293"/>
          <w:del w:id="599" w:author="Umesh Singh1" w:date="2022-10-29T08:55:00Z"/>
        </w:trPr>
        <w:tc>
          <w:tcPr>
            <w:tcW w:w="3665" w:type="dxa"/>
            <w:shd w:val="clear" w:color="auto" w:fill="auto"/>
            <w:noWrap/>
            <w:vAlign w:val="bottom"/>
            <w:hideMark/>
          </w:tcPr>
          <w:p w14:paraId="3508A4DA" w14:textId="2B6D6BB9" w:rsidR="007533CB" w:rsidRPr="00F97D55" w:rsidDel="00C121AF" w:rsidRDefault="007533CB" w:rsidP="003815FA">
            <w:pPr>
              <w:spacing w:after="0" w:line="240" w:lineRule="auto"/>
              <w:rPr>
                <w:del w:id="600" w:author="Umesh Singh1" w:date="2022-10-29T08:55:00Z"/>
                <w:rFonts w:ascii="Times New Roman" w:eastAsia="Times New Roman" w:hAnsi="Times New Roman" w:cs="Times New Roman"/>
                <w:color w:val="000000"/>
                <w:sz w:val="24"/>
                <w:szCs w:val="24"/>
              </w:rPr>
            </w:pPr>
            <w:del w:id="601" w:author="Umesh Singh1" w:date="2022-10-29T08:55:00Z">
              <w:r w:rsidRPr="00F97D55" w:rsidDel="00C121AF">
                <w:rPr>
                  <w:rFonts w:ascii="Times New Roman" w:eastAsia="Times New Roman" w:hAnsi="Times New Roman" w:cs="Times New Roman"/>
                  <w:color w:val="000000"/>
                  <w:sz w:val="24"/>
                  <w:szCs w:val="24"/>
                </w:rPr>
                <w:delText xml:space="preserve">Rural </w:delText>
              </w:r>
            </w:del>
          </w:p>
        </w:tc>
        <w:tc>
          <w:tcPr>
            <w:tcW w:w="2117" w:type="dxa"/>
            <w:shd w:val="clear" w:color="auto" w:fill="auto"/>
            <w:noWrap/>
            <w:vAlign w:val="center"/>
            <w:hideMark/>
          </w:tcPr>
          <w:p w14:paraId="27A902B5" w14:textId="315B6C81" w:rsidR="007533CB" w:rsidRPr="00F97D55" w:rsidDel="00C121AF" w:rsidRDefault="007533CB" w:rsidP="003815FA">
            <w:pPr>
              <w:spacing w:after="0" w:line="240" w:lineRule="auto"/>
              <w:jc w:val="center"/>
              <w:rPr>
                <w:del w:id="602" w:author="Umesh Singh1" w:date="2022-10-29T08:55:00Z"/>
                <w:rFonts w:ascii="Times New Roman" w:eastAsia="Times New Roman" w:hAnsi="Times New Roman" w:cs="Times New Roman"/>
                <w:color w:val="000000"/>
                <w:sz w:val="24"/>
                <w:szCs w:val="24"/>
              </w:rPr>
            </w:pPr>
            <w:del w:id="603" w:author="Umesh Singh1" w:date="2022-10-29T08:55:00Z">
              <w:r w:rsidRPr="00F97D55" w:rsidDel="00C121AF">
                <w:rPr>
                  <w:rFonts w:ascii="Times New Roman" w:eastAsia="Times New Roman" w:hAnsi="Times New Roman" w:cs="Times New Roman"/>
                  <w:color w:val="000000"/>
                  <w:sz w:val="24"/>
                  <w:szCs w:val="24"/>
                </w:rPr>
                <w:delText>3,044 (4.6%)</w:delText>
              </w:r>
            </w:del>
          </w:p>
        </w:tc>
        <w:tc>
          <w:tcPr>
            <w:tcW w:w="2236" w:type="dxa"/>
            <w:shd w:val="clear" w:color="auto" w:fill="auto"/>
            <w:noWrap/>
            <w:vAlign w:val="center"/>
            <w:hideMark/>
          </w:tcPr>
          <w:p w14:paraId="19D9A67C" w14:textId="470AA67F" w:rsidR="007533CB" w:rsidRPr="00F97D55" w:rsidDel="00C121AF" w:rsidRDefault="007533CB" w:rsidP="003815FA">
            <w:pPr>
              <w:spacing w:after="0" w:line="240" w:lineRule="auto"/>
              <w:jc w:val="center"/>
              <w:rPr>
                <w:del w:id="604" w:author="Umesh Singh1" w:date="2022-10-29T08:55:00Z"/>
                <w:rFonts w:ascii="Times New Roman" w:eastAsia="Times New Roman" w:hAnsi="Times New Roman" w:cs="Times New Roman"/>
                <w:color w:val="000000"/>
                <w:sz w:val="24"/>
                <w:szCs w:val="24"/>
              </w:rPr>
            </w:pPr>
            <w:del w:id="605" w:author="Umesh Singh1" w:date="2022-10-29T08:55:00Z">
              <w:r w:rsidRPr="00F97D55" w:rsidDel="00C121AF">
                <w:rPr>
                  <w:rFonts w:ascii="Times New Roman" w:eastAsia="Times New Roman" w:hAnsi="Times New Roman" w:cs="Times New Roman"/>
                  <w:color w:val="000000"/>
                  <w:sz w:val="24"/>
                  <w:szCs w:val="24"/>
                </w:rPr>
                <w:delText>850 (5.</w:delText>
              </w:r>
              <w:r w:rsidR="00EE6B60" w:rsidDel="00C121AF">
                <w:rPr>
                  <w:rFonts w:ascii="Times New Roman" w:eastAsia="Times New Roman" w:hAnsi="Times New Roman" w:cs="Times New Roman"/>
                  <w:color w:val="000000"/>
                  <w:sz w:val="24"/>
                  <w:szCs w:val="24"/>
                </w:rPr>
                <w:delText>2</w:delText>
              </w:r>
              <w:r w:rsidRPr="00F97D55" w:rsidDel="00C121AF">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4DD49686" w14:textId="3178C014" w:rsidR="007533CB" w:rsidRPr="00F97D55" w:rsidDel="00C121AF" w:rsidRDefault="007533CB" w:rsidP="003815FA">
            <w:pPr>
              <w:spacing w:after="0" w:line="240" w:lineRule="auto"/>
              <w:jc w:val="center"/>
              <w:rPr>
                <w:del w:id="606" w:author="Umesh Singh1" w:date="2022-10-29T08:55:00Z"/>
                <w:rFonts w:ascii="Times New Roman" w:eastAsia="Times New Roman" w:hAnsi="Times New Roman" w:cs="Times New Roman"/>
                <w:color w:val="000000"/>
                <w:sz w:val="24"/>
                <w:szCs w:val="24"/>
              </w:rPr>
            </w:pPr>
            <w:del w:id="607" w:author="Umesh Singh1" w:date="2022-10-29T08:55:00Z">
              <w:r w:rsidRPr="00F97D55" w:rsidDel="00C121AF">
                <w:rPr>
                  <w:rFonts w:ascii="Times New Roman" w:eastAsia="Times New Roman" w:hAnsi="Times New Roman" w:cs="Times New Roman"/>
                  <w:color w:val="000000"/>
                  <w:sz w:val="24"/>
                  <w:szCs w:val="24"/>
                </w:rPr>
                <w:delText>192 (4.7%)</w:delText>
              </w:r>
            </w:del>
          </w:p>
        </w:tc>
      </w:tr>
      <w:tr w:rsidR="00384A64" w:rsidRPr="00F97D55" w:rsidDel="00C121AF" w14:paraId="7ECCEB88" w14:textId="71B0CC4B" w:rsidTr="000A6F1E">
        <w:trPr>
          <w:trHeight w:val="293"/>
          <w:del w:id="608" w:author="Umesh Singh1" w:date="2022-10-29T08:55:00Z"/>
        </w:trPr>
        <w:tc>
          <w:tcPr>
            <w:tcW w:w="10572" w:type="dxa"/>
            <w:gridSpan w:val="4"/>
            <w:shd w:val="clear" w:color="auto" w:fill="auto"/>
            <w:noWrap/>
            <w:vAlign w:val="bottom"/>
            <w:hideMark/>
          </w:tcPr>
          <w:p w14:paraId="4D1020F3" w14:textId="45F20B85" w:rsidR="00384A64" w:rsidRPr="00F97D55" w:rsidDel="00C121AF" w:rsidRDefault="00384A64" w:rsidP="00384A64">
            <w:pPr>
              <w:spacing w:after="0" w:line="240" w:lineRule="auto"/>
              <w:rPr>
                <w:del w:id="609" w:author="Umesh Singh1" w:date="2022-10-29T08:55:00Z"/>
                <w:rFonts w:ascii="Times New Roman" w:eastAsia="Times New Roman" w:hAnsi="Times New Roman" w:cs="Times New Roman"/>
                <w:color w:val="000000"/>
                <w:sz w:val="24"/>
                <w:szCs w:val="24"/>
              </w:rPr>
            </w:pPr>
            <w:del w:id="610" w:author="Umesh Singh1" w:date="2022-10-29T08:55:00Z">
              <w:r w:rsidRPr="00384A64" w:rsidDel="00C121AF">
                <w:rPr>
                  <w:rFonts w:ascii="Times New Roman" w:eastAsia="Times New Roman" w:hAnsi="Times New Roman" w:cs="Times New Roman"/>
                  <w:b/>
                  <w:bCs/>
                  <w:color w:val="000000"/>
                  <w:sz w:val="24"/>
                  <w:szCs w:val="24"/>
                </w:rPr>
                <w:delText xml:space="preserve">Rapid Emergency Medicine Score </w:delText>
              </w:r>
              <w:r w:rsidRPr="00F97D55" w:rsidDel="00C121AF">
                <w:rPr>
                  <w:rFonts w:ascii="Times New Roman" w:eastAsia="Times New Roman" w:hAnsi="Times New Roman" w:cs="Times New Roman"/>
                  <w:color w:val="000000"/>
                  <w:sz w:val="24"/>
                  <w:szCs w:val="24"/>
                </w:rPr>
                <w:delText> </w:delText>
              </w:r>
            </w:del>
          </w:p>
        </w:tc>
      </w:tr>
      <w:tr w:rsidR="007533CB" w:rsidRPr="00F97D55" w:rsidDel="00C121AF" w14:paraId="65CD5CB7" w14:textId="2627669C" w:rsidTr="000A6F1E">
        <w:trPr>
          <w:trHeight w:val="293"/>
          <w:del w:id="611" w:author="Umesh Singh1" w:date="2022-10-29T08:55:00Z"/>
        </w:trPr>
        <w:tc>
          <w:tcPr>
            <w:tcW w:w="3665" w:type="dxa"/>
            <w:shd w:val="clear" w:color="auto" w:fill="auto"/>
            <w:noWrap/>
            <w:vAlign w:val="bottom"/>
            <w:hideMark/>
          </w:tcPr>
          <w:p w14:paraId="1674B7C5" w14:textId="0B213A0C" w:rsidR="007533CB" w:rsidRPr="00F97D55" w:rsidDel="00C121AF" w:rsidRDefault="007533CB" w:rsidP="003815FA">
            <w:pPr>
              <w:spacing w:after="0" w:line="240" w:lineRule="auto"/>
              <w:rPr>
                <w:del w:id="612" w:author="Umesh Singh1" w:date="2022-10-29T08:55:00Z"/>
                <w:rFonts w:ascii="Times New Roman" w:eastAsia="Times New Roman" w:hAnsi="Times New Roman" w:cs="Times New Roman"/>
                <w:color w:val="000000"/>
                <w:sz w:val="24"/>
                <w:szCs w:val="24"/>
              </w:rPr>
            </w:pPr>
            <w:del w:id="613" w:author="Umesh Singh1" w:date="2022-10-29T08:55:00Z">
              <w:r w:rsidRPr="00F97D55" w:rsidDel="00C121AF">
                <w:rPr>
                  <w:rFonts w:ascii="Times New Roman" w:eastAsia="Times New Roman" w:hAnsi="Times New Roman" w:cs="Times New Roman"/>
                  <w:color w:val="000000"/>
                  <w:sz w:val="24"/>
                  <w:szCs w:val="24"/>
                </w:rPr>
                <w:delText xml:space="preserve">Median (IQR) </w:delText>
              </w:r>
            </w:del>
          </w:p>
        </w:tc>
        <w:tc>
          <w:tcPr>
            <w:tcW w:w="2117" w:type="dxa"/>
            <w:shd w:val="clear" w:color="auto" w:fill="auto"/>
            <w:noWrap/>
            <w:vAlign w:val="center"/>
            <w:hideMark/>
          </w:tcPr>
          <w:p w14:paraId="16BAC1AF" w14:textId="213C3007" w:rsidR="007533CB" w:rsidRPr="00F97D55" w:rsidDel="00C121AF" w:rsidRDefault="007533CB" w:rsidP="003815FA">
            <w:pPr>
              <w:spacing w:after="0" w:line="240" w:lineRule="auto"/>
              <w:jc w:val="center"/>
              <w:rPr>
                <w:del w:id="614" w:author="Umesh Singh1" w:date="2022-10-29T08:55:00Z"/>
                <w:rFonts w:ascii="Times New Roman" w:eastAsia="Times New Roman" w:hAnsi="Times New Roman" w:cs="Times New Roman"/>
                <w:color w:val="000000"/>
                <w:sz w:val="24"/>
                <w:szCs w:val="24"/>
              </w:rPr>
            </w:pPr>
            <w:del w:id="615" w:author="Umesh Singh1" w:date="2022-10-29T08:55:00Z">
              <w:r w:rsidRPr="00F97D55" w:rsidDel="00C121AF">
                <w:rPr>
                  <w:rFonts w:ascii="Times New Roman" w:eastAsia="Times New Roman" w:hAnsi="Times New Roman" w:cs="Times New Roman"/>
                  <w:color w:val="000000"/>
                  <w:sz w:val="24"/>
                  <w:szCs w:val="24"/>
                </w:rPr>
                <w:delText xml:space="preserve">4 (2-6) </w:delText>
              </w:r>
            </w:del>
          </w:p>
        </w:tc>
        <w:tc>
          <w:tcPr>
            <w:tcW w:w="2236" w:type="dxa"/>
            <w:shd w:val="clear" w:color="auto" w:fill="auto"/>
            <w:noWrap/>
            <w:vAlign w:val="center"/>
            <w:hideMark/>
          </w:tcPr>
          <w:p w14:paraId="15A50422" w14:textId="55123563" w:rsidR="007533CB" w:rsidRPr="00F97D55" w:rsidDel="00C121AF" w:rsidRDefault="007533CB" w:rsidP="003815FA">
            <w:pPr>
              <w:spacing w:after="0" w:line="240" w:lineRule="auto"/>
              <w:jc w:val="center"/>
              <w:rPr>
                <w:del w:id="616" w:author="Umesh Singh1" w:date="2022-10-29T08:55:00Z"/>
                <w:rFonts w:ascii="Times New Roman" w:eastAsia="Times New Roman" w:hAnsi="Times New Roman" w:cs="Times New Roman"/>
                <w:color w:val="000000"/>
                <w:sz w:val="24"/>
                <w:szCs w:val="24"/>
              </w:rPr>
            </w:pPr>
            <w:del w:id="617" w:author="Umesh Singh1" w:date="2022-10-29T08:55:00Z">
              <w:r w:rsidRPr="00F97D55" w:rsidDel="00C121AF">
                <w:rPr>
                  <w:rFonts w:ascii="Times New Roman" w:eastAsia="Times New Roman" w:hAnsi="Times New Roman" w:cs="Times New Roman"/>
                  <w:color w:val="000000"/>
                  <w:sz w:val="24"/>
                  <w:szCs w:val="24"/>
                </w:rPr>
                <w:delText xml:space="preserve">6 (4-8) </w:delText>
              </w:r>
            </w:del>
          </w:p>
        </w:tc>
        <w:tc>
          <w:tcPr>
            <w:tcW w:w="2554" w:type="dxa"/>
            <w:shd w:val="clear" w:color="auto" w:fill="auto"/>
            <w:noWrap/>
            <w:vAlign w:val="center"/>
            <w:hideMark/>
          </w:tcPr>
          <w:p w14:paraId="769C509C" w14:textId="59AEE8D7" w:rsidR="007533CB" w:rsidRPr="00F97D55" w:rsidDel="00C121AF" w:rsidRDefault="007533CB" w:rsidP="003815FA">
            <w:pPr>
              <w:spacing w:after="0" w:line="240" w:lineRule="auto"/>
              <w:jc w:val="center"/>
              <w:rPr>
                <w:del w:id="618" w:author="Umesh Singh1" w:date="2022-10-29T08:55:00Z"/>
                <w:rFonts w:ascii="Times New Roman" w:eastAsia="Times New Roman" w:hAnsi="Times New Roman" w:cs="Times New Roman"/>
                <w:color w:val="000000"/>
                <w:sz w:val="24"/>
                <w:szCs w:val="24"/>
              </w:rPr>
            </w:pPr>
            <w:del w:id="619" w:author="Umesh Singh1" w:date="2022-10-29T08:55:00Z">
              <w:r w:rsidRPr="00F97D55" w:rsidDel="00C121AF">
                <w:rPr>
                  <w:rFonts w:ascii="Times New Roman" w:eastAsia="Times New Roman" w:hAnsi="Times New Roman" w:cs="Times New Roman"/>
                  <w:color w:val="000000"/>
                  <w:sz w:val="24"/>
                  <w:szCs w:val="24"/>
                </w:rPr>
                <w:delText xml:space="preserve">6 (3-9) </w:delText>
              </w:r>
            </w:del>
          </w:p>
        </w:tc>
      </w:tr>
      <w:tr w:rsidR="007533CB" w:rsidRPr="00F97D55" w:rsidDel="00C121AF" w14:paraId="0D7F554A" w14:textId="5CC40675" w:rsidTr="000A6F1E">
        <w:trPr>
          <w:trHeight w:val="293"/>
          <w:del w:id="620" w:author="Umesh Singh1" w:date="2022-10-29T08:55:00Z"/>
        </w:trPr>
        <w:tc>
          <w:tcPr>
            <w:tcW w:w="3665" w:type="dxa"/>
            <w:shd w:val="clear" w:color="auto" w:fill="auto"/>
            <w:noWrap/>
            <w:vAlign w:val="bottom"/>
            <w:hideMark/>
          </w:tcPr>
          <w:p w14:paraId="126AD5FD" w14:textId="7A2BBD67" w:rsidR="007533CB" w:rsidRPr="00384A64" w:rsidDel="00C121AF" w:rsidRDefault="007533CB" w:rsidP="003815FA">
            <w:pPr>
              <w:spacing w:after="0" w:line="240" w:lineRule="auto"/>
              <w:rPr>
                <w:del w:id="621" w:author="Umesh Singh1" w:date="2022-10-29T08:55:00Z"/>
                <w:rFonts w:ascii="Times New Roman" w:eastAsia="Times New Roman" w:hAnsi="Times New Roman" w:cs="Times New Roman"/>
                <w:b/>
                <w:bCs/>
                <w:color w:val="000000"/>
                <w:sz w:val="24"/>
                <w:szCs w:val="24"/>
              </w:rPr>
            </w:pPr>
            <w:del w:id="622" w:author="Umesh Singh1" w:date="2022-10-29T08:55:00Z">
              <w:r w:rsidRPr="00384A64" w:rsidDel="00C121AF">
                <w:rPr>
                  <w:rFonts w:ascii="Times New Roman" w:eastAsia="Times New Roman" w:hAnsi="Times New Roman" w:cs="Times New Roman"/>
                  <w:b/>
                  <w:bCs/>
                  <w:color w:val="000000"/>
                  <w:sz w:val="24"/>
                  <w:szCs w:val="24"/>
                </w:rPr>
                <w:delText>ED Disposition</w:delText>
              </w:r>
            </w:del>
          </w:p>
        </w:tc>
        <w:tc>
          <w:tcPr>
            <w:tcW w:w="2117" w:type="dxa"/>
            <w:shd w:val="clear" w:color="auto" w:fill="auto"/>
            <w:noWrap/>
            <w:vAlign w:val="center"/>
            <w:hideMark/>
          </w:tcPr>
          <w:p w14:paraId="27A007E7" w14:textId="631348B4" w:rsidR="007533CB" w:rsidRPr="00F97D55" w:rsidDel="00C121AF" w:rsidRDefault="007533CB" w:rsidP="003815FA">
            <w:pPr>
              <w:spacing w:after="0" w:line="240" w:lineRule="auto"/>
              <w:jc w:val="center"/>
              <w:rPr>
                <w:del w:id="623" w:author="Umesh Singh1" w:date="2022-10-29T08:55:00Z"/>
                <w:rFonts w:ascii="Times New Roman" w:eastAsia="Times New Roman" w:hAnsi="Times New Roman" w:cs="Times New Roman"/>
                <w:color w:val="000000"/>
                <w:sz w:val="24"/>
                <w:szCs w:val="24"/>
              </w:rPr>
            </w:pPr>
            <w:del w:id="624" w:author="Umesh Singh1" w:date="2022-10-29T08:55:00Z">
              <w:r w:rsidRPr="00F97D55" w:rsidDel="00C121AF">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415BFD36" w14:textId="207594BF" w:rsidR="007533CB" w:rsidRPr="00F97D55" w:rsidDel="00C121AF" w:rsidRDefault="007533CB" w:rsidP="003815FA">
            <w:pPr>
              <w:spacing w:after="0" w:line="240" w:lineRule="auto"/>
              <w:jc w:val="center"/>
              <w:rPr>
                <w:del w:id="625" w:author="Umesh Singh1" w:date="2022-10-29T08:55:00Z"/>
                <w:rFonts w:ascii="Times New Roman" w:eastAsia="Times New Roman" w:hAnsi="Times New Roman" w:cs="Times New Roman"/>
                <w:color w:val="000000"/>
                <w:sz w:val="24"/>
                <w:szCs w:val="24"/>
              </w:rPr>
            </w:pPr>
            <w:del w:id="626" w:author="Umesh Singh1" w:date="2022-10-29T08:55:00Z">
              <w:r w:rsidRPr="00F97D55" w:rsidDel="00C121AF">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010DE7B9" w14:textId="53116106" w:rsidR="007533CB" w:rsidRPr="00F97D55" w:rsidDel="00C121AF" w:rsidRDefault="007533CB" w:rsidP="003815FA">
            <w:pPr>
              <w:spacing w:after="0" w:line="240" w:lineRule="auto"/>
              <w:jc w:val="center"/>
              <w:rPr>
                <w:del w:id="627" w:author="Umesh Singh1" w:date="2022-10-29T08:55:00Z"/>
                <w:rFonts w:ascii="Times New Roman" w:eastAsia="Times New Roman" w:hAnsi="Times New Roman" w:cs="Times New Roman"/>
                <w:color w:val="000000"/>
                <w:sz w:val="24"/>
                <w:szCs w:val="24"/>
              </w:rPr>
            </w:pPr>
            <w:del w:id="628" w:author="Umesh Singh1" w:date="2022-10-29T08:55:00Z">
              <w:r w:rsidRPr="00F97D55" w:rsidDel="00C121AF">
                <w:rPr>
                  <w:rFonts w:ascii="Times New Roman" w:eastAsia="Times New Roman" w:hAnsi="Times New Roman" w:cs="Times New Roman"/>
                  <w:color w:val="000000"/>
                  <w:sz w:val="24"/>
                  <w:szCs w:val="24"/>
                </w:rPr>
                <w:delText> </w:delText>
              </w:r>
            </w:del>
          </w:p>
        </w:tc>
      </w:tr>
      <w:tr w:rsidR="007533CB" w:rsidRPr="00F97D55" w:rsidDel="00C121AF" w14:paraId="4D33A377" w14:textId="5AE59A74" w:rsidTr="000A6F1E">
        <w:trPr>
          <w:trHeight w:val="293"/>
          <w:del w:id="629" w:author="Umesh Singh1" w:date="2022-10-29T08:55:00Z"/>
        </w:trPr>
        <w:tc>
          <w:tcPr>
            <w:tcW w:w="3665" w:type="dxa"/>
            <w:shd w:val="clear" w:color="auto" w:fill="auto"/>
            <w:noWrap/>
            <w:vAlign w:val="bottom"/>
            <w:hideMark/>
          </w:tcPr>
          <w:p w14:paraId="68F7AA62" w14:textId="03E60507" w:rsidR="007533CB" w:rsidRPr="00F97D55" w:rsidDel="00C121AF" w:rsidRDefault="007533CB" w:rsidP="003815FA">
            <w:pPr>
              <w:spacing w:after="0" w:line="240" w:lineRule="auto"/>
              <w:rPr>
                <w:del w:id="630" w:author="Umesh Singh1" w:date="2022-10-29T08:55:00Z"/>
                <w:rFonts w:ascii="Times New Roman" w:eastAsia="Times New Roman" w:hAnsi="Times New Roman" w:cs="Times New Roman"/>
                <w:color w:val="000000"/>
                <w:sz w:val="24"/>
                <w:szCs w:val="24"/>
              </w:rPr>
            </w:pPr>
            <w:del w:id="631" w:author="Umesh Singh1" w:date="2022-10-29T08:55:00Z">
              <w:r w:rsidRPr="00F97D55" w:rsidDel="00C121AF">
                <w:rPr>
                  <w:rFonts w:ascii="Times New Roman" w:eastAsia="Times New Roman" w:hAnsi="Times New Roman" w:cs="Times New Roman"/>
                  <w:color w:val="000000"/>
                  <w:sz w:val="24"/>
                  <w:szCs w:val="24"/>
                </w:rPr>
                <w:delText>Admitted</w:delText>
              </w:r>
            </w:del>
          </w:p>
        </w:tc>
        <w:tc>
          <w:tcPr>
            <w:tcW w:w="2117" w:type="dxa"/>
            <w:shd w:val="clear" w:color="auto" w:fill="auto"/>
            <w:noWrap/>
            <w:vAlign w:val="center"/>
            <w:hideMark/>
          </w:tcPr>
          <w:p w14:paraId="00506748" w14:textId="7C5A6131" w:rsidR="007533CB" w:rsidRPr="00F97D55" w:rsidDel="00C121AF" w:rsidRDefault="007533CB" w:rsidP="003815FA">
            <w:pPr>
              <w:spacing w:after="0" w:line="240" w:lineRule="auto"/>
              <w:jc w:val="center"/>
              <w:rPr>
                <w:del w:id="632" w:author="Umesh Singh1" w:date="2022-10-29T08:55:00Z"/>
                <w:rFonts w:ascii="Times New Roman" w:eastAsia="Times New Roman" w:hAnsi="Times New Roman" w:cs="Times New Roman"/>
                <w:color w:val="000000"/>
                <w:sz w:val="24"/>
                <w:szCs w:val="24"/>
              </w:rPr>
            </w:pPr>
            <w:del w:id="633" w:author="Umesh Singh1" w:date="2022-10-29T08:55:00Z">
              <w:r w:rsidRPr="00F97D55" w:rsidDel="00C121AF">
                <w:rPr>
                  <w:rFonts w:ascii="Times New Roman" w:eastAsia="Times New Roman" w:hAnsi="Times New Roman" w:cs="Times New Roman"/>
                  <w:color w:val="000000"/>
                  <w:sz w:val="24"/>
                  <w:szCs w:val="24"/>
                </w:rPr>
                <w:delText>11,243</w:delText>
              </w:r>
              <w:r w:rsidR="00B236E5" w:rsidDel="00C121AF">
                <w:rPr>
                  <w:rFonts w:ascii="Times New Roman" w:eastAsia="Times New Roman" w:hAnsi="Times New Roman" w:cs="Times New Roman"/>
                  <w:color w:val="000000"/>
                  <w:sz w:val="24"/>
                  <w:szCs w:val="24"/>
                </w:rPr>
                <w:delText xml:space="preserve"> </w:delText>
              </w:r>
              <w:r w:rsidRPr="00F97D55" w:rsidDel="00C121AF">
                <w:rPr>
                  <w:rFonts w:ascii="Times New Roman" w:eastAsia="Times New Roman" w:hAnsi="Times New Roman" w:cs="Times New Roman"/>
                  <w:color w:val="000000"/>
                  <w:sz w:val="24"/>
                  <w:szCs w:val="24"/>
                </w:rPr>
                <w:delText>(17.0%)</w:delText>
              </w:r>
            </w:del>
          </w:p>
        </w:tc>
        <w:tc>
          <w:tcPr>
            <w:tcW w:w="2236" w:type="dxa"/>
            <w:shd w:val="clear" w:color="auto" w:fill="auto"/>
            <w:noWrap/>
            <w:vAlign w:val="center"/>
            <w:hideMark/>
          </w:tcPr>
          <w:p w14:paraId="2796DFB8" w14:textId="323F373F" w:rsidR="007533CB" w:rsidRPr="00F97D55" w:rsidDel="00C121AF" w:rsidRDefault="007533CB" w:rsidP="003815FA">
            <w:pPr>
              <w:spacing w:after="0" w:line="240" w:lineRule="auto"/>
              <w:jc w:val="center"/>
              <w:rPr>
                <w:del w:id="634" w:author="Umesh Singh1" w:date="2022-10-29T08:55:00Z"/>
                <w:rFonts w:ascii="Times New Roman" w:eastAsia="Times New Roman" w:hAnsi="Times New Roman" w:cs="Times New Roman"/>
                <w:color w:val="000000"/>
                <w:sz w:val="24"/>
                <w:szCs w:val="24"/>
              </w:rPr>
            </w:pPr>
            <w:del w:id="635" w:author="Umesh Singh1" w:date="2022-10-29T08:55:00Z">
              <w:r w:rsidRPr="00F97D55" w:rsidDel="00C121AF">
                <w:rPr>
                  <w:rFonts w:ascii="Times New Roman" w:eastAsia="Times New Roman" w:hAnsi="Times New Roman" w:cs="Times New Roman"/>
                  <w:color w:val="000000"/>
                  <w:sz w:val="24"/>
                  <w:szCs w:val="24"/>
                </w:rPr>
                <w:delText>5,795 (35.2%)</w:delText>
              </w:r>
            </w:del>
          </w:p>
        </w:tc>
        <w:tc>
          <w:tcPr>
            <w:tcW w:w="2554" w:type="dxa"/>
            <w:shd w:val="clear" w:color="auto" w:fill="auto"/>
            <w:noWrap/>
            <w:vAlign w:val="center"/>
            <w:hideMark/>
          </w:tcPr>
          <w:p w14:paraId="62114FEA" w14:textId="67FC7371" w:rsidR="007533CB" w:rsidRPr="00F97D55" w:rsidDel="00C121AF" w:rsidRDefault="007533CB" w:rsidP="003815FA">
            <w:pPr>
              <w:spacing w:after="0" w:line="240" w:lineRule="auto"/>
              <w:jc w:val="center"/>
              <w:rPr>
                <w:del w:id="636" w:author="Umesh Singh1" w:date="2022-10-29T08:55:00Z"/>
                <w:rFonts w:ascii="Times New Roman" w:eastAsia="Times New Roman" w:hAnsi="Times New Roman" w:cs="Times New Roman"/>
                <w:color w:val="000000"/>
                <w:sz w:val="24"/>
                <w:szCs w:val="24"/>
              </w:rPr>
            </w:pPr>
            <w:del w:id="637" w:author="Umesh Singh1" w:date="2022-10-29T08:55:00Z">
              <w:r w:rsidRPr="00F97D55" w:rsidDel="00C121AF">
                <w:rPr>
                  <w:rFonts w:ascii="Times New Roman" w:eastAsia="Times New Roman" w:hAnsi="Times New Roman" w:cs="Times New Roman"/>
                  <w:color w:val="000000"/>
                  <w:sz w:val="24"/>
                  <w:szCs w:val="24"/>
                </w:rPr>
                <w:delText>2,538 (62.6%)</w:delText>
              </w:r>
            </w:del>
          </w:p>
        </w:tc>
      </w:tr>
      <w:tr w:rsidR="007533CB" w:rsidRPr="00F97D55" w:rsidDel="00C121AF" w14:paraId="56840CE2" w14:textId="4EA2137B" w:rsidTr="000A6F1E">
        <w:trPr>
          <w:trHeight w:val="293"/>
          <w:del w:id="638" w:author="Umesh Singh1" w:date="2022-10-29T08:55:00Z"/>
        </w:trPr>
        <w:tc>
          <w:tcPr>
            <w:tcW w:w="3665" w:type="dxa"/>
            <w:shd w:val="clear" w:color="auto" w:fill="auto"/>
            <w:noWrap/>
            <w:vAlign w:val="bottom"/>
            <w:hideMark/>
          </w:tcPr>
          <w:p w14:paraId="5112F5CE" w14:textId="3B322D79" w:rsidR="007533CB" w:rsidRPr="00F97D55" w:rsidDel="00C121AF" w:rsidRDefault="007533CB" w:rsidP="003815FA">
            <w:pPr>
              <w:spacing w:after="0" w:line="240" w:lineRule="auto"/>
              <w:rPr>
                <w:del w:id="639" w:author="Umesh Singh1" w:date="2022-10-29T08:55:00Z"/>
                <w:rFonts w:ascii="Times New Roman" w:eastAsia="Times New Roman" w:hAnsi="Times New Roman" w:cs="Times New Roman"/>
                <w:color w:val="000000"/>
                <w:sz w:val="24"/>
                <w:szCs w:val="24"/>
              </w:rPr>
            </w:pPr>
            <w:del w:id="640" w:author="Umesh Singh1" w:date="2022-10-29T08:55:00Z">
              <w:r w:rsidRPr="00F97D55" w:rsidDel="00C121AF">
                <w:rPr>
                  <w:rFonts w:ascii="Times New Roman" w:eastAsia="Times New Roman" w:hAnsi="Times New Roman" w:cs="Times New Roman"/>
                  <w:color w:val="000000"/>
                  <w:sz w:val="24"/>
                  <w:szCs w:val="24"/>
                </w:rPr>
                <w:delText>Discharged from ED</w:delText>
              </w:r>
            </w:del>
          </w:p>
        </w:tc>
        <w:tc>
          <w:tcPr>
            <w:tcW w:w="2117" w:type="dxa"/>
            <w:shd w:val="clear" w:color="auto" w:fill="auto"/>
            <w:noWrap/>
            <w:vAlign w:val="center"/>
            <w:hideMark/>
          </w:tcPr>
          <w:p w14:paraId="5F6CB70D" w14:textId="5741344F" w:rsidR="007533CB" w:rsidRPr="00F97D55" w:rsidDel="00C121AF" w:rsidRDefault="007533CB" w:rsidP="003815FA">
            <w:pPr>
              <w:spacing w:after="0" w:line="240" w:lineRule="auto"/>
              <w:jc w:val="center"/>
              <w:rPr>
                <w:del w:id="641" w:author="Umesh Singh1" w:date="2022-10-29T08:55:00Z"/>
                <w:rFonts w:ascii="Times New Roman" w:eastAsia="Times New Roman" w:hAnsi="Times New Roman" w:cs="Times New Roman"/>
                <w:color w:val="000000"/>
                <w:sz w:val="24"/>
                <w:szCs w:val="24"/>
              </w:rPr>
            </w:pPr>
            <w:del w:id="642" w:author="Umesh Singh1" w:date="2022-10-29T08:55:00Z">
              <w:r w:rsidRPr="00F97D55" w:rsidDel="00C121AF">
                <w:rPr>
                  <w:rFonts w:ascii="Times New Roman" w:eastAsia="Times New Roman" w:hAnsi="Times New Roman" w:cs="Times New Roman"/>
                  <w:color w:val="000000"/>
                  <w:sz w:val="24"/>
                  <w:szCs w:val="24"/>
                </w:rPr>
                <w:delText>53,414</w:delText>
              </w:r>
              <w:r w:rsidR="00B236E5" w:rsidDel="00C121AF">
                <w:rPr>
                  <w:rFonts w:ascii="Times New Roman" w:eastAsia="Times New Roman" w:hAnsi="Times New Roman" w:cs="Times New Roman"/>
                  <w:color w:val="000000"/>
                  <w:sz w:val="24"/>
                  <w:szCs w:val="24"/>
                </w:rPr>
                <w:delText xml:space="preserve"> </w:delText>
              </w:r>
              <w:r w:rsidRPr="00F97D55" w:rsidDel="00C121AF">
                <w:rPr>
                  <w:rFonts w:ascii="Times New Roman" w:eastAsia="Times New Roman" w:hAnsi="Times New Roman" w:cs="Times New Roman"/>
                  <w:color w:val="000000"/>
                  <w:sz w:val="24"/>
                  <w:szCs w:val="24"/>
                </w:rPr>
                <w:delText>(8</w:delText>
              </w:r>
              <w:r w:rsidR="00B236E5" w:rsidDel="00C121AF">
                <w:rPr>
                  <w:rFonts w:ascii="Times New Roman" w:eastAsia="Times New Roman" w:hAnsi="Times New Roman" w:cs="Times New Roman"/>
                  <w:color w:val="000000"/>
                  <w:sz w:val="24"/>
                  <w:szCs w:val="24"/>
                </w:rPr>
                <w:delText>1.0</w:delText>
              </w:r>
              <w:r w:rsidRPr="00F97D55" w:rsidDel="00C121AF">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68B7580B" w14:textId="5B75F617" w:rsidR="007533CB" w:rsidRPr="00F97D55" w:rsidDel="00C121AF" w:rsidRDefault="007533CB" w:rsidP="003815FA">
            <w:pPr>
              <w:spacing w:after="0" w:line="240" w:lineRule="auto"/>
              <w:jc w:val="center"/>
              <w:rPr>
                <w:del w:id="643" w:author="Umesh Singh1" w:date="2022-10-29T08:55:00Z"/>
                <w:rFonts w:ascii="Times New Roman" w:eastAsia="Times New Roman" w:hAnsi="Times New Roman" w:cs="Times New Roman"/>
                <w:color w:val="000000"/>
                <w:sz w:val="24"/>
                <w:szCs w:val="24"/>
              </w:rPr>
            </w:pPr>
            <w:del w:id="644" w:author="Umesh Singh1" w:date="2022-10-29T08:55:00Z">
              <w:r w:rsidRPr="00F97D55" w:rsidDel="00C121AF">
                <w:rPr>
                  <w:rFonts w:ascii="Times New Roman" w:eastAsia="Times New Roman" w:hAnsi="Times New Roman" w:cs="Times New Roman"/>
                  <w:color w:val="000000"/>
                  <w:sz w:val="24"/>
                  <w:szCs w:val="24"/>
                </w:rPr>
                <w:delText>10,273 (62.</w:delText>
              </w:r>
              <w:r w:rsidR="00B236E5" w:rsidDel="00C121AF">
                <w:rPr>
                  <w:rFonts w:ascii="Times New Roman" w:eastAsia="Times New Roman" w:hAnsi="Times New Roman" w:cs="Times New Roman"/>
                  <w:color w:val="000000"/>
                  <w:sz w:val="24"/>
                  <w:szCs w:val="24"/>
                </w:rPr>
                <w:delText>5</w:delText>
              </w:r>
              <w:r w:rsidRPr="00F97D55" w:rsidDel="00C121AF">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CB99488" w14:textId="7658FB00" w:rsidR="007533CB" w:rsidRPr="00F97D55" w:rsidDel="00C121AF" w:rsidRDefault="007533CB" w:rsidP="003815FA">
            <w:pPr>
              <w:spacing w:after="0" w:line="240" w:lineRule="auto"/>
              <w:jc w:val="center"/>
              <w:rPr>
                <w:del w:id="645" w:author="Umesh Singh1" w:date="2022-10-29T08:55:00Z"/>
                <w:rFonts w:ascii="Times New Roman" w:eastAsia="Times New Roman" w:hAnsi="Times New Roman" w:cs="Times New Roman"/>
                <w:color w:val="000000"/>
                <w:sz w:val="24"/>
                <w:szCs w:val="24"/>
              </w:rPr>
            </w:pPr>
            <w:del w:id="646" w:author="Umesh Singh1" w:date="2022-10-29T08:55:00Z">
              <w:r w:rsidRPr="00F97D55" w:rsidDel="00C121AF">
                <w:rPr>
                  <w:rFonts w:ascii="Times New Roman" w:eastAsia="Times New Roman" w:hAnsi="Times New Roman" w:cs="Times New Roman"/>
                  <w:color w:val="000000"/>
                  <w:sz w:val="24"/>
                  <w:szCs w:val="24"/>
                </w:rPr>
                <w:delText>1,267 (31.</w:delText>
              </w:r>
              <w:r w:rsidR="00DC14B6" w:rsidDel="00C121AF">
                <w:rPr>
                  <w:rFonts w:ascii="Times New Roman" w:eastAsia="Times New Roman" w:hAnsi="Times New Roman" w:cs="Times New Roman"/>
                  <w:color w:val="000000"/>
                  <w:sz w:val="24"/>
                  <w:szCs w:val="24"/>
                </w:rPr>
                <w:delText>3</w:delText>
              </w:r>
              <w:r w:rsidRPr="00F97D55" w:rsidDel="00C121AF">
                <w:rPr>
                  <w:rFonts w:ascii="Times New Roman" w:eastAsia="Times New Roman" w:hAnsi="Times New Roman" w:cs="Times New Roman"/>
                  <w:color w:val="000000"/>
                  <w:sz w:val="24"/>
                  <w:szCs w:val="24"/>
                </w:rPr>
                <w:delText>%)</w:delText>
              </w:r>
            </w:del>
          </w:p>
        </w:tc>
      </w:tr>
      <w:tr w:rsidR="007533CB" w:rsidRPr="00F97D55" w:rsidDel="00C121AF" w14:paraId="5987174D" w14:textId="45367CE8" w:rsidTr="000A6F1E">
        <w:trPr>
          <w:trHeight w:val="293"/>
          <w:del w:id="647" w:author="Umesh Singh1" w:date="2022-10-29T08:55:00Z"/>
        </w:trPr>
        <w:tc>
          <w:tcPr>
            <w:tcW w:w="3665" w:type="dxa"/>
            <w:shd w:val="clear" w:color="auto" w:fill="auto"/>
            <w:noWrap/>
            <w:vAlign w:val="bottom"/>
            <w:hideMark/>
          </w:tcPr>
          <w:p w14:paraId="22EF0E06" w14:textId="2D7E6D74" w:rsidR="007533CB" w:rsidRPr="00F97D55" w:rsidDel="00C121AF" w:rsidRDefault="007533CB" w:rsidP="003815FA">
            <w:pPr>
              <w:spacing w:after="0" w:line="240" w:lineRule="auto"/>
              <w:rPr>
                <w:del w:id="648" w:author="Umesh Singh1" w:date="2022-10-29T08:55:00Z"/>
                <w:rFonts w:ascii="Times New Roman" w:eastAsia="Times New Roman" w:hAnsi="Times New Roman" w:cs="Times New Roman"/>
                <w:color w:val="000000"/>
                <w:sz w:val="24"/>
                <w:szCs w:val="24"/>
              </w:rPr>
            </w:pPr>
            <w:del w:id="649" w:author="Umesh Singh1" w:date="2022-10-29T08:55:00Z">
              <w:r w:rsidRPr="00F97D55" w:rsidDel="00C121AF">
                <w:rPr>
                  <w:rFonts w:ascii="Times New Roman" w:eastAsia="Times New Roman" w:hAnsi="Times New Roman" w:cs="Times New Roman"/>
                  <w:color w:val="000000"/>
                  <w:sz w:val="24"/>
                  <w:szCs w:val="24"/>
                </w:rPr>
                <w:delText>Expired in ED</w:delText>
              </w:r>
            </w:del>
          </w:p>
        </w:tc>
        <w:tc>
          <w:tcPr>
            <w:tcW w:w="2117" w:type="dxa"/>
            <w:shd w:val="clear" w:color="auto" w:fill="auto"/>
            <w:noWrap/>
            <w:vAlign w:val="center"/>
            <w:hideMark/>
          </w:tcPr>
          <w:p w14:paraId="47F9C070" w14:textId="04AC6775" w:rsidR="007533CB" w:rsidRPr="00F97D55" w:rsidDel="00C121AF" w:rsidRDefault="007533CB" w:rsidP="003815FA">
            <w:pPr>
              <w:spacing w:after="0" w:line="240" w:lineRule="auto"/>
              <w:jc w:val="center"/>
              <w:rPr>
                <w:del w:id="650" w:author="Umesh Singh1" w:date="2022-10-29T08:55:00Z"/>
                <w:rFonts w:ascii="Times New Roman" w:eastAsia="Times New Roman" w:hAnsi="Times New Roman" w:cs="Times New Roman"/>
                <w:color w:val="000000"/>
                <w:sz w:val="24"/>
                <w:szCs w:val="24"/>
              </w:rPr>
            </w:pPr>
            <w:del w:id="651" w:author="Umesh Singh1" w:date="2022-10-29T08:55:00Z">
              <w:r w:rsidRPr="00F97D55" w:rsidDel="00C121AF">
                <w:rPr>
                  <w:rFonts w:ascii="Times New Roman" w:eastAsia="Times New Roman" w:hAnsi="Times New Roman" w:cs="Times New Roman"/>
                  <w:color w:val="000000"/>
                  <w:sz w:val="24"/>
                  <w:szCs w:val="24"/>
                </w:rPr>
                <w:delText>104 (0.</w:delText>
              </w:r>
              <w:r w:rsidR="00B236E5" w:rsidDel="00C121AF">
                <w:rPr>
                  <w:rFonts w:ascii="Times New Roman" w:eastAsia="Times New Roman" w:hAnsi="Times New Roman" w:cs="Times New Roman"/>
                  <w:color w:val="000000"/>
                  <w:sz w:val="24"/>
                  <w:szCs w:val="24"/>
                </w:rPr>
                <w:delText>2</w:delText>
              </w:r>
              <w:r w:rsidRPr="00F97D55" w:rsidDel="00C121AF">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535874BC" w14:textId="3C7A9253" w:rsidR="007533CB" w:rsidRPr="00F97D55" w:rsidDel="00C121AF" w:rsidRDefault="007533CB" w:rsidP="003815FA">
            <w:pPr>
              <w:spacing w:after="0" w:line="240" w:lineRule="auto"/>
              <w:jc w:val="center"/>
              <w:rPr>
                <w:del w:id="652" w:author="Umesh Singh1" w:date="2022-10-29T08:55:00Z"/>
                <w:rFonts w:ascii="Times New Roman" w:eastAsia="Times New Roman" w:hAnsi="Times New Roman" w:cs="Times New Roman"/>
                <w:color w:val="000000"/>
                <w:sz w:val="24"/>
                <w:szCs w:val="24"/>
              </w:rPr>
            </w:pPr>
            <w:del w:id="653" w:author="Umesh Singh1" w:date="2022-10-29T08:55:00Z">
              <w:r w:rsidRPr="00F97D55" w:rsidDel="00C121AF">
                <w:rPr>
                  <w:rFonts w:ascii="Times New Roman" w:eastAsia="Times New Roman" w:hAnsi="Times New Roman" w:cs="Times New Roman"/>
                  <w:color w:val="000000"/>
                  <w:sz w:val="24"/>
                  <w:szCs w:val="24"/>
                </w:rPr>
                <w:delText>40 (0.2%)</w:delText>
              </w:r>
            </w:del>
          </w:p>
        </w:tc>
        <w:tc>
          <w:tcPr>
            <w:tcW w:w="2554" w:type="dxa"/>
            <w:shd w:val="clear" w:color="auto" w:fill="auto"/>
            <w:noWrap/>
            <w:vAlign w:val="center"/>
            <w:hideMark/>
          </w:tcPr>
          <w:p w14:paraId="0383274B" w14:textId="17F8F75E" w:rsidR="007533CB" w:rsidRPr="00F97D55" w:rsidDel="00C121AF" w:rsidRDefault="007533CB" w:rsidP="003815FA">
            <w:pPr>
              <w:spacing w:after="0" w:line="240" w:lineRule="auto"/>
              <w:jc w:val="center"/>
              <w:rPr>
                <w:del w:id="654" w:author="Umesh Singh1" w:date="2022-10-29T08:55:00Z"/>
                <w:rFonts w:ascii="Times New Roman" w:eastAsia="Times New Roman" w:hAnsi="Times New Roman" w:cs="Times New Roman"/>
                <w:color w:val="000000"/>
                <w:sz w:val="24"/>
                <w:szCs w:val="24"/>
              </w:rPr>
            </w:pPr>
            <w:del w:id="655" w:author="Umesh Singh1" w:date="2022-10-29T08:55:00Z">
              <w:r w:rsidRPr="00F97D55" w:rsidDel="00C121AF">
                <w:rPr>
                  <w:rFonts w:ascii="Times New Roman" w:eastAsia="Times New Roman" w:hAnsi="Times New Roman" w:cs="Times New Roman"/>
                  <w:color w:val="000000"/>
                  <w:sz w:val="24"/>
                  <w:szCs w:val="24"/>
                </w:rPr>
                <w:delText>135 (3.3%)</w:delText>
              </w:r>
            </w:del>
          </w:p>
        </w:tc>
      </w:tr>
      <w:tr w:rsidR="007533CB" w:rsidRPr="00F97D55" w:rsidDel="00C121AF" w14:paraId="18F90FCC" w14:textId="76D78E3B" w:rsidTr="000A6F1E">
        <w:trPr>
          <w:trHeight w:val="293"/>
          <w:del w:id="656" w:author="Umesh Singh1" w:date="2022-10-29T08:55:00Z"/>
        </w:trPr>
        <w:tc>
          <w:tcPr>
            <w:tcW w:w="3665" w:type="dxa"/>
            <w:shd w:val="clear" w:color="auto" w:fill="auto"/>
            <w:noWrap/>
            <w:vAlign w:val="bottom"/>
            <w:hideMark/>
          </w:tcPr>
          <w:p w14:paraId="2E95C183" w14:textId="229833C3" w:rsidR="007533CB" w:rsidRPr="00F97D55" w:rsidDel="00C121AF" w:rsidRDefault="007533CB" w:rsidP="003815FA">
            <w:pPr>
              <w:spacing w:after="0" w:line="240" w:lineRule="auto"/>
              <w:rPr>
                <w:del w:id="657" w:author="Umesh Singh1" w:date="2022-10-29T08:55:00Z"/>
                <w:rFonts w:ascii="Times New Roman" w:eastAsia="Times New Roman" w:hAnsi="Times New Roman" w:cs="Times New Roman"/>
                <w:color w:val="000000"/>
                <w:sz w:val="24"/>
                <w:szCs w:val="24"/>
              </w:rPr>
            </w:pPr>
            <w:del w:id="658" w:author="Umesh Singh1" w:date="2022-10-29T08:55:00Z">
              <w:r w:rsidRPr="00F97D55" w:rsidDel="00C121AF">
                <w:rPr>
                  <w:rFonts w:ascii="Times New Roman" w:eastAsia="Times New Roman" w:hAnsi="Times New Roman" w:cs="Times New Roman"/>
                  <w:color w:val="000000"/>
                  <w:sz w:val="24"/>
                  <w:szCs w:val="24"/>
                </w:rPr>
                <w:delText>Transferred</w:delText>
              </w:r>
            </w:del>
          </w:p>
        </w:tc>
        <w:tc>
          <w:tcPr>
            <w:tcW w:w="2117" w:type="dxa"/>
            <w:shd w:val="clear" w:color="auto" w:fill="auto"/>
            <w:noWrap/>
            <w:vAlign w:val="center"/>
            <w:hideMark/>
          </w:tcPr>
          <w:p w14:paraId="422D7E94" w14:textId="4A7C4E51" w:rsidR="007533CB" w:rsidRPr="00F97D55" w:rsidDel="00C121AF" w:rsidRDefault="007533CB" w:rsidP="003815FA">
            <w:pPr>
              <w:spacing w:after="0" w:line="240" w:lineRule="auto"/>
              <w:jc w:val="center"/>
              <w:rPr>
                <w:del w:id="659" w:author="Umesh Singh1" w:date="2022-10-29T08:55:00Z"/>
                <w:rFonts w:ascii="Times New Roman" w:eastAsia="Times New Roman" w:hAnsi="Times New Roman" w:cs="Times New Roman"/>
                <w:color w:val="000000"/>
                <w:sz w:val="24"/>
                <w:szCs w:val="24"/>
              </w:rPr>
            </w:pPr>
            <w:del w:id="660" w:author="Umesh Singh1" w:date="2022-10-29T08:55:00Z">
              <w:r w:rsidRPr="00F97D55" w:rsidDel="00C121AF">
                <w:rPr>
                  <w:rFonts w:ascii="Times New Roman" w:eastAsia="Times New Roman" w:hAnsi="Times New Roman" w:cs="Times New Roman"/>
                  <w:color w:val="000000"/>
                  <w:sz w:val="24"/>
                  <w:szCs w:val="24"/>
                </w:rPr>
                <w:delText>1,206 (1.8%)</w:delText>
              </w:r>
            </w:del>
          </w:p>
        </w:tc>
        <w:tc>
          <w:tcPr>
            <w:tcW w:w="2236" w:type="dxa"/>
            <w:shd w:val="clear" w:color="auto" w:fill="auto"/>
            <w:noWrap/>
            <w:vAlign w:val="center"/>
            <w:hideMark/>
          </w:tcPr>
          <w:p w14:paraId="665DD240" w14:textId="237AB7E0" w:rsidR="007533CB" w:rsidRPr="00F97D55" w:rsidDel="00C121AF" w:rsidRDefault="007533CB" w:rsidP="003815FA">
            <w:pPr>
              <w:spacing w:after="0" w:line="240" w:lineRule="auto"/>
              <w:jc w:val="center"/>
              <w:rPr>
                <w:del w:id="661" w:author="Umesh Singh1" w:date="2022-10-29T08:55:00Z"/>
                <w:rFonts w:ascii="Times New Roman" w:eastAsia="Times New Roman" w:hAnsi="Times New Roman" w:cs="Times New Roman"/>
                <w:color w:val="000000"/>
                <w:sz w:val="24"/>
                <w:szCs w:val="24"/>
              </w:rPr>
            </w:pPr>
            <w:del w:id="662" w:author="Umesh Singh1" w:date="2022-10-29T08:55:00Z">
              <w:r w:rsidRPr="00F97D55" w:rsidDel="00C121AF">
                <w:rPr>
                  <w:rFonts w:ascii="Times New Roman" w:eastAsia="Times New Roman" w:hAnsi="Times New Roman" w:cs="Times New Roman"/>
                  <w:color w:val="000000"/>
                  <w:sz w:val="24"/>
                  <w:szCs w:val="24"/>
                </w:rPr>
                <w:delText>335 (2.</w:delText>
              </w:r>
              <w:r w:rsidR="00DC14B6" w:rsidDel="00C121AF">
                <w:rPr>
                  <w:rFonts w:ascii="Times New Roman" w:eastAsia="Times New Roman" w:hAnsi="Times New Roman" w:cs="Times New Roman"/>
                  <w:color w:val="000000"/>
                  <w:sz w:val="24"/>
                  <w:szCs w:val="24"/>
                </w:rPr>
                <w:delText>1</w:delText>
              </w:r>
              <w:r w:rsidRPr="00F97D55" w:rsidDel="00C121AF">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3857BCF7" w14:textId="49E87B86" w:rsidR="007533CB" w:rsidRPr="00F97D55" w:rsidDel="00C121AF" w:rsidRDefault="007533CB" w:rsidP="003815FA">
            <w:pPr>
              <w:spacing w:after="0" w:line="240" w:lineRule="auto"/>
              <w:jc w:val="center"/>
              <w:rPr>
                <w:del w:id="663" w:author="Umesh Singh1" w:date="2022-10-29T08:55:00Z"/>
                <w:rFonts w:ascii="Times New Roman" w:eastAsia="Times New Roman" w:hAnsi="Times New Roman" w:cs="Times New Roman"/>
                <w:color w:val="000000"/>
                <w:sz w:val="24"/>
                <w:szCs w:val="24"/>
              </w:rPr>
            </w:pPr>
            <w:del w:id="664" w:author="Umesh Singh1" w:date="2022-10-29T08:55:00Z">
              <w:r w:rsidRPr="00F97D55" w:rsidDel="00C121AF">
                <w:rPr>
                  <w:rFonts w:ascii="Times New Roman" w:eastAsia="Times New Roman" w:hAnsi="Times New Roman" w:cs="Times New Roman"/>
                  <w:color w:val="000000"/>
                  <w:sz w:val="24"/>
                  <w:szCs w:val="24"/>
                </w:rPr>
                <w:delText>112 (2.</w:delText>
              </w:r>
              <w:r w:rsidR="00DC14B6" w:rsidDel="00C121AF">
                <w:rPr>
                  <w:rFonts w:ascii="Times New Roman" w:eastAsia="Times New Roman" w:hAnsi="Times New Roman" w:cs="Times New Roman"/>
                  <w:color w:val="000000"/>
                  <w:sz w:val="24"/>
                  <w:szCs w:val="24"/>
                </w:rPr>
                <w:delText>8</w:delText>
              </w:r>
              <w:r w:rsidRPr="00F97D55" w:rsidDel="00C121AF">
                <w:rPr>
                  <w:rFonts w:ascii="Times New Roman" w:eastAsia="Times New Roman" w:hAnsi="Times New Roman" w:cs="Times New Roman"/>
                  <w:color w:val="000000"/>
                  <w:sz w:val="24"/>
                  <w:szCs w:val="24"/>
                </w:rPr>
                <w:delText>%)</w:delText>
              </w:r>
            </w:del>
          </w:p>
        </w:tc>
      </w:tr>
      <w:tr w:rsidR="007533CB" w:rsidRPr="00F97D55" w:rsidDel="00C121AF" w14:paraId="1476B01F" w14:textId="0B480D94" w:rsidTr="000A6F1E">
        <w:trPr>
          <w:trHeight w:val="293"/>
          <w:del w:id="665" w:author="Umesh Singh1" w:date="2022-10-29T08:55:00Z"/>
        </w:trPr>
        <w:tc>
          <w:tcPr>
            <w:tcW w:w="10572" w:type="dxa"/>
            <w:gridSpan w:val="4"/>
            <w:shd w:val="clear" w:color="auto" w:fill="auto"/>
            <w:noWrap/>
            <w:vAlign w:val="bottom"/>
            <w:hideMark/>
          </w:tcPr>
          <w:p w14:paraId="25DFC433" w14:textId="138909C2" w:rsidR="007533CB" w:rsidRPr="00384A64" w:rsidDel="00C121AF" w:rsidRDefault="007533CB" w:rsidP="003815FA">
            <w:pPr>
              <w:spacing w:after="0" w:line="240" w:lineRule="auto"/>
              <w:rPr>
                <w:del w:id="666" w:author="Umesh Singh1" w:date="2022-10-29T08:55:00Z"/>
                <w:rFonts w:ascii="Times New Roman" w:eastAsia="Times New Roman" w:hAnsi="Times New Roman" w:cs="Times New Roman"/>
                <w:b/>
                <w:bCs/>
                <w:color w:val="000000"/>
                <w:sz w:val="24"/>
                <w:szCs w:val="24"/>
              </w:rPr>
            </w:pPr>
            <w:del w:id="667" w:author="Umesh Singh1" w:date="2022-10-29T08:55:00Z">
              <w:r w:rsidRPr="00384A64" w:rsidDel="00C121AF">
                <w:rPr>
                  <w:rFonts w:ascii="Times New Roman" w:eastAsia="Times New Roman" w:hAnsi="Times New Roman" w:cs="Times New Roman"/>
                  <w:b/>
                  <w:bCs/>
                  <w:color w:val="000000"/>
                  <w:sz w:val="24"/>
                  <w:szCs w:val="24"/>
                </w:rPr>
                <w:delText>Overall Mortality (ED &amp; In Hospital) </w:delText>
              </w:r>
            </w:del>
          </w:p>
        </w:tc>
      </w:tr>
      <w:tr w:rsidR="007533CB" w:rsidRPr="00F97D55" w:rsidDel="00C121AF" w14:paraId="182446D7" w14:textId="6EA631AB" w:rsidTr="000A6F1E">
        <w:trPr>
          <w:trHeight w:val="293"/>
          <w:del w:id="668" w:author="Umesh Singh1" w:date="2022-10-29T08:55:00Z"/>
        </w:trPr>
        <w:tc>
          <w:tcPr>
            <w:tcW w:w="3665" w:type="dxa"/>
            <w:shd w:val="clear" w:color="auto" w:fill="auto"/>
            <w:noWrap/>
            <w:vAlign w:val="bottom"/>
            <w:hideMark/>
          </w:tcPr>
          <w:p w14:paraId="284F55B4" w14:textId="6527C4A0" w:rsidR="007533CB" w:rsidRPr="00F97D55" w:rsidDel="00C121AF" w:rsidRDefault="007533CB" w:rsidP="003815FA">
            <w:pPr>
              <w:spacing w:after="0" w:line="240" w:lineRule="auto"/>
              <w:rPr>
                <w:del w:id="669" w:author="Umesh Singh1" w:date="2022-10-29T08:55:00Z"/>
                <w:rFonts w:ascii="Times New Roman" w:eastAsia="Times New Roman" w:hAnsi="Times New Roman" w:cs="Times New Roman"/>
                <w:color w:val="000000"/>
                <w:sz w:val="24"/>
                <w:szCs w:val="24"/>
              </w:rPr>
            </w:pPr>
            <w:del w:id="670" w:author="Umesh Singh1" w:date="2022-10-29T08:55:00Z">
              <w:r w:rsidRPr="00F97D55" w:rsidDel="00C121AF">
                <w:rPr>
                  <w:rFonts w:ascii="Times New Roman" w:eastAsia="Times New Roman" w:hAnsi="Times New Roman" w:cs="Times New Roman"/>
                  <w:color w:val="000000"/>
                  <w:sz w:val="24"/>
                  <w:szCs w:val="24"/>
                </w:rPr>
                <w:delText xml:space="preserve">Lived </w:delText>
              </w:r>
            </w:del>
          </w:p>
        </w:tc>
        <w:tc>
          <w:tcPr>
            <w:tcW w:w="2117" w:type="dxa"/>
            <w:shd w:val="clear" w:color="auto" w:fill="auto"/>
            <w:noWrap/>
            <w:vAlign w:val="center"/>
            <w:hideMark/>
          </w:tcPr>
          <w:p w14:paraId="069795F6" w14:textId="730ADDD0" w:rsidR="007533CB" w:rsidRPr="00F97D55" w:rsidDel="00C121AF" w:rsidRDefault="007533CB" w:rsidP="003815FA">
            <w:pPr>
              <w:spacing w:after="0" w:line="240" w:lineRule="auto"/>
              <w:jc w:val="center"/>
              <w:rPr>
                <w:del w:id="671" w:author="Umesh Singh1" w:date="2022-10-29T08:55:00Z"/>
                <w:rFonts w:ascii="Times New Roman" w:eastAsia="Times New Roman" w:hAnsi="Times New Roman" w:cs="Times New Roman"/>
                <w:color w:val="000000"/>
                <w:sz w:val="24"/>
                <w:szCs w:val="24"/>
              </w:rPr>
            </w:pPr>
            <w:del w:id="672" w:author="Umesh Singh1" w:date="2022-10-29T08:55:00Z">
              <w:r w:rsidRPr="00F97D55" w:rsidDel="00C121AF">
                <w:rPr>
                  <w:rFonts w:ascii="Times New Roman" w:eastAsia="Times New Roman" w:hAnsi="Times New Roman" w:cs="Times New Roman"/>
                  <w:color w:val="000000"/>
                  <w:sz w:val="24"/>
                  <w:szCs w:val="24"/>
                </w:rPr>
                <w:delText>64,237 (99.5%)</w:delText>
              </w:r>
            </w:del>
          </w:p>
        </w:tc>
        <w:tc>
          <w:tcPr>
            <w:tcW w:w="2236" w:type="dxa"/>
            <w:shd w:val="clear" w:color="auto" w:fill="auto"/>
            <w:noWrap/>
            <w:vAlign w:val="center"/>
            <w:hideMark/>
          </w:tcPr>
          <w:p w14:paraId="0060C15B" w14:textId="6D6573B1" w:rsidR="007533CB" w:rsidRPr="00F97D55" w:rsidDel="00C121AF" w:rsidRDefault="007533CB" w:rsidP="003815FA">
            <w:pPr>
              <w:spacing w:after="0" w:line="240" w:lineRule="auto"/>
              <w:jc w:val="center"/>
              <w:rPr>
                <w:del w:id="673" w:author="Umesh Singh1" w:date="2022-10-29T08:55:00Z"/>
                <w:rFonts w:ascii="Times New Roman" w:eastAsia="Times New Roman" w:hAnsi="Times New Roman" w:cs="Times New Roman"/>
                <w:color w:val="000000"/>
                <w:sz w:val="24"/>
                <w:szCs w:val="24"/>
              </w:rPr>
            </w:pPr>
            <w:del w:id="674" w:author="Umesh Singh1" w:date="2022-10-29T08:55:00Z">
              <w:r w:rsidRPr="00F97D55" w:rsidDel="00C121AF">
                <w:rPr>
                  <w:rFonts w:ascii="Times New Roman" w:eastAsia="Times New Roman" w:hAnsi="Times New Roman" w:cs="Times New Roman"/>
                  <w:color w:val="000000"/>
                  <w:sz w:val="24"/>
                  <w:szCs w:val="24"/>
                </w:rPr>
                <w:delText>15,823 (98.</w:delText>
              </w:r>
              <w:r w:rsidR="008921CD" w:rsidDel="00C121AF">
                <w:rPr>
                  <w:rFonts w:ascii="Times New Roman" w:eastAsia="Times New Roman" w:hAnsi="Times New Roman" w:cs="Times New Roman"/>
                  <w:color w:val="000000"/>
                  <w:sz w:val="24"/>
                  <w:szCs w:val="24"/>
                </w:rPr>
                <w:delText>8</w:delText>
              </w:r>
              <w:r w:rsidRPr="00F97D55" w:rsidDel="00C121AF">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1AE6825F" w14:textId="26964A1E" w:rsidR="007533CB" w:rsidRPr="00F97D55" w:rsidDel="00C121AF" w:rsidRDefault="007533CB" w:rsidP="003815FA">
            <w:pPr>
              <w:spacing w:after="0" w:line="240" w:lineRule="auto"/>
              <w:jc w:val="center"/>
              <w:rPr>
                <w:del w:id="675" w:author="Umesh Singh1" w:date="2022-10-29T08:55:00Z"/>
                <w:rFonts w:ascii="Times New Roman" w:eastAsia="Times New Roman" w:hAnsi="Times New Roman" w:cs="Times New Roman"/>
                <w:color w:val="000000"/>
                <w:sz w:val="24"/>
                <w:szCs w:val="24"/>
              </w:rPr>
            </w:pPr>
            <w:del w:id="676" w:author="Umesh Singh1" w:date="2022-10-29T08:55:00Z">
              <w:r w:rsidRPr="00F97D55" w:rsidDel="00C121AF">
                <w:rPr>
                  <w:rFonts w:ascii="Times New Roman" w:eastAsia="Times New Roman" w:hAnsi="Times New Roman" w:cs="Times New Roman"/>
                  <w:color w:val="000000"/>
                  <w:sz w:val="24"/>
                  <w:szCs w:val="24"/>
                </w:rPr>
                <w:delText>3,527 (90.</w:delText>
              </w:r>
              <w:r w:rsidR="008921CD" w:rsidDel="00C121AF">
                <w:rPr>
                  <w:rFonts w:ascii="Times New Roman" w:eastAsia="Times New Roman" w:hAnsi="Times New Roman" w:cs="Times New Roman"/>
                  <w:color w:val="000000"/>
                  <w:sz w:val="24"/>
                  <w:szCs w:val="24"/>
                </w:rPr>
                <w:delText>2</w:delText>
              </w:r>
              <w:r w:rsidRPr="00F97D55" w:rsidDel="00C121AF">
                <w:rPr>
                  <w:rFonts w:ascii="Times New Roman" w:eastAsia="Times New Roman" w:hAnsi="Times New Roman" w:cs="Times New Roman"/>
                  <w:color w:val="000000"/>
                  <w:sz w:val="24"/>
                  <w:szCs w:val="24"/>
                </w:rPr>
                <w:delText>%)</w:delText>
              </w:r>
            </w:del>
          </w:p>
        </w:tc>
      </w:tr>
      <w:tr w:rsidR="007533CB" w:rsidRPr="00F97D55" w:rsidDel="00C121AF" w14:paraId="670EC60D" w14:textId="058B5643" w:rsidTr="000A6F1E">
        <w:trPr>
          <w:trHeight w:val="293"/>
          <w:del w:id="677" w:author="Umesh Singh1" w:date="2022-10-29T08:55:00Z"/>
        </w:trPr>
        <w:tc>
          <w:tcPr>
            <w:tcW w:w="3665" w:type="dxa"/>
            <w:shd w:val="clear" w:color="auto" w:fill="auto"/>
            <w:noWrap/>
            <w:vAlign w:val="bottom"/>
            <w:hideMark/>
          </w:tcPr>
          <w:p w14:paraId="42BE5D2E" w14:textId="54712792" w:rsidR="007533CB" w:rsidRPr="00F97D55" w:rsidDel="00C121AF" w:rsidRDefault="007533CB" w:rsidP="003815FA">
            <w:pPr>
              <w:spacing w:after="0" w:line="240" w:lineRule="auto"/>
              <w:rPr>
                <w:del w:id="678" w:author="Umesh Singh1" w:date="2022-10-29T08:55:00Z"/>
                <w:rFonts w:ascii="Times New Roman" w:eastAsia="Times New Roman" w:hAnsi="Times New Roman" w:cs="Times New Roman"/>
                <w:color w:val="000000"/>
                <w:sz w:val="24"/>
                <w:szCs w:val="24"/>
              </w:rPr>
            </w:pPr>
            <w:del w:id="679" w:author="Umesh Singh1" w:date="2022-10-29T08:55:00Z">
              <w:r w:rsidRPr="00F97D55" w:rsidDel="00C121AF">
                <w:rPr>
                  <w:rFonts w:ascii="Times New Roman" w:eastAsia="Times New Roman" w:hAnsi="Times New Roman" w:cs="Times New Roman"/>
                  <w:color w:val="000000"/>
                  <w:sz w:val="24"/>
                  <w:szCs w:val="24"/>
                </w:rPr>
                <w:delText xml:space="preserve">Died </w:delText>
              </w:r>
            </w:del>
          </w:p>
        </w:tc>
        <w:tc>
          <w:tcPr>
            <w:tcW w:w="2117" w:type="dxa"/>
            <w:shd w:val="clear" w:color="auto" w:fill="auto"/>
            <w:noWrap/>
            <w:vAlign w:val="center"/>
            <w:hideMark/>
          </w:tcPr>
          <w:p w14:paraId="1C097498" w14:textId="0717A997" w:rsidR="007533CB" w:rsidRPr="00F97D55" w:rsidDel="00C121AF" w:rsidRDefault="007533CB" w:rsidP="003815FA">
            <w:pPr>
              <w:spacing w:after="0" w:line="240" w:lineRule="auto"/>
              <w:jc w:val="center"/>
              <w:rPr>
                <w:del w:id="680" w:author="Umesh Singh1" w:date="2022-10-29T08:55:00Z"/>
                <w:rFonts w:ascii="Times New Roman" w:eastAsia="Times New Roman" w:hAnsi="Times New Roman" w:cs="Times New Roman"/>
                <w:color w:val="000000"/>
                <w:sz w:val="24"/>
                <w:szCs w:val="24"/>
              </w:rPr>
            </w:pPr>
            <w:del w:id="681" w:author="Umesh Singh1" w:date="2022-10-29T08:55:00Z">
              <w:r w:rsidRPr="00F97D55" w:rsidDel="00C121AF">
                <w:rPr>
                  <w:rFonts w:ascii="Times New Roman" w:eastAsia="Times New Roman" w:hAnsi="Times New Roman" w:cs="Times New Roman"/>
                  <w:color w:val="000000"/>
                  <w:sz w:val="24"/>
                  <w:szCs w:val="24"/>
                </w:rPr>
                <w:delText>303 (0.</w:delText>
              </w:r>
              <w:r w:rsidR="008921CD" w:rsidDel="00C121AF">
                <w:rPr>
                  <w:rFonts w:ascii="Times New Roman" w:eastAsia="Times New Roman" w:hAnsi="Times New Roman" w:cs="Times New Roman"/>
                  <w:color w:val="000000"/>
                  <w:sz w:val="24"/>
                  <w:szCs w:val="24"/>
                </w:rPr>
                <w:delText>5</w:delText>
              </w:r>
              <w:r w:rsidRPr="00F97D55" w:rsidDel="00C121AF">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31CABE9D" w14:textId="546CA9CE" w:rsidR="007533CB" w:rsidRPr="00F97D55" w:rsidDel="00C121AF" w:rsidRDefault="007533CB" w:rsidP="003815FA">
            <w:pPr>
              <w:spacing w:after="0" w:line="240" w:lineRule="auto"/>
              <w:jc w:val="center"/>
              <w:rPr>
                <w:del w:id="682" w:author="Umesh Singh1" w:date="2022-10-29T08:55:00Z"/>
                <w:rFonts w:ascii="Times New Roman" w:eastAsia="Times New Roman" w:hAnsi="Times New Roman" w:cs="Times New Roman"/>
                <w:color w:val="000000"/>
                <w:sz w:val="24"/>
                <w:szCs w:val="24"/>
              </w:rPr>
            </w:pPr>
            <w:del w:id="683" w:author="Umesh Singh1" w:date="2022-10-29T08:55:00Z">
              <w:r w:rsidRPr="00F97D55" w:rsidDel="00C121AF">
                <w:rPr>
                  <w:rFonts w:ascii="Times New Roman" w:eastAsia="Times New Roman" w:hAnsi="Times New Roman" w:cs="Times New Roman"/>
                  <w:color w:val="000000"/>
                  <w:sz w:val="24"/>
                  <w:szCs w:val="24"/>
                </w:rPr>
                <w:delText>201 (1.2%)</w:delText>
              </w:r>
            </w:del>
          </w:p>
        </w:tc>
        <w:tc>
          <w:tcPr>
            <w:tcW w:w="2554" w:type="dxa"/>
            <w:shd w:val="clear" w:color="auto" w:fill="auto"/>
            <w:noWrap/>
            <w:vAlign w:val="center"/>
            <w:hideMark/>
          </w:tcPr>
          <w:p w14:paraId="49FF6D3E" w14:textId="47DD0811" w:rsidR="007533CB" w:rsidRPr="00F97D55" w:rsidDel="00C121AF" w:rsidRDefault="007533CB" w:rsidP="003815FA">
            <w:pPr>
              <w:spacing w:after="0" w:line="240" w:lineRule="auto"/>
              <w:jc w:val="center"/>
              <w:rPr>
                <w:del w:id="684" w:author="Umesh Singh1" w:date="2022-10-29T08:55:00Z"/>
                <w:rFonts w:ascii="Times New Roman" w:eastAsia="Times New Roman" w:hAnsi="Times New Roman" w:cs="Times New Roman"/>
                <w:color w:val="000000"/>
                <w:sz w:val="24"/>
                <w:szCs w:val="24"/>
              </w:rPr>
            </w:pPr>
            <w:del w:id="685" w:author="Umesh Singh1" w:date="2022-10-29T08:55:00Z">
              <w:r w:rsidRPr="00F97D55" w:rsidDel="00C121AF">
                <w:rPr>
                  <w:rFonts w:ascii="Times New Roman" w:eastAsia="Times New Roman" w:hAnsi="Times New Roman" w:cs="Times New Roman"/>
                  <w:color w:val="000000"/>
                  <w:sz w:val="24"/>
                  <w:szCs w:val="24"/>
                </w:rPr>
                <w:delText>382 (9.</w:delText>
              </w:r>
              <w:r w:rsidR="008921CD" w:rsidDel="00C121AF">
                <w:rPr>
                  <w:rFonts w:ascii="Times New Roman" w:eastAsia="Times New Roman" w:hAnsi="Times New Roman" w:cs="Times New Roman"/>
                  <w:color w:val="000000"/>
                  <w:sz w:val="24"/>
                  <w:szCs w:val="24"/>
                </w:rPr>
                <w:delText>8</w:delText>
              </w:r>
              <w:r w:rsidRPr="00F97D55" w:rsidDel="00C121AF">
                <w:rPr>
                  <w:rFonts w:ascii="Times New Roman" w:eastAsia="Times New Roman" w:hAnsi="Times New Roman" w:cs="Times New Roman"/>
                  <w:color w:val="000000"/>
                  <w:sz w:val="24"/>
                  <w:szCs w:val="24"/>
                </w:rPr>
                <w:delText>%)</w:delText>
              </w:r>
            </w:del>
          </w:p>
        </w:tc>
      </w:tr>
    </w:tbl>
    <w:p w14:paraId="7184F1EA" w14:textId="2EEF57FC" w:rsidR="007467CF" w:rsidDel="00C121AF" w:rsidRDefault="00D71A46" w:rsidP="00D71A46">
      <w:pPr>
        <w:spacing w:line="480" w:lineRule="auto"/>
        <w:ind w:left="-630"/>
        <w:rPr>
          <w:del w:id="686" w:author="Umesh Singh1" w:date="2022-10-29T08:55:00Z"/>
          <w:rFonts w:ascii="Times New Roman" w:hAnsi="Times New Roman" w:cs="Times New Roman"/>
          <w:b/>
          <w:bCs/>
          <w:sz w:val="24"/>
          <w:szCs w:val="24"/>
        </w:rPr>
      </w:pPr>
      <w:del w:id="687" w:author="Umesh Singh1" w:date="2022-10-29T08:55:00Z">
        <w:r w:rsidRPr="00472F5C" w:rsidDel="00C121AF">
          <w:rPr>
            <w:rFonts w:ascii="Times New Roman" w:hAnsi="Times New Roman" w:cs="Times New Roman"/>
            <w:b/>
            <w:bCs/>
            <w:sz w:val="24"/>
            <w:szCs w:val="24"/>
          </w:rPr>
          <w:delText xml:space="preserve">Table 2. </w:delText>
        </w:r>
        <w:r w:rsidDel="00C121AF">
          <w:rPr>
            <w:rFonts w:ascii="Times New Roman" w:hAnsi="Times New Roman" w:cs="Times New Roman"/>
            <w:b/>
            <w:bCs/>
            <w:sz w:val="24"/>
            <w:szCs w:val="24"/>
          </w:rPr>
          <w:delText>Number of CDC Trauma Triage Criteria Met</w:delText>
        </w:r>
      </w:del>
    </w:p>
    <w:p w14:paraId="32FDBF32" w14:textId="2F0F268E" w:rsidR="007467CF" w:rsidDel="00C121AF" w:rsidRDefault="007467CF" w:rsidP="00524974">
      <w:pPr>
        <w:spacing w:line="480" w:lineRule="auto"/>
        <w:rPr>
          <w:del w:id="688" w:author="Umesh Singh1" w:date="2022-10-29T08:55:00Z"/>
          <w:rFonts w:ascii="Times New Roman" w:hAnsi="Times New Roman" w:cs="Times New Roman"/>
          <w:b/>
          <w:bCs/>
          <w:sz w:val="24"/>
          <w:szCs w:val="24"/>
        </w:rPr>
      </w:pPr>
    </w:p>
    <w:p w14:paraId="623CE4A4" w14:textId="7346DE6A" w:rsidR="006D013A" w:rsidDel="00C121AF" w:rsidRDefault="006D013A" w:rsidP="00524974">
      <w:pPr>
        <w:spacing w:line="480" w:lineRule="auto"/>
        <w:rPr>
          <w:del w:id="689" w:author="Umesh Singh1" w:date="2022-10-29T08:55:00Z"/>
          <w:rFonts w:ascii="Times New Roman" w:hAnsi="Times New Roman" w:cs="Times New Roman"/>
          <w:b/>
          <w:bCs/>
          <w:sz w:val="24"/>
          <w:szCs w:val="24"/>
        </w:rPr>
      </w:pPr>
    </w:p>
    <w:p w14:paraId="43E56E8E" w14:textId="00CF77A1" w:rsidR="00D71A46" w:rsidDel="00C121AF" w:rsidRDefault="00D71A46" w:rsidP="00D71A46">
      <w:pPr>
        <w:spacing w:line="480" w:lineRule="auto"/>
        <w:rPr>
          <w:del w:id="690" w:author="Umesh Singh1" w:date="2022-10-29T08:55:00Z"/>
          <w:rFonts w:ascii="Times New Roman" w:hAnsi="Times New Roman" w:cs="Times New Roman"/>
          <w:b/>
          <w:bCs/>
          <w:sz w:val="24"/>
          <w:szCs w:val="24"/>
        </w:rPr>
      </w:pPr>
    </w:p>
    <w:p w14:paraId="4BF33490" w14:textId="07CBD294" w:rsidR="00D71A46" w:rsidDel="00C121AF" w:rsidRDefault="00D71A46">
      <w:pPr>
        <w:rPr>
          <w:del w:id="691" w:author="Umesh Singh1" w:date="2022-10-29T08:55:00Z"/>
          <w:rFonts w:ascii="Times New Roman" w:hAnsi="Times New Roman" w:cs="Times New Roman"/>
          <w:b/>
          <w:bCs/>
          <w:sz w:val="24"/>
          <w:szCs w:val="24"/>
        </w:rPr>
      </w:pPr>
      <w:del w:id="692" w:author="Umesh Singh1" w:date="2022-10-29T08:55:00Z">
        <w:r w:rsidDel="00C121AF">
          <w:rPr>
            <w:rFonts w:ascii="Times New Roman" w:hAnsi="Times New Roman" w:cs="Times New Roman"/>
            <w:b/>
            <w:bCs/>
            <w:sz w:val="24"/>
            <w:szCs w:val="24"/>
          </w:rPr>
          <w:br w:type="page"/>
        </w:r>
      </w:del>
    </w:p>
    <w:tbl>
      <w:tblPr>
        <w:tblpPr w:leftFromText="180" w:rightFromText="180" w:vertAnchor="text" w:horzAnchor="margin" w:tblpXSpec="center" w:tblpY="615"/>
        <w:tblW w:w="10525" w:type="dxa"/>
        <w:tblBorders>
          <w:top w:val="single" w:sz="4" w:space="0" w:color="auto"/>
          <w:bottom w:val="single" w:sz="4" w:space="0" w:color="auto"/>
        </w:tblBorders>
        <w:tblLook w:val="04A0" w:firstRow="1" w:lastRow="0" w:firstColumn="1" w:lastColumn="0" w:noHBand="0" w:noVBand="1"/>
      </w:tblPr>
      <w:tblGrid>
        <w:gridCol w:w="3282"/>
        <w:gridCol w:w="1716"/>
        <w:gridCol w:w="1536"/>
        <w:gridCol w:w="1536"/>
        <w:gridCol w:w="2455"/>
      </w:tblGrid>
      <w:tr w:rsidR="00CB62CE" w:rsidRPr="006A7353" w:rsidDel="00C121AF" w14:paraId="65A4370F" w14:textId="53A1C8C6" w:rsidTr="00CB62CE">
        <w:trPr>
          <w:trHeight w:val="290"/>
          <w:del w:id="693" w:author="Umesh Singh1" w:date="2022-10-29T08:55:00Z"/>
        </w:trPr>
        <w:tc>
          <w:tcPr>
            <w:tcW w:w="3282" w:type="dxa"/>
            <w:tcBorders>
              <w:top w:val="single" w:sz="4" w:space="0" w:color="auto"/>
              <w:bottom w:val="single" w:sz="4" w:space="0" w:color="auto"/>
            </w:tcBorders>
            <w:shd w:val="clear" w:color="auto" w:fill="auto"/>
            <w:noWrap/>
            <w:vAlign w:val="bottom"/>
            <w:hideMark/>
          </w:tcPr>
          <w:p w14:paraId="6E30ACE7" w14:textId="525CEC6A" w:rsidR="00CB62CE" w:rsidRPr="006A7353" w:rsidDel="00C121AF" w:rsidRDefault="00CB62CE" w:rsidP="00CB62CE">
            <w:pPr>
              <w:spacing w:after="0" w:line="240" w:lineRule="auto"/>
              <w:rPr>
                <w:del w:id="694" w:author="Umesh Singh1" w:date="2022-10-29T08:55:00Z"/>
                <w:rFonts w:ascii="Times New Roman" w:eastAsia="Times New Roman" w:hAnsi="Times New Roman" w:cs="Times New Roman"/>
                <w:i/>
                <w:iCs/>
                <w:color w:val="000000"/>
                <w:sz w:val="24"/>
                <w:szCs w:val="24"/>
              </w:rPr>
            </w:pPr>
            <w:del w:id="695" w:author="Umesh Singh1" w:date="2022-10-29T08:55:00Z">
              <w:r w:rsidRPr="006A7353" w:rsidDel="00C121AF">
                <w:rPr>
                  <w:rFonts w:ascii="Times New Roman" w:eastAsia="Times New Roman" w:hAnsi="Times New Roman" w:cs="Times New Roman"/>
                  <w:i/>
                  <w:iCs/>
                  <w:color w:val="000000"/>
                  <w:sz w:val="24"/>
                  <w:szCs w:val="24"/>
                </w:rPr>
                <w:delText>mutually exclusive columns</w:delText>
              </w:r>
            </w:del>
          </w:p>
        </w:tc>
        <w:tc>
          <w:tcPr>
            <w:tcW w:w="1716" w:type="dxa"/>
            <w:tcBorders>
              <w:top w:val="single" w:sz="4" w:space="0" w:color="auto"/>
              <w:bottom w:val="single" w:sz="4" w:space="0" w:color="auto"/>
            </w:tcBorders>
            <w:shd w:val="clear" w:color="auto" w:fill="auto"/>
            <w:noWrap/>
            <w:vAlign w:val="center"/>
            <w:hideMark/>
          </w:tcPr>
          <w:p w14:paraId="5C6601D8" w14:textId="11B7DF1A" w:rsidR="00CB62CE" w:rsidDel="00C121AF" w:rsidRDefault="00CB62CE" w:rsidP="00CB62CE">
            <w:pPr>
              <w:spacing w:after="0" w:line="240" w:lineRule="auto"/>
              <w:jc w:val="center"/>
              <w:rPr>
                <w:del w:id="696" w:author="Umesh Singh1" w:date="2022-10-29T08:55:00Z"/>
                <w:rFonts w:ascii="Times New Roman" w:eastAsia="Times New Roman" w:hAnsi="Times New Roman" w:cs="Times New Roman"/>
                <w:color w:val="000000"/>
                <w:sz w:val="24"/>
                <w:szCs w:val="24"/>
              </w:rPr>
            </w:pPr>
            <w:del w:id="697" w:author="Umesh Singh1" w:date="2022-10-29T08:55:00Z">
              <w:r w:rsidDel="00C121AF">
                <w:rPr>
                  <w:rFonts w:ascii="Times New Roman" w:eastAsia="Times New Roman" w:hAnsi="Times New Roman" w:cs="Times New Roman"/>
                  <w:color w:val="000000"/>
                  <w:sz w:val="24"/>
                  <w:szCs w:val="24"/>
                </w:rPr>
                <w:delText xml:space="preserve">Step 1: </w:delText>
              </w:r>
            </w:del>
          </w:p>
          <w:p w14:paraId="506192E9" w14:textId="75EE41F0" w:rsidR="00CB62CE" w:rsidRPr="006A7353" w:rsidDel="00C121AF" w:rsidRDefault="00CB62CE" w:rsidP="00CB62CE">
            <w:pPr>
              <w:spacing w:after="0" w:line="240" w:lineRule="auto"/>
              <w:jc w:val="center"/>
              <w:rPr>
                <w:del w:id="698" w:author="Umesh Singh1" w:date="2022-10-29T08:55:00Z"/>
                <w:rFonts w:ascii="Times New Roman" w:eastAsia="Times New Roman" w:hAnsi="Times New Roman" w:cs="Times New Roman"/>
                <w:color w:val="000000"/>
                <w:sz w:val="24"/>
                <w:szCs w:val="24"/>
              </w:rPr>
            </w:pPr>
            <w:del w:id="699" w:author="Umesh Singh1" w:date="2022-10-29T08:55:00Z">
              <w:r w:rsidDel="00C121AF">
                <w:rPr>
                  <w:rFonts w:ascii="Times New Roman" w:eastAsia="Times New Roman" w:hAnsi="Times New Roman" w:cs="Times New Roman"/>
                  <w:color w:val="000000"/>
                  <w:sz w:val="24"/>
                  <w:szCs w:val="24"/>
                </w:rPr>
                <w:delText xml:space="preserve">Vital Signs and Level of Consciousness </w:delText>
              </w:r>
              <w:r w:rsidRPr="006A7353" w:rsidDel="00C121AF">
                <w:rPr>
                  <w:rFonts w:ascii="Times New Roman" w:eastAsia="Times New Roman" w:hAnsi="Times New Roman" w:cs="Times New Roman"/>
                  <w:color w:val="000000"/>
                  <w:sz w:val="24"/>
                  <w:szCs w:val="24"/>
                </w:rPr>
                <w:delText>(n=1,571)</w:delText>
              </w:r>
            </w:del>
          </w:p>
        </w:tc>
        <w:tc>
          <w:tcPr>
            <w:tcW w:w="1536" w:type="dxa"/>
            <w:tcBorders>
              <w:top w:val="single" w:sz="4" w:space="0" w:color="auto"/>
              <w:bottom w:val="single" w:sz="4" w:space="0" w:color="auto"/>
            </w:tcBorders>
            <w:shd w:val="clear" w:color="auto" w:fill="auto"/>
            <w:noWrap/>
            <w:vAlign w:val="center"/>
            <w:hideMark/>
          </w:tcPr>
          <w:p w14:paraId="4A4DCD82" w14:textId="3CF119D6" w:rsidR="00CB62CE" w:rsidDel="00C121AF" w:rsidRDefault="00CB62CE" w:rsidP="00CB62CE">
            <w:pPr>
              <w:spacing w:after="0" w:line="240" w:lineRule="auto"/>
              <w:jc w:val="center"/>
              <w:rPr>
                <w:del w:id="700" w:author="Umesh Singh1" w:date="2022-10-29T08:55:00Z"/>
                <w:rFonts w:ascii="Times New Roman" w:eastAsia="Times New Roman" w:hAnsi="Times New Roman" w:cs="Times New Roman"/>
                <w:color w:val="000000"/>
                <w:sz w:val="24"/>
                <w:szCs w:val="24"/>
              </w:rPr>
            </w:pPr>
            <w:del w:id="701" w:author="Umesh Singh1" w:date="2022-10-29T08:55:00Z">
              <w:r w:rsidDel="00C121AF">
                <w:rPr>
                  <w:rFonts w:ascii="Times New Roman" w:eastAsia="Times New Roman" w:hAnsi="Times New Roman" w:cs="Times New Roman"/>
                  <w:color w:val="000000"/>
                  <w:sz w:val="24"/>
                  <w:szCs w:val="24"/>
                </w:rPr>
                <w:delText xml:space="preserve">Step 2: </w:delText>
              </w:r>
            </w:del>
          </w:p>
          <w:p w14:paraId="25D1DE67" w14:textId="4E3F8667" w:rsidR="00CB62CE" w:rsidDel="00C121AF" w:rsidRDefault="00CB62CE" w:rsidP="00CB62CE">
            <w:pPr>
              <w:spacing w:after="0" w:line="240" w:lineRule="auto"/>
              <w:jc w:val="center"/>
              <w:rPr>
                <w:del w:id="702" w:author="Umesh Singh1" w:date="2022-10-29T08:55:00Z"/>
                <w:rFonts w:ascii="Times New Roman" w:eastAsia="Times New Roman" w:hAnsi="Times New Roman" w:cs="Times New Roman"/>
                <w:color w:val="000000"/>
                <w:sz w:val="24"/>
                <w:szCs w:val="24"/>
              </w:rPr>
            </w:pPr>
            <w:del w:id="703" w:author="Umesh Singh1" w:date="2022-10-29T08:55:00Z">
              <w:r w:rsidRPr="006A7353" w:rsidDel="00C121AF">
                <w:rPr>
                  <w:rFonts w:ascii="Times New Roman" w:eastAsia="Times New Roman" w:hAnsi="Times New Roman" w:cs="Times New Roman"/>
                  <w:color w:val="000000"/>
                  <w:sz w:val="24"/>
                  <w:szCs w:val="24"/>
                </w:rPr>
                <w:delText>Ana</w:delText>
              </w:r>
              <w:r w:rsidDel="00C121AF">
                <w:rPr>
                  <w:rFonts w:ascii="Times New Roman" w:eastAsia="Times New Roman" w:hAnsi="Times New Roman" w:cs="Times New Roman"/>
                  <w:color w:val="000000"/>
                  <w:sz w:val="24"/>
                  <w:szCs w:val="24"/>
                </w:rPr>
                <w:delText xml:space="preserve">tomy of Injury </w:delText>
              </w:r>
            </w:del>
          </w:p>
          <w:p w14:paraId="7F4DD7A7" w14:textId="7613EE90" w:rsidR="00CB62CE" w:rsidDel="00C121AF" w:rsidRDefault="00CB62CE" w:rsidP="00CB62CE">
            <w:pPr>
              <w:spacing w:after="0" w:line="240" w:lineRule="auto"/>
              <w:jc w:val="center"/>
              <w:rPr>
                <w:del w:id="704" w:author="Umesh Singh1" w:date="2022-10-29T08:55:00Z"/>
                <w:rFonts w:ascii="Times New Roman" w:eastAsia="Times New Roman" w:hAnsi="Times New Roman" w:cs="Times New Roman"/>
                <w:color w:val="000000"/>
                <w:sz w:val="24"/>
                <w:szCs w:val="24"/>
              </w:rPr>
            </w:pPr>
          </w:p>
          <w:p w14:paraId="68571162" w14:textId="15636E88" w:rsidR="00CB62CE" w:rsidRPr="006A7353" w:rsidDel="00C121AF" w:rsidRDefault="00CB62CE" w:rsidP="00CB62CE">
            <w:pPr>
              <w:spacing w:after="0" w:line="240" w:lineRule="auto"/>
              <w:jc w:val="center"/>
              <w:rPr>
                <w:del w:id="705" w:author="Umesh Singh1" w:date="2022-10-29T08:55:00Z"/>
                <w:rFonts w:ascii="Times New Roman" w:eastAsia="Times New Roman" w:hAnsi="Times New Roman" w:cs="Times New Roman"/>
                <w:color w:val="000000"/>
                <w:sz w:val="24"/>
                <w:szCs w:val="24"/>
              </w:rPr>
            </w:pPr>
            <w:del w:id="706" w:author="Umesh Singh1" w:date="2022-10-29T08:55:00Z">
              <w:r w:rsidRPr="006A7353" w:rsidDel="00C121AF">
                <w:rPr>
                  <w:rFonts w:ascii="Times New Roman" w:eastAsia="Times New Roman" w:hAnsi="Times New Roman" w:cs="Times New Roman"/>
                  <w:color w:val="000000"/>
                  <w:sz w:val="24"/>
                  <w:szCs w:val="24"/>
                </w:rPr>
                <w:delText xml:space="preserve">(n=1,030) </w:delText>
              </w:r>
            </w:del>
          </w:p>
        </w:tc>
        <w:tc>
          <w:tcPr>
            <w:tcW w:w="1536" w:type="dxa"/>
            <w:tcBorders>
              <w:top w:val="single" w:sz="4" w:space="0" w:color="auto"/>
              <w:bottom w:val="single" w:sz="4" w:space="0" w:color="auto"/>
            </w:tcBorders>
            <w:shd w:val="clear" w:color="auto" w:fill="auto"/>
            <w:noWrap/>
            <w:vAlign w:val="center"/>
            <w:hideMark/>
          </w:tcPr>
          <w:p w14:paraId="6F42D635" w14:textId="240AD66E" w:rsidR="00CB62CE" w:rsidDel="00C121AF" w:rsidRDefault="00CB62CE" w:rsidP="00CB62CE">
            <w:pPr>
              <w:spacing w:after="0" w:line="240" w:lineRule="auto"/>
              <w:jc w:val="center"/>
              <w:rPr>
                <w:del w:id="707" w:author="Umesh Singh1" w:date="2022-10-29T08:55:00Z"/>
                <w:rFonts w:ascii="Times New Roman" w:eastAsia="Times New Roman" w:hAnsi="Times New Roman" w:cs="Times New Roman"/>
                <w:color w:val="000000"/>
                <w:sz w:val="24"/>
                <w:szCs w:val="24"/>
              </w:rPr>
            </w:pPr>
            <w:del w:id="708" w:author="Umesh Singh1" w:date="2022-10-29T08:55:00Z">
              <w:r w:rsidDel="00C121AF">
                <w:rPr>
                  <w:rFonts w:ascii="Times New Roman" w:eastAsia="Times New Roman" w:hAnsi="Times New Roman" w:cs="Times New Roman"/>
                  <w:color w:val="000000"/>
                  <w:sz w:val="24"/>
                  <w:szCs w:val="24"/>
                </w:rPr>
                <w:delText>Step 3: Mechanism of Injury</w:delText>
              </w:r>
            </w:del>
          </w:p>
          <w:p w14:paraId="7220A7E3" w14:textId="4ED10E41" w:rsidR="00CB62CE" w:rsidDel="00C121AF" w:rsidRDefault="00CB62CE" w:rsidP="00CB62CE">
            <w:pPr>
              <w:spacing w:after="0" w:line="240" w:lineRule="auto"/>
              <w:jc w:val="center"/>
              <w:rPr>
                <w:del w:id="709" w:author="Umesh Singh1" w:date="2022-10-29T08:55:00Z"/>
                <w:rFonts w:ascii="Times New Roman" w:eastAsia="Times New Roman" w:hAnsi="Times New Roman" w:cs="Times New Roman"/>
                <w:color w:val="000000"/>
                <w:sz w:val="24"/>
                <w:szCs w:val="24"/>
              </w:rPr>
            </w:pPr>
          </w:p>
          <w:p w14:paraId="69D59A63" w14:textId="7A33D5EB" w:rsidR="00CB62CE" w:rsidRPr="006A7353" w:rsidDel="00C121AF" w:rsidRDefault="00CB62CE" w:rsidP="00CB62CE">
            <w:pPr>
              <w:spacing w:after="0" w:line="240" w:lineRule="auto"/>
              <w:jc w:val="center"/>
              <w:rPr>
                <w:del w:id="710" w:author="Umesh Singh1" w:date="2022-10-29T08:55:00Z"/>
                <w:rFonts w:ascii="Times New Roman" w:eastAsia="Times New Roman" w:hAnsi="Times New Roman" w:cs="Times New Roman"/>
                <w:color w:val="000000"/>
                <w:sz w:val="24"/>
                <w:szCs w:val="24"/>
              </w:rPr>
            </w:pPr>
            <w:del w:id="711" w:author="Umesh Singh1" w:date="2022-10-29T08:55:00Z">
              <w:r w:rsidRPr="006A7353" w:rsidDel="00C121AF">
                <w:rPr>
                  <w:rFonts w:ascii="Times New Roman" w:eastAsia="Times New Roman" w:hAnsi="Times New Roman" w:cs="Times New Roman"/>
                  <w:color w:val="000000"/>
                  <w:sz w:val="24"/>
                  <w:szCs w:val="24"/>
                </w:rPr>
                <w:delText>(n=993)</w:delText>
              </w:r>
            </w:del>
          </w:p>
        </w:tc>
        <w:tc>
          <w:tcPr>
            <w:tcW w:w="2455" w:type="dxa"/>
            <w:tcBorders>
              <w:top w:val="single" w:sz="4" w:space="0" w:color="auto"/>
              <w:bottom w:val="single" w:sz="4" w:space="0" w:color="auto"/>
            </w:tcBorders>
            <w:shd w:val="clear" w:color="auto" w:fill="auto"/>
            <w:noWrap/>
            <w:vAlign w:val="center"/>
            <w:hideMark/>
          </w:tcPr>
          <w:p w14:paraId="4290A999" w14:textId="459EB2E8" w:rsidR="00CB62CE" w:rsidDel="00C121AF" w:rsidRDefault="00CB62CE" w:rsidP="00CB62CE">
            <w:pPr>
              <w:spacing w:after="0" w:line="240" w:lineRule="auto"/>
              <w:jc w:val="center"/>
              <w:rPr>
                <w:del w:id="712" w:author="Umesh Singh1" w:date="2022-10-29T08:55:00Z"/>
                <w:rFonts w:ascii="Times New Roman" w:eastAsia="Times New Roman" w:hAnsi="Times New Roman" w:cs="Times New Roman"/>
                <w:color w:val="000000"/>
                <w:sz w:val="24"/>
                <w:szCs w:val="24"/>
              </w:rPr>
            </w:pPr>
            <w:del w:id="713" w:author="Umesh Singh1" w:date="2022-10-29T08:55:00Z">
              <w:r w:rsidDel="00C121AF">
                <w:rPr>
                  <w:rFonts w:ascii="Times New Roman" w:eastAsia="Times New Roman" w:hAnsi="Times New Roman" w:cs="Times New Roman"/>
                  <w:color w:val="000000"/>
                  <w:sz w:val="24"/>
                  <w:szCs w:val="24"/>
                </w:rPr>
                <w:delText xml:space="preserve">Step 4: </w:delText>
              </w:r>
            </w:del>
          </w:p>
          <w:p w14:paraId="42C7200F" w14:textId="2C62CF9E" w:rsidR="00CB62CE" w:rsidDel="00C121AF" w:rsidRDefault="00CB62CE" w:rsidP="00CB62CE">
            <w:pPr>
              <w:spacing w:after="0" w:line="240" w:lineRule="auto"/>
              <w:jc w:val="center"/>
              <w:rPr>
                <w:del w:id="714" w:author="Umesh Singh1" w:date="2022-10-29T08:55:00Z"/>
                <w:rFonts w:ascii="Times New Roman" w:eastAsia="Times New Roman" w:hAnsi="Times New Roman" w:cs="Times New Roman"/>
                <w:color w:val="000000"/>
                <w:sz w:val="24"/>
                <w:szCs w:val="24"/>
              </w:rPr>
            </w:pPr>
            <w:del w:id="715" w:author="Umesh Singh1" w:date="2022-10-29T08:55:00Z">
              <w:r w:rsidRPr="006A7353" w:rsidDel="00C121AF">
                <w:rPr>
                  <w:rFonts w:ascii="Times New Roman" w:eastAsia="Times New Roman" w:hAnsi="Times New Roman" w:cs="Times New Roman"/>
                  <w:color w:val="000000"/>
                  <w:sz w:val="24"/>
                  <w:szCs w:val="24"/>
                </w:rPr>
                <w:delText xml:space="preserve">Special </w:delText>
              </w:r>
            </w:del>
          </w:p>
          <w:p w14:paraId="6C25B23E" w14:textId="1FEC51EC" w:rsidR="00CB62CE" w:rsidDel="00C121AF" w:rsidRDefault="00CB62CE" w:rsidP="00CB62CE">
            <w:pPr>
              <w:spacing w:after="0" w:line="240" w:lineRule="auto"/>
              <w:jc w:val="center"/>
              <w:rPr>
                <w:del w:id="716" w:author="Umesh Singh1" w:date="2022-10-29T08:55:00Z"/>
                <w:rFonts w:ascii="Times New Roman" w:eastAsia="Times New Roman" w:hAnsi="Times New Roman" w:cs="Times New Roman"/>
                <w:color w:val="000000"/>
                <w:sz w:val="24"/>
                <w:szCs w:val="24"/>
              </w:rPr>
            </w:pPr>
            <w:del w:id="717" w:author="Umesh Singh1" w:date="2022-10-29T08:55:00Z">
              <w:r w:rsidRPr="006A7353" w:rsidDel="00C121AF">
                <w:rPr>
                  <w:rFonts w:ascii="Times New Roman" w:eastAsia="Times New Roman" w:hAnsi="Times New Roman" w:cs="Times New Roman"/>
                  <w:color w:val="000000"/>
                  <w:sz w:val="24"/>
                  <w:szCs w:val="24"/>
                </w:rPr>
                <w:delText xml:space="preserve">Considerations </w:delText>
              </w:r>
            </w:del>
          </w:p>
          <w:p w14:paraId="7D33E9B5" w14:textId="480F8C4C" w:rsidR="00CB62CE" w:rsidDel="00C121AF" w:rsidRDefault="00CB62CE" w:rsidP="00CB62CE">
            <w:pPr>
              <w:spacing w:after="0" w:line="240" w:lineRule="auto"/>
              <w:jc w:val="center"/>
              <w:rPr>
                <w:del w:id="718" w:author="Umesh Singh1" w:date="2022-10-29T08:55:00Z"/>
                <w:rFonts w:ascii="Times New Roman" w:eastAsia="Times New Roman" w:hAnsi="Times New Roman" w:cs="Times New Roman"/>
                <w:color w:val="000000"/>
                <w:sz w:val="24"/>
                <w:szCs w:val="24"/>
              </w:rPr>
            </w:pPr>
          </w:p>
          <w:p w14:paraId="4B99C841" w14:textId="0E2C46B8" w:rsidR="00CB62CE" w:rsidRPr="006A7353" w:rsidDel="00C121AF" w:rsidRDefault="00CB62CE" w:rsidP="00CB62CE">
            <w:pPr>
              <w:spacing w:after="0" w:line="240" w:lineRule="auto"/>
              <w:jc w:val="center"/>
              <w:rPr>
                <w:del w:id="719" w:author="Umesh Singh1" w:date="2022-10-29T08:55:00Z"/>
                <w:rFonts w:ascii="Times New Roman" w:eastAsia="Times New Roman" w:hAnsi="Times New Roman" w:cs="Times New Roman"/>
                <w:color w:val="000000"/>
                <w:sz w:val="24"/>
                <w:szCs w:val="24"/>
              </w:rPr>
            </w:pPr>
            <w:del w:id="720" w:author="Umesh Singh1" w:date="2022-10-29T08:55:00Z">
              <w:r w:rsidRPr="006A7353" w:rsidDel="00C121AF">
                <w:rPr>
                  <w:rFonts w:ascii="Times New Roman" w:eastAsia="Times New Roman" w:hAnsi="Times New Roman" w:cs="Times New Roman"/>
                  <w:color w:val="000000"/>
                  <w:sz w:val="24"/>
                  <w:szCs w:val="24"/>
                </w:rPr>
                <w:delText>(n=12,849)</w:delText>
              </w:r>
            </w:del>
          </w:p>
        </w:tc>
      </w:tr>
      <w:tr w:rsidR="00CB62CE" w:rsidRPr="006A7353" w:rsidDel="00C121AF" w14:paraId="1A9E4926" w14:textId="13B19024" w:rsidTr="00CB62CE">
        <w:trPr>
          <w:trHeight w:val="290"/>
          <w:del w:id="721" w:author="Umesh Singh1" w:date="2022-10-29T08:55:00Z"/>
        </w:trPr>
        <w:tc>
          <w:tcPr>
            <w:tcW w:w="3282" w:type="dxa"/>
            <w:tcBorders>
              <w:top w:val="single" w:sz="4" w:space="0" w:color="auto"/>
            </w:tcBorders>
            <w:shd w:val="clear" w:color="auto" w:fill="auto"/>
            <w:noWrap/>
            <w:vAlign w:val="bottom"/>
            <w:hideMark/>
          </w:tcPr>
          <w:p w14:paraId="67E1254B" w14:textId="1E309769" w:rsidR="00CB62CE" w:rsidRPr="00384A64" w:rsidDel="00C121AF" w:rsidRDefault="00CB62CE" w:rsidP="00CB62CE">
            <w:pPr>
              <w:spacing w:after="0" w:line="240" w:lineRule="auto"/>
              <w:rPr>
                <w:del w:id="722" w:author="Umesh Singh1" w:date="2022-10-29T08:55:00Z"/>
                <w:rFonts w:ascii="Times New Roman" w:eastAsia="Times New Roman" w:hAnsi="Times New Roman" w:cs="Times New Roman"/>
                <w:b/>
                <w:bCs/>
                <w:color w:val="000000"/>
                <w:sz w:val="24"/>
                <w:szCs w:val="24"/>
              </w:rPr>
            </w:pPr>
            <w:del w:id="723" w:author="Umesh Singh1" w:date="2022-10-29T08:55:00Z">
              <w:r w:rsidRPr="00384A64" w:rsidDel="00C121AF">
                <w:rPr>
                  <w:rFonts w:ascii="Times New Roman" w:eastAsia="Times New Roman" w:hAnsi="Times New Roman" w:cs="Times New Roman"/>
                  <w:b/>
                  <w:bCs/>
                  <w:color w:val="000000"/>
                  <w:sz w:val="24"/>
                  <w:szCs w:val="24"/>
                </w:rPr>
                <w:delText xml:space="preserve">Age in Years </w:delText>
              </w:r>
            </w:del>
          </w:p>
        </w:tc>
        <w:tc>
          <w:tcPr>
            <w:tcW w:w="1716" w:type="dxa"/>
            <w:tcBorders>
              <w:top w:val="single" w:sz="4" w:space="0" w:color="auto"/>
            </w:tcBorders>
            <w:shd w:val="clear" w:color="auto" w:fill="auto"/>
            <w:noWrap/>
            <w:vAlign w:val="center"/>
            <w:hideMark/>
          </w:tcPr>
          <w:p w14:paraId="4360AF33" w14:textId="6BAB3AE1" w:rsidR="00CB62CE" w:rsidRPr="006A7353" w:rsidDel="00C121AF" w:rsidRDefault="00CB62CE" w:rsidP="00CB62CE">
            <w:pPr>
              <w:spacing w:after="0" w:line="240" w:lineRule="auto"/>
              <w:jc w:val="center"/>
              <w:rPr>
                <w:del w:id="724" w:author="Umesh Singh1" w:date="2022-10-29T08:55:00Z"/>
                <w:rFonts w:ascii="Times New Roman" w:eastAsia="Times New Roman" w:hAnsi="Times New Roman" w:cs="Times New Roman"/>
                <w:color w:val="000000"/>
                <w:sz w:val="24"/>
                <w:szCs w:val="24"/>
              </w:rPr>
            </w:pPr>
            <w:del w:id="725"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tcBorders>
              <w:top w:val="single" w:sz="4" w:space="0" w:color="auto"/>
            </w:tcBorders>
            <w:shd w:val="clear" w:color="auto" w:fill="auto"/>
            <w:noWrap/>
            <w:vAlign w:val="center"/>
            <w:hideMark/>
          </w:tcPr>
          <w:p w14:paraId="6F2E0227" w14:textId="20123CDB" w:rsidR="00CB62CE" w:rsidRPr="006A7353" w:rsidDel="00C121AF" w:rsidRDefault="00CB62CE" w:rsidP="00CB62CE">
            <w:pPr>
              <w:spacing w:after="0" w:line="240" w:lineRule="auto"/>
              <w:jc w:val="center"/>
              <w:rPr>
                <w:del w:id="726" w:author="Umesh Singh1" w:date="2022-10-29T08:55:00Z"/>
                <w:rFonts w:ascii="Times New Roman" w:eastAsia="Times New Roman" w:hAnsi="Times New Roman" w:cs="Times New Roman"/>
                <w:color w:val="000000"/>
                <w:sz w:val="24"/>
                <w:szCs w:val="24"/>
              </w:rPr>
            </w:pPr>
            <w:del w:id="727"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tcBorders>
              <w:top w:val="single" w:sz="4" w:space="0" w:color="auto"/>
            </w:tcBorders>
            <w:shd w:val="clear" w:color="auto" w:fill="auto"/>
            <w:noWrap/>
            <w:vAlign w:val="center"/>
            <w:hideMark/>
          </w:tcPr>
          <w:p w14:paraId="53158F13" w14:textId="24CD39A0" w:rsidR="00CB62CE" w:rsidRPr="006A7353" w:rsidDel="00C121AF" w:rsidRDefault="00CB62CE" w:rsidP="00CB62CE">
            <w:pPr>
              <w:spacing w:after="0" w:line="240" w:lineRule="auto"/>
              <w:jc w:val="center"/>
              <w:rPr>
                <w:del w:id="728" w:author="Umesh Singh1" w:date="2022-10-29T08:55:00Z"/>
                <w:rFonts w:ascii="Times New Roman" w:eastAsia="Times New Roman" w:hAnsi="Times New Roman" w:cs="Times New Roman"/>
                <w:color w:val="000000"/>
                <w:sz w:val="24"/>
                <w:szCs w:val="24"/>
              </w:rPr>
            </w:pPr>
            <w:del w:id="729" w:author="Umesh Singh1" w:date="2022-10-29T08:55:00Z">
              <w:r w:rsidRPr="006A7353" w:rsidDel="00C121AF">
                <w:rPr>
                  <w:rFonts w:ascii="Times New Roman" w:eastAsia="Times New Roman" w:hAnsi="Times New Roman" w:cs="Times New Roman"/>
                  <w:color w:val="000000"/>
                  <w:sz w:val="24"/>
                  <w:szCs w:val="24"/>
                </w:rPr>
                <w:delText> </w:delText>
              </w:r>
            </w:del>
          </w:p>
        </w:tc>
        <w:tc>
          <w:tcPr>
            <w:tcW w:w="2455" w:type="dxa"/>
            <w:tcBorders>
              <w:top w:val="single" w:sz="4" w:space="0" w:color="auto"/>
            </w:tcBorders>
            <w:shd w:val="clear" w:color="auto" w:fill="auto"/>
            <w:noWrap/>
            <w:vAlign w:val="center"/>
            <w:hideMark/>
          </w:tcPr>
          <w:p w14:paraId="7D1E9DF2" w14:textId="5A94A602" w:rsidR="00CB62CE" w:rsidRPr="006A7353" w:rsidDel="00C121AF" w:rsidRDefault="00CB62CE" w:rsidP="00CB62CE">
            <w:pPr>
              <w:spacing w:after="0" w:line="240" w:lineRule="auto"/>
              <w:jc w:val="center"/>
              <w:rPr>
                <w:del w:id="730" w:author="Umesh Singh1" w:date="2022-10-29T08:55:00Z"/>
                <w:rFonts w:ascii="Times New Roman" w:eastAsia="Times New Roman" w:hAnsi="Times New Roman" w:cs="Times New Roman"/>
                <w:color w:val="000000"/>
                <w:sz w:val="24"/>
                <w:szCs w:val="24"/>
              </w:rPr>
            </w:pPr>
            <w:del w:id="731" w:author="Umesh Singh1" w:date="2022-10-29T08:55:00Z">
              <w:r w:rsidRPr="006A7353" w:rsidDel="00C121AF">
                <w:rPr>
                  <w:rFonts w:ascii="Times New Roman" w:eastAsia="Times New Roman" w:hAnsi="Times New Roman" w:cs="Times New Roman"/>
                  <w:color w:val="000000"/>
                  <w:sz w:val="24"/>
                  <w:szCs w:val="24"/>
                </w:rPr>
                <w:delText> </w:delText>
              </w:r>
            </w:del>
          </w:p>
        </w:tc>
      </w:tr>
      <w:tr w:rsidR="00CB62CE" w:rsidRPr="006A7353" w:rsidDel="00C121AF" w14:paraId="7207ADCD" w14:textId="6B426004" w:rsidTr="00CB62CE">
        <w:trPr>
          <w:trHeight w:val="290"/>
          <w:del w:id="732" w:author="Umesh Singh1" w:date="2022-10-29T08:55:00Z"/>
        </w:trPr>
        <w:tc>
          <w:tcPr>
            <w:tcW w:w="3282" w:type="dxa"/>
            <w:shd w:val="clear" w:color="auto" w:fill="auto"/>
            <w:noWrap/>
            <w:vAlign w:val="bottom"/>
            <w:hideMark/>
          </w:tcPr>
          <w:p w14:paraId="4568F093" w14:textId="219F577D" w:rsidR="00CB62CE" w:rsidRPr="006A7353" w:rsidDel="00C121AF" w:rsidRDefault="00CB62CE" w:rsidP="00CB62CE">
            <w:pPr>
              <w:spacing w:after="0" w:line="240" w:lineRule="auto"/>
              <w:rPr>
                <w:del w:id="733" w:author="Umesh Singh1" w:date="2022-10-29T08:55:00Z"/>
                <w:rFonts w:ascii="Times New Roman" w:eastAsia="Times New Roman" w:hAnsi="Times New Roman" w:cs="Times New Roman"/>
                <w:color w:val="000000"/>
                <w:sz w:val="24"/>
                <w:szCs w:val="24"/>
              </w:rPr>
            </w:pPr>
            <w:del w:id="734" w:author="Umesh Singh1" w:date="2022-10-29T08:55:00Z">
              <w:r w:rsidRPr="006A7353" w:rsidDel="00C121AF">
                <w:rPr>
                  <w:rFonts w:ascii="Times New Roman" w:eastAsia="Times New Roman" w:hAnsi="Times New Roman" w:cs="Times New Roman"/>
                  <w:color w:val="000000"/>
                  <w:sz w:val="24"/>
                  <w:szCs w:val="24"/>
                </w:rPr>
                <w:delText xml:space="preserve">Median (IQR) </w:delText>
              </w:r>
            </w:del>
          </w:p>
        </w:tc>
        <w:tc>
          <w:tcPr>
            <w:tcW w:w="1716" w:type="dxa"/>
            <w:shd w:val="clear" w:color="auto" w:fill="auto"/>
            <w:noWrap/>
            <w:vAlign w:val="center"/>
            <w:hideMark/>
          </w:tcPr>
          <w:p w14:paraId="65E212F6" w14:textId="13F067DF" w:rsidR="00CB62CE" w:rsidRPr="006A7353" w:rsidDel="00C121AF" w:rsidRDefault="00CB62CE" w:rsidP="00CB62CE">
            <w:pPr>
              <w:spacing w:after="0" w:line="240" w:lineRule="auto"/>
              <w:jc w:val="center"/>
              <w:rPr>
                <w:del w:id="735" w:author="Umesh Singh1" w:date="2022-10-29T08:55:00Z"/>
                <w:rFonts w:ascii="Times New Roman" w:eastAsia="Times New Roman" w:hAnsi="Times New Roman" w:cs="Times New Roman"/>
                <w:color w:val="000000"/>
                <w:sz w:val="24"/>
                <w:szCs w:val="24"/>
              </w:rPr>
            </w:pPr>
            <w:del w:id="736" w:author="Umesh Singh1" w:date="2022-10-29T08:55:00Z">
              <w:r w:rsidRPr="006A7353" w:rsidDel="00C121AF">
                <w:rPr>
                  <w:rFonts w:ascii="Times New Roman" w:eastAsia="Times New Roman" w:hAnsi="Times New Roman" w:cs="Times New Roman"/>
                  <w:color w:val="000000"/>
                  <w:sz w:val="24"/>
                  <w:szCs w:val="24"/>
                </w:rPr>
                <w:delText xml:space="preserve">48 (32-61) </w:delText>
              </w:r>
            </w:del>
          </w:p>
        </w:tc>
        <w:tc>
          <w:tcPr>
            <w:tcW w:w="1536" w:type="dxa"/>
            <w:shd w:val="clear" w:color="auto" w:fill="auto"/>
            <w:noWrap/>
            <w:vAlign w:val="center"/>
            <w:hideMark/>
          </w:tcPr>
          <w:p w14:paraId="2CFE6639" w14:textId="10C679E5" w:rsidR="00CB62CE" w:rsidRPr="006A7353" w:rsidDel="00C121AF" w:rsidRDefault="00CB62CE" w:rsidP="00CB62CE">
            <w:pPr>
              <w:spacing w:after="0" w:line="240" w:lineRule="auto"/>
              <w:jc w:val="center"/>
              <w:rPr>
                <w:del w:id="737" w:author="Umesh Singh1" w:date="2022-10-29T08:55:00Z"/>
                <w:rFonts w:ascii="Times New Roman" w:eastAsia="Times New Roman" w:hAnsi="Times New Roman" w:cs="Times New Roman"/>
                <w:color w:val="000000"/>
                <w:sz w:val="24"/>
                <w:szCs w:val="24"/>
              </w:rPr>
            </w:pPr>
            <w:del w:id="738" w:author="Umesh Singh1" w:date="2022-10-29T08:55:00Z">
              <w:r w:rsidRPr="006A7353" w:rsidDel="00C121AF">
                <w:rPr>
                  <w:rFonts w:ascii="Times New Roman" w:eastAsia="Times New Roman" w:hAnsi="Times New Roman" w:cs="Times New Roman"/>
                  <w:color w:val="000000"/>
                  <w:sz w:val="24"/>
                  <w:szCs w:val="24"/>
                </w:rPr>
                <w:delText>35 (26-54)</w:delText>
              </w:r>
            </w:del>
          </w:p>
        </w:tc>
        <w:tc>
          <w:tcPr>
            <w:tcW w:w="1536" w:type="dxa"/>
            <w:shd w:val="clear" w:color="auto" w:fill="auto"/>
            <w:noWrap/>
            <w:vAlign w:val="center"/>
            <w:hideMark/>
          </w:tcPr>
          <w:p w14:paraId="36A4600A" w14:textId="738C1DCB" w:rsidR="00CB62CE" w:rsidRPr="006A7353" w:rsidDel="00C121AF" w:rsidRDefault="00CB62CE" w:rsidP="00CB62CE">
            <w:pPr>
              <w:spacing w:after="0" w:line="240" w:lineRule="auto"/>
              <w:jc w:val="center"/>
              <w:rPr>
                <w:del w:id="739" w:author="Umesh Singh1" w:date="2022-10-29T08:55:00Z"/>
                <w:rFonts w:ascii="Times New Roman" w:eastAsia="Times New Roman" w:hAnsi="Times New Roman" w:cs="Times New Roman"/>
                <w:color w:val="000000"/>
                <w:sz w:val="24"/>
                <w:szCs w:val="24"/>
              </w:rPr>
            </w:pPr>
            <w:del w:id="740" w:author="Umesh Singh1" w:date="2022-10-29T08:55:00Z">
              <w:r w:rsidRPr="006A7353" w:rsidDel="00C121AF">
                <w:rPr>
                  <w:rFonts w:ascii="Times New Roman" w:eastAsia="Times New Roman" w:hAnsi="Times New Roman" w:cs="Times New Roman"/>
                  <w:color w:val="000000"/>
                  <w:sz w:val="24"/>
                  <w:szCs w:val="24"/>
                </w:rPr>
                <w:delText>37 (27-52)</w:delText>
              </w:r>
            </w:del>
          </w:p>
        </w:tc>
        <w:tc>
          <w:tcPr>
            <w:tcW w:w="2455" w:type="dxa"/>
            <w:shd w:val="clear" w:color="auto" w:fill="auto"/>
            <w:noWrap/>
            <w:vAlign w:val="center"/>
            <w:hideMark/>
          </w:tcPr>
          <w:p w14:paraId="5B053679" w14:textId="38E6045E" w:rsidR="00CB62CE" w:rsidRPr="006A7353" w:rsidDel="00C121AF" w:rsidRDefault="00CB62CE" w:rsidP="00CB62CE">
            <w:pPr>
              <w:spacing w:after="0" w:line="240" w:lineRule="auto"/>
              <w:jc w:val="center"/>
              <w:rPr>
                <w:del w:id="741" w:author="Umesh Singh1" w:date="2022-10-29T08:55:00Z"/>
                <w:rFonts w:ascii="Times New Roman" w:eastAsia="Times New Roman" w:hAnsi="Times New Roman" w:cs="Times New Roman"/>
                <w:color w:val="000000"/>
                <w:sz w:val="24"/>
                <w:szCs w:val="24"/>
              </w:rPr>
            </w:pPr>
            <w:del w:id="742" w:author="Umesh Singh1" w:date="2022-10-29T08:55:00Z">
              <w:r w:rsidRPr="006A7353" w:rsidDel="00C121AF">
                <w:rPr>
                  <w:rFonts w:ascii="Times New Roman" w:eastAsia="Times New Roman" w:hAnsi="Times New Roman" w:cs="Times New Roman"/>
                  <w:color w:val="000000"/>
                  <w:sz w:val="24"/>
                  <w:szCs w:val="24"/>
                </w:rPr>
                <w:delText>78 (67-86)</w:delText>
              </w:r>
            </w:del>
          </w:p>
        </w:tc>
      </w:tr>
      <w:tr w:rsidR="00CB62CE" w:rsidRPr="006A7353" w:rsidDel="00C121AF" w14:paraId="57C80DC6" w14:textId="1D82DA87" w:rsidTr="00CB62CE">
        <w:trPr>
          <w:trHeight w:val="290"/>
          <w:del w:id="743" w:author="Umesh Singh1" w:date="2022-10-29T08:55:00Z"/>
        </w:trPr>
        <w:tc>
          <w:tcPr>
            <w:tcW w:w="3282" w:type="dxa"/>
            <w:shd w:val="clear" w:color="auto" w:fill="auto"/>
            <w:noWrap/>
            <w:vAlign w:val="bottom"/>
            <w:hideMark/>
          </w:tcPr>
          <w:p w14:paraId="2BA37641" w14:textId="46F5EB63" w:rsidR="00CB62CE" w:rsidRPr="00384A64" w:rsidDel="00C121AF" w:rsidRDefault="00CB62CE" w:rsidP="00CB62CE">
            <w:pPr>
              <w:spacing w:after="0" w:line="240" w:lineRule="auto"/>
              <w:rPr>
                <w:del w:id="744" w:author="Umesh Singh1" w:date="2022-10-29T08:55:00Z"/>
                <w:rFonts w:ascii="Times New Roman" w:eastAsia="Times New Roman" w:hAnsi="Times New Roman" w:cs="Times New Roman"/>
                <w:b/>
                <w:bCs/>
                <w:color w:val="000000"/>
                <w:sz w:val="24"/>
                <w:szCs w:val="24"/>
              </w:rPr>
            </w:pPr>
            <w:del w:id="745" w:author="Umesh Singh1" w:date="2022-10-29T08:55:00Z">
              <w:r w:rsidRPr="00384A64" w:rsidDel="00C121AF">
                <w:rPr>
                  <w:rFonts w:ascii="Times New Roman" w:eastAsia="Times New Roman" w:hAnsi="Times New Roman" w:cs="Times New Roman"/>
                  <w:b/>
                  <w:bCs/>
                  <w:color w:val="000000"/>
                  <w:sz w:val="24"/>
                  <w:szCs w:val="24"/>
                </w:rPr>
                <w:delText>Age Categories</w:delText>
              </w:r>
            </w:del>
          </w:p>
        </w:tc>
        <w:tc>
          <w:tcPr>
            <w:tcW w:w="1716" w:type="dxa"/>
            <w:shd w:val="clear" w:color="auto" w:fill="auto"/>
            <w:noWrap/>
            <w:vAlign w:val="center"/>
            <w:hideMark/>
          </w:tcPr>
          <w:p w14:paraId="38FC5AEE" w14:textId="2CDF6E74" w:rsidR="00CB62CE" w:rsidRPr="006A7353" w:rsidDel="00C121AF" w:rsidRDefault="00CB62CE" w:rsidP="00CB62CE">
            <w:pPr>
              <w:spacing w:after="0" w:line="240" w:lineRule="auto"/>
              <w:jc w:val="center"/>
              <w:rPr>
                <w:del w:id="746" w:author="Umesh Singh1" w:date="2022-10-29T08:55:00Z"/>
                <w:rFonts w:ascii="Times New Roman" w:eastAsia="Times New Roman" w:hAnsi="Times New Roman" w:cs="Times New Roman"/>
                <w:color w:val="000000"/>
                <w:sz w:val="24"/>
                <w:szCs w:val="24"/>
              </w:rPr>
            </w:pPr>
            <w:del w:id="747"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44392298" w14:textId="339EBB57" w:rsidR="00CB62CE" w:rsidRPr="006A7353" w:rsidDel="00C121AF" w:rsidRDefault="00CB62CE" w:rsidP="00CB62CE">
            <w:pPr>
              <w:spacing w:after="0" w:line="240" w:lineRule="auto"/>
              <w:jc w:val="center"/>
              <w:rPr>
                <w:del w:id="748" w:author="Umesh Singh1" w:date="2022-10-29T08:55:00Z"/>
                <w:rFonts w:ascii="Times New Roman" w:eastAsia="Times New Roman" w:hAnsi="Times New Roman" w:cs="Times New Roman"/>
                <w:color w:val="000000"/>
                <w:sz w:val="24"/>
                <w:szCs w:val="24"/>
              </w:rPr>
            </w:pPr>
            <w:del w:id="749"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5EF0FBA8" w14:textId="055D8E51" w:rsidR="00CB62CE" w:rsidRPr="006A7353" w:rsidDel="00C121AF" w:rsidRDefault="00CB62CE" w:rsidP="00CB62CE">
            <w:pPr>
              <w:spacing w:after="0" w:line="240" w:lineRule="auto"/>
              <w:jc w:val="center"/>
              <w:rPr>
                <w:del w:id="750" w:author="Umesh Singh1" w:date="2022-10-29T08:55:00Z"/>
                <w:rFonts w:ascii="Times New Roman" w:eastAsia="Times New Roman" w:hAnsi="Times New Roman" w:cs="Times New Roman"/>
                <w:color w:val="000000"/>
                <w:sz w:val="24"/>
                <w:szCs w:val="24"/>
              </w:rPr>
            </w:pPr>
            <w:del w:id="751" w:author="Umesh Singh1" w:date="2022-10-29T08:55:00Z">
              <w:r w:rsidRPr="006A7353" w:rsidDel="00C121AF">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DF33F16" w14:textId="5ECA9A00" w:rsidR="00CB62CE" w:rsidRPr="006A7353" w:rsidDel="00C121AF" w:rsidRDefault="00CB62CE" w:rsidP="00CB62CE">
            <w:pPr>
              <w:spacing w:after="0" w:line="240" w:lineRule="auto"/>
              <w:jc w:val="center"/>
              <w:rPr>
                <w:del w:id="752" w:author="Umesh Singh1" w:date="2022-10-29T08:55:00Z"/>
                <w:rFonts w:ascii="Times New Roman" w:eastAsia="Times New Roman" w:hAnsi="Times New Roman" w:cs="Times New Roman"/>
                <w:color w:val="000000"/>
                <w:sz w:val="24"/>
                <w:szCs w:val="24"/>
              </w:rPr>
            </w:pPr>
            <w:del w:id="753" w:author="Umesh Singh1" w:date="2022-10-29T08:55:00Z">
              <w:r w:rsidRPr="006A7353" w:rsidDel="00C121AF">
                <w:rPr>
                  <w:rFonts w:ascii="Times New Roman" w:eastAsia="Times New Roman" w:hAnsi="Times New Roman" w:cs="Times New Roman"/>
                  <w:color w:val="000000"/>
                  <w:sz w:val="24"/>
                  <w:szCs w:val="24"/>
                </w:rPr>
                <w:delText> </w:delText>
              </w:r>
            </w:del>
          </w:p>
        </w:tc>
      </w:tr>
      <w:tr w:rsidR="00CB62CE" w:rsidRPr="006A7353" w:rsidDel="00C121AF" w14:paraId="538E5F2F" w14:textId="49FA0050" w:rsidTr="00CB62CE">
        <w:trPr>
          <w:trHeight w:val="290"/>
          <w:del w:id="754" w:author="Umesh Singh1" w:date="2022-10-29T08:55:00Z"/>
        </w:trPr>
        <w:tc>
          <w:tcPr>
            <w:tcW w:w="3282" w:type="dxa"/>
            <w:shd w:val="clear" w:color="auto" w:fill="auto"/>
            <w:noWrap/>
            <w:vAlign w:val="bottom"/>
            <w:hideMark/>
          </w:tcPr>
          <w:p w14:paraId="30C55C84" w14:textId="48566641" w:rsidR="00CB62CE" w:rsidRPr="006A7353" w:rsidDel="00C121AF" w:rsidRDefault="00CB62CE" w:rsidP="00CB62CE">
            <w:pPr>
              <w:spacing w:after="0" w:line="240" w:lineRule="auto"/>
              <w:rPr>
                <w:del w:id="755" w:author="Umesh Singh1" w:date="2022-10-29T08:55:00Z"/>
                <w:rFonts w:ascii="Times New Roman" w:eastAsia="Times New Roman" w:hAnsi="Times New Roman" w:cs="Times New Roman"/>
                <w:color w:val="000000"/>
                <w:sz w:val="24"/>
                <w:szCs w:val="24"/>
              </w:rPr>
            </w:pPr>
            <w:del w:id="756" w:author="Umesh Singh1" w:date="2022-10-29T08:55:00Z">
              <w:r w:rsidDel="00C121AF">
                <w:rPr>
                  <w:rFonts w:ascii="Times New Roman" w:eastAsia="Times New Roman" w:hAnsi="Times New Roman" w:cs="Times New Roman"/>
                  <w:color w:val="000000"/>
                  <w:sz w:val="24"/>
                  <w:szCs w:val="24"/>
                </w:rPr>
                <w:delText>&lt;55 years</w:delText>
              </w:r>
            </w:del>
          </w:p>
        </w:tc>
        <w:tc>
          <w:tcPr>
            <w:tcW w:w="1716" w:type="dxa"/>
            <w:shd w:val="clear" w:color="auto" w:fill="auto"/>
            <w:noWrap/>
            <w:vAlign w:val="center"/>
          </w:tcPr>
          <w:p w14:paraId="1E7B09E6" w14:textId="79A51E8C" w:rsidR="00CB62CE" w:rsidRPr="006A7353" w:rsidDel="00C121AF" w:rsidRDefault="00CB62CE" w:rsidP="00CB62CE">
            <w:pPr>
              <w:spacing w:after="0" w:line="240" w:lineRule="auto"/>
              <w:jc w:val="center"/>
              <w:rPr>
                <w:del w:id="757" w:author="Umesh Singh1" w:date="2022-10-29T08:55:00Z"/>
                <w:rFonts w:ascii="Times New Roman" w:eastAsia="Times New Roman" w:hAnsi="Times New Roman" w:cs="Times New Roman"/>
                <w:color w:val="000000"/>
                <w:sz w:val="24"/>
                <w:szCs w:val="24"/>
              </w:rPr>
            </w:pPr>
            <w:del w:id="758" w:author="Umesh Singh1" w:date="2022-10-29T08:55:00Z">
              <w:r w:rsidDel="00C121AF">
                <w:rPr>
                  <w:rFonts w:ascii="Times New Roman" w:eastAsia="Times New Roman" w:hAnsi="Times New Roman" w:cs="Times New Roman"/>
                  <w:color w:val="000000"/>
                  <w:sz w:val="24"/>
                  <w:szCs w:val="24"/>
                </w:rPr>
                <w:delText>912 (60.3%)</w:delText>
              </w:r>
            </w:del>
          </w:p>
        </w:tc>
        <w:tc>
          <w:tcPr>
            <w:tcW w:w="1536" w:type="dxa"/>
            <w:shd w:val="clear" w:color="auto" w:fill="auto"/>
            <w:noWrap/>
            <w:vAlign w:val="center"/>
          </w:tcPr>
          <w:p w14:paraId="71377D24" w14:textId="49CDBEAA" w:rsidR="00CB62CE" w:rsidRPr="006A7353" w:rsidDel="00C121AF" w:rsidRDefault="00CB62CE" w:rsidP="00CB62CE">
            <w:pPr>
              <w:spacing w:after="0" w:line="240" w:lineRule="auto"/>
              <w:jc w:val="center"/>
              <w:rPr>
                <w:del w:id="759" w:author="Umesh Singh1" w:date="2022-10-29T08:55:00Z"/>
                <w:rFonts w:ascii="Times New Roman" w:eastAsia="Times New Roman" w:hAnsi="Times New Roman" w:cs="Times New Roman"/>
                <w:color w:val="000000"/>
                <w:sz w:val="24"/>
                <w:szCs w:val="24"/>
              </w:rPr>
            </w:pPr>
            <w:del w:id="760" w:author="Umesh Singh1" w:date="2022-10-29T08:55:00Z">
              <w:r w:rsidDel="00C121AF">
                <w:rPr>
                  <w:rFonts w:ascii="Times New Roman" w:eastAsia="Times New Roman" w:hAnsi="Times New Roman" w:cs="Times New Roman"/>
                  <w:color w:val="000000"/>
                  <w:sz w:val="24"/>
                  <w:szCs w:val="24"/>
                </w:rPr>
                <w:delText>764 (76.5%)</w:delText>
              </w:r>
            </w:del>
          </w:p>
        </w:tc>
        <w:tc>
          <w:tcPr>
            <w:tcW w:w="1536" w:type="dxa"/>
            <w:shd w:val="clear" w:color="auto" w:fill="auto"/>
            <w:noWrap/>
            <w:vAlign w:val="center"/>
          </w:tcPr>
          <w:p w14:paraId="78C8BDF1" w14:textId="43B622CC" w:rsidR="00CB62CE" w:rsidRPr="006A7353" w:rsidDel="00C121AF" w:rsidRDefault="00CB62CE" w:rsidP="00CB62CE">
            <w:pPr>
              <w:spacing w:after="0" w:line="240" w:lineRule="auto"/>
              <w:jc w:val="center"/>
              <w:rPr>
                <w:del w:id="761" w:author="Umesh Singh1" w:date="2022-10-29T08:55:00Z"/>
                <w:rFonts w:ascii="Times New Roman" w:eastAsia="Times New Roman" w:hAnsi="Times New Roman" w:cs="Times New Roman"/>
                <w:color w:val="000000"/>
                <w:sz w:val="24"/>
                <w:szCs w:val="24"/>
              </w:rPr>
            </w:pPr>
            <w:del w:id="762" w:author="Umesh Singh1" w:date="2022-10-29T08:55:00Z">
              <w:r w:rsidDel="00C121AF">
                <w:rPr>
                  <w:rFonts w:ascii="Times New Roman" w:eastAsia="Times New Roman" w:hAnsi="Times New Roman" w:cs="Times New Roman"/>
                  <w:color w:val="000000"/>
                  <w:sz w:val="24"/>
                  <w:szCs w:val="24"/>
                </w:rPr>
                <w:delText>791 (80.3%)</w:delText>
              </w:r>
            </w:del>
          </w:p>
        </w:tc>
        <w:tc>
          <w:tcPr>
            <w:tcW w:w="2455" w:type="dxa"/>
            <w:shd w:val="clear" w:color="auto" w:fill="auto"/>
            <w:noWrap/>
            <w:vAlign w:val="center"/>
          </w:tcPr>
          <w:p w14:paraId="482BCE19" w14:textId="6802AED5" w:rsidR="00CB62CE" w:rsidRPr="006A7353" w:rsidDel="00C121AF" w:rsidRDefault="00CB62CE" w:rsidP="00CB62CE">
            <w:pPr>
              <w:spacing w:after="0" w:line="240" w:lineRule="auto"/>
              <w:jc w:val="center"/>
              <w:rPr>
                <w:del w:id="763" w:author="Umesh Singh1" w:date="2022-10-29T08:55:00Z"/>
                <w:rFonts w:ascii="Times New Roman" w:eastAsia="Times New Roman" w:hAnsi="Times New Roman" w:cs="Times New Roman"/>
                <w:color w:val="000000"/>
                <w:sz w:val="24"/>
                <w:szCs w:val="24"/>
              </w:rPr>
            </w:pPr>
            <w:del w:id="764" w:author="Umesh Singh1" w:date="2022-10-29T08:55:00Z">
              <w:r w:rsidDel="00C121AF">
                <w:rPr>
                  <w:rFonts w:ascii="Times New Roman" w:eastAsia="Times New Roman" w:hAnsi="Times New Roman" w:cs="Times New Roman"/>
                  <w:color w:val="000000"/>
                  <w:sz w:val="24"/>
                  <w:szCs w:val="24"/>
                </w:rPr>
                <w:delText>1,974 (15.4%)</w:delText>
              </w:r>
            </w:del>
          </w:p>
        </w:tc>
      </w:tr>
      <w:tr w:rsidR="00CB62CE" w:rsidRPr="006A7353" w:rsidDel="00C121AF" w14:paraId="4A2B0B00" w14:textId="465E23D6" w:rsidTr="00CB62CE">
        <w:trPr>
          <w:trHeight w:val="290"/>
          <w:del w:id="765" w:author="Umesh Singh1" w:date="2022-10-29T08:55:00Z"/>
        </w:trPr>
        <w:tc>
          <w:tcPr>
            <w:tcW w:w="3282" w:type="dxa"/>
            <w:shd w:val="clear" w:color="auto" w:fill="auto"/>
            <w:noWrap/>
            <w:vAlign w:val="bottom"/>
            <w:hideMark/>
          </w:tcPr>
          <w:p w14:paraId="17E68091" w14:textId="4B0F4468" w:rsidR="00CB62CE" w:rsidRPr="006A7353" w:rsidDel="00C121AF" w:rsidRDefault="00CB62CE" w:rsidP="00CB62CE">
            <w:pPr>
              <w:spacing w:after="0" w:line="240" w:lineRule="auto"/>
              <w:rPr>
                <w:del w:id="766" w:author="Umesh Singh1" w:date="2022-10-29T08:55:00Z"/>
                <w:rFonts w:ascii="Times New Roman" w:eastAsia="Times New Roman" w:hAnsi="Times New Roman" w:cs="Times New Roman"/>
                <w:color w:val="000000"/>
                <w:sz w:val="24"/>
                <w:szCs w:val="24"/>
              </w:rPr>
            </w:pPr>
            <w:del w:id="767" w:author="Umesh Singh1" w:date="2022-10-29T08:55:00Z">
              <w:r w:rsidDel="00C121AF">
                <w:rPr>
                  <w:rFonts w:ascii="Times New Roman" w:eastAsia="Times New Roman" w:hAnsi="Times New Roman" w:cs="Times New Roman"/>
                  <w:color w:val="000000"/>
                  <w:sz w:val="24"/>
                  <w:szCs w:val="24"/>
                </w:rPr>
                <w:delText>≥55 years</w:delText>
              </w:r>
            </w:del>
          </w:p>
        </w:tc>
        <w:tc>
          <w:tcPr>
            <w:tcW w:w="1716" w:type="dxa"/>
            <w:shd w:val="clear" w:color="auto" w:fill="auto"/>
            <w:noWrap/>
            <w:vAlign w:val="center"/>
          </w:tcPr>
          <w:p w14:paraId="00DF0323" w14:textId="1F372483" w:rsidR="00CB62CE" w:rsidRPr="006A7353" w:rsidDel="00C121AF" w:rsidRDefault="00CB62CE" w:rsidP="00CB62CE">
            <w:pPr>
              <w:spacing w:after="0" w:line="240" w:lineRule="auto"/>
              <w:jc w:val="center"/>
              <w:rPr>
                <w:del w:id="768" w:author="Umesh Singh1" w:date="2022-10-29T08:55:00Z"/>
                <w:rFonts w:ascii="Times New Roman" w:eastAsia="Times New Roman" w:hAnsi="Times New Roman" w:cs="Times New Roman"/>
                <w:color w:val="000000"/>
                <w:sz w:val="24"/>
                <w:szCs w:val="24"/>
              </w:rPr>
            </w:pPr>
            <w:del w:id="769" w:author="Umesh Singh1" w:date="2022-10-29T08:55:00Z">
              <w:r w:rsidDel="00C121AF">
                <w:rPr>
                  <w:rFonts w:ascii="Times New Roman" w:eastAsia="Times New Roman" w:hAnsi="Times New Roman" w:cs="Times New Roman"/>
                  <w:color w:val="000000"/>
                  <w:sz w:val="24"/>
                  <w:szCs w:val="24"/>
                </w:rPr>
                <w:delText>600 (39.7%)</w:delText>
              </w:r>
            </w:del>
          </w:p>
        </w:tc>
        <w:tc>
          <w:tcPr>
            <w:tcW w:w="1536" w:type="dxa"/>
            <w:shd w:val="clear" w:color="auto" w:fill="auto"/>
            <w:noWrap/>
            <w:vAlign w:val="center"/>
          </w:tcPr>
          <w:p w14:paraId="0687FBA2" w14:textId="56F51B37" w:rsidR="00CB62CE" w:rsidRPr="006A7353" w:rsidDel="00C121AF" w:rsidRDefault="00CB62CE" w:rsidP="00CB62CE">
            <w:pPr>
              <w:spacing w:after="0" w:line="240" w:lineRule="auto"/>
              <w:jc w:val="center"/>
              <w:rPr>
                <w:del w:id="770" w:author="Umesh Singh1" w:date="2022-10-29T08:55:00Z"/>
                <w:rFonts w:ascii="Times New Roman" w:eastAsia="Times New Roman" w:hAnsi="Times New Roman" w:cs="Times New Roman"/>
                <w:color w:val="000000"/>
                <w:sz w:val="24"/>
                <w:szCs w:val="24"/>
              </w:rPr>
            </w:pPr>
            <w:del w:id="771" w:author="Umesh Singh1" w:date="2022-10-29T08:55:00Z">
              <w:r w:rsidDel="00C121AF">
                <w:rPr>
                  <w:rFonts w:ascii="Times New Roman" w:eastAsia="Times New Roman" w:hAnsi="Times New Roman" w:cs="Times New Roman"/>
                  <w:color w:val="000000"/>
                  <w:sz w:val="24"/>
                  <w:szCs w:val="24"/>
                </w:rPr>
                <w:delText>235 (23.5%)</w:delText>
              </w:r>
            </w:del>
          </w:p>
        </w:tc>
        <w:tc>
          <w:tcPr>
            <w:tcW w:w="1536" w:type="dxa"/>
            <w:shd w:val="clear" w:color="auto" w:fill="auto"/>
            <w:noWrap/>
            <w:vAlign w:val="center"/>
          </w:tcPr>
          <w:p w14:paraId="29CD25E2" w14:textId="775E0CE4" w:rsidR="00CB62CE" w:rsidRPr="006A7353" w:rsidDel="00C121AF" w:rsidRDefault="00CB62CE" w:rsidP="00CB62CE">
            <w:pPr>
              <w:spacing w:after="0" w:line="240" w:lineRule="auto"/>
              <w:jc w:val="center"/>
              <w:rPr>
                <w:del w:id="772" w:author="Umesh Singh1" w:date="2022-10-29T08:55:00Z"/>
                <w:rFonts w:ascii="Times New Roman" w:eastAsia="Times New Roman" w:hAnsi="Times New Roman" w:cs="Times New Roman"/>
                <w:color w:val="000000"/>
                <w:sz w:val="24"/>
                <w:szCs w:val="24"/>
              </w:rPr>
            </w:pPr>
            <w:del w:id="773" w:author="Umesh Singh1" w:date="2022-10-29T08:55:00Z">
              <w:r w:rsidDel="00C121AF">
                <w:rPr>
                  <w:rFonts w:ascii="Times New Roman" w:eastAsia="Times New Roman" w:hAnsi="Times New Roman" w:cs="Times New Roman"/>
                  <w:color w:val="000000"/>
                  <w:sz w:val="24"/>
                  <w:szCs w:val="24"/>
                </w:rPr>
                <w:delText>194 (19.7%)</w:delText>
              </w:r>
            </w:del>
          </w:p>
        </w:tc>
        <w:tc>
          <w:tcPr>
            <w:tcW w:w="2455" w:type="dxa"/>
            <w:shd w:val="clear" w:color="auto" w:fill="auto"/>
            <w:noWrap/>
            <w:vAlign w:val="center"/>
          </w:tcPr>
          <w:p w14:paraId="3E331EA2" w14:textId="18852160" w:rsidR="00CB62CE" w:rsidRPr="006A7353" w:rsidDel="00C121AF" w:rsidRDefault="00CB62CE" w:rsidP="00CB62CE">
            <w:pPr>
              <w:spacing w:after="0" w:line="240" w:lineRule="auto"/>
              <w:jc w:val="center"/>
              <w:rPr>
                <w:del w:id="774" w:author="Umesh Singh1" w:date="2022-10-29T08:55:00Z"/>
                <w:rFonts w:ascii="Times New Roman" w:eastAsia="Times New Roman" w:hAnsi="Times New Roman" w:cs="Times New Roman"/>
                <w:color w:val="000000"/>
                <w:sz w:val="24"/>
                <w:szCs w:val="24"/>
              </w:rPr>
            </w:pPr>
            <w:del w:id="775" w:author="Umesh Singh1" w:date="2022-10-29T08:55:00Z">
              <w:r w:rsidDel="00C121AF">
                <w:rPr>
                  <w:rFonts w:ascii="Times New Roman" w:eastAsia="Times New Roman" w:hAnsi="Times New Roman" w:cs="Times New Roman"/>
                  <w:color w:val="000000"/>
                  <w:sz w:val="24"/>
                  <w:szCs w:val="24"/>
                </w:rPr>
                <w:delText>10,832 (84.6%)</w:delText>
              </w:r>
            </w:del>
          </w:p>
        </w:tc>
      </w:tr>
      <w:tr w:rsidR="00CB62CE" w:rsidRPr="006A7353" w:rsidDel="00C121AF" w14:paraId="32141A12" w14:textId="73B166C9" w:rsidTr="00CB62CE">
        <w:trPr>
          <w:trHeight w:val="290"/>
          <w:del w:id="776" w:author="Umesh Singh1" w:date="2022-10-29T08:55:00Z"/>
        </w:trPr>
        <w:tc>
          <w:tcPr>
            <w:tcW w:w="3282" w:type="dxa"/>
            <w:shd w:val="clear" w:color="auto" w:fill="auto"/>
            <w:noWrap/>
            <w:vAlign w:val="bottom"/>
            <w:hideMark/>
          </w:tcPr>
          <w:p w14:paraId="7051CE92" w14:textId="00A4307D" w:rsidR="00CB62CE" w:rsidRPr="00384A64" w:rsidDel="00C121AF" w:rsidRDefault="00CB62CE" w:rsidP="00CB62CE">
            <w:pPr>
              <w:spacing w:after="0" w:line="240" w:lineRule="auto"/>
              <w:rPr>
                <w:del w:id="777" w:author="Umesh Singh1" w:date="2022-10-29T08:55:00Z"/>
                <w:rFonts w:ascii="Times New Roman" w:eastAsia="Times New Roman" w:hAnsi="Times New Roman" w:cs="Times New Roman"/>
                <w:b/>
                <w:bCs/>
                <w:color w:val="000000"/>
                <w:sz w:val="24"/>
                <w:szCs w:val="24"/>
              </w:rPr>
            </w:pPr>
            <w:del w:id="778" w:author="Umesh Singh1" w:date="2022-10-29T08:55:00Z">
              <w:r w:rsidRPr="00384A64" w:rsidDel="00C121AF">
                <w:rPr>
                  <w:rFonts w:ascii="Times New Roman" w:eastAsia="Times New Roman" w:hAnsi="Times New Roman" w:cs="Times New Roman"/>
                  <w:b/>
                  <w:bCs/>
                  <w:color w:val="000000"/>
                  <w:sz w:val="24"/>
                  <w:szCs w:val="24"/>
                </w:rPr>
                <w:delText xml:space="preserve">Gender </w:delText>
              </w:r>
            </w:del>
          </w:p>
        </w:tc>
        <w:tc>
          <w:tcPr>
            <w:tcW w:w="1716" w:type="dxa"/>
            <w:shd w:val="clear" w:color="auto" w:fill="auto"/>
            <w:noWrap/>
            <w:vAlign w:val="center"/>
            <w:hideMark/>
          </w:tcPr>
          <w:p w14:paraId="0D6EB380" w14:textId="2764665B" w:rsidR="00CB62CE" w:rsidRPr="006A7353" w:rsidDel="00C121AF" w:rsidRDefault="00CB62CE" w:rsidP="00CB62CE">
            <w:pPr>
              <w:spacing w:after="0" w:line="240" w:lineRule="auto"/>
              <w:jc w:val="center"/>
              <w:rPr>
                <w:del w:id="779" w:author="Umesh Singh1" w:date="2022-10-29T08:55:00Z"/>
                <w:rFonts w:ascii="Times New Roman" w:eastAsia="Times New Roman" w:hAnsi="Times New Roman" w:cs="Times New Roman"/>
                <w:color w:val="000000"/>
                <w:sz w:val="24"/>
                <w:szCs w:val="24"/>
              </w:rPr>
            </w:pPr>
            <w:del w:id="780"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6AE8DDBC" w14:textId="080AFA3B" w:rsidR="00CB62CE" w:rsidRPr="006A7353" w:rsidDel="00C121AF" w:rsidRDefault="00CB62CE" w:rsidP="00CB62CE">
            <w:pPr>
              <w:spacing w:after="0" w:line="240" w:lineRule="auto"/>
              <w:jc w:val="center"/>
              <w:rPr>
                <w:del w:id="781" w:author="Umesh Singh1" w:date="2022-10-29T08:55:00Z"/>
                <w:rFonts w:ascii="Times New Roman" w:eastAsia="Times New Roman" w:hAnsi="Times New Roman" w:cs="Times New Roman"/>
                <w:color w:val="000000"/>
                <w:sz w:val="24"/>
                <w:szCs w:val="24"/>
              </w:rPr>
            </w:pPr>
            <w:del w:id="782"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028F63E5" w14:textId="18444A93" w:rsidR="00CB62CE" w:rsidRPr="006A7353" w:rsidDel="00C121AF" w:rsidRDefault="00CB62CE" w:rsidP="00CB62CE">
            <w:pPr>
              <w:spacing w:after="0" w:line="240" w:lineRule="auto"/>
              <w:jc w:val="center"/>
              <w:rPr>
                <w:del w:id="783" w:author="Umesh Singh1" w:date="2022-10-29T08:55:00Z"/>
                <w:rFonts w:ascii="Times New Roman" w:eastAsia="Times New Roman" w:hAnsi="Times New Roman" w:cs="Times New Roman"/>
                <w:color w:val="000000"/>
                <w:sz w:val="24"/>
                <w:szCs w:val="24"/>
              </w:rPr>
            </w:pPr>
            <w:del w:id="784" w:author="Umesh Singh1" w:date="2022-10-29T08:55:00Z">
              <w:r w:rsidRPr="006A7353" w:rsidDel="00C121AF">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1F7FF90" w14:textId="4E4622C9" w:rsidR="00CB62CE" w:rsidRPr="006A7353" w:rsidDel="00C121AF" w:rsidRDefault="00CB62CE" w:rsidP="00CB62CE">
            <w:pPr>
              <w:spacing w:after="0" w:line="240" w:lineRule="auto"/>
              <w:jc w:val="center"/>
              <w:rPr>
                <w:del w:id="785" w:author="Umesh Singh1" w:date="2022-10-29T08:55:00Z"/>
                <w:rFonts w:ascii="Times New Roman" w:eastAsia="Times New Roman" w:hAnsi="Times New Roman" w:cs="Times New Roman"/>
                <w:color w:val="000000"/>
                <w:sz w:val="24"/>
                <w:szCs w:val="24"/>
              </w:rPr>
            </w:pPr>
            <w:del w:id="786" w:author="Umesh Singh1" w:date="2022-10-29T08:55:00Z">
              <w:r w:rsidRPr="006A7353" w:rsidDel="00C121AF">
                <w:rPr>
                  <w:rFonts w:ascii="Times New Roman" w:eastAsia="Times New Roman" w:hAnsi="Times New Roman" w:cs="Times New Roman"/>
                  <w:color w:val="000000"/>
                  <w:sz w:val="24"/>
                  <w:szCs w:val="24"/>
                </w:rPr>
                <w:delText> </w:delText>
              </w:r>
            </w:del>
          </w:p>
        </w:tc>
      </w:tr>
      <w:tr w:rsidR="00CB62CE" w:rsidRPr="006A7353" w:rsidDel="00C121AF" w14:paraId="6442F3B6" w14:textId="7B687417" w:rsidTr="00CB62CE">
        <w:trPr>
          <w:trHeight w:val="290"/>
          <w:del w:id="787" w:author="Umesh Singh1" w:date="2022-10-29T08:55:00Z"/>
        </w:trPr>
        <w:tc>
          <w:tcPr>
            <w:tcW w:w="3282" w:type="dxa"/>
            <w:shd w:val="clear" w:color="auto" w:fill="auto"/>
            <w:noWrap/>
            <w:vAlign w:val="bottom"/>
            <w:hideMark/>
          </w:tcPr>
          <w:p w14:paraId="4838FE74" w14:textId="49890E86" w:rsidR="00CB62CE" w:rsidRPr="006A7353" w:rsidDel="00C121AF" w:rsidRDefault="00CB62CE" w:rsidP="00CB62CE">
            <w:pPr>
              <w:spacing w:after="0" w:line="240" w:lineRule="auto"/>
              <w:rPr>
                <w:del w:id="788" w:author="Umesh Singh1" w:date="2022-10-29T08:55:00Z"/>
                <w:rFonts w:ascii="Times New Roman" w:eastAsia="Times New Roman" w:hAnsi="Times New Roman" w:cs="Times New Roman"/>
                <w:color w:val="000000"/>
                <w:sz w:val="24"/>
                <w:szCs w:val="24"/>
              </w:rPr>
            </w:pPr>
            <w:del w:id="789" w:author="Umesh Singh1" w:date="2022-10-29T08:55:00Z">
              <w:r w:rsidRPr="006A7353" w:rsidDel="00C121AF">
                <w:rPr>
                  <w:rFonts w:ascii="Times New Roman" w:eastAsia="Times New Roman" w:hAnsi="Times New Roman" w:cs="Times New Roman"/>
                  <w:color w:val="000000"/>
                  <w:sz w:val="24"/>
                  <w:szCs w:val="24"/>
                </w:rPr>
                <w:delText xml:space="preserve">Female </w:delText>
              </w:r>
            </w:del>
          </w:p>
        </w:tc>
        <w:tc>
          <w:tcPr>
            <w:tcW w:w="1716" w:type="dxa"/>
            <w:shd w:val="clear" w:color="auto" w:fill="auto"/>
            <w:noWrap/>
            <w:vAlign w:val="center"/>
            <w:hideMark/>
          </w:tcPr>
          <w:p w14:paraId="4D8680C8" w14:textId="3EF8625E" w:rsidR="00CB62CE" w:rsidRPr="006A7353" w:rsidDel="00C121AF" w:rsidRDefault="00CB62CE" w:rsidP="00CB62CE">
            <w:pPr>
              <w:spacing w:after="0" w:line="240" w:lineRule="auto"/>
              <w:jc w:val="center"/>
              <w:rPr>
                <w:del w:id="790" w:author="Umesh Singh1" w:date="2022-10-29T08:55:00Z"/>
                <w:rFonts w:ascii="Times New Roman" w:eastAsia="Times New Roman" w:hAnsi="Times New Roman" w:cs="Times New Roman"/>
                <w:color w:val="000000"/>
                <w:sz w:val="24"/>
                <w:szCs w:val="24"/>
              </w:rPr>
            </w:pPr>
            <w:del w:id="791" w:author="Umesh Singh1" w:date="2022-10-29T08:55:00Z">
              <w:r w:rsidRPr="006A7353" w:rsidDel="00C121AF">
                <w:rPr>
                  <w:rFonts w:ascii="Times New Roman" w:eastAsia="Times New Roman" w:hAnsi="Times New Roman" w:cs="Times New Roman"/>
                  <w:color w:val="000000"/>
                  <w:sz w:val="24"/>
                  <w:szCs w:val="24"/>
                </w:rPr>
                <w:delText>59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37.</w:delText>
              </w:r>
              <w:r w:rsidDel="00C121AF">
                <w:rPr>
                  <w:rFonts w:ascii="Times New Roman" w:eastAsia="Times New Roman" w:hAnsi="Times New Roman" w:cs="Times New Roman"/>
                  <w:color w:val="000000"/>
                  <w:sz w:val="24"/>
                  <w:szCs w:val="24"/>
                </w:rPr>
                <w:delText>8%)</w:delText>
              </w:r>
            </w:del>
          </w:p>
        </w:tc>
        <w:tc>
          <w:tcPr>
            <w:tcW w:w="1536" w:type="dxa"/>
            <w:shd w:val="clear" w:color="auto" w:fill="auto"/>
            <w:noWrap/>
            <w:vAlign w:val="center"/>
            <w:hideMark/>
          </w:tcPr>
          <w:p w14:paraId="3C074DED" w14:textId="174AE9E2" w:rsidR="00CB62CE" w:rsidRPr="006A7353" w:rsidDel="00C121AF" w:rsidRDefault="00CB62CE" w:rsidP="00CB62CE">
            <w:pPr>
              <w:spacing w:after="0" w:line="240" w:lineRule="auto"/>
              <w:jc w:val="center"/>
              <w:rPr>
                <w:del w:id="792" w:author="Umesh Singh1" w:date="2022-10-29T08:55:00Z"/>
                <w:rFonts w:ascii="Times New Roman" w:eastAsia="Times New Roman" w:hAnsi="Times New Roman" w:cs="Times New Roman"/>
                <w:color w:val="000000"/>
                <w:sz w:val="24"/>
                <w:szCs w:val="24"/>
              </w:rPr>
            </w:pPr>
            <w:del w:id="793" w:author="Umesh Singh1" w:date="2022-10-29T08:55:00Z">
              <w:r w:rsidRPr="006A7353" w:rsidDel="00C121AF">
                <w:rPr>
                  <w:rFonts w:ascii="Times New Roman" w:eastAsia="Times New Roman" w:hAnsi="Times New Roman" w:cs="Times New Roman"/>
                  <w:color w:val="000000"/>
                  <w:sz w:val="24"/>
                  <w:szCs w:val="24"/>
                </w:rPr>
                <w:delText xml:space="preserve">262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25.6</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F454BB2" w14:textId="306D20BD" w:rsidR="00CB62CE" w:rsidRPr="006A7353" w:rsidDel="00C121AF" w:rsidRDefault="00CB62CE" w:rsidP="00CB62CE">
            <w:pPr>
              <w:spacing w:after="0" w:line="240" w:lineRule="auto"/>
              <w:jc w:val="center"/>
              <w:rPr>
                <w:del w:id="794" w:author="Umesh Singh1" w:date="2022-10-29T08:55:00Z"/>
                <w:rFonts w:ascii="Times New Roman" w:eastAsia="Times New Roman" w:hAnsi="Times New Roman" w:cs="Times New Roman"/>
                <w:color w:val="000000"/>
                <w:sz w:val="24"/>
                <w:szCs w:val="24"/>
              </w:rPr>
            </w:pPr>
            <w:del w:id="795" w:author="Umesh Singh1" w:date="2022-10-29T08:55:00Z">
              <w:r w:rsidRPr="006A7353" w:rsidDel="00C121AF">
                <w:rPr>
                  <w:rFonts w:ascii="Times New Roman" w:eastAsia="Times New Roman" w:hAnsi="Times New Roman" w:cs="Times New Roman"/>
                  <w:color w:val="000000"/>
                  <w:sz w:val="24"/>
                  <w:szCs w:val="24"/>
                </w:rPr>
                <w:delText xml:space="preserve">232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23.5</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2075DA43" w14:textId="1AD1BDBB" w:rsidR="00CB62CE" w:rsidRPr="006A7353" w:rsidDel="00C121AF" w:rsidRDefault="00CB62CE" w:rsidP="00CB62CE">
            <w:pPr>
              <w:spacing w:after="0" w:line="240" w:lineRule="auto"/>
              <w:jc w:val="center"/>
              <w:rPr>
                <w:del w:id="796" w:author="Umesh Singh1" w:date="2022-10-29T08:55:00Z"/>
                <w:rFonts w:ascii="Times New Roman" w:eastAsia="Times New Roman" w:hAnsi="Times New Roman" w:cs="Times New Roman"/>
                <w:color w:val="000000"/>
                <w:sz w:val="24"/>
                <w:szCs w:val="24"/>
              </w:rPr>
            </w:pPr>
            <w:del w:id="797" w:author="Umesh Singh1" w:date="2022-10-29T08:55:00Z">
              <w:r w:rsidRPr="006A7353" w:rsidDel="00C121AF">
                <w:rPr>
                  <w:rFonts w:ascii="Times New Roman" w:eastAsia="Times New Roman" w:hAnsi="Times New Roman" w:cs="Times New Roman"/>
                  <w:color w:val="000000"/>
                  <w:sz w:val="24"/>
                  <w:szCs w:val="24"/>
                </w:rPr>
                <w:delText>7,63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59.</w:delText>
              </w:r>
              <w:r w:rsidDel="00C121AF">
                <w:rPr>
                  <w:rFonts w:ascii="Times New Roman" w:eastAsia="Times New Roman" w:hAnsi="Times New Roman" w:cs="Times New Roman"/>
                  <w:color w:val="000000"/>
                  <w:sz w:val="24"/>
                  <w:szCs w:val="24"/>
                </w:rPr>
                <w:delText>8%)</w:delText>
              </w:r>
            </w:del>
          </w:p>
        </w:tc>
      </w:tr>
      <w:tr w:rsidR="00CB62CE" w:rsidRPr="006A7353" w:rsidDel="00C121AF" w14:paraId="004E9BE5" w14:textId="1196A56E" w:rsidTr="00CB62CE">
        <w:trPr>
          <w:trHeight w:val="290"/>
          <w:del w:id="798" w:author="Umesh Singh1" w:date="2022-10-29T08:55:00Z"/>
        </w:trPr>
        <w:tc>
          <w:tcPr>
            <w:tcW w:w="3282" w:type="dxa"/>
            <w:shd w:val="clear" w:color="auto" w:fill="auto"/>
            <w:noWrap/>
            <w:vAlign w:val="bottom"/>
            <w:hideMark/>
          </w:tcPr>
          <w:p w14:paraId="778C6FDF" w14:textId="6DB1F4A9" w:rsidR="00CB62CE" w:rsidRPr="006A7353" w:rsidDel="00C121AF" w:rsidRDefault="00CB62CE" w:rsidP="00CB62CE">
            <w:pPr>
              <w:spacing w:after="0" w:line="240" w:lineRule="auto"/>
              <w:rPr>
                <w:del w:id="799" w:author="Umesh Singh1" w:date="2022-10-29T08:55:00Z"/>
                <w:rFonts w:ascii="Times New Roman" w:eastAsia="Times New Roman" w:hAnsi="Times New Roman" w:cs="Times New Roman"/>
                <w:color w:val="000000"/>
                <w:sz w:val="24"/>
                <w:szCs w:val="24"/>
              </w:rPr>
            </w:pPr>
            <w:del w:id="800" w:author="Umesh Singh1" w:date="2022-10-29T08:55:00Z">
              <w:r w:rsidRPr="006A7353" w:rsidDel="00C121AF">
                <w:rPr>
                  <w:rFonts w:ascii="Times New Roman" w:eastAsia="Times New Roman" w:hAnsi="Times New Roman" w:cs="Times New Roman"/>
                  <w:color w:val="000000"/>
                  <w:sz w:val="24"/>
                  <w:szCs w:val="24"/>
                </w:rPr>
                <w:delText xml:space="preserve">Male </w:delText>
              </w:r>
            </w:del>
          </w:p>
        </w:tc>
        <w:tc>
          <w:tcPr>
            <w:tcW w:w="1716" w:type="dxa"/>
            <w:shd w:val="clear" w:color="auto" w:fill="auto"/>
            <w:noWrap/>
            <w:vAlign w:val="center"/>
            <w:hideMark/>
          </w:tcPr>
          <w:p w14:paraId="61ACA749" w14:textId="028BBE43" w:rsidR="00CB62CE" w:rsidRPr="006A7353" w:rsidDel="00C121AF" w:rsidRDefault="00CB62CE" w:rsidP="00CB62CE">
            <w:pPr>
              <w:spacing w:after="0" w:line="240" w:lineRule="auto"/>
              <w:jc w:val="center"/>
              <w:rPr>
                <w:del w:id="801" w:author="Umesh Singh1" w:date="2022-10-29T08:55:00Z"/>
                <w:rFonts w:ascii="Times New Roman" w:eastAsia="Times New Roman" w:hAnsi="Times New Roman" w:cs="Times New Roman"/>
                <w:color w:val="000000"/>
                <w:sz w:val="24"/>
                <w:szCs w:val="24"/>
              </w:rPr>
            </w:pPr>
            <w:del w:id="802" w:author="Umesh Singh1" w:date="2022-10-29T08:55:00Z">
              <w:r w:rsidRPr="006A7353" w:rsidDel="00C121AF">
                <w:rPr>
                  <w:rFonts w:ascii="Times New Roman" w:eastAsia="Times New Roman" w:hAnsi="Times New Roman" w:cs="Times New Roman"/>
                  <w:color w:val="000000"/>
                  <w:sz w:val="24"/>
                  <w:szCs w:val="24"/>
                </w:rPr>
                <w:delText xml:space="preserve">974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62.2</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79A7D4D" w14:textId="4A032A95" w:rsidR="00CB62CE" w:rsidRPr="006A7353" w:rsidDel="00C121AF" w:rsidRDefault="00CB62CE" w:rsidP="00CB62CE">
            <w:pPr>
              <w:spacing w:after="0" w:line="240" w:lineRule="auto"/>
              <w:jc w:val="center"/>
              <w:rPr>
                <w:del w:id="803" w:author="Umesh Singh1" w:date="2022-10-29T08:55:00Z"/>
                <w:rFonts w:ascii="Times New Roman" w:eastAsia="Times New Roman" w:hAnsi="Times New Roman" w:cs="Times New Roman"/>
                <w:color w:val="000000"/>
                <w:sz w:val="24"/>
                <w:szCs w:val="24"/>
              </w:rPr>
            </w:pPr>
            <w:del w:id="804" w:author="Umesh Singh1" w:date="2022-10-29T08:55:00Z">
              <w:r w:rsidRPr="006A7353" w:rsidDel="00C121AF">
                <w:rPr>
                  <w:rFonts w:ascii="Times New Roman" w:eastAsia="Times New Roman" w:hAnsi="Times New Roman" w:cs="Times New Roman"/>
                  <w:color w:val="000000"/>
                  <w:sz w:val="24"/>
                  <w:szCs w:val="24"/>
                </w:rPr>
                <w:delText xml:space="preserve">761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74.</w:delText>
              </w:r>
              <w:r w:rsidDel="00C121AF">
                <w:rPr>
                  <w:rFonts w:ascii="Times New Roman" w:eastAsia="Times New Roman" w:hAnsi="Times New Roman" w:cs="Times New Roman"/>
                  <w:color w:val="000000"/>
                  <w:sz w:val="24"/>
                  <w:szCs w:val="24"/>
                </w:rPr>
                <w:delText>4%)</w:delText>
              </w:r>
            </w:del>
          </w:p>
        </w:tc>
        <w:tc>
          <w:tcPr>
            <w:tcW w:w="1536" w:type="dxa"/>
            <w:shd w:val="clear" w:color="auto" w:fill="auto"/>
            <w:noWrap/>
            <w:vAlign w:val="center"/>
            <w:hideMark/>
          </w:tcPr>
          <w:p w14:paraId="3CC5CE63" w14:textId="2A3E9067" w:rsidR="00CB62CE" w:rsidRPr="006A7353" w:rsidDel="00C121AF" w:rsidRDefault="00CB62CE" w:rsidP="00CB62CE">
            <w:pPr>
              <w:spacing w:after="0" w:line="240" w:lineRule="auto"/>
              <w:jc w:val="center"/>
              <w:rPr>
                <w:del w:id="805" w:author="Umesh Singh1" w:date="2022-10-29T08:55:00Z"/>
                <w:rFonts w:ascii="Times New Roman" w:eastAsia="Times New Roman" w:hAnsi="Times New Roman" w:cs="Times New Roman"/>
                <w:color w:val="000000"/>
                <w:sz w:val="24"/>
                <w:szCs w:val="24"/>
              </w:rPr>
            </w:pPr>
            <w:del w:id="806" w:author="Umesh Singh1" w:date="2022-10-29T08:55:00Z">
              <w:r w:rsidRPr="006A7353" w:rsidDel="00C121AF">
                <w:rPr>
                  <w:rFonts w:ascii="Times New Roman" w:eastAsia="Times New Roman" w:hAnsi="Times New Roman" w:cs="Times New Roman"/>
                  <w:color w:val="000000"/>
                  <w:sz w:val="24"/>
                  <w:szCs w:val="24"/>
                </w:rPr>
                <w:delText xml:space="preserve">755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76.</w:delText>
              </w:r>
              <w:r w:rsidDel="00C121AF">
                <w:rPr>
                  <w:rFonts w:ascii="Times New Roman" w:eastAsia="Times New Roman" w:hAnsi="Times New Roman" w:cs="Times New Roman"/>
                  <w:color w:val="000000"/>
                  <w:sz w:val="24"/>
                  <w:szCs w:val="24"/>
                </w:rPr>
                <w:delText>5%)</w:delText>
              </w:r>
            </w:del>
          </w:p>
        </w:tc>
        <w:tc>
          <w:tcPr>
            <w:tcW w:w="2455" w:type="dxa"/>
            <w:shd w:val="clear" w:color="auto" w:fill="auto"/>
            <w:noWrap/>
            <w:vAlign w:val="center"/>
            <w:hideMark/>
          </w:tcPr>
          <w:p w14:paraId="0B8B7686" w14:textId="082F171F" w:rsidR="00CB62CE" w:rsidRPr="006A7353" w:rsidDel="00C121AF" w:rsidRDefault="00CB62CE" w:rsidP="00CB62CE">
            <w:pPr>
              <w:spacing w:after="0" w:line="240" w:lineRule="auto"/>
              <w:jc w:val="center"/>
              <w:rPr>
                <w:del w:id="807" w:author="Umesh Singh1" w:date="2022-10-29T08:55:00Z"/>
                <w:rFonts w:ascii="Times New Roman" w:eastAsia="Times New Roman" w:hAnsi="Times New Roman" w:cs="Times New Roman"/>
                <w:color w:val="000000"/>
                <w:sz w:val="24"/>
                <w:szCs w:val="24"/>
              </w:rPr>
            </w:pPr>
            <w:del w:id="808" w:author="Umesh Singh1" w:date="2022-10-29T08:55:00Z">
              <w:r w:rsidRPr="006A7353" w:rsidDel="00C121AF">
                <w:rPr>
                  <w:rFonts w:ascii="Times New Roman" w:eastAsia="Times New Roman" w:hAnsi="Times New Roman" w:cs="Times New Roman"/>
                  <w:color w:val="000000"/>
                  <w:sz w:val="24"/>
                  <w:szCs w:val="24"/>
                </w:rPr>
                <w:delText>5,13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40.2</w:delText>
              </w:r>
              <w:r w:rsidDel="00C121AF">
                <w:rPr>
                  <w:rFonts w:ascii="Times New Roman" w:eastAsia="Times New Roman" w:hAnsi="Times New Roman" w:cs="Times New Roman"/>
                  <w:color w:val="000000"/>
                  <w:sz w:val="24"/>
                  <w:szCs w:val="24"/>
                </w:rPr>
                <w:delText>%)</w:delText>
              </w:r>
            </w:del>
          </w:p>
        </w:tc>
      </w:tr>
      <w:tr w:rsidR="00CB62CE" w:rsidRPr="006A7353" w:rsidDel="00C121AF" w14:paraId="686B13EC" w14:textId="15E9565A" w:rsidTr="00CB62CE">
        <w:trPr>
          <w:trHeight w:val="290"/>
          <w:del w:id="809" w:author="Umesh Singh1" w:date="2022-10-29T08:55:00Z"/>
        </w:trPr>
        <w:tc>
          <w:tcPr>
            <w:tcW w:w="3282" w:type="dxa"/>
            <w:shd w:val="clear" w:color="auto" w:fill="auto"/>
            <w:noWrap/>
            <w:vAlign w:val="bottom"/>
            <w:hideMark/>
          </w:tcPr>
          <w:p w14:paraId="62BF4FEB" w14:textId="6C543426" w:rsidR="00CB62CE" w:rsidRPr="00384A64" w:rsidDel="00C121AF" w:rsidRDefault="00CB62CE" w:rsidP="00CB62CE">
            <w:pPr>
              <w:spacing w:after="0" w:line="240" w:lineRule="auto"/>
              <w:rPr>
                <w:del w:id="810" w:author="Umesh Singh1" w:date="2022-10-29T08:55:00Z"/>
                <w:rFonts w:ascii="Times New Roman" w:eastAsia="Times New Roman" w:hAnsi="Times New Roman" w:cs="Times New Roman"/>
                <w:b/>
                <w:bCs/>
                <w:color w:val="000000"/>
                <w:sz w:val="24"/>
                <w:szCs w:val="24"/>
              </w:rPr>
            </w:pPr>
            <w:del w:id="811" w:author="Umesh Singh1" w:date="2022-10-29T08:55:00Z">
              <w:r w:rsidRPr="00384A64" w:rsidDel="00C121AF">
                <w:rPr>
                  <w:rFonts w:ascii="Times New Roman" w:eastAsia="Times New Roman" w:hAnsi="Times New Roman" w:cs="Times New Roman"/>
                  <w:b/>
                  <w:bCs/>
                  <w:color w:val="000000"/>
                  <w:sz w:val="24"/>
                  <w:szCs w:val="24"/>
                </w:rPr>
                <w:delText>Race and Ethnicity</w:delText>
              </w:r>
            </w:del>
          </w:p>
        </w:tc>
        <w:tc>
          <w:tcPr>
            <w:tcW w:w="1716" w:type="dxa"/>
            <w:shd w:val="clear" w:color="auto" w:fill="auto"/>
            <w:noWrap/>
            <w:vAlign w:val="center"/>
            <w:hideMark/>
          </w:tcPr>
          <w:p w14:paraId="6069DF42" w14:textId="3ACD6799" w:rsidR="00CB62CE" w:rsidRPr="006A7353" w:rsidDel="00C121AF" w:rsidRDefault="00CB62CE" w:rsidP="00CB62CE">
            <w:pPr>
              <w:spacing w:after="0" w:line="240" w:lineRule="auto"/>
              <w:jc w:val="center"/>
              <w:rPr>
                <w:del w:id="812" w:author="Umesh Singh1" w:date="2022-10-29T08:55:00Z"/>
                <w:rFonts w:ascii="Times New Roman" w:eastAsia="Times New Roman" w:hAnsi="Times New Roman" w:cs="Times New Roman"/>
                <w:color w:val="000000"/>
                <w:sz w:val="24"/>
                <w:szCs w:val="24"/>
              </w:rPr>
            </w:pPr>
            <w:del w:id="813"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58A6DCFD" w14:textId="6C9311F6" w:rsidR="00CB62CE" w:rsidRPr="006A7353" w:rsidDel="00C121AF" w:rsidRDefault="00CB62CE" w:rsidP="00CB62CE">
            <w:pPr>
              <w:spacing w:after="0" w:line="240" w:lineRule="auto"/>
              <w:jc w:val="center"/>
              <w:rPr>
                <w:del w:id="814" w:author="Umesh Singh1" w:date="2022-10-29T08:55:00Z"/>
                <w:rFonts w:ascii="Times New Roman" w:eastAsia="Times New Roman" w:hAnsi="Times New Roman" w:cs="Times New Roman"/>
                <w:color w:val="000000"/>
                <w:sz w:val="24"/>
                <w:szCs w:val="24"/>
              </w:rPr>
            </w:pPr>
            <w:del w:id="815"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1478B2F9" w14:textId="61CBFA8C" w:rsidR="00CB62CE" w:rsidRPr="006A7353" w:rsidDel="00C121AF" w:rsidRDefault="00CB62CE" w:rsidP="00CB62CE">
            <w:pPr>
              <w:spacing w:after="0" w:line="240" w:lineRule="auto"/>
              <w:jc w:val="center"/>
              <w:rPr>
                <w:del w:id="816" w:author="Umesh Singh1" w:date="2022-10-29T08:55:00Z"/>
                <w:rFonts w:ascii="Times New Roman" w:eastAsia="Times New Roman" w:hAnsi="Times New Roman" w:cs="Times New Roman"/>
                <w:color w:val="000000"/>
                <w:sz w:val="24"/>
                <w:szCs w:val="24"/>
              </w:rPr>
            </w:pPr>
            <w:del w:id="817" w:author="Umesh Singh1" w:date="2022-10-29T08:55:00Z">
              <w:r w:rsidRPr="006A7353" w:rsidDel="00C121AF">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7576C4DC" w14:textId="65B96F22" w:rsidR="00CB62CE" w:rsidRPr="006A7353" w:rsidDel="00C121AF" w:rsidRDefault="00CB62CE" w:rsidP="00CB62CE">
            <w:pPr>
              <w:spacing w:after="0" w:line="240" w:lineRule="auto"/>
              <w:jc w:val="center"/>
              <w:rPr>
                <w:del w:id="818" w:author="Umesh Singh1" w:date="2022-10-29T08:55:00Z"/>
                <w:rFonts w:ascii="Times New Roman" w:eastAsia="Times New Roman" w:hAnsi="Times New Roman" w:cs="Times New Roman"/>
                <w:color w:val="000000"/>
                <w:sz w:val="24"/>
                <w:szCs w:val="24"/>
              </w:rPr>
            </w:pPr>
            <w:del w:id="819" w:author="Umesh Singh1" w:date="2022-10-29T08:55:00Z">
              <w:r w:rsidRPr="006A7353" w:rsidDel="00C121AF">
                <w:rPr>
                  <w:rFonts w:ascii="Times New Roman" w:eastAsia="Times New Roman" w:hAnsi="Times New Roman" w:cs="Times New Roman"/>
                  <w:color w:val="000000"/>
                  <w:sz w:val="24"/>
                  <w:szCs w:val="24"/>
                </w:rPr>
                <w:delText> </w:delText>
              </w:r>
            </w:del>
          </w:p>
        </w:tc>
      </w:tr>
      <w:tr w:rsidR="00CB62CE" w:rsidRPr="006A7353" w:rsidDel="00C121AF" w14:paraId="1A2E85E4" w14:textId="6CA07F91" w:rsidTr="00CB62CE">
        <w:trPr>
          <w:trHeight w:val="290"/>
          <w:del w:id="820" w:author="Umesh Singh1" w:date="2022-10-29T08:55:00Z"/>
        </w:trPr>
        <w:tc>
          <w:tcPr>
            <w:tcW w:w="3282" w:type="dxa"/>
            <w:shd w:val="clear" w:color="auto" w:fill="auto"/>
            <w:noWrap/>
            <w:vAlign w:val="bottom"/>
            <w:hideMark/>
          </w:tcPr>
          <w:p w14:paraId="6EE82311" w14:textId="231D2A47" w:rsidR="00CB62CE" w:rsidRPr="006A7353" w:rsidDel="00C121AF" w:rsidRDefault="00CB62CE" w:rsidP="00CB62CE">
            <w:pPr>
              <w:spacing w:after="0" w:line="240" w:lineRule="auto"/>
              <w:rPr>
                <w:del w:id="821" w:author="Umesh Singh1" w:date="2022-10-29T08:55:00Z"/>
                <w:rFonts w:ascii="Times New Roman" w:eastAsia="Times New Roman" w:hAnsi="Times New Roman" w:cs="Times New Roman"/>
                <w:color w:val="000000"/>
                <w:sz w:val="24"/>
                <w:szCs w:val="24"/>
              </w:rPr>
            </w:pPr>
            <w:del w:id="822" w:author="Umesh Singh1" w:date="2022-10-29T08:55:00Z">
              <w:r w:rsidRPr="006A7353" w:rsidDel="00C121AF">
                <w:rPr>
                  <w:rFonts w:ascii="Times New Roman" w:eastAsia="Times New Roman" w:hAnsi="Times New Roman" w:cs="Times New Roman"/>
                  <w:color w:val="000000"/>
                  <w:sz w:val="24"/>
                  <w:szCs w:val="24"/>
                </w:rPr>
                <w:delText>White, not Hispanic</w:delText>
              </w:r>
              <w:r w:rsidDel="00C121AF">
                <w:rPr>
                  <w:rFonts w:ascii="Times New Roman" w:eastAsia="Times New Roman" w:hAnsi="Times New Roman" w:cs="Times New Roman"/>
                  <w:color w:val="000000"/>
                  <w:sz w:val="24"/>
                  <w:szCs w:val="24"/>
                </w:rPr>
                <w:delText xml:space="preserve"> or </w:delText>
              </w:r>
              <w:r w:rsidRPr="006A7353" w:rsidDel="00C121AF">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5A963750" w14:textId="04F96162" w:rsidR="00CB62CE" w:rsidRPr="006A7353" w:rsidDel="00C121AF" w:rsidRDefault="00CB62CE" w:rsidP="00CB62CE">
            <w:pPr>
              <w:spacing w:after="0" w:line="240" w:lineRule="auto"/>
              <w:jc w:val="center"/>
              <w:rPr>
                <w:del w:id="823" w:author="Umesh Singh1" w:date="2022-10-29T08:55:00Z"/>
                <w:rFonts w:ascii="Times New Roman" w:eastAsia="Times New Roman" w:hAnsi="Times New Roman" w:cs="Times New Roman"/>
                <w:color w:val="000000"/>
                <w:sz w:val="24"/>
                <w:szCs w:val="24"/>
              </w:rPr>
            </w:pPr>
            <w:del w:id="824" w:author="Umesh Singh1" w:date="2022-10-29T08:55:00Z">
              <w:r w:rsidRPr="006A7353" w:rsidDel="00C121AF">
                <w:rPr>
                  <w:rFonts w:ascii="Times New Roman" w:eastAsia="Times New Roman" w:hAnsi="Times New Roman" w:cs="Times New Roman"/>
                  <w:color w:val="000000"/>
                  <w:sz w:val="24"/>
                  <w:szCs w:val="24"/>
                </w:rPr>
                <w:delText>922</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61.6</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4FD4E6E1" w14:textId="2FE43B4C" w:rsidR="00CB62CE" w:rsidRPr="006A7353" w:rsidDel="00C121AF" w:rsidRDefault="00CB62CE" w:rsidP="00CB62CE">
            <w:pPr>
              <w:spacing w:after="0" w:line="240" w:lineRule="auto"/>
              <w:jc w:val="center"/>
              <w:rPr>
                <w:del w:id="825" w:author="Umesh Singh1" w:date="2022-10-29T08:55:00Z"/>
                <w:rFonts w:ascii="Times New Roman" w:eastAsia="Times New Roman" w:hAnsi="Times New Roman" w:cs="Times New Roman"/>
                <w:color w:val="000000"/>
                <w:sz w:val="24"/>
                <w:szCs w:val="24"/>
              </w:rPr>
            </w:pPr>
            <w:del w:id="826" w:author="Umesh Singh1" w:date="2022-10-29T08:55:00Z">
              <w:r w:rsidRPr="006A7353" w:rsidDel="00C121AF">
                <w:rPr>
                  <w:rFonts w:ascii="Times New Roman" w:eastAsia="Times New Roman" w:hAnsi="Times New Roman" w:cs="Times New Roman"/>
                  <w:color w:val="000000"/>
                  <w:sz w:val="24"/>
                  <w:szCs w:val="24"/>
                </w:rPr>
                <w:delText>400</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40.3</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5AA3861" w14:textId="64BAA262" w:rsidR="00CB62CE" w:rsidRPr="006A7353" w:rsidDel="00C121AF" w:rsidRDefault="00CB62CE" w:rsidP="00CB62CE">
            <w:pPr>
              <w:spacing w:after="0" w:line="240" w:lineRule="auto"/>
              <w:jc w:val="center"/>
              <w:rPr>
                <w:del w:id="827" w:author="Umesh Singh1" w:date="2022-10-29T08:55:00Z"/>
                <w:rFonts w:ascii="Times New Roman" w:eastAsia="Times New Roman" w:hAnsi="Times New Roman" w:cs="Times New Roman"/>
                <w:color w:val="000000"/>
                <w:sz w:val="24"/>
                <w:szCs w:val="24"/>
              </w:rPr>
            </w:pPr>
            <w:del w:id="828" w:author="Umesh Singh1" w:date="2022-10-29T08:55:00Z">
              <w:r w:rsidRPr="006A7353" w:rsidDel="00C121AF">
                <w:rPr>
                  <w:rFonts w:ascii="Times New Roman" w:eastAsia="Times New Roman" w:hAnsi="Times New Roman" w:cs="Times New Roman"/>
                  <w:color w:val="000000"/>
                  <w:sz w:val="24"/>
                  <w:szCs w:val="24"/>
                </w:rPr>
                <w:delText xml:space="preserve">588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62.0</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5E41B7A1" w14:textId="01491B14" w:rsidR="00CB62CE" w:rsidRPr="006A7353" w:rsidDel="00C121AF" w:rsidRDefault="00CB62CE" w:rsidP="00CB62CE">
            <w:pPr>
              <w:spacing w:after="0" w:line="240" w:lineRule="auto"/>
              <w:jc w:val="center"/>
              <w:rPr>
                <w:del w:id="829" w:author="Umesh Singh1" w:date="2022-10-29T08:55:00Z"/>
                <w:rFonts w:ascii="Times New Roman" w:eastAsia="Times New Roman" w:hAnsi="Times New Roman" w:cs="Times New Roman"/>
                <w:color w:val="000000"/>
                <w:sz w:val="24"/>
                <w:szCs w:val="24"/>
              </w:rPr>
            </w:pPr>
            <w:del w:id="830" w:author="Umesh Singh1" w:date="2022-10-29T08:55:00Z">
              <w:r w:rsidRPr="006A7353" w:rsidDel="00C121AF">
                <w:rPr>
                  <w:rFonts w:ascii="Times New Roman" w:eastAsia="Times New Roman" w:hAnsi="Times New Roman" w:cs="Times New Roman"/>
                  <w:color w:val="000000"/>
                  <w:sz w:val="24"/>
                  <w:szCs w:val="24"/>
                </w:rPr>
                <w:delText>9,92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80.</w:delText>
              </w:r>
              <w:r w:rsidDel="00C121AF">
                <w:rPr>
                  <w:rFonts w:ascii="Times New Roman" w:eastAsia="Times New Roman" w:hAnsi="Times New Roman" w:cs="Times New Roman"/>
                  <w:color w:val="000000"/>
                  <w:sz w:val="24"/>
                  <w:szCs w:val="24"/>
                </w:rPr>
                <w:delText>5%)</w:delText>
              </w:r>
            </w:del>
          </w:p>
        </w:tc>
      </w:tr>
      <w:tr w:rsidR="00CB62CE" w:rsidRPr="006A7353" w:rsidDel="00C121AF" w14:paraId="1F3E9F96" w14:textId="278AC661" w:rsidTr="00CB62CE">
        <w:trPr>
          <w:trHeight w:val="290"/>
          <w:del w:id="831" w:author="Umesh Singh1" w:date="2022-10-29T08:55:00Z"/>
        </w:trPr>
        <w:tc>
          <w:tcPr>
            <w:tcW w:w="3282" w:type="dxa"/>
            <w:shd w:val="clear" w:color="auto" w:fill="auto"/>
            <w:noWrap/>
            <w:vAlign w:val="bottom"/>
            <w:hideMark/>
          </w:tcPr>
          <w:p w14:paraId="05D32C9C" w14:textId="4EBB642B" w:rsidR="00CB62CE" w:rsidRPr="006A7353" w:rsidDel="00C121AF" w:rsidRDefault="00CB62CE" w:rsidP="00CB62CE">
            <w:pPr>
              <w:spacing w:after="0" w:line="240" w:lineRule="auto"/>
              <w:rPr>
                <w:del w:id="832" w:author="Umesh Singh1" w:date="2022-10-29T08:55:00Z"/>
                <w:rFonts w:ascii="Times New Roman" w:eastAsia="Times New Roman" w:hAnsi="Times New Roman" w:cs="Times New Roman"/>
                <w:color w:val="000000"/>
                <w:sz w:val="24"/>
                <w:szCs w:val="24"/>
              </w:rPr>
            </w:pPr>
            <w:del w:id="833" w:author="Umesh Singh1" w:date="2022-10-29T08:55:00Z">
              <w:r w:rsidRPr="006A7353" w:rsidDel="00C121AF">
                <w:rPr>
                  <w:rFonts w:ascii="Times New Roman" w:eastAsia="Times New Roman" w:hAnsi="Times New Roman" w:cs="Times New Roman"/>
                  <w:color w:val="000000"/>
                  <w:sz w:val="24"/>
                  <w:szCs w:val="24"/>
                </w:rPr>
                <w:delText>Black, not Hispanic</w:delText>
              </w:r>
              <w:r w:rsidDel="00C121AF">
                <w:rPr>
                  <w:rFonts w:ascii="Times New Roman" w:eastAsia="Times New Roman" w:hAnsi="Times New Roman" w:cs="Times New Roman"/>
                  <w:color w:val="000000"/>
                  <w:sz w:val="24"/>
                  <w:szCs w:val="24"/>
                </w:rPr>
                <w:delText xml:space="preserve"> or </w:delText>
              </w:r>
              <w:r w:rsidRPr="006A7353" w:rsidDel="00C121AF">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116319AB" w14:textId="17C807D2" w:rsidR="00CB62CE" w:rsidRPr="006A7353" w:rsidDel="00C121AF" w:rsidRDefault="00CB62CE" w:rsidP="00CB62CE">
            <w:pPr>
              <w:spacing w:after="0" w:line="240" w:lineRule="auto"/>
              <w:jc w:val="center"/>
              <w:rPr>
                <w:del w:id="834" w:author="Umesh Singh1" w:date="2022-10-29T08:55:00Z"/>
                <w:rFonts w:ascii="Times New Roman" w:eastAsia="Times New Roman" w:hAnsi="Times New Roman" w:cs="Times New Roman"/>
                <w:color w:val="000000"/>
                <w:sz w:val="24"/>
                <w:szCs w:val="24"/>
              </w:rPr>
            </w:pPr>
            <w:del w:id="835" w:author="Umesh Singh1" w:date="2022-10-29T08:55:00Z">
              <w:r w:rsidRPr="006A7353" w:rsidDel="00C121AF">
                <w:rPr>
                  <w:rFonts w:ascii="Times New Roman" w:eastAsia="Times New Roman" w:hAnsi="Times New Roman" w:cs="Times New Roman"/>
                  <w:color w:val="000000"/>
                  <w:sz w:val="24"/>
                  <w:szCs w:val="24"/>
                </w:rPr>
                <w:delText xml:space="preserve">346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23.1</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21DC630E" w14:textId="4106E802" w:rsidR="00CB62CE" w:rsidRPr="006A7353" w:rsidDel="00C121AF" w:rsidRDefault="00CB62CE" w:rsidP="00CB62CE">
            <w:pPr>
              <w:spacing w:after="0" w:line="240" w:lineRule="auto"/>
              <w:jc w:val="center"/>
              <w:rPr>
                <w:del w:id="836" w:author="Umesh Singh1" w:date="2022-10-29T08:55:00Z"/>
                <w:rFonts w:ascii="Times New Roman" w:eastAsia="Times New Roman" w:hAnsi="Times New Roman" w:cs="Times New Roman"/>
                <w:color w:val="000000"/>
                <w:sz w:val="24"/>
                <w:szCs w:val="24"/>
              </w:rPr>
            </w:pPr>
            <w:del w:id="837" w:author="Umesh Singh1" w:date="2022-10-29T08:55:00Z">
              <w:r w:rsidRPr="006A7353" w:rsidDel="00C121AF">
                <w:rPr>
                  <w:rFonts w:ascii="Times New Roman" w:eastAsia="Times New Roman" w:hAnsi="Times New Roman" w:cs="Times New Roman"/>
                  <w:color w:val="000000"/>
                  <w:sz w:val="24"/>
                  <w:szCs w:val="24"/>
                </w:rPr>
                <w:delText xml:space="preserve">451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45.</w:delText>
              </w:r>
              <w:r w:rsidDel="00C121AF">
                <w:rPr>
                  <w:rFonts w:ascii="Times New Roman" w:eastAsia="Times New Roman" w:hAnsi="Times New Roman" w:cs="Times New Roman"/>
                  <w:color w:val="000000"/>
                  <w:sz w:val="24"/>
                  <w:szCs w:val="24"/>
                </w:rPr>
                <w:delText>5%)</w:delText>
              </w:r>
            </w:del>
          </w:p>
        </w:tc>
        <w:tc>
          <w:tcPr>
            <w:tcW w:w="1536" w:type="dxa"/>
            <w:shd w:val="clear" w:color="auto" w:fill="auto"/>
            <w:noWrap/>
            <w:vAlign w:val="center"/>
            <w:hideMark/>
          </w:tcPr>
          <w:p w14:paraId="1ED0D0D4" w14:textId="69324FC7" w:rsidR="00CB62CE" w:rsidRPr="006A7353" w:rsidDel="00C121AF" w:rsidRDefault="00CB62CE" w:rsidP="00CB62CE">
            <w:pPr>
              <w:spacing w:after="0" w:line="240" w:lineRule="auto"/>
              <w:jc w:val="center"/>
              <w:rPr>
                <w:del w:id="838" w:author="Umesh Singh1" w:date="2022-10-29T08:55:00Z"/>
                <w:rFonts w:ascii="Times New Roman" w:eastAsia="Times New Roman" w:hAnsi="Times New Roman" w:cs="Times New Roman"/>
                <w:color w:val="000000"/>
                <w:sz w:val="24"/>
                <w:szCs w:val="24"/>
              </w:rPr>
            </w:pPr>
            <w:del w:id="839" w:author="Umesh Singh1" w:date="2022-10-29T08:55:00Z">
              <w:r w:rsidRPr="006A7353" w:rsidDel="00C121AF">
                <w:rPr>
                  <w:rFonts w:ascii="Times New Roman" w:eastAsia="Times New Roman" w:hAnsi="Times New Roman" w:cs="Times New Roman"/>
                  <w:color w:val="000000"/>
                  <w:sz w:val="24"/>
                  <w:szCs w:val="24"/>
                </w:rPr>
                <w:delText xml:space="preserve">237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25.0</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4BE80618" w14:textId="1A617323" w:rsidR="00CB62CE" w:rsidRPr="006A7353" w:rsidDel="00C121AF" w:rsidRDefault="00CB62CE" w:rsidP="00CB62CE">
            <w:pPr>
              <w:spacing w:after="0" w:line="240" w:lineRule="auto"/>
              <w:jc w:val="center"/>
              <w:rPr>
                <w:del w:id="840" w:author="Umesh Singh1" w:date="2022-10-29T08:55:00Z"/>
                <w:rFonts w:ascii="Times New Roman" w:eastAsia="Times New Roman" w:hAnsi="Times New Roman" w:cs="Times New Roman"/>
                <w:color w:val="000000"/>
                <w:sz w:val="24"/>
                <w:szCs w:val="24"/>
              </w:rPr>
            </w:pPr>
            <w:del w:id="841" w:author="Umesh Singh1" w:date="2022-10-29T08:55:00Z">
              <w:r w:rsidRPr="006A7353" w:rsidDel="00C121AF">
                <w:rPr>
                  <w:rFonts w:ascii="Times New Roman" w:eastAsia="Times New Roman" w:hAnsi="Times New Roman" w:cs="Times New Roman"/>
                  <w:color w:val="000000"/>
                  <w:sz w:val="24"/>
                  <w:szCs w:val="24"/>
                </w:rPr>
                <w:delText>1,40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1.4</w:delText>
              </w:r>
              <w:r w:rsidDel="00C121AF">
                <w:rPr>
                  <w:rFonts w:ascii="Times New Roman" w:eastAsia="Times New Roman" w:hAnsi="Times New Roman" w:cs="Times New Roman"/>
                  <w:color w:val="000000"/>
                  <w:sz w:val="24"/>
                  <w:szCs w:val="24"/>
                </w:rPr>
                <w:delText>%)</w:delText>
              </w:r>
            </w:del>
          </w:p>
        </w:tc>
      </w:tr>
      <w:tr w:rsidR="00CB62CE" w:rsidRPr="006A7353" w:rsidDel="00C121AF" w14:paraId="39A22434" w14:textId="5F7D4894" w:rsidTr="00CB62CE">
        <w:trPr>
          <w:trHeight w:val="290"/>
          <w:del w:id="842" w:author="Umesh Singh1" w:date="2022-10-29T08:55:00Z"/>
        </w:trPr>
        <w:tc>
          <w:tcPr>
            <w:tcW w:w="3282" w:type="dxa"/>
            <w:shd w:val="clear" w:color="auto" w:fill="auto"/>
            <w:noWrap/>
            <w:vAlign w:val="bottom"/>
            <w:hideMark/>
          </w:tcPr>
          <w:p w14:paraId="407D014D" w14:textId="1E4C47A6" w:rsidR="00CB62CE" w:rsidRPr="006A7353" w:rsidDel="00C121AF" w:rsidRDefault="00CB62CE" w:rsidP="00CB62CE">
            <w:pPr>
              <w:spacing w:after="0" w:line="240" w:lineRule="auto"/>
              <w:rPr>
                <w:del w:id="843" w:author="Umesh Singh1" w:date="2022-10-29T08:55:00Z"/>
                <w:rFonts w:ascii="Times New Roman" w:eastAsia="Times New Roman" w:hAnsi="Times New Roman" w:cs="Times New Roman"/>
                <w:color w:val="000000"/>
                <w:sz w:val="24"/>
                <w:szCs w:val="24"/>
              </w:rPr>
            </w:pPr>
            <w:del w:id="844" w:author="Umesh Singh1" w:date="2022-10-29T08:55:00Z">
              <w:r w:rsidRPr="006A7353" w:rsidDel="00C121AF">
                <w:rPr>
                  <w:rFonts w:ascii="Times New Roman" w:eastAsia="Times New Roman" w:hAnsi="Times New Roman" w:cs="Times New Roman"/>
                  <w:color w:val="000000"/>
                  <w:sz w:val="24"/>
                  <w:szCs w:val="24"/>
                </w:rPr>
                <w:delText>Hispanic</w:delText>
              </w:r>
              <w:r w:rsidDel="00C121AF">
                <w:rPr>
                  <w:rFonts w:ascii="Times New Roman" w:eastAsia="Times New Roman" w:hAnsi="Times New Roman" w:cs="Times New Roman"/>
                  <w:color w:val="000000"/>
                  <w:sz w:val="24"/>
                  <w:szCs w:val="24"/>
                </w:rPr>
                <w:delText xml:space="preserve"> or </w:delText>
              </w:r>
              <w:r w:rsidRPr="006A7353" w:rsidDel="00C121AF">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16A7CF93" w14:textId="330DD72A" w:rsidR="00CB62CE" w:rsidRPr="006A7353" w:rsidDel="00C121AF" w:rsidRDefault="00CB62CE" w:rsidP="00CB62CE">
            <w:pPr>
              <w:spacing w:after="0" w:line="240" w:lineRule="auto"/>
              <w:jc w:val="center"/>
              <w:rPr>
                <w:del w:id="845" w:author="Umesh Singh1" w:date="2022-10-29T08:55:00Z"/>
                <w:rFonts w:ascii="Times New Roman" w:eastAsia="Times New Roman" w:hAnsi="Times New Roman" w:cs="Times New Roman"/>
                <w:color w:val="000000"/>
                <w:sz w:val="24"/>
                <w:szCs w:val="24"/>
              </w:rPr>
            </w:pPr>
            <w:del w:id="846" w:author="Umesh Singh1" w:date="2022-10-29T08:55:00Z">
              <w:r w:rsidRPr="006A7353" w:rsidDel="00C121AF">
                <w:rPr>
                  <w:rFonts w:ascii="Times New Roman" w:eastAsia="Times New Roman" w:hAnsi="Times New Roman" w:cs="Times New Roman"/>
                  <w:color w:val="000000"/>
                  <w:sz w:val="24"/>
                  <w:szCs w:val="24"/>
                </w:rPr>
                <w:delText>195</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3.</w:delText>
              </w:r>
              <w:r w:rsidDel="00C121AF">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3ED303C2" w14:textId="72C4F766" w:rsidR="00CB62CE" w:rsidRPr="006A7353" w:rsidDel="00C121AF" w:rsidRDefault="00CB62CE" w:rsidP="00CB62CE">
            <w:pPr>
              <w:spacing w:after="0" w:line="240" w:lineRule="auto"/>
              <w:jc w:val="center"/>
              <w:rPr>
                <w:del w:id="847" w:author="Umesh Singh1" w:date="2022-10-29T08:55:00Z"/>
                <w:rFonts w:ascii="Times New Roman" w:eastAsia="Times New Roman" w:hAnsi="Times New Roman" w:cs="Times New Roman"/>
                <w:color w:val="000000"/>
                <w:sz w:val="24"/>
                <w:szCs w:val="24"/>
              </w:rPr>
            </w:pPr>
            <w:del w:id="848" w:author="Umesh Singh1" w:date="2022-10-29T08:55:00Z">
              <w:r w:rsidRPr="006A7353" w:rsidDel="00C121AF">
                <w:rPr>
                  <w:rFonts w:ascii="Times New Roman" w:eastAsia="Times New Roman" w:hAnsi="Times New Roman" w:cs="Times New Roman"/>
                  <w:color w:val="000000"/>
                  <w:sz w:val="24"/>
                  <w:szCs w:val="24"/>
                </w:rPr>
                <w:delText>122</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2.3</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4043FCA6" w14:textId="3398B73C" w:rsidR="00CB62CE" w:rsidRPr="006A7353" w:rsidDel="00C121AF" w:rsidRDefault="00CB62CE" w:rsidP="00CB62CE">
            <w:pPr>
              <w:spacing w:after="0" w:line="240" w:lineRule="auto"/>
              <w:jc w:val="center"/>
              <w:rPr>
                <w:del w:id="849" w:author="Umesh Singh1" w:date="2022-10-29T08:55:00Z"/>
                <w:rFonts w:ascii="Times New Roman" w:eastAsia="Times New Roman" w:hAnsi="Times New Roman" w:cs="Times New Roman"/>
                <w:color w:val="000000"/>
                <w:sz w:val="24"/>
                <w:szCs w:val="24"/>
              </w:rPr>
            </w:pPr>
            <w:del w:id="850" w:author="Umesh Singh1" w:date="2022-10-29T08:55:00Z">
              <w:r w:rsidRPr="006A7353" w:rsidDel="00C121AF">
                <w:rPr>
                  <w:rFonts w:ascii="Times New Roman" w:eastAsia="Times New Roman" w:hAnsi="Times New Roman" w:cs="Times New Roman"/>
                  <w:color w:val="000000"/>
                  <w:sz w:val="24"/>
                  <w:szCs w:val="24"/>
                </w:rPr>
                <w:delText xml:space="preserve">97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10.2</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0B40379C" w14:textId="4A4F4E57" w:rsidR="00CB62CE" w:rsidRPr="006A7353" w:rsidDel="00C121AF" w:rsidRDefault="00CB62CE" w:rsidP="00CB62CE">
            <w:pPr>
              <w:spacing w:after="0" w:line="240" w:lineRule="auto"/>
              <w:jc w:val="center"/>
              <w:rPr>
                <w:del w:id="851" w:author="Umesh Singh1" w:date="2022-10-29T08:55:00Z"/>
                <w:rFonts w:ascii="Times New Roman" w:eastAsia="Times New Roman" w:hAnsi="Times New Roman" w:cs="Times New Roman"/>
                <w:color w:val="000000"/>
                <w:sz w:val="24"/>
                <w:szCs w:val="24"/>
              </w:rPr>
            </w:pPr>
            <w:del w:id="852" w:author="Umesh Singh1" w:date="2022-10-29T08:55:00Z">
              <w:r w:rsidRPr="006A7353" w:rsidDel="00C121AF">
                <w:rPr>
                  <w:rFonts w:ascii="Times New Roman" w:eastAsia="Times New Roman" w:hAnsi="Times New Roman" w:cs="Times New Roman"/>
                  <w:color w:val="000000"/>
                  <w:sz w:val="24"/>
                  <w:szCs w:val="24"/>
                </w:rPr>
                <w:delText>80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6.5</w:delText>
              </w:r>
              <w:r w:rsidDel="00C121AF">
                <w:rPr>
                  <w:rFonts w:ascii="Times New Roman" w:eastAsia="Times New Roman" w:hAnsi="Times New Roman" w:cs="Times New Roman"/>
                  <w:color w:val="000000"/>
                  <w:sz w:val="24"/>
                  <w:szCs w:val="24"/>
                </w:rPr>
                <w:delText>%)</w:delText>
              </w:r>
            </w:del>
          </w:p>
        </w:tc>
      </w:tr>
      <w:tr w:rsidR="00CB62CE" w:rsidRPr="006A7353" w:rsidDel="00C121AF" w14:paraId="397A4E5C" w14:textId="4B0CAA49" w:rsidTr="00CB62CE">
        <w:trPr>
          <w:trHeight w:val="290"/>
          <w:del w:id="853" w:author="Umesh Singh1" w:date="2022-10-29T08:55:00Z"/>
        </w:trPr>
        <w:tc>
          <w:tcPr>
            <w:tcW w:w="3282" w:type="dxa"/>
            <w:shd w:val="clear" w:color="auto" w:fill="auto"/>
            <w:noWrap/>
            <w:vAlign w:val="bottom"/>
            <w:hideMark/>
          </w:tcPr>
          <w:p w14:paraId="1C53B223" w14:textId="49D7034E" w:rsidR="00CB62CE" w:rsidRPr="006A7353" w:rsidDel="00C121AF" w:rsidRDefault="00CB62CE" w:rsidP="00CB62CE">
            <w:pPr>
              <w:spacing w:after="0" w:line="240" w:lineRule="auto"/>
              <w:rPr>
                <w:del w:id="854" w:author="Umesh Singh1" w:date="2022-10-29T08:55:00Z"/>
                <w:rFonts w:ascii="Times New Roman" w:eastAsia="Times New Roman" w:hAnsi="Times New Roman" w:cs="Times New Roman"/>
                <w:color w:val="000000"/>
                <w:sz w:val="24"/>
                <w:szCs w:val="24"/>
              </w:rPr>
            </w:pPr>
            <w:del w:id="855" w:author="Umesh Singh1" w:date="2022-10-29T08:55:00Z">
              <w:r w:rsidRPr="006A7353" w:rsidDel="00C121AF">
                <w:rPr>
                  <w:rFonts w:ascii="Times New Roman" w:eastAsia="Times New Roman" w:hAnsi="Times New Roman" w:cs="Times New Roman"/>
                  <w:color w:val="000000"/>
                  <w:sz w:val="24"/>
                  <w:szCs w:val="24"/>
                </w:rPr>
                <w:delText>Other, not Hispanic</w:delText>
              </w:r>
              <w:r w:rsidDel="00C121AF">
                <w:rPr>
                  <w:rFonts w:ascii="Times New Roman" w:eastAsia="Times New Roman" w:hAnsi="Times New Roman" w:cs="Times New Roman"/>
                  <w:color w:val="000000"/>
                  <w:sz w:val="24"/>
                  <w:szCs w:val="24"/>
                </w:rPr>
                <w:delText xml:space="preserve"> or </w:delText>
              </w:r>
              <w:r w:rsidRPr="006A7353" w:rsidDel="00C121AF">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51E5BAFC" w14:textId="6334695F" w:rsidR="00CB62CE" w:rsidRPr="006A7353" w:rsidDel="00C121AF" w:rsidRDefault="00CB62CE" w:rsidP="00CB62CE">
            <w:pPr>
              <w:spacing w:after="0" w:line="240" w:lineRule="auto"/>
              <w:jc w:val="center"/>
              <w:rPr>
                <w:del w:id="856" w:author="Umesh Singh1" w:date="2022-10-29T08:55:00Z"/>
                <w:rFonts w:ascii="Times New Roman" w:eastAsia="Times New Roman" w:hAnsi="Times New Roman" w:cs="Times New Roman"/>
                <w:color w:val="000000"/>
                <w:sz w:val="24"/>
                <w:szCs w:val="24"/>
              </w:rPr>
            </w:pPr>
            <w:del w:id="857" w:author="Umesh Singh1" w:date="2022-10-29T08:55:00Z">
              <w:r w:rsidRPr="006A7353" w:rsidDel="00C121AF">
                <w:rPr>
                  <w:rFonts w:ascii="Times New Roman" w:eastAsia="Times New Roman" w:hAnsi="Times New Roman" w:cs="Times New Roman"/>
                  <w:color w:val="000000"/>
                  <w:sz w:val="24"/>
                  <w:szCs w:val="24"/>
                </w:rPr>
                <w:delText xml:space="preserve">33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2.2</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5434051" w14:textId="5116E222" w:rsidR="00CB62CE" w:rsidRPr="006A7353" w:rsidDel="00C121AF" w:rsidRDefault="00CB62CE" w:rsidP="00CB62CE">
            <w:pPr>
              <w:spacing w:after="0" w:line="240" w:lineRule="auto"/>
              <w:jc w:val="center"/>
              <w:rPr>
                <w:del w:id="858" w:author="Umesh Singh1" w:date="2022-10-29T08:55:00Z"/>
                <w:rFonts w:ascii="Times New Roman" w:eastAsia="Times New Roman" w:hAnsi="Times New Roman" w:cs="Times New Roman"/>
                <w:color w:val="000000"/>
                <w:sz w:val="24"/>
                <w:szCs w:val="24"/>
              </w:rPr>
            </w:pPr>
            <w:del w:id="859" w:author="Umesh Singh1" w:date="2022-10-29T08:55:00Z">
              <w:r w:rsidRPr="006A7353" w:rsidDel="00C121AF">
                <w:rPr>
                  <w:rFonts w:ascii="Times New Roman" w:eastAsia="Times New Roman" w:hAnsi="Times New Roman" w:cs="Times New Roman"/>
                  <w:color w:val="000000"/>
                  <w:sz w:val="24"/>
                  <w:szCs w:val="24"/>
                </w:rPr>
                <w:delText>19</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9</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0075D69" w14:textId="606F3BF2" w:rsidR="00CB62CE" w:rsidRPr="006A7353" w:rsidDel="00C121AF" w:rsidRDefault="00CB62CE" w:rsidP="00CB62CE">
            <w:pPr>
              <w:spacing w:after="0" w:line="240" w:lineRule="auto"/>
              <w:jc w:val="center"/>
              <w:rPr>
                <w:del w:id="860" w:author="Umesh Singh1" w:date="2022-10-29T08:55:00Z"/>
                <w:rFonts w:ascii="Times New Roman" w:eastAsia="Times New Roman" w:hAnsi="Times New Roman" w:cs="Times New Roman"/>
                <w:color w:val="000000"/>
                <w:sz w:val="24"/>
                <w:szCs w:val="24"/>
              </w:rPr>
            </w:pPr>
            <w:del w:id="861" w:author="Umesh Singh1" w:date="2022-10-29T08:55:00Z">
              <w:r w:rsidRPr="006A7353" w:rsidDel="00C121AF">
                <w:rPr>
                  <w:rFonts w:ascii="Times New Roman" w:eastAsia="Times New Roman" w:hAnsi="Times New Roman" w:cs="Times New Roman"/>
                  <w:color w:val="000000"/>
                  <w:sz w:val="24"/>
                  <w:szCs w:val="24"/>
                </w:rPr>
                <w:delText xml:space="preserve">26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2.</w:delText>
              </w:r>
              <w:r w:rsidDel="00C121AF">
                <w:rPr>
                  <w:rFonts w:ascii="Times New Roman" w:eastAsia="Times New Roman" w:hAnsi="Times New Roman" w:cs="Times New Roman"/>
                  <w:color w:val="000000"/>
                  <w:sz w:val="24"/>
                  <w:szCs w:val="24"/>
                </w:rPr>
                <w:delText>8%)</w:delText>
              </w:r>
            </w:del>
          </w:p>
        </w:tc>
        <w:tc>
          <w:tcPr>
            <w:tcW w:w="2455" w:type="dxa"/>
            <w:shd w:val="clear" w:color="auto" w:fill="auto"/>
            <w:noWrap/>
            <w:vAlign w:val="center"/>
            <w:hideMark/>
          </w:tcPr>
          <w:p w14:paraId="259753E5" w14:textId="69BB21CD" w:rsidR="00CB62CE" w:rsidRPr="006A7353" w:rsidDel="00C121AF" w:rsidRDefault="00CB62CE" w:rsidP="00CB62CE">
            <w:pPr>
              <w:spacing w:after="0" w:line="240" w:lineRule="auto"/>
              <w:jc w:val="center"/>
              <w:rPr>
                <w:del w:id="862" w:author="Umesh Singh1" w:date="2022-10-29T08:55:00Z"/>
                <w:rFonts w:ascii="Times New Roman" w:eastAsia="Times New Roman" w:hAnsi="Times New Roman" w:cs="Times New Roman"/>
                <w:color w:val="000000"/>
                <w:sz w:val="24"/>
                <w:szCs w:val="24"/>
              </w:rPr>
            </w:pPr>
            <w:del w:id="863" w:author="Umesh Singh1" w:date="2022-10-29T08:55:00Z">
              <w:r w:rsidRPr="006A7353" w:rsidDel="00C121AF">
                <w:rPr>
                  <w:rFonts w:ascii="Times New Roman" w:eastAsia="Times New Roman" w:hAnsi="Times New Roman" w:cs="Times New Roman"/>
                  <w:color w:val="000000"/>
                  <w:sz w:val="24"/>
                  <w:szCs w:val="24"/>
                </w:rPr>
                <w:delText>202</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6</w:delText>
              </w:r>
              <w:r w:rsidDel="00C121AF">
                <w:rPr>
                  <w:rFonts w:ascii="Times New Roman" w:eastAsia="Times New Roman" w:hAnsi="Times New Roman" w:cs="Times New Roman"/>
                  <w:color w:val="000000"/>
                  <w:sz w:val="24"/>
                  <w:szCs w:val="24"/>
                </w:rPr>
                <w:delText>%)</w:delText>
              </w:r>
            </w:del>
          </w:p>
        </w:tc>
      </w:tr>
      <w:tr w:rsidR="00CB62CE" w:rsidRPr="006A7353" w:rsidDel="00C121AF" w14:paraId="1A9AC376" w14:textId="1B3393E0" w:rsidTr="00CB62CE">
        <w:trPr>
          <w:trHeight w:val="290"/>
          <w:del w:id="864" w:author="Umesh Singh1" w:date="2022-10-29T08:55:00Z"/>
        </w:trPr>
        <w:tc>
          <w:tcPr>
            <w:tcW w:w="3282" w:type="dxa"/>
            <w:shd w:val="clear" w:color="auto" w:fill="auto"/>
            <w:noWrap/>
            <w:vAlign w:val="bottom"/>
            <w:hideMark/>
          </w:tcPr>
          <w:p w14:paraId="241CF4EB" w14:textId="18340B54" w:rsidR="00CB62CE" w:rsidRPr="00384A64" w:rsidDel="00C121AF" w:rsidRDefault="00CB62CE" w:rsidP="00CB62CE">
            <w:pPr>
              <w:spacing w:after="0" w:line="240" w:lineRule="auto"/>
              <w:rPr>
                <w:del w:id="865" w:author="Umesh Singh1" w:date="2022-10-29T08:55:00Z"/>
                <w:rFonts w:ascii="Times New Roman" w:eastAsia="Times New Roman" w:hAnsi="Times New Roman" w:cs="Times New Roman"/>
                <w:b/>
                <w:bCs/>
                <w:color w:val="000000"/>
                <w:sz w:val="24"/>
                <w:szCs w:val="24"/>
              </w:rPr>
            </w:pPr>
            <w:del w:id="866" w:author="Umesh Singh1" w:date="2022-10-29T08:55:00Z">
              <w:r w:rsidRPr="00384A64" w:rsidDel="00C121AF">
                <w:rPr>
                  <w:rFonts w:ascii="Times New Roman" w:eastAsia="Times New Roman" w:hAnsi="Times New Roman" w:cs="Times New Roman"/>
                  <w:b/>
                  <w:bCs/>
                  <w:color w:val="000000"/>
                  <w:sz w:val="24"/>
                  <w:szCs w:val="24"/>
                </w:rPr>
                <w:delText>Community Size</w:delText>
              </w:r>
            </w:del>
          </w:p>
        </w:tc>
        <w:tc>
          <w:tcPr>
            <w:tcW w:w="1716" w:type="dxa"/>
            <w:shd w:val="clear" w:color="auto" w:fill="auto"/>
            <w:noWrap/>
            <w:vAlign w:val="center"/>
            <w:hideMark/>
          </w:tcPr>
          <w:p w14:paraId="05EC9884" w14:textId="576D5BD9" w:rsidR="00CB62CE" w:rsidRPr="006A7353" w:rsidDel="00C121AF" w:rsidRDefault="00CB62CE" w:rsidP="00CB62CE">
            <w:pPr>
              <w:spacing w:after="0" w:line="240" w:lineRule="auto"/>
              <w:jc w:val="center"/>
              <w:rPr>
                <w:del w:id="867" w:author="Umesh Singh1" w:date="2022-10-29T08:55:00Z"/>
                <w:rFonts w:ascii="Times New Roman" w:eastAsia="Times New Roman" w:hAnsi="Times New Roman" w:cs="Times New Roman"/>
                <w:color w:val="000000"/>
                <w:sz w:val="24"/>
                <w:szCs w:val="24"/>
              </w:rPr>
            </w:pPr>
            <w:del w:id="868"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60A3BBD2" w14:textId="7E3C3EA9" w:rsidR="00CB62CE" w:rsidRPr="006A7353" w:rsidDel="00C121AF" w:rsidRDefault="00CB62CE" w:rsidP="00CB62CE">
            <w:pPr>
              <w:spacing w:after="0" w:line="240" w:lineRule="auto"/>
              <w:jc w:val="center"/>
              <w:rPr>
                <w:del w:id="869" w:author="Umesh Singh1" w:date="2022-10-29T08:55:00Z"/>
                <w:rFonts w:ascii="Times New Roman" w:eastAsia="Times New Roman" w:hAnsi="Times New Roman" w:cs="Times New Roman"/>
                <w:color w:val="000000"/>
                <w:sz w:val="24"/>
                <w:szCs w:val="24"/>
              </w:rPr>
            </w:pPr>
            <w:del w:id="870"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04694627" w14:textId="7F4F8CF4" w:rsidR="00CB62CE" w:rsidRPr="006A7353" w:rsidDel="00C121AF" w:rsidRDefault="00CB62CE" w:rsidP="00CB62CE">
            <w:pPr>
              <w:spacing w:after="0" w:line="240" w:lineRule="auto"/>
              <w:jc w:val="center"/>
              <w:rPr>
                <w:del w:id="871" w:author="Umesh Singh1" w:date="2022-10-29T08:55:00Z"/>
                <w:rFonts w:ascii="Times New Roman" w:eastAsia="Times New Roman" w:hAnsi="Times New Roman" w:cs="Times New Roman"/>
                <w:color w:val="000000"/>
                <w:sz w:val="24"/>
                <w:szCs w:val="24"/>
              </w:rPr>
            </w:pPr>
            <w:del w:id="872" w:author="Umesh Singh1" w:date="2022-10-29T08:55:00Z">
              <w:r w:rsidRPr="006A7353" w:rsidDel="00C121AF">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5B4F7FF" w14:textId="78882D02" w:rsidR="00CB62CE" w:rsidRPr="006A7353" w:rsidDel="00C121AF" w:rsidRDefault="00CB62CE" w:rsidP="00CB62CE">
            <w:pPr>
              <w:spacing w:after="0" w:line="240" w:lineRule="auto"/>
              <w:jc w:val="center"/>
              <w:rPr>
                <w:del w:id="873" w:author="Umesh Singh1" w:date="2022-10-29T08:55:00Z"/>
                <w:rFonts w:ascii="Times New Roman" w:eastAsia="Times New Roman" w:hAnsi="Times New Roman" w:cs="Times New Roman"/>
                <w:color w:val="000000"/>
                <w:sz w:val="24"/>
                <w:szCs w:val="24"/>
              </w:rPr>
            </w:pPr>
            <w:del w:id="874" w:author="Umesh Singh1" w:date="2022-10-29T08:55:00Z">
              <w:r w:rsidRPr="006A7353" w:rsidDel="00C121AF">
                <w:rPr>
                  <w:rFonts w:ascii="Times New Roman" w:eastAsia="Times New Roman" w:hAnsi="Times New Roman" w:cs="Times New Roman"/>
                  <w:color w:val="000000"/>
                  <w:sz w:val="24"/>
                  <w:szCs w:val="24"/>
                </w:rPr>
                <w:delText> </w:delText>
              </w:r>
            </w:del>
          </w:p>
        </w:tc>
      </w:tr>
      <w:tr w:rsidR="00CB62CE" w:rsidRPr="006A7353" w:rsidDel="00C121AF" w14:paraId="06F9B6B6" w14:textId="78350669" w:rsidTr="00CB62CE">
        <w:trPr>
          <w:trHeight w:val="290"/>
          <w:del w:id="875" w:author="Umesh Singh1" w:date="2022-10-29T08:55:00Z"/>
        </w:trPr>
        <w:tc>
          <w:tcPr>
            <w:tcW w:w="3282" w:type="dxa"/>
            <w:shd w:val="clear" w:color="auto" w:fill="auto"/>
            <w:noWrap/>
            <w:vAlign w:val="bottom"/>
            <w:hideMark/>
          </w:tcPr>
          <w:p w14:paraId="3E4946D5" w14:textId="75309AD4" w:rsidR="00CB62CE" w:rsidRPr="006A7353" w:rsidDel="00C121AF" w:rsidRDefault="00CB62CE" w:rsidP="00CB62CE">
            <w:pPr>
              <w:spacing w:after="0" w:line="240" w:lineRule="auto"/>
              <w:rPr>
                <w:del w:id="876" w:author="Umesh Singh1" w:date="2022-10-29T08:55:00Z"/>
                <w:rFonts w:ascii="Times New Roman" w:eastAsia="Times New Roman" w:hAnsi="Times New Roman" w:cs="Times New Roman"/>
                <w:color w:val="000000"/>
                <w:sz w:val="24"/>
                <w:szCs w:val="24"/>
              </w:rPr>
            </w:pPr>
            <w:del w:id="877" w:author="Umesh Singh1" w:date="2022-10-29T08:55:00Z">
              <w:r w:rsidRPr="006A7353" w:rsidDel="00C121AF">
                <w:rPr>
                  <w:rFonts w:ascii="Times New Roman" w:eastAsia="Times New Roman" w:hAnsi="Times New Roman" w:cs="Times New Roman"/>
                  <w:color w:val="000000"/>
                  <w:sz w:val="24"/>
                  <w:szCs w:val="24"/>
                </w:rPr>
                <w:delText xml:space="preserve">Urban </w:delText>
              </w:r>
            </w:del>
          </w:p>
        </w:tc>
        <w:tc>
          <w:tcPr>
            <w:tcW w:w="1716" w:type="dxa"/>
            <w:shd w:val="clear" w:color="auto" w:fill="auto"/>
            <w:noWrap/>
            <w:vAlign w:val="center"/>
            <w:hideMark/>
          </w:tcPr>
          <w:p w14:paraId="1C2F1F5D" w14:textId="6A1541F9" w:rsidR="00CB62CE" w:rsidRPr="006A7353" w:rsidDel="00C121AF" w:rsidRDefault="00CB62CE" w:rsidP="00CB62CE">
            <w:pPr>
              <w:spacing w:after="0" w:line="240" w:lineRule="auto"/>
              <w:jc w:val="center"/>
              <w:rPr>
                <w:del w:id="878" w:author="Umesh Singh1" w:date="2022-10-29T08:55:00Z"/>
                <w:rFonts w:ascii="Times New Roman" w:eastAsia="Times New Roman" w:hAnsi="Times New Roman" w:cs="Times New Roman"/>
                <w:color w:val="000000"/>
                <w:sz w:val="24"/>
                <w:szCs w:val="24"/>
              </w:rPr>
            </w:pPr>
            <w:del w:id="879" w:author="Umesh Singh1" w:date="2022-10-29T08:55:00Z">
              <w:r w:rsidRPr="006A7353" w:rsidDel="00C121AF">
                <w:rPr>
                  <w:rFonts w:ascii="Times New Roman" w:eastAsia="Times New Roman" w:hAnsi="Times New Roman" w:cs="Times New Roman"/>
                  <w:color w:val="000000"/>
                  <w:sz w:val="24"/>
                  <w:szCs w:val="24"/>
                </w:rPr>
                <w:delText>1,510</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6.1</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6D2FF49" w14:textId="5DA0A831" w:rsidR="00CB62CE" w:rsidRPr="006A7353" w:rsidDel="00C121AF" w:rsidRDefault="00CB62CE" w:rsidP="00CB62CE">
            <w:pPr>
              <w:spacing w:after="0" w:line="240" w:lineRule="auto"/>
              <w:jc w:val="center"/>
              <w:rPr>
                <w:del w:id="880" w:author="Umesh Singh1" w:date="2022-10-29T08:55:00Z"/>
                <w:rFonts w:ascii="Times New Roman" w:eastAsia="Times New Roman" w:hAnsi="Times New Roman" w:cs="Times New Roman"/>
                <w:color w:val="000000"/>
                <w:sz w:val="24"/>
                <w:szCs w:val="24"/>
              </w:rPr>
            </w:pPr>
            <w:del w:id="881" w:author="Umesh Singh1" w:date="2022-10-29T08:55:00Z">
              <w:r w:rsidRPr="006A7353" w:rsidDel="00C121AF">
                <w:rPr>
                  <w:rFonts w:ascii="Times New Roman" w:eastAsia="Times New Roman" w:hAnsi="Times New Roman" w:cs="Times New Roman"/>
                  <w:color w:val="000000"/>
                  <w:sz w:val="24"/>
                  <w:szCs w:val="24"/>
                </w:rPr>
                <w:delText>99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6.9</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7987ED0" w14:textId="6B9FFE51" w:rsidR="00CB62CE" w:rsidRPr="006A7353" w:rsidDel="00C121AF" w:rsidRDefault="00CB62CE" w:rsidP="00CB62CE">
            <w:pPr>
              <w:spacing w:after="0" w:line="240" w:lineRule="auto"/>
              <w:jc w:val="center"/>
              <w:rPr>
                <w:del w:id="882" w:author="Umesh Singh1" w:date="2022-10-29T08:55:00Z"/>
                <w:rFonts w:ascii="Times New Roman" w:eastAsia="Times New Roman" w:hAnsi="Times New Roman" w:cs="Times New Roman"/>
                <w:color w:val="000000"/>
                <w:sz w:val="24"/>
                <w:szCs w:val="24"/>
              </w:rPr>
            </w:pPr>
            <w:del w:id="883" w:author="Umesh Singh1" w:date="2022-10-29T08:55:00Z">
              <w:r w:rsidRPr="006A7353" w:rsidDel="00C121AF">
                <w:rPr>
                  <w:rFonts w:ascii="Times New Roman" w:eastAsia="Times New Roman" w:hAnsi="Times New Roman" w:cs="Times New Roman"/>
                  <w:color w:val="000000"/>
                  <w:sz w:val="24"/>
                  <w:szCs w:val="24"/>
                </w:rPr>
                <w:delText>963</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w:delText>
              </w:r>
              <w:r w:rsidDel="00C121AF">
                <w:rPr>
                  <w:rFonts w:ascii="Times New Roman" w:eastAsia="Times New Roman" w:hAnsi="Times New Roman" w:cs="Times New Roman"/>
                  <w:color w:val="000000"/>
                  <w:sz w:val="24"/>
                  <w:szCs w:val="24"/>
                </w:rPr>
                <w:delText>7.0%)</w:delText>
              </w:r>
            </w:del>
          </w:p>
        </w:tc>
        <w:tc>
          <w:tcPr>
            <w:tcW w:w="2455" w:type="dxa"/>
            <w:shd w:val="clear" w:color="auto" w:fill="auto"/>
            <w:noWrap/>
            <w:vAlign w:val="center"/>
            <w:hideMark/>
          </w:tcPr>
          <w:p w14:paraId="3045F5F6" w14:textId="5C20FA73" w:rsidR="00CB62CE" w:rsidRPr="006A7353" w:rsidDel="00C121AF" w:rsidRDefault="00CB62CE" w:rsidP="00CB62CE">
            <w:pPr>
              <w:spacing w:after="0" w:line="240" w:lineRule="auto"/>
              <w:jc w:val="center"/>
              <w:rPr>
                <w:del w:id="884" w:author="Umesh Singh1" w:date="2022-10-29T08:55:00Z"/>
                <w:rFonts w:ascii="Times New Roman" w:eastAsia="Times New Roman" w:hAnsi="Times New Roman" w:cs="Times New Roman"/>
                <w:color w:val="000000"/>
                <w:sz w:val="24"/>
                <w:szCs w:val="24"/>
              </w:rPr>
            </w:pPr>
            <w:del w:id="885" w:author="Umesh Singh1" w:date="2022-10-29T08:55:00Z">
              <w:r w:rsidRPr="006A7353" w:rsidDel="00C121AF">
                <w:rPr>
                  <w:rFonts w:ascii="Times New Roman" w:eastAsia="Times New Roman" w:hAnsi="Times New Roman" w:cs="Times New Roman"/>
                  <w:color w:val="000000"/>
                  <w:sz w:val="24"/>
                  <w:szCs w:val="24"/>
                </w:rPr>
                <w:delText>12,11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4.3</w:delText>
              </w:r>
              <w:r w:rsidDel="00C121AF">
                <w:rPr>
                  <w:rFonts w:ascii="Times New Roman" w:eastAsia="Times New Roman" w:hAnsi="Times New Roman" w:cs="Times New Roman"/>
                  <w:color w:val="000000"/>
                  <w:sz w:val="24"/>
                  <w:szCs w:val="24"/>
                </w:rPr>
                <w:delText>%)</w:delText>
              </w:r>
            </w:del>
          </w:p>
        </w:tc>
      </w:tr>
      <w:tr w:rsidR="00CB62CE" w:rsidRPr="006A7353" w:rsidDel="00C121AF" w14:paraId="11CB1256" w14:textId="68A7C128" w:rsidTr="00CB62CE">
        <w:trPr>
          <w:trHeight w:val="290"/>
          <w:del w:id="886" w:author="Umesh Singh1" w:date="2022-10-29T08:55:00Z"/>
        </w:trPr>
        <w:tc>
          <w:tcPr>
            <w:tcW w:w="3282" w:type="dxa"/>
            <w:shd w:val="clear" w:color="auto" w:fill="auto"/>
            <w:noWrap/>
            <w:vAlign w:val="bottom"/>
            <w:hideMark/>
          </w:tcPr>
          <w:p w14:paraId="34E31D83" w14:textId="364C0F11" w:rsidR="00CB62CE" w:rsidRPr="006A7353" w:rsidDel="00C121AF" w:rsidRDefault="00CB62CE" w:rsidP="00CB62CE">
            <w:pPr>
              <w:spacing w:after="0" w:line="240" w:lineRule="auto"/>
              <w:rPr>
                <w:del w:id="887" w:author="Umesh Singh1" w:date="2022-10-29T08:55:00Z"/>
                <w:rFonts w:ascii="Times New Roman" w:eastAsia="Times New Roman" w:hAnsi="Times New Roman" w:cs="Times New Roman"/>
                <w:color w:val="000000"/>
                <w:sz w:val="24"/>
                <w:szCs w:val="24"/>
              </w:rPr>
            </w:pPr>
            <w:del w:id="888" w:author="Umesh Singh1" w:date="2022-10-29T08:55:00Z">
              <w:r w:rsidRPr="006A7353" w:rsidDel="00C121AF">
                <w:rPr>
                  <w:rFonts w:ascii="Times New Roman" w:eastAsia="Times New Roman" w:hAnsi="Times New Roman" w:cs="Times New Roman"/>
                  <w:color w:val="000000"/>
                  <w:sz w:val="24"/>
                  <w:szCs w:val="24"/>
                </w:rPr>
                <w:delText xml:space="preserve">Rural </w:delText>
              </w:r>
            </w:del>
          </w:p>
        </w:tc>
        <w:tc>
          <w:tcPr>
            <w:tcW w:w="1716" w:type="dxa"/>
            <w:shd w:val="clear" w:color="auto" w:fill="auto"/>
            <w:noWrap/>
            <w:vAlign w:val="center"/>
            <w:hideMark/>
          </w:tcPr>
          <w:p w14:paraId="07F009AD" w14:textId="7151D1AA" w:rsidR="00CB62CE" w:rsidRPr="006A7353" w:rsidDel="00C121AF" w:rsidRDefault="00CB62CE" w:rsidP="00CB62CE">
            <w:pPr>
              <w:spacing w:after="0" w:line="240" w:lineRule="auto"/>
              <w:jc w:val="center"/>
              <w:rPr>
                <w:del w:id="889" w:author="Umesh Singh1" w:date="2022-10-29T08:55:00Z"/>
                <w:rFonts w:ascii="Times New Roman" w:eastAsia="Times New Roman" w:hAnsi="Times New Roman" w:cs="Times New Roman"/>
                <w:color w:val="000000"/>
                <w:sz w:val="24"/>
                <w:szCs w:val="24"/>
              </w:rPr>
            </w:pPr>
            <w:del w:id="890" w:author="Umesh Singh1" w:date="2022-10-29T08:55:00Z">
              <w:r w:rsidRPr="006A7353" w:rsidDel="00C121AF">
                <w:rPr>
                  <w:rFonts w:ascii="Times New Roman" w:eastAsia="Times New Roman" w:hAnsi="Times New Roman" w:cs="Times New Roman"/>
                  <w:color w:val="000000"/>
                  <w:sz w:val="24"/>
                  <w:szCs w:val="24"/>
                </w:rPr>
                <w:delText>6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3.</w:delText>
              </w:r>
              <w:r w:rsidDel="00C121AF">
                <w:rPr>
                  <w:rFonts w:ascii="Times New Roman" w:eastAsia="Times New Roman" w:hAnsi="Times New Roman" w:cs="Times New Roman"/>
                  <w:color w:val="000000"/>
                  <w:sz w:val="24"/>
                  <w:szCs w:val="24"/>
                </w:rPr>
                <w:delText>9%)</w:delText>
              </w:r>
            </w:del>
          </w:p>
        </w:tc>
        <w:tc>
          <w:tcPr>
            <w:tcW w:w="1536" w:type="dxa"/>
            <w:shd w:val="clear" w:color="auto" w:fill="auto"/>
            <w:noWrap/>
            <w:vAlign w:val="center"/>
            <w:hideMark/>
          </w:tcPr>
          <w:p w14:paraId="1EAFF895" w14:textId="6F2D5771" w:rsidR="00CB62CE" w:rsidRPr="006A7353" w:rsidDel="00C121AF" w:rsidRDefault="00CB62CE" w:rsidP="00CB62CE">
            <w:pPr>
              <w:spacing w:after="0" w:line="240" w:lineRule="auto"/>
              <w:jc w:val="center"/>
              <w:rPr>
                <w:del w:id="891" w:author="Umesh Singh1" w:date="2022-10-29T08:55:00Z"/>
                <w:rFonts w:ascii="Times New Roman" w:eastAsia="Times New Roman" w:hAnsi="Times New Roman" w:cs="Times New Roman"/>
                <w:color w:val="000000"/>
                <w:sz w:val="24"/>
                <w:szCs w:val="24"/>
              </w:rPr>
            </w:pPr>
            <w:del w:id="892" w:author="Umesh Singh1" w:date="2022-10-29T08:55:00Z">
              <w:r w:rsidRPr="006A7353" w:rsidDel="00C121AF">
                <w:rPr>
                  <w:rFonts w:ascii="Times New Roman" w:eastAsia="Times New Roman" w:hAnsi="Times New Roman" w:cs="Times New Roman"/>
                  <w:color w:val="000000"/>
                  <w:sz w:val="24"/>
                  <w:szCs w:val="24"/>
                </w:rPr>
                <w:delText>32</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3.1</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FE03196" w14:textId="4520C99C" w:rsidR="00CB62CE" w:rsidRPr="006A7353" w:rsidDel="00C121AF" w:rsidRDefault="00CB62CE" w:rsidP="00CB62CE">
            <w:pPr>
              <w:spacing w:after="0" w:line="240" w:lineRule="auto"/>
              <w:jc w:val="center"/>
              <w:rPr>
                <w:del w:id="893" w:author="Umesh Singh1" w:date="2022-10-29T08:55:00Z"/>
                <w:rFonts w:ascii="Times New Roman" w:eastAsia="Times New Roman" w:hAnsi="Times New Roman" w:cs="Times New Roman"/>
                <w:color w:val="000000"/>
                <w:sz w:val="24"/>
                <w:szCs w:val="24"/>
              </w:rPr>
            </w:pPr>
            <w:del w:id="894" w:author="Umesh Singh1" w:date="2022-10-29T08:55:00Z">
              <w:r w:rsidRPr="006A7353" w:rsidDel="00C121AF">
                <w:rPr>
                  <w:rFonts w:ascii="Times New Roman" w:eastAsia="Times New Roman" w:hAnsi="Times New Roman" w:cs="Times New Roman"/>
                  <w:color w:val="000000"/>
                  <w:sz w:val="24"/>
                  <w:szCs w:val="24"/>
                </w:rPr>
                <w:delText>30</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3.0</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6DB2FF1" w14:textId="4C54B4C5" w:rsidR="00CB62CE" w:rsidRPr="006A7353" w:rsidDel="00C121AF" w:rsidRDefault="00CB62CE" w:rsidP="00CB62CE">
            <w:pPr>
              <w:spacing w:after="0" w:line="240" w:lineRule="auto"/>
              <w:jc w:val="center"/>
              <w:rPr>
                <w:del w:id="895" w:author="Umesh Singh1" w:date="2022-10-29T08:55:00Z"/>
                <w:rFonts w:ascii="Times New Roman" w:eastAsia="Times New Roman" w:hAnsi="Times New Roman" w:cs="Times New Roman"/>
                <w:color w:val="000000"/>
                <w:sz w:val="24"/>
                <w:szCs w:val="24"/>
              </w:rPr>
            </w:pPr>
            <w:del w:id="896" w:author="Umesh Singh1" w:date="2022-10-29T08:55:00Z">
              <w:r w:rsidRPr="006A7353" w:rsidDel="00C121AF">
                <w:rPr>
                  <w:rFonts w:ascii="Times New Roman" w:eastAsia="Times New Roman" w:hAnsi="Times New Roman" w:cs="Times New Roman"/>
                  <w:color w:val="000000"/>
                  <w:sz w:val="24"/>
                  <w:szCs w:val="24"/>
                </w:rPr>
                <w:delText>727</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5.</w:delText>
              </w:r>
              <w:r w:rsidDel="00C121AF">
                <w:rPr>
                  <w:rFonts w:ascii="Times New Roman" w:eastAsia="Times New Roman" w:hAnsi="Times New Roman" w:cs="Times New Roman"/>
                  <w:color w:val="000000"/>
                  <w:sz w:val="24"/>
                  <w:szCs w:val="24"/>
                </w:rPr>
                <w:delText>7%)</w:delText>
              </w:r>
            </w:del>
          </w:p>
        </w:tc>
      </w:tr>
      <w:tr w:rsidR="00CB62CE" w:rsidRPr="006A7353" w:rsidDel="00C121AF" w14:paraId="12AF61CE" w14:textId="7DE3E68C" w:rsidTr="00CB62CE">
        <w:trPr>
          <w:trHeight w:val="290"/>
          <w:del w:id="897" w:author="Umesh Singh1" w:date="2022-10-29T08:55:00Z"/>
        </w:trPr>
        <w:tc>
          <w:tcPr>
            <w:tcW w:w="10525" w:type="dxa"/>
            <w:gridSpan w:val="5"/>
            <w:shd w:val="clear" w:color="auto" w:fill="auto"/>
            <w:noWrap/>
            <w:vAlign w:val="bottom"/>
            <w:hideMark/>
          </w:tcPr>
          <w:p w14:paraId="368B224B" w14:textId="432858CF" w:rsidR="00CB62CE" w:rsidRPr="00384A64" w:rsidDel="00C121AF" w:rsidRDefault="00CB62CE" w:rsidP="00CB62CE">
            <w:pPr>
              <w:spacing w:after="0" w:line="240" w:lineRule="auto"/>
              <w:rPr>
                <w:del w:id="898" w:author="Umesh Singh1" w:date="2022-10-29T08:55:00Z"/>
                <w:rFonts w:ascii="Times New Roman" w:eastAsia="Times New Roman" w:hAnsi="Times New Roman" w:cs="Times New Roman"/>
                <w:b/>
                <w:bCs/>
                <w:color w:val="000000"/>
                <w:sz w:val="24"/>
                <w:szCs w:val="24"/>
              </w:rPr>
            </w:pPr>
            <w:del w:id="899" w:author="Umesh Singh1" w:date="2022-10-29T08:55:00Z">
              <w:r w:rsidRPr="00384A64" w:rsidDel="00C121AF">
                <w:rPr>
                  <w:rFonts w:ascii="Times New Roman" w:eastAsia="Times New Roman" w:hAnsi="Times New Roman" w:cs="Times New Roman"/>
                  <w:b/>
                  <w:bCs/>
                  <w:color w:val="000000"/>
                  <w:sz w:val="24"/>
                  <w:szCs w:val="24"/>
                </w:rPr>
                <w:delText>Rapid Emergency Medicine Score</w:delText>
              </w:r>
            </w:del>
          </w:p>
        </w:tc>
      </w:tr>
      <w:tr w:rsidR="00CB62CE" w:rsidRPr="006A7353" w:rsidDel="00C121AF" w14:paraId="304E8DFB" w14:textId="1F8A0A30" w:rsidTr="00CB62CE">
        <w:trPr>
          <w:trHeight w:val="290"/>
          <w:del w:id="900" w:author="Umesh Singh1" w:date="2022-10-29T08:55:00Z"/>
        </w:trPr>
        <w:tc>
          <w:tcPr>
            <w:tcW w:w="3282" w:type="dxa"/>
            <w:shd w:val="clear" w:color="auto" w:fill="auto"/>
            <w:noWrap/>
            <w:vAlign w:val="bottom"/>
            <w:hideMark/>
          </w:tcPr>
          <w:p w14:paraId="6D47C50B" w14:textId="30E0652B" w:rsidR="00CB62CE" w:rsidRPr="006A7353" w:rsidDel="00C121AF" w:rsidRDefault="00CB62CE" w:rsidP="00CB62CE">
            <w:pPr>
              <w:spacing w:after="0" w:line="240" w:lineRule="auto"/>
              <w:rPr>
                <w:del w:id="901" w:author="Umesh Singh1" w:date="2022-10-29T08:55:00Z"/>
                <w:rFonts w:ascii="Times New Roman" w:eastAsia="Times New Roman" w:hAnsi="Times New Roman" w:cs="Times New Roman"/>
                <w:color w:val="000000"/>
                <w:sz w:val="24"/>
                <w:szCs w:val="24"/>
              </w:rPr>
            </w:pPr>
            <w:del w:id="902" w:author="Umesh Singh1" w:date="2022-10-29T08:55:00Z">
              <w:r w:rsidRPr="006A7353" w:rsidDel="00C121AF">
                <w:rPr>
                  <w:rFonts w:ascii="Times New Roman" w:eastAsia="Times New Roman" w:hAnsi="Times New Roman" w:cs="Times New Roman"/>
                  <w:color w:val="000000"/>
                  <w:sz w:val="24"/>
                  <w:szCs w:val="24"/>
                </w:rPr>
                <w:delText xml:space="preserve">Median (IQR) </w:delText>
              </w:r>
            </w:del>
          </w:p>
        </w:tc>
        <w:tc>
          <w:tcPr>
            <w:tcW w:w="1716" w:type="dxa"/>
            <w:shd w:val="clear" w:color="auto" w:fill="auto"/>
            <w:noWrap/>
            <w:vAlign w:val="center"/>
            <w:hideMark/>
          </w:tcPr>
          <w:p w14:paraId="755F3373" w14:textId="33707323" w:rsidR="00CB62CE" w:rsidRPr="006A7353" w:rsidDel="00C121AF" w:rsidRDefault="00CB62CE" w:rsidP="00CB62CE">
            <w:pPr>
              <w:spacing w:after="0" w:line="240" w:lineRule="auto"/>
              <w:jc w:val="center"/>
              <w:rPr>
                <w:del w:id="903" w:author="Umesh Singh1" w:date="2022-10-29T08:55:00Z"/>
                <w:rFonts w:ascii="Times New Roman" w:eastAsia="Times New Roman" w:hAnsi="Times New Roman" w:cs="Times New Roman"/>
                <w:color w:val="000000"/>
                <w:sz w:val="24"/>
                <w:szCs w:val="24"/>
              </w:rPr>
            </w:pPr>
            <w:del w:id="904" w:author="Umesh Singh1" w:date="2022-10-29T08:55:00Z">
              <w:r w:rsidRPr="006A7353" w:rsidDel="00C121AF">
                <w:rPr>
                  <w:rFonts w:ascii="Times New Roman" w:eastAsia="Times New Roman" w:hAnsi="Times New Roman" w:cs="Times New Roman"/>
                  <w:color w:val="000000"/>
                  <w:sz w:val="24"/>
                  <w:szCs w:val="24"/>
                </w:rPr>
                <w:delText>5 (3-7)</w:delText>
              </w:r>
            </w:del>
          </w:p>
        </w:tc>
        <w:tc>
          <w:tcPr>
            <w:tcW w:w="1536" w:type="dxa"/>
            <w:shd w:val="clear" w:color="auto" w:fill="auto"/>
            <w:noWrap/>
            <w:vAlign w:val="center"/>
            <w:hideMark/>
          </w:tcPr>
          <w:p w14:paraId="6045B7BD" w14:textId="52655F90" w:rsidR="00CB62CE" w:rsidRPr="006A7353" w:rsidDel="00C121AF" w:rsidRDefault="00CB62CE" w:rsidP="00CB62CE">
            <w:pPr>
              <w:spacing w:after="0" w:line="240" w:lineRule="auto"/>
              <w:jc w:val="center"/>
              <w:rPr>
                <w:del w:id="905" w:author="Umesh Singh1" w:date="2022-10-29T08:55:00Z"/>
                <w:rFonts w:ascii="Times New Roman" w:eastAsia="Times New Roman" w:hAnsi="Times New Roman" w:cs="Times New Roman"/>
                <w:color w:val="000000"/>
                <w:sz w:val="24"/>
                <w:szCs w:val="24"/>
              </w:rPr>
            </w:pPr>
            <w:del w:id="906" w:author="Umesh Singh1" w:date="2022-10-29T08:55:00Z">
              <w:r w:rsidRPr="006A7353" w:rsidDel="00C121AF">
                <w:rPr>
                  <w:rFonts w:ascii="Times New Roman" w:eastAsia="Times New Roman" w:hAnsi="Times New Roman" w:cs="Times New Roman"/>
                  <w:color w:val="000000"/>
                  <w:sz w:val="24"/>
                  <w:szCs w:val="24"/>
                </w:rPr>
                <w:delText>2 (1-5)</w:delText>
              </w:r>
            </w:del>
          </w:p>
        </w:tc>
        <w:tc>
          <w:tcPr>
            <w:tcW w:w="1536" w:type="dxa"/>
            <w:shd w:val="clear" w:color="auto" w:fill="auto"/>
            <w:noWrap/>
            <w:vAlign w:val="center"/>
            <w:hideMark/>
          </w:tcPr>
          <w:p w14:paraId="6DA6BC54" w14:textId="7E74E1E3" w:rsidR="00CB62CE" w:rsidRPr="006A7353" w:rsidDel="00C121AF" w:rsidRDefault="00CB62CE" w:rsidP="00CB62CE">
            <w:pPr>
              <w:spacing w:after="0" w:line="240" w:lineRule="auto"/>
              <w:jc w:val="center"/>
              <w:rPr>
                <w:del w:id="907" w:author="Umesh Singh1" w:date="2022-10-29T08:55:00Z"/>
                <w:rFonts w:ascii="Times New Roman" w:eastAsia="Times New Roman" w:hAnsi="Times New Roman" w:cs="Times New Roman"/>
                <w:color w:val="000000"/>
                <w:sz w:val="24"/>
                <w:szCs w:val="24"/>
              </w:rPr>
            </w:pPr>
            <w:del w:id="908" w:author="Umesh Singh1" w:date="2022-10-29T08:55:00Z">
              <w:r w:rsidRPr="006A7353" w:rsidDel="00C121AF">
                <w:rPr>
                  <w:rFonts w:ascii="Times New Roman" w:eastAsia="Times New Roman" w:hAnsi="Times New Roman" w:cs="Times New Roman"/>
                  <w:color w:val="000000"/>
                  <w:sz w:val="24"/>
                  <w:szCs w:val="24"/>
                </w:rPr>
                <w:delText>2 (0-4)</w:delText>
              </w:r>
            </w:del>
          </w:p>
        </w:tc>
        <w:tc>
          <w:tcPr>
            <w:tcW w:w="2455" w:type="dxa"/>
            <w:shd w:val="clear" w:color="auto" w:fill="auto"/>
            <w:noWrap/>
            <w:vAlign w:val="center"/>
            <w:hideMark/>
          </w:tcPr>
          <w:p w14:paraId="3093C738" w14:textId="66532A48" w:rsidR="00CB62CE" w:rsidRPr="006A7353" w:rsidDel="00C121AF" w:rsidRDefault="00CB62CE" w:rsidP="00CB62CE">
            <w:pPr>
              <w:spacing w:after="0" w:line="240" w:lineRule="auto"/>
              <w:jc w:val="center"/>
              <w:rPr>
                <w:del w:id="909" w:author="Umesh Singh1" w:date="2022-10-29T08:55:00Z"/>
                <w:rFonts w:ascii="Times New Roman" w:eastAsia="Times New Roman" w:hAnsi="Times New Roman" w:cs="Times New Roman"/>
                <w:color w:val="000000"/>
                <w:sz w:val="24"/>
                <w:szCs w:val="24"/>
              </w:rPr>
            </w:pPr>
            <w:del w:id="910" w:author="Umesh Singh1" w:date="2022-10-29T08:55:00Z">
              <w:r w:rsidRPr="006A7353" w:rsidDel="00C121AF">
                <w:rPr>
                  <w:rFonts w:ascii="Times New Roman" w:eastAsia="Times New Roman" w:hAnsi="Times New Roman" w:cs="Times New Roman"/>
                  <w:color w:val="000000"/>
                  <w:sz w:val="24"/>
                  <w:szCs w:val="24"/>
                </w:rPr>
                <w:delText>6 (5-8)</w:delText>
              </w:r>
            </w:del>
          </w:p>
        </w:tc>
      </w:tr>
      <w:tr w:rsidR="00CB62CE" w:rsidRPr="006A7353" w:rsidDel="00C121AF" w14:paraId="318FA7DF" w14:textId="56DAC18E" w:rsidTr="00CB62CE">
        <w:trPr>
          <w:trHeight w:val="290"/>
          <w:del w:id="911" w:author="Umesh Singh1" w:date="2022-10-29T08:55:00Z"/>
        </w:trPr>
        <w:tc>
          <w:tcPr>
            <w:tcW w:w="3282" w:type="dxa"/>
            <w:shd w:val="clear" w:color="auto" w:fill="auto"/>
            <w:noWrap/>
            <w:vAlign w:val="bottom"/>
            <w:hideMark/>
          </w:tcPr>
          <w:p w14:paraId="50A99978" w14:textId="0B022E48" w:rsidR="00CB62CE" w:rsidRPr="00384A64" w:rsidDel="00C121AF" w:rsidRDefault="00CB62CE" w:rsidP="00CB62CE">
            <w:pPr>
              <w:spacing w:after="0" w:line="240" w:lineRule="auto"/>
              <w:rPr>
                <w:del w:id="912" w:author="Umesh Singh1" w:date="2022-10-29T08:55:00Z"/>
                <w:rFonts w:ascii="Times New Roman" w:eastAsia="Times New Roman" w:hAnsi="Times New Roman" w:cs="Times New Roman"/>
                <w:b/>
                <w:bCs/>
                <w:color w:val="000000"/>
                <w:sz w:val="24"/>
                <w:szCs w:val="24"/>
              </w:rPr>
            </w:pPr>
            <w:del w:id="913" w:author="Umesh Singh1" w:date="2022-10-29T08:55:00Z">
              <w:r w:rsidRPr="00384A64" w:rsidDel="00C121AF">
                <w:rPr>
                  <w:rFonts w:ascii="Times New Roman" w:eastAsia="Times New Roman" w:hAnsi="Times New Roman" w:cs="Times New Roman"/>
                  <w:b/>
                  <w:bCs/>
                  <w:color w:val="000000"/>
                  <w:sz w:val="24"/>
                  <w:szCs w:val="24"/>
                </w:rPr>
                <w:delText>ED Disposition</w:delText>
              </w:r>
            </w:del>
          </w:p>
        </w:tc>
        <w:tc>
          <w:tcPr>
            <w:tcW w:w="1716" w:type="dxa"/>
            <w:shd w:val="clear" w:color="auto" w:fill="auto"/>
            <w:noWrap/>
            <w:vAlign w:val="center"/>
            <w:hideMark/>
          </w:tcPr>
          <w:p w14:paraId="15716EC8" w14:textId="0449041C" w:rsidR="00CB62CE" w:rsidRPr="006A7353" w:rsidDel="00C121AF" w:rsidRDefault="00CB62CE" w:rsidP="00CB62CE">
            <w:pPr>
              <w:spacing w:after="0" w:line="240" w:lineRule="auto"/>
              <w:jc w:val="center"/>
              <w:rPr>
                <w:del w:id="914" w:author="Umesh Singh1" w:date="2022-10-29T08:55:00Z"/>
                <w:rFonts w:ascii="Times New Roman" w:eastAsia="Times New Roman" w:hAnsi="Times New Roman" w:cs="Times New Roman"/>
                <w:color w:val="000000"/>
                <w:sz w:val="24"/>
                <w:szCs w:val="24"/>
              </w:rPr>
            </w:pPr>
            <w:del w:id="915"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3BB3AE7F" w14:textId="34D0F87E" w:rsidR="00CB62CE" w:rsidRPr="006A7353" w:rsidDel="00C121AF" w:rsidRDefault="00CB62CE" w:rsidP="00CB62CE">
            <w:pPr>
              <w:spacing w:after="0" w:line="240" w:lineRule="auto"/>
              <w:jc w:val="center"/>
              <w:rPr>
                <w:del w:id="916" w:author="Umesh Singh1" w:date="2022-10-29T08:55:00Z"/>
                <w:rFonts w:ascii="Times New Roman" w:eastAsia="Times New Roman" w:hAnsi="Times New Roman" w:cs="Times New Roman"/>
                <w:color w:val="000000"/>
                <w:sz w:val="24"/>
                <w:szCs w:val="24"/>
              </w:rPr>
            </w:pPr>
            <w:del w:id="917" w:author="Umesh Singh1" w:date="2022-10-29T08:55:00Z">
              <w:r w:rsidRPr="006A7353" w:rsidDel="00C121AF">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773A0EAE" w14:textId="7258D0F0" w:rsidR="00CB62CE" w:rsidRPr="006A7353" w:rsidDel="00C121AF" w:rsidRDefault="00CB62CE" w:rsidP="00CB62CE">
            <w:pPr>
              <w:spacing w:after="0" w:line="240" w:lineRule="auto"/>
              <w:jc w:val="center"/>
              <w:rPr>
                <w:del w:id="918" w:author="Umesh Singh1" w:date="2022-10-29T08:55:00Z"/>
                <w:rFonts w:ascii="Times New Roman" w:eastAsia="Times New Roman" w:hAnsi="Times New Roman" w:cs="Times New Roman"/>
                <w:color w:val="000000"/>
                <w:sz w:val="24"/>
                <w:szCs w:val="24"/>
              </w:rPr>
            </w:pPr>
            <w:del w:id="919" w:author="Umesh Singh1" w:date="2022-10-29T08:55:00Z">
              <w:r w:rsidRPr="006A7353" w:rsidDel="00C121AF">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09523388" w14:textId="45688C4A" w:rsidR="00CB62CE" w:rsidRPr="006A7353" w:rsidDel="00C121AF" w:rsidRDefault="00CB62CE" w:rsidP="00CB62CE">
            <w:pPr>
              <w:spacing w:after="0" w:line="240" w:lineRule="auto"/>
              <w:jc w:val="center"/>
              <w:rPr>
                <w:del w:id="920" w:author="Umesh Singh1" w:date="2022-10-29T08:55:00Z"/>
                <w:rFonts w:ascii="Times New Roman" w:eastAsia="Times New Roman" w:hAnsi="Times New Roman" w:cs="Times New Roman"/>
                <w:color w:val="000000"/>
                <w:sz w:val="24"/>
                <w:szCs w:val="24"/>
              </w:rPr>
            </w:pPr>
            <w:del w:id="921" w:author="Umesh Singh1" w:date="2022-10-29T08:55:00Z">
              <w:r w:rsidRPr="006A7353" w:rsidDel="00C121AF">
                <w:rPr>
                  <w:rFonts w:ascii="Times New Roman" w:eastAsia="Times New Roman" w:hAnsi="Times New Roman" w:cs="Times New Roman"/>
                  <w:color w:val="000000"/>
                  <w:sz w:val="24"/>
                  <w:szCs w:val="24"/>
                </w:rPr>
                <w:delText> </w:delText>
              </w:r>
            </w:del>
          </w:p>
        </w:tc>
      </w:tr>
      <w:tr w:rsidR="00CB62CE" w:rsidRPr="006A7353" w:rsidDel="00C121AF" w14:paraId="362F4A3C" w14:textId="01EC6182" w:rsidTr="00CB62CE">
        <w:trPr>
          <w:trHeight w:val="290"/>
          <w:del w:id="922" w:author="Umesh Singh1" w:date="2022-10-29T08:55:00Z"/>
        </w:trPr>
        <w:tc>
          <w:tcPr>
            <w:tcW w:w="3282" w:type="dxa"/>
            <w:shd w:val="clear" w:color="auto" w:fill="auto"/>
            <w:noWrap/>
            <w:vAlign w:val="bottom"/>
            <w:hideMark/>
          </w:tcPr>
          <w:p w14:paraId="6F27EA14" w14:textId="3CCF3D6B" w:rsidR="00CB62CE" w:rsidRPr="006A7353" w:rsidDel="00C121AF" w:rsidRDefault="00CB62CE" w:rsidP="00CB62CE">
            <w:pPr>
              <w:spacing w:after="0" w:line="240" w:lineRule="auto"/>
              <w:rPr>
                <w:del w:id="923" w:author="Umesh Singh1" w:date="2022-10-29T08:55:00Z"/>
                <w:rFonts w:ascii="Times New Roman" w:eastAsia="Times New Roman" w:hAnsi="Times New Roman" w:cs="Times New Roman"/>
                <w:color w:val="000000"/>
                <w:sz w:val="24"/>
                <w:szCs w:val="24"/>
              </w:rPr>
            </w:pPr>
            <w:del w:id="924" w:author="Umesh Singh1" w:date="2022-10-29T08:55:00Z">
              <w:r w:rsidRPr="006A7353" w:rsidDel="00C121AF">
                <w:rPr>
                  <w:rFonts w:ascii="Times New Roman" w:eastAsia="Times New Roman" w:hAnsi="Times New Roman" w:cs="Times New Roman"/>
                  <w:color w:val="000000"/>
                  <w:sz w:val="24"/>
                  <w:szCs w:val="24"/>
                </w:rPr>
                <w:delText>Admitted</w:delText>
              </w:r>
            </w:del>
          </w:p>
        </w:tc>
        <w:tc>
          <w:tcPr>
            <w:tcW w:w="1716" w:type="dxa"/>
            <w:shd w:val="clear" w:color="auto" w:fill="auto"/>
            <w:noWrap/>
            <w:vAlign w:val="center"/>
            <w:hideMark/>
          </w:tcPr>
          <w:p w14:paraId="694BF9D3" w14:textId="28FD495C" w:rsidR="00CB62CE" w:rsidRPr="006A7353" w:rsidDel="00C121AF" w:rsidRDefault="00CB62CE" w:rsidP="00CB62CE">
            <w:pPr>
              <w:spacing w:after="0" w:line="240" w:lineRule="auto"/>
              <w:jc w:val="center"/>
              <w:rPr>
                <w:del w:id="925" w:author="Umesh Singh1" w:date="2022-10-29T08:55:00Z"/>
                <w:rFonts w:ascii="Times New Roman" w:eastAsia="Times New Roman" w:hAnsi="Times New Roman" w:cs="Times New Roman"/>
                <w:color w:val="000000"/>
                <w:sz w:val="24"/>
                <w:szCs w:val="24"/>
              </w:rPr>
            </w:pPr>
            <w:del w:id="926" w:author="Umesh Singh1" w:date="2022-10-29T08:55:00Z">
              <w:r w:rsidRPr="006A7353" w:rsidDel="00C121AF">
                <w:rPr>
                  <w:rFonts w:ascii="Times New Roman" w:eastAsia="Times New Roman" w:hAnsi="Times New Roman" w:cs="Times New Roman"/>
                  <w:color w:val="000000"/>
                  <w:sz w:val="24"/>
                  <w:szCs w:val="24"/>
                </w:rPr>
                <w:delText xml:space="preserve">614 </w:delText>
              </w:r>
              <w:r w:rsidDel="00C121AF">
                <w:rPr>
                  <w:rFonts w:ascii="Times New Roman" w:eastAsia="Times New Roman" w:hAnsi="Times New Roman" w:cs="Times New Roman"/>
                  <w:color w:val="000000"/>
                  <w:sz w:val="24"/>
                  <w:szCs w:val="24"/>
                </w:rPr>
                <w:delText>(</w:delText>
              </w:r>
              <w:r w:rsidRPr="006A7353" w:rsidDel="00C121AF">
                <w:rPr>
                  <w:rFonts w:ascii="Times New Roman" w:eastAsia="Times New Roman" w:hAnsi="Times New Roman" w:cs="Times New Roman"/>
                  <w:color w:val="000000"/>
                  <w:sz w:val="24"/>
                  <w:szCs w:val="24"/>
                </w:rPr>
                <w:delText>39.</w:delText>
              </w:r>
              <w:r w:rsidDel="00C121AF">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22BBF789" w14:textId="4028C0EF" w:rsidR="00CB62CE" w:rsidRPr="006A7353" w:rsidDel="00C121AF" w:rsidRDefault="00CB62CE" w:rsidP="00CB62CE">
            <w:pPr>
              <w:spacing w:after="0" w:line="240" w:lineRule="auto"/>
              <w:jc w:val="center"/>
              <w:rPr>
                <w:del w:id="927" w:author="Umesh Singh1" w:date="2022-10-29T08:55:00Z"/>
                <w:rFonts w:ascii="Times New Roman" w:eastAsia="Times New Roman" w:hAnsi="Times New Roman" w:cs="Times New Roman"/>
                <w:color w:val="000000"/>
                <w:sz w:val="24"/>
                <w:szCs w:val="24"/>
              </w:rPr>
            </w:pPr>
            <w:del w:id="928" w:author="Umesh Singh1" w:date="2022-10-29T08:55:00Z">
              <w:r w:rsidRPr="006A7353" w:rsidDel="00C121AF">
                <w:rPr>
                  <w:rFonts w:ascii="Times New Roman" w:eastAsia="Times New Roman" w:hAnsi="Times New Roman" w:cs="Times New Roman"/>
                  <w:color w:val="000000"/>
                  <w:sz w:val="24"/>
                  <w:szCs w:val="24"/>
                </w:rPr>
                <w:delText>46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45.</w:delText>
              </w:r>
              <w:r w:rsidDel="00C121AF">
                <w:rPr>
                  <w:rFonts w:ascii="Times New Roman" w:eastAsia="Times New Roman" w:hAnsi="Times New Roman" w:cs="Times New Roman"/>
                  <w:color w:val="000000"/>
                  <w:sz w:val="24"/>
                  <w:szCs w:val="24"/>
                </w:rPr>
                <w:delText>5%)</w:delText>
              </w:r>
            </w:del>
          </w:p>
        </w:tc>
        <w:tc>
          <w:tcPr>
            <w:tcW w:w="1536" w:type="dxa"/>
            <w:shd w:val="clear" w:color="auto" w:fill="auto"/>
            <w:noWrap/>
            <w:vAlign w:val="center"/>
            <w:hideMark/>
          </w:tcPr>
          <w:p w14:paraId="2013FB1E" w14:textId="4A3FC0AC" w:rsidR="00CB62CE" w:rsidRPr="006A7353" w:rsidDel="00C121AF" w:rsidRDefault="00CB62CE" w:rsidP="00CB62CE">
            <w:pPr>
              <w:spacing w:after="0" w:line="240" w:lineRule="auto"/>
              <w:jc w:val="center"/>
              <w:rPr>
                <w:del w:id="929" w:author="Umesh Singh1" w:date="2022-10-29T08:55:00Z"/>
                <w:rFonts w:ascii="Times New Roman" w:eastAsia="Times New Roman" w:hAnsi="Times New Roman" w:cs="Times New Roman"/>
                <w:color w:val="000000"/>
                <w:sz w:val="24"/>
                <w:szCs w:val="24"/>
              </w:rPr>
            </w:pPr>
            <w:del w:id="930" w:author="Umesh Singh1" w:date="2022-10-29T08:55:00Z">
              <w:r w:rsidRPr="006A7353" w:rsidDel="00C121AF">
                <w:rPr>
                  <w:rFonts w:ascii="Times New Roman" w:eastAsia="Times New Roman" w:hAnsi="Times New Roman" w:cs="Times New Roman"/>
                  <w:color w:val="000000"/>
                  <w:sz w:val="24"/>
                  <w:szCs w:val="24"/>
                </w:rPr>
                <w:delText>305</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30.7</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9957827" w14:textId="1F0AF1D6" w:rsidR="00CB62CE" w:rsidRPr="006A7353" w:rsidDel="00C121AF" w:rsidRDefault="00CB62CE" w:rsidP="00CB62CE">
            <w:pPr>
              <w:spacing w:after="0" w:line="240" w:lineRule="auto"/>
              <w:jc w:val="center"/>
              <w:rPr>
                <w:del w:id="931" w:author="Umesh Singh1" w:date="2022-10-29T08:55:00Z"/>
                <w:rFonts w:ascii="Times New Roman" w:eastAsia="Times New Roman" w:hAnsi="Times New Roman" w:cs="Times New Roman"/>
                <w:color w:val="000000"/>
                <w:sz w:val="24"/>
                <w:szCs w:val="24"/>
              </w:rPr>
            </w:pPr>
            <w:del w:id="932" w:author="Umesh Singh1" w:date="2022-10-29T08:55:00Z">
              <w:r w:rsidRPr="006A7353" w:rsidDel="00C121AF">
                <w:rPr>
                  <w:rFonts w:ascii="Times New Roman" w:eastAsia="Times New Roman" w:hAnsi="Times New Roman" w:cs="Times New Roman"/>
                  <w:color w:val="000000"/>
                  <w:sz w:val="24"/>
                  <w:szCs w:val="24"/>
                </w:rPr>
                <w:delText>4,40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34.3</w:delText>
              </w:r>
              <w:r w:rsidDel="00C121AF">
                <w:rPr>
                  <w:rFonts w:ascii="Times New Roman" w:eastAsia="Times New Roman" w:hAnsi="Times New Roman" w:cs="Times New Roman"/>
                  <w:color w:val="000000"/>
                  <w:sz w:val="24"/>
                  <w:szCs w:val="24"/>
                </w:rPr>
                <w:delText>%)</w:delText>
              </w:r>
            </w:del>
          </w:p>
        </w:tc>
      </w:tr>
      <w:tr w:rsidR="00CB62CE" w:rsidRPr="006A7353" w:rsidDel="00C121AF" w14:paraId="5EE0E2A5" w14:textId="548D0745" w:rsidTr="00CB62CE">
        <w:trPr>
          <w:trHeight w:val="290"/>
          <w:del w:id="933" w:author="Umesh Singh1" w:date="2022-10-29T08:55:00Z"/>
        </w:trPr>
        <w:tc>
          <w:tcPr>
            <w:tcW w:w="3282" w:type="dxa"/>
            <w:shd w:val="clear" w:color="auto" w:fill="auto"/>
            <w:noWrap/>
            <w:vAlign w:val="bottom"/>
            <w:hideMark/>
          </w:tcPr>
          <w:p w14:paraId="4F3FA003" w14:textId="04FE9711" w:rsidR="00CB62CE" w:rsidRPr="006A7353" w:rsidDel="00C121AF" w:rsidRDefault="00CB62CE" w:rsidP="00CB62CE">
            <w:pPr>
              <w:spacing w:after="0" w:line="240" w:lineRule="auto"/>
              <w:rPr>
                <w:del w:id="934" w:author="Umesh Singh1" w:date="2022-10-29T08:55:00Z"/>
                <w:rFonts w:ascii="Times New Roman" w:eastAsia="Times New Roman" w:hAnsi="Times New Roman" w:cs="Times New Roman"/>
                <w:color w:val="000000"/>
                <w:sz w:val="24"/>
                <w:szCs w:val="24"/>
              </w:rPr>
            </w:pPr>
            <w:del w:id="935" w:author="Umesh Singh1" w:date="2022-10-29T08:55:00Z">
              <w:r w:rsidRPr="006A7353" w:rsidDel="00C121AF">
                <w:rPr>
                  <w:rFonts w:ascii="Times New Roman" w:eastAsia="Times New Roman" w:hAnsi="Times New Roman" w:cs="Times New Roman"/>
                  <w:color w:val="000000"/>
                  <w:sz w:val="24"/>
                  <w:szCs w:val="24"/>
                </w:rPr>
                <w:delText>Discharged from ED</w:delText>
              </w:r>
              <w:r w:rsidDel="00C121AF">
                <w:rPr>
                  <w:rFonts w:ascii="Times New Roman" w:eastAsia="Times New Roman" w:hAnsi="Times New Roman" w:cs="Times New Roman"/>
                  <w:color w:val="000000"/>
                  <w:sz w:val="24"/>
                  <w:szCs w:val="24"/>
                </w:rPr>
                <w:delText xml:space="preserve"> </w:delText>
              </w:r>
            </w:del>
          </w:p>
        </w:tc>
        <w:tc>
          <w:tcPr>
            <w:tcW w:w="1716" w:type="dxa"/>
            <w:shd w:val="clear" w:color="auto" w:fill="auto"/>
            <w:noWrap/>
            <w:vAlign w:val="center"/>
            <w:hideMark/>
          </w:tcPr>
          <w:p w14:paraId="56EA601D" w14:textId="232B14AE" w:rsidR="00CB62CE" w:rsidRPr="006A7353" w:rsidDel="00C121AF" w:rsidRDefault="00CB62CE" w:rsidP="00CB62CE">
            <w:pPr>
              <w:spacing w:after="0" w:line="240" w:lineRule="auto"/>
              <w:jc w:val="center"/>
              <w:rPr>
                <w:del w:id="936" w:author="Umesh Singh1" w:date="2022-10-29T08:55:00Z"/>
                <w:rFonts w:ascii="Times New Roman" w:eastAsia="Times New Roman" w:hAnsi="Times New Roman" w:cs="Times New Roman"/>
                <w:color w:val="000000"/>
                <w:sz w:val="24"/>
                <w:szCs w:val="24"/>
              </w:rPr>
            </w:pPr>
            <w:del w:id="937" w:author="Umesh Singh1" w:date="2022-10-29T08:55:00Z">
              <w:r w:rsidRPr="006A7353" w:rsidDel="00C121AF">
                <w:rPr>
                  <w:rFonts w:ascii="Times New Roman" w:eastAsia="Times New Roman" w:hAnsi="Times New Roman" w:cs="Times New Roman"/>
                  <w:color w:val="000000"/>
                  <w:sz w:val="24"/>
                  <w:szCs w:val="24"/>
                </w:rPr>
                <w:delText>905</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57.6</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8762E3F" w14:textId="4C6F83E0" w:rsidR="00CB62CE" w:rsidRPr="006A7353" w:rsidDel="00C121AF" w:rsidRDefault="00CB62CE" w:rsidP="00CB62CE">
            <w:pPr>
              <w:spacing w:after="0" w:line="240" w:lineRule="auto"/>
              <w:jc w:val="center"/>
              <w:rPr>
                <w:del w:id="938" w:author="Umesh Singh1" w:date="2022-10-29T08:55:00Z"/>
                <w:rFonts w:ascii="Times New Roman" w:eastAsia="Times New Roman" w:hAnsi="Times New Roman" w:cs="Times New Roman"/>
                <w:color w:val="000000"/>
                <w:sz w:val="24"/>
                <w:szCs w:val="24"/>
              </w:rPr>
            </w:pPr>
            <w:del w:id="939" w:author="Umesh Singh1" w:date="2022-10-29T08:55:00Z">
              <w:r w:rsidRPr="006A7353" w:rsidDel="00C121AF">
                <w:rPr>
                  <w:rFonts w:ascii="Times New Roman" w:eastAsia="Times New Roman" w:hAnsi="Times New Roman" w:cs="Times New Roman"/>
                  <w:color w:val="000000"/>
                  <w:sz w:val="24"/>
                  <w:szCs w:val="24"/>
                </w:rPr>
                <w:delText>535</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51.9</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68D90E6F" w14:textId="552E7FC3" w:rsidR="00CB62CE" w:rsidRPr="006A7353" w:rsidDel="00C121AF" w:rsidRDefault="00CB62CE" w:rsidP="00CB62CE">
            <w:pPr>
              <w:spacing w:after="0" w:line="240" w:lineRule="auto"/>
              <w:jc w:val="center"/>
              <w:rPr>
                <w:del w:id="940" w:author="Umesh Singh1" w:date="2022-10-29T08:55:00Z"/>
                <w:rFonts w:ascii="Times New Roman" w:eastAsia="Times New Roman" w:hAnsi="Times New Roman" w:cs="Times New Roman"/>
                <w:color w:val="000000"/>
                <w:sz w:val="24"/>
                <w:szCs w:val="24"/>
              </w:rPr>
            </w:pPr>
            <w:del w:id="941" w:author="Umesh Singh1" w:date="2022-10-29T08:55:00Z">
              <w:r w:rsidRPr="006A7353" w:rsidDel="00C121AF">
                <w:rPr>
                  <w:rFonts w:ascii="Times New Roman" w:eastAsia="Times New Roman" w:hAnsi="Times New Roman" w:cs="Times New Roman"/>
                  <w:color w:val="000000"/>
                  <w:sz w:val="24"/>
                  <w:szCs w:val="24"/>
                </w:rPr>
                <w:delText>677</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68.</w:delText>
              </w:r>
              <w:r w:rsidDel="00C121AF">
                <w:rPr>
                  <w:rFonts w:ascii="Times New Roman" w:eastAsia="Times New Roman" w:hAnsi="Times New Roman" w:cs="Times New Roman"/>
                  <w:color w:val="000000"/>
                  <w:sz w:val="24"/>
                  <w:szCs w:val="24"/>
                </w:rPr>
                <w:delText>2%)</w:delText>
              </w:r>
            </w:del>
          </w:p>
        </w:tc>
        <w:tc>
          <w:tcPr>
            <w:tcW w:w="2455" w:type="dxa"/>
            <w:shd w:val="clear" w:color="auto" w:fill="auto"/>
            <w:noWrap/>
            <w:vAlign w:val="center"/>
            <w:hideMark/>
          </w:tcPr>
          <w:p w14:paraId="6A0BB9B9" w14:textId="06ED3168" w:rsidR="00CB62CE" w:rsidRPr="006A7353" w:rsidDel="00C121AF" w:rsidRDefault="00CB62CE" w:rsidP="00CB62CE">
            <w:pPr>
              <w:spacing w:after="0" w:line="240" w:lineRule="auto"/>
              <w:jc w:val="center"/>
              <w:rPr>
                <w:del w:id="942" w:author="Umesh Singh1" w:date="2022-10-29T08:55:00Z"/>
                <w:rFonts w:ascii="Times New Roman" w:eastAsia="Times New Roman" w:hAnsi="Times New Roman" w:cs="Times New Roman"/>
                <w:color w:val="000000"/>
                <w:sz w:val="24"/>
                <w:szCs w:val="24"/>
              </w:rPr>
            </w:pPr>
            <w:del w:id="943" w:author="Umesh Singh1" w:date="2022-10-29T08:55:00Z">
              <w:r w:rsidRPr="006A7353" w:rsidDel="00C121AF">
                <w:rPr>
                  <w:rFonts w:ascii="Times New Roman" w:eastAsia="Times New Roman" w:hAnsi="Times New Roman" w:cs="Times New Roman"/>
                  <w:color w:val="000000"/>
                  <w:sz w:val="24"/>
                  <w:szCs w:val="24"/>
                </w:rPr>
                <w:delText>8,156</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63.</w:delText>
              </w:r>
              <w:r w:rsidDel="00C121AF">
                <w:rPr>
                  <w:rFonts w:ascii="Times New Roman" w:eastAsia="Times New Roman" w:hAnsi="Times New Roman" w:cs="Times New Roman"/>
                  <w:color w:val="000000"/>
                  <w:sz w:val="24"/>
                  <w:szCs w:val="24"/>
                </w:rPr>
                <w:delText>5%)</w:delText>
              </w:r>
            </w:del>
          </w:p>
        </w:tc>
      </w:tr>
      <w:tr w:rsidR="00CB62CE" w:rsidRPr="006A7353" w:rsidDel="00C121AF" w14:paraId="3E52C840" w14:textId="24506738" w:rsidTr="00CB62CE">
        <w:trPr>
          <w:trHeight w:val="290"/>
          <w:del w:id="944" w:author="Umesh Singh1" w:date="2022-10-29T08:55:00Z"/>
        </w:trPr>
        <w:tc>
          <w:tcPr>
            <w:tcW w:w="3282" w:type="dxa"/>
            <w:shd w:val="clear" w:color="auto" w:fill="auto"/>
            <w:noWrap/>
            <w:vAlign w:val="bottom"/>
            <w:hideMark/>
          </w:tcPr>
          <w:p w14:paraId="7463B81E" w14:textId="20450690" w:rsidR="00CB62CE" w:rsidRPr="006A7353" w:rsidDel="00C121AF" w:rsidRDefault="00CB62CE" w:rsidP="00CB62CE">
            <w:pPr>
              <w:spacing w:after="0" w:line="240" w:lineRule="auto"/>
              <w:rPr>
                <w:del w:id="945" w:author="Umesh Singh1" w:date="2022-10-29T08:55:00Z"/>
                <w:rFonts w:ascii="Times New Roman" w:eastAsia="Times New Roman" w:hAnsi="Times New Roman" w:cs="Times New Roman"/>
                <w:color w:val="000000"/>
                <w:sz w:val="24"/>
                <w:szCs w:val="24"/>
              </w:rPr>
            </w:pPr>
            <w:del w:id="946" w:author="Umesh Singh1" w:date="2022-10-29T08:55:00Z">
              <w:r w:rsidRPr="006A7353" w:rsidDel="00C121AF">
                <w:rPr>
                  <w:rFonts w:ascii="Times New Roman" w:eastAsia="Times New Roman" w:hAnsi="Times New Roman" w:cs="Times New Roman"/>
                  <w:color w:val="000000"/>
                  <w:sz w:val="24"/>
                  <w:szCs w:val="24"/>
                </w:rPr>
                <w:delText>Expired in ED</w:delText>
              </w:r>
            </w:del>
          </w:p>
        </w:tc>
        <w:tc>
          <w:tcPr>
            <w:tcW w:w="1716" w:type="dxa"/>
            <w:shd w:val="clear" w:color="auto" w:fill="auto"/>
            <w:noWrap/>
            <w:vAlign w:val="center"/>
            <w:hideMark/>
          </w:tcPr>
          <w:p w14:paraId="309B517B" w14:textId="62224633" w:rsidR="00CB62CE" w:rsidRPr="006A7353" w:rsidDel="00C121AF" w:rsidRDefault="00CB62CE" w:rsidP="00CB62CE">
            <w:pPr>
              <w:spacing w:after="0" w:line="240" w:lineRule="auto"/>
              <w:jc w:val="center"/>
              <w:rPr>
                <w:del w:id="947" w:author="Umesh Singh1" w:date="2022-10-29T08:55:00Z"/>
                <w:rFonts w:ascii="Times New Roman" w:eastAsia="Times New Roman" w:hAnsi="Times New Roman" w:cs="Times New Roman"/>
                <w:color w:val="000000"/>
                <w:sz w:val="24"/>
                <w:szCs w:val="24"/>
              </w:rPr>
            </w:pPr>
            <w:del w:id="948" w:author="Umesh Singh1" w:date="2022-10-29T08:55:00Z">
              <w:r w:rsidRPr="006A7353" w:rsidDel="00C121AF">
                <w:rPr>
                  <w:rFonts w:ascii="Times New Roman" w:eastAsia="Times New Roman" w:hAnsi="Times New Roman" w:cs="Times New Roman"/>
                  <w:color w:val="000000"/>
                  <w:sz w:val="24"/>
                  <w:szCs w:val="24"/>
                </w:rPr>
                <w:delText>1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w:delText>
              </w:r>
              <w:r w:rsidDel="00C121AF">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5191BBD1" w14:textId="5ECA1970" w:rsidR="00CB62CE" w:rsidRPr="006A7353" w:rsidDel="00C121AF" w:rsidRDefault="00CB62CE" w:rsidP="00CB62CE">
            <w:pPr>
              <w:spacing w:after="0" w:line="240" w:lineRule="auto"/>
              <w:jc w:val="center"/>
              <w:rPr>
                <w:del w:id="949" w:author="Umesh Singh1" w:date="2022-10-29T08:55:00Z"/>
                <w:rFonts w:ascii="Times New Roman" w:eastAsia="Times New Roman" w:hAnsi="Times New Roman" w:cs="Times New Roman"/>
                <w:color w:val="000000"/>
                <w:sz w:val="24"/>
                <w:szCs w:val="24"/>
              </w:rPr>
            </w:pPr>
            <w:del w:id="950" w:author="Umesh Singh1" w:date="2022-10-29T08:55:00Z">
              <w:r w:rsidRPr="006A7353" w:rsidDel="00C121AF">
                <w:rPr>
                  <w:rFonts w:ascii="Times New Roman" w:eastAsia="Times New Roman" w:hAnsi="Times New Roman" w:cs="Times New Roman"/>
                  <w:color w:val="000000"/>
                  <w:sz w:val="24"/>
                  <w:szCs w:val="24"/>
                </w:rPr>
                <w:delText>4</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0.</w:delText>
              </w:r>
              <w:r w:rsidDel="00C121AF">
                <w:rPr>
                  <w:rFonts w:ascii="Times New Roman" w:eastAsia="Times New Roman" w:hAnsi="Times New Roman" w:cs="Times New Roman"/>
                  <w:color w:val="000000"/>
                  <w:sz w:val="24"/>
                  <w:szCs w:val="24"/>
                </w:rPr>
                <w:delText>4%)</w:delText>
              </w:r>
            </w:del>
          </w:p>
        </w:tc>
        <w:tc>
          <w:tcPr>
            <w:tcW w:w="1536" w:type="dxa"/>
            <w:shd w:val="clear" w:color="auto" w:fill="auto"/>
            <w:noWrap/>
            <w:vAlign w:val="center"/>
            <w:hideMark/>
          </w:tcPr>
          <w:p w14:paraId="5EDF1C7D" w14:textId="0D328E94" w:rsidR="00CB62CE" w:rsidRPr="006A7353" w:rsidDel="00C121AF" w:rsidRDefault="00CB62CE" w:rsidP="00CB62CE">
            <w:pPr>
              <w:spacing w:after="0" w:line="240" w:lineRule="auto"/>
              <w:jc w:val="center"/>
              <w:rPr>
                <w:del w:id="951" w:author="Umesh Singh1" w:date="2022-10-29T08:55:00Z"/>
                <w:rFonts w:ascii="Times New Roman" w:eastAsia="Times New Roman" w:hAnsi="Times New Roman" w:cs="Times New Roman"/>
                <w:color w:val="000000"/>
                <w:sz w:val="24"/>
                <w:szCs w:val="24"/>
              </w:rPr>
            </w:pPr>
            <w:del w:id="952" w:author="Umesh Singh1" w:date="2022-10-29T08:55:00Z">
              <w:r w:rsidRPr="006A7353" w:rsidDel="00C121AF">
                <w:rPr>
                  <w:rFonts w:ascii="Times New Roman" w:eastAsia="Times New Roman" w:hAnsi="Times New Roman" w:cs="Times New Roman"/>
                  <w:color w:val="000000"/>
                  <w:sz w:val="24"/>
                  <w:szCs w:val="24"/>
                </w:rPr>
                <w:delText>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0.1</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054BFE7" w14:textId="5085490D" w:rsidR="00CB62CE" w:rsidRPr="006A7353" w:rsidDel="00C121AF" w:rsidRDefault="00CB62CE" w:rsidP="00CB62CE">
            <w:pPr>
              <w:spacing w:after="0" w:line="240" w:lineRule="auto"/>
              <w:jc w:val="center"/>
              <w:rPr>
                <w:del w:id="953" w:author="Umesh Singh1" w:date="2022-10-29T08:55:00Z"/>
                <w:rFonts w:ascii="Times New Roman" w:eastAsia="Times New Roman" w:hAnsi="Times New Roman" w:cs="Times New Roman"/>
                <w:color w:val="000000"/>
                <w:sz w:val="24"/>
                <w:szCs w:val="24"/>
              </w:rPr>
            </w:pPr>
            <w:del w:id="954" w:author="Umesh Singh1" w:date="2022-10-29T08:55:00Z">
              <w:r w:rsidRPr="006A7353" w:rsidDel="00C121AF">
                <w:rPr>
                  <w:rFonts w:ascii="Times New Roman" w:eastAsia="Times New Roman" w:hAnsi="Times New Roman" w:cs="Times New Roman"/>
                  <w:color w:val="000000"/>
                  <w:sz w:val="24"/>
                  <w:szCs w:val="24"/>
                </w:rPr>
                <w:delText>17</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0.1</w:delText>
              </w:r>
              <w:r w:rsidDel="00C121AF">
                <w:rPr>
                  <w:rFonts w:ascii="Times New Roman" w:eastAsia="Times New Roman" w:hAnsi="Times New Roman" w:cs="Times New Roman"/>
                  <w:color w:val="000000"/>
                  <w:sz w:val="24"/>
                  <w:szCs w:val="24"/>
                </w:rPr>
                <w:delText>%)</w:delText>
              </w:r>
            </w:del>
          </w:p>
        </w:tc>
      </w:tr>
      <w:tr w:rsidR="00CB62CE" w:rsidRPr="006A7353" w:rsidDel="00C121AF" w14:paraId="116C9F0B" w14:textId="76A58257" w:rsidTr="00CB62CE">
        <w:trPr>
          <w:trHeight w:val="290"/>
          <w:del w:id="955" w:author="Umesh Singh1" w:date="2022-10-29T08:55:00Z"/>
        </w:trPr>
        <w:tc>
          <w:tcPr>
            <w:tcW w:w="3282" w:type="dxa"/>
            <w:shd w:val="clear" w:color="auto" w:fill="auto"/>
            <w:noWrap/>
            <w:vAlign w:val="bottom"/>
            <w:hideMark/>
          </w:tcPr>
          <w:p w14:paraId="08D91618" w14:textId="4D097156" w:rsidR="00CB62CE" w:rsidRPr="006A7353" w:rsidDel="00C121AF" w:rsidRDefault="00CB62CE" w:rsidP="00CB62CE">
            <w:pPr>
              <w:spacing w:after="0" w:line="240" w:lineRule="auto"/>
              <w:rPr>
                <w:del w:id="956" w:author="Umesh Singh1" w:date="2022-10-29T08:55:00Z"/>
                <w:rFonts w:ascii="Times New Roman" w:eastAsia="Times New Roman" w:hAnsi="Times New Roman" w:cs="Times New Roman"/>
                <w:color w:val="000000"/>
                <w:sz w:val="24"/>
                <w:szCs w:val="24"/>
              </w:rPr>
            </w:pPr>
            <w:del w:id="957" w:author="Umesh Singh1" w:date="2022-10-29T08:55:00Z">
              <w:r w:rsidRPr="006A7353" w:rsidDel="00C121AF">
                <w:rPr>
                  <w:rFonts w:ascii="Times New Roman" w:eastAsia="Times New Roman" w:hAnsi="Times New Roman" w:cs="Times New Roman"/>
                  <w:color w:val="000000"/>
                  <w:sz w:val="24"/>
                  <w:szCs w:val="24"/>
                </w:rPr>
                <w:delText>Transferred</w:delText>
              </w:r>
            </w:del>
          </w:p>
        </w:tc>
        <w:tc>
          <w:tcPr>
            <w:tcW w:w="1716" w:type="dxa"/>
            <w:shd w:val="clear" w:color="auto" w:fill="auto"/>
            <w:noWrap/>
            <w:vAlign w:val="center"/>
            <w:hideMark/>
          </w:tcPr>
          <w:p w14:paraId="0B315E34" w14:textId="326484FF" w:rsidR="00CB62CE" w:rsidRPr="006A7353" w:rsidDel="00C121AF" w:rsidRDefault="00CB62CE" w:rsidP="00CB62CE">
            <w:pPr>
              <w:spacing w:after="0" w:line="240" w:lineRule="auto"/>
              <w:jc w:val="center"/>
              <w:rPr>
                <w:del w:id="958" w:author="Umesh Singh1" w:date="2022-10-29T08:55:00Z"/>
                <w:rFonts w:ascii="Times New Roman" w:eastAsia="Times New Roman" w:hAnsi="Times New Roman" w:cs="Times New Roman"/>
                <w:color w:val="000000"/>
                <w:sz w:val="24"/>
                <w:szCs w:val="24"/>
              </w:rPr>
            </w:pPr>
            <w:del w:id="959" w:author="Umesh Singh1" w:date="2022-10-29T08:55:00Z">
              <w:r w:rsidRPr="006A7353" w:rsidDel="00C121AF">
                <w:rPr>
                  <w:rFonts w:ascii="Times New Roman" w:eastAsia="Times New Roman" w:hAnsi="Times New Roman" w:cs="Times New Roman"/>
                  <w:color w:val="000000"/>
                  <w:sz w:val="24"/>
                  <w:szCs w:val="24"/>
                </w:rPr>
                <w:delText>34</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2.</w:delText>
              </w:r>
              <w:r w:rsidDel="00C121AF">
                <w:rPr>
                  <w:rFonts w:ascii="Times New Roman" w:eastAsia="Times New Roman" w:hAnsi="Times New Roman" w:cs="Times New Roman"/>
                  <w:color w:val="000000"/>
                  <w:sz w:val="24"/>
                  <w:szCs w:val="24"/>
                </w:rPr>
                <w:delText>2%)</w:delText>
              </w:r>
            </w:del>
          </w:p>
        </w:tc>
        <w:tc>
          <w:tcPr>
            <w:tcW w:w="1536" w:type="dxa"/>
            <w:shd w:val="clear" w:color="auto" w:fill="auto"/>
            <w:noWrap/>
            <w:vAlign w:val="center"/>
            <w:hideMark/>
          </w:tcPr>
          <w:p w14:paraId="7FF7AF4D" w14:textId="381FEF64" w:rsidR="00CB62CE" w:rsidRPr="006A7353" w:rsidDel="00C121AF" w:rsidRDefault="00CB62CE" w:rsidP="00CB62CE">
            <w:pPr>
              <w:spacing w:after="0" w:line="240" w:lineRule="auto"/>
              <w:jc w:val="center"/>
              <w:rPr>
                <w:del w:id="960" w:author="Umesh Singh1" w:date="2022-10-29T08:55:00Z"/>
                <w:rFonts w:ascii="Times New Roman" w:eastAsia="Times New Roman" w:hAnsi="Times New Roman" w:cs="Times New Roman"/>
                <w:color w:val="000000"/>
                <w:sz w:val="24"/>
                <w:szCs w:val="24"/>
              </w:rPr>
            </w:pPr>
            <w:del w:id="961" w:author="Umesh Singh1" w:date="2022-10-29T08:55:00Z">
              <w:r w:rsidRPr="006A7353" w:rsidDel="00C121AF">
                <w:rPr>
                  <w:rFonts w:ascii="Times New Roman" w:eastAsia="Times New Roman" w:hAnsi="Times New Roman" w:cs="Times New Roman"/>
                  <w:color w:val="000000"/>
                  <w:sz w:val="24"/>
                  <w:szCs w:val="24"/>
                </w:rPr>
                <w:delText>23</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2.2</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C0D28F0" w14:textId="4BEDE7AC" w:rsidR="00CB62CE" w:rsidRPr="006A7353" w:rsidDel="00C121AF" w:rsidRDefault="00CB62CE" w:rsidP="00CB62CE">
            <w:pPr>
              <w:spacing w:after="0" w:line="240" w:lineRule="auto"/>
              <w:jc w:val="center"/>
              <w:rPr>
                <w:del w:id="962" w:author="Umesh Singh1" w:date="2022-10-29T08:55:00Z"/>
                <w:rFonts w:ascii="Times New Roman" w:eastAsia="Times New Roman" w:hAnsi="Times New Roman" w:cs="Times New Roman"/>
                <w:color w:val="000000"/>
                <w:sz w:val="24"/>
                <w:szCs w:val="24"/>
              </w:rPr>
            </w:pPr>
            <w:del w:id="963" w:author="Umesh Singh1" w:date="2022-10-29T08:55:00Z">
              <w:r w:rsidRPr="006A7353" w:rsidDel="00C121AF">
                <w:rPr>
                  <w:rFonts w:ascii="Times New Roman" w:eastAsia="Times New Roman" w:hAnsi="Times New Roman" w:cs="Times New Roman"/>
                  <w:color w:val="000000"/>
                  <w:sz w:val="24"/>
                  <w:szCs w:val="24"/>
                </w:rPr>
                <w:delText>10</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0</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7FE864B6" w14:textId="27E4267E" w:rsidR="00CB62CE" w:rsidRPr="006A7353" w:rsidDel="00C121AF" w:rsidRDefault="00CB62CE" w:rsidP="00CB62CE">
            <w:pPr>
              <w:spacing w:after="0" w:line="240" w:lineRule="auto"/>
              <w:jc w:val="center"/>
              <w:rPr>
                <w:del w:id="964" w:author="Umesh Singh1" w:date="2022-10-29T08:55:00Z"/>
                <w:rFonts w:ascii="Times New Roman" w:eastAsia="Times New Roman" w:hAnsi="Times New Roman" w:cs="Times New Roman"/>
                <w:color w:val="000000"/>
                <w:sz w:val="24"/>
                <w:szCs w:val="24"/>
              </w:rPr>
            </w:pPr>
            <w:del w:id="965" w:author="Umesh Singh1" w:date="2022-10-29T08:55:00Z">
              <w:r w:rsidRPr="006A7353" w:rsidDel="00C121AF">
                <w:rPr>
                  <w:rFonts w:ascii="Times New Roman" w:eastAsia="Times New Roman" w:hAnsi="Times New Roman" w:cs="Times New Roman"/>
                  <w:color w:val="000000"/>
                  <w:sz w:val="24"/>
                  <w:szCs w:val="24"/>
                </w:rPr>
                <w:delText>26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2.</w:delText>
              </w:r>
              <w:r w:rsidDel="00C121AF">
                <w:rPr>
                  <w:rFonts w:ascii="Times New Roman" w:eastAsia="Times New Roman" w:hAnsi="Times New Roman" w:cs="Times New Roman"/>
                  <w:color w:val="000000"/>
                  <w:sz w:val="24"/>
                  <w:szCs w:val="24"/>
                </w:rPr>
                <w:delText>1%)</w:delText>
              </w:r>
            </w:del>
          </w:p>
        </w:tc>
      </w:tr>
      <w:tr w:rsidR="00CB62CE" w:rsidRPr="006A7353" w:rsidDel="00C121AF" w14:paraId="1290101D" w14:textId="036B0FDF" w:rsidTr="00CB62CE">
        <w:trPr>
          <w:trHeight w:val="290"/>
          <w:del w:id="966" w:author="Umesh Singh1" w:date="2022-10-29T08:55:00Z"/>
        </w:trPr>
        <w:tc>
          <w:tcPr>
            <w:tcW w:w="10525" w:type="dxa"/>
            <w:gridSpan w:val="5"/>
            <w:shd w:val="clear" w:color="auto" w:fill="auto"/>
            <w:noWrap/>
            <w:vAlign w:val="bottom"/>
            <w:hideMark/>
          </w:tcPr>
          <w:p w14:paraId="0F1E2577" w14:textId="28DB62D3" w:rsidR="00CB62CE" w:rsidRPr="00384A64" w:rsidDel="00C121AF" w:rsidRDefault="00CB62CE" w:rsidP="00CB62CE">
            <w:pPr>
              <w:spacing w:after="0" w:line="240" w:lineRule="auto"/>
              <w:rPr>
                <w:del w:id="967" w:author="Umesh Singh1" w:date="2022-10-29T08:55:00Z"/>
                <w:rFonts w:ascii="Times New Roman" w:eastAsia="Times New Roman" w:hAnsi="Times New Roman" w:cs="Times New Roman"/>
                <w:b/>
                <w:bCs/>
                <w:color w:val="000000"/>
                <w:sz w:val="24"/>
                <w:szCs w:val="24"/>
              </w:rPr>
            </w:pPr>
            <w:del w:id="968" w:author="Umesh Singh1" w:date="2022-10-29T08:55:00Z">
              <w:r w:rsidRPr="00384A64" w:rsidDel="00C121AF">
                <w:rPr>
                  <w:rFonts w:ascii="Times New Roman" w:eastAsia="Times New Roman" w:hAnsi="Times New Roman" w:cs="Times New Roman"/>
                  <w:b/>
                  <w:bCs/>
                  <w:color w:val="000000"/>
                  <w:sz w:val="24"/>
                  <w:szCs w:val="24"/>
                </w:rPr>
                <w:delText>Overall Mortality (ED &amp; In Hospital) </w:delText>
              </w:r>
            </w:del>
          </w:p>
        </w:tc>
      </w:tr>
      <w:tr w:rsidR="00CB62CE" w:rsidRPr="006A7353" w:rsidDel="00C121AF" w14:paraId="2F0AE92E" w14:textId="14F4B8C1" w:rsidTr="00CB62CE">
        <w:trPr>
          <w:trHeight w:val="290"/>
          <w:del w:id="969" w:author="Umesh Singh1" w:date="2022-10-29T08:55:00Z"/>
        </w:trPr>
        <w:tc>
          <w:tcPr>
            <w:tcW w:w="3282" w:type="dxa"/>
            <w:shd w:val="clear" w:color="auto" w:fill="auto"/>
            <w:noWrap/>
            <w:vAlign w:val="bottom"/>
            <w:hideMark/>
          </w:tcPr>
          <w:p w14:paraId="3BC6DFC2" w14:textId="3FEE9DA1" w:rsidR="00CB62CE" w:rsidRPr="006A7353" w:rsidDel="00C121AF" w:rsidRDefault="00CB62CE" w:rsidP="00CB62CE">
            <w:pPr>
              <w:spacing w:after="0" w:line="240" w:lineRule="auto"/>
              <w:rPr>
                <w:del w:id="970" w:author="Umesh Singh1" w:date="2022-10-29T08:55:00Z"/>
                <w:rFonts w:ascii="Times New Roman" w:eastAsia="Times New Roman" w:hAnsi="Times New Roman" w:cs="Times New Roman"/>
                <w:color w:val="000000"/>
                <w:sz w:val="24"/>
                <w:szCs w:val="24"/>
              </w:rPr>
            </w:pPr>
            <w:del w:id="971" w:author="Umesh Singh1" w:date="2022-10-29T08:55:00Z">
              <w:r w:rsidRPr="006A7353" w:rsidDel="00C121AF">
                <w:rPr>
                  <w:rFonts w:ascii="Times New Roman" w:eastAsia="Times New Roman" w:hAnsi="Times New Roman" w:cs="Times New Roman"/>
                  <w:color w:val="000000"/>
                  <w:sz w:val="24"/>
                  <w:szCs w:val="24"/>
                </w:rPr>
                <w:delText xml:space="preserve">Lived </w:delText>
              </w:r>
            </w:del>
          </w:p>
        </w:tc>
        <w:tc>
          <w:tcPr>
            <w:tcW w:w="1716" w:type="dxa"/>
            <w:shd w:val="clear" w:color="auto" w:fill="auto"/>
            <w:noWrap/>
            <w:vAlign w:val="center"/>
            <w:hideMark/>
          </w:tcPr>
          <w:p w14:paraId="5782EA4B" w14:textId="564BCF4E" w:rsidR="00CB62CE" w:rsidRPr="006A7353" w:rsidDel="00C121AF" w:rsidRDefault="00CB62CE" w:rsidP="00CB62CE">
            <w:pPr>
              <w:spacing w:after="0" w:line="240" w:lineRule="auto"/>
              <w:jc w:val="center"/>
              <w:rPr>
                <w:del w:id="972" w:author="Umesh Singh1" w:date="2022-10-29T08:55:00Z"/>
                <w:rFonts w:ascii="Times New Roman" w:eastAsia="Times New Roman" w:hAnsi="Times New Roman" w:cs="Times New Roman"/>
                <w:color w:val="000000"/>
                <w:sz w:val="24"/>
                <w:szCs w:val="24"/>
              </w:rPr>
            </w:pPr>
            <w:del w:id="973" w:author="Umesh Singh1" w:date="2022-10-29T08:55:00Z">
              <w:r w:rsidRPr="006A7353" w:rsidDel="00C121AF">
                <w:rPr>
                  <w:rFonts w:ascii="Times New Roman" w:eastAsia="Times New Roman" w:hAnsi="Times New Roman" w:cs="Times New Roman"/>
                  <w:color w:val="000000"/>
                  <w:sz w:val="24"/>
                  <w:szCs w:val="24"/>
                </w:rPr>
                <w:delText>1,46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5.</w:delText>
              </w:r>
              <w:r w:rsidDel="00C121AF">
                <w:rPr>
                  <w:rFonts w:ascii="Times New Roman" w:eastAsia="Times New Roman" w:hAnsi="Times New Roman" w:cs="Times New Roman"/>
                  <w:color w:val="000000"/>
                  <w:sz w:val="24"/>
                  <w:szCs w:val="24"/>
                </w:rPr>
                <w:delText>7%)</w:delText>
              </w:r>
            </w:del>
          </w:p>
        </w:tc>
        <w:tc>
          <w:tcPr>
            <w:tcW w:w="1536" w:type="dxa"/>
            <w:shd w:val="clear" w:color="auto" w:fill="auto"/>
            <w:noWrap/>
            <w:vAlign w:val="center"/>
            <w:hideMark/>
          </w:tcPr>
          <w:p w14:paraId="546330C3" w14:textId="01A7F360" w:rsidR="00CB62CE" w:rsidRPr="006A7353" w:rsidDel="00C121AF" w:rsidRDefault="00CB62CE" w:rsidP="00CB62CE">
            <w:pPr>
              <w:spacing w:after="0" w:line="240" w:lineRule="auto"/>
              <w:jc w:val="center"/>
              <w:rPr>
                <w:del w:id="974" w:author="Umesh Singh1" w:date="2022-10-29T08:55:00Z"/>
                <w:rFonts w:ascii="Times New Roman" w:eastAsia="Times New Roman" w:hAnsi="Times New Roman" w:cs="Times New Roman"/>
                <w:color w:val="000000"/>
                <w:sz w:val="24"/>
                <w:szCs w:val="24"/>
              </w:rPr>
            </w:pPr>
            <w:del w:id="975" w:author="Umesh Singh1" w:date="2022-10-29T08:55:00Z">
              <w:r w:rsidRPr="006A7353" w:rsidDel="00C121AF">
                <w:rPr>
                  <w:rFonts w:ascii="Times New Roman" w:eastAsia="Times New Roman" w:hAnsi="Times New Roman" w:cs="Times New Roman"/>
                  <w:color w:val="000000"/>
                  <w:sz w:val="24"/>
                  <w:szCs w:val="24"/>
                </w:rPr>
                <w:delText>995</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8.9</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C5289CB" w14:textId="7BBFDBB4" w:rsidR="00CB62CE" w:rsidRPr="006A7353" w:rsidDel="00C121AF" w:rsidRDefault="00CB62CE" w:rsidP="00CB62CE">
            <w:pPr>
              <w:spacing w:after="0" w:line="240" w:lineRule="auto"/>
              <w:jc w:val="center"/>
              <w:rPr>
                <w:del w:id="976" w:author="Umesh Singh1" w:date="2022-10-29T08:55:00Z"/>
                <w:rFonts w:ascii="Times New Roman" w:eastAsia="Times New Roman" w:hAnsi="Times New Roman" w:cs="Times New Roman"/>
                <w:color w:val="000000"/>
                <w:sz w:val="24"/>
                <w:szCs w:val="24"/>
              </w:rPr>
            </w:pPr>
            <w:del w:id="977" w:author="Umesh Singh1" w:date="2022-10-29T08:55:00Z">
              <w:r w:rsidRPr="006A7353" w:rsidDel="00C121AF">
                <w:rPr>
                  <w:rFonts w:ascii="Times New Roman" w:eastAsia="Times New Roman" w:hAnsi="Times New Roman" w:cs="Times New Roman"/>
                  <w:color w:val="000000"/>
                  <w:sz w:val="24"/>
                  <w:szCs w:val="24"/>
                </w:rPr>
                <w:delText>979</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9.9</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057D329A" w14:textId="2B66771F" w:rsidR="00CB62CE" w:rsidRPr="006A7353" w:rsidDel="00C121AF" w:rsidRDefault="00CB62CE" w:rsidP="00CB62CE">
            <w:pPr>
              <w:spacing w:after="0" w:line="240" w:lineRule="auto"/>
              <w:jc w:val="center"/>
              <w:rPr>
                <w:del w:id="978" w:author="Umesh Singh1" w:date="2022-10-29T08:55:00Z"/>
                <w:rFonts w:ascii="Times New Roman" w:eastAsia="Times New Roman" w:hAnsi="Times New Roman" w:cs="Times New Roman"/>
                <w:color w:val="000000"/>
                <w:sz w:val="24"/>
                <w:szCs w:val="24"/>
              </w:rPr>
            </w:pPr>
            <w:del w:id="979" w:author="Umesh Singh1" w:date="2022-10-29T08:55:00Z">
              <w:r w:rsidRPr="006A7353" w:rsidDel="00C121AF">
                <w:rPr>
                  <w:rFonts w:ascii="Times New Roman" w:eastAsia="Times New Roman" w:hAnsi="Times New Roman" w:cs="Times New Roman"/>
                  <w:color w:val="000000"/>
                  <w:sz w:val="24"/>
                  <w:szCs w:val="24"/>
                </w:rPr>
                <w:delText>12,388</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99.0</w:delText>
              </w:r>
              <w:r w:rsidDel="00C121AF">
                <w:rPr>
                  <w:rFonts w:ascii="Times New Roman" w:eastAsia="Times New Roman" w:hAnsi="Times New Roman" w:cs="Times New Roman"/>
                  <w:color w:val="000000"/>
                  <w:sz w:val="24"/>
                  <w:szCs w:val="24"/>
                </w:rPr>
                <w:delText>%)</w:delText>
              </w:r>
            </w:del>
          </w:p>
        </w:tc>
      </w:tr>
      <w:tr w:rsidR="00CB62CE" w:rsidRPr="006A7353" w:rsidDel="00C121AF" w14:paraId="4240AAAC" w14:textId="37B40DA9" w:rsidTr="00CB62CE">
        <w:trPr>
          <w:trHeight w:val="290"/>
          <w:del w:id="980" w:author="Umesh Singh1" w:date="2022-10-29T08:55:00Z"/>
        </w:trPr>
        <w:tc>
          <w:tcPr>
            <w:tcW w:w="3282" w:type="dxa"/>
            <w:shd w:val="clear" w:color="auto" w:fill="auto"/>
            <w:noWrap/>
            <w:vAlign w:val="bottom"/>
            <w:hideMark/>
          </w:tcPr>
          <w:p w14:paraId="50A05C22" w14:textId="11D26B42" w:rsidR="00CB62CE" w:rsidRPr="006A7353" w:rsidDel="00C121AF" w:rsidRDefault="00CB62CE" w:rsidP="00CB62CE">
            <w:pPr>
              <w:spacing w:after="0" w:line="240" w:lineRule="auto"/>
              <w:rPr>
                <w:del w:id="981" w:author="Umesh Singh1" w:date="2022-10-29T08:55:00Z"/>
                <w:rFonts w:ascii="Times New Roman" w:eastAsia="Times New Roman" w:hAnsi="Times New Roman" w:cs="Times New Roman"/>
                <w:color w:val="000000"/>
                <w:sz w:val="24"/>
                <w:szCs w:val="24"/>
              </w:rPr>
            </w:pPr>
            <w:del w:id="982" w:author="Umesh Singh1" w:date="2022-10-29T08:55:00Z">
              <w:r w:rsidRPr="006A7353" w:rsidDel="00C121AF">
                <w:rPr>
                  <w:rFonts w:ascii="Times New Roman" w:eastAsia="Times New Roman" w:hAnsi="Times New Roman" w:cs="Times New Roman"/>
                  <w:color w:val="000000"/>
                  <w:sz w:val="24"/>
                  <w:szCs w:val="24"/>
                </w:rPr>
                <w:delText xml:space="preserve">Died </w:delText>
              </w:r>
            </w:del>
          </w:p>
        </w:tc>
        <w:tc>
          <w:tcPr>
            <w:tcW w:w="1716" w:type="dxa"/>
            <w:shd w:val="clear" w:color="auto" w:fill="auto"/>
            <w:noWrap/>
            <w:vAlign w:val="center"/>
            <w:hideMark/>
          </w:tcPr>
          <w:p w14:paraId="32FB56B3" w14:textId="07574F00" w:rsidR="00CB62CE" w:rsidRPr="006A7353" w:rsidDel="00C121AF" w:rsidRDefault="00CB62CE" w:rsidP="00CB62CE">
            <w:pPr>
              <w:spacing w:after="0" w:line="240" w:lineRule="auto"/>
              <w:jc w:val="center"/>
              <w:rPr>
                <w:del w:id="983" w:author="Umesh Singh1" w:date="2022-10-29T08:55:00Z"/>
                <w:rFonts w:ascii="Times New Roman" w:eastAsia="Times New Roman" w:hAnsi="Times New Roman" w:cs="Times New Roman"/>
                <w:color w:val="000000"/>
                <w:sz w:val="24"/>
                <w:szCs w:val="24"/>
              </w:rPr>
            </w:pPr>
            <w:del w:id="984" w:author="Umesh Singh1" w:date="2022-10-29T08:55:00Z">
              <w:r w:rsidRPr="006A7353" w:rsidDel="00C121AF">
                <w:rPr>
                  <w:rFonts w:ascii="Times New Roman" w:eastAsia="Times New Roman" w:hAnsi="Times New Roman" w:cs="Times New Roman"/>
                  <w:color w:val="000000"/>
                  <w:sz w:val="24"/>
                  <w:szCs w:val="24"/>
                </w:rPr>
                <w:delText>66</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4.3</w:delText>
              </w:r>
              <w:r w:rsidDel="00C121AF">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6F39DC67" w14:textId="00929129" w:rsidR="00CB62CE" w:rsidRPr="006A7353" w:rsidDel="00C121AF" w:rsidRDefault="00CB62CE" w:rsidP="00CB62CE">
            <w:pPr>
              <w:spacing w:after="0" w:line="240" w:lineRule="auto"/>
              <w:jc w:val="center"/>
              <w:rPr>
                <w:del w:id="985" w:author="Umesh Singh1" w:date="2022-10-29T08:55:00Z"/>
                <w:rFonts w:ascii="Times New Roman" w:eastAsia="Times New Roman" w:hAnsi="Times New Roman" w:cs="Times New Roman"/>
                <w:color w:val="000000"/>
                <w:sz w:val="24"/>
                <w:szCs w:val="24"/>
              </w:rPr>
            </w:pPr>
            <w:del w:id="986" w:author="Umesh Singh1" w:date="2022-10-29T08:55:00Z">
              <w:r w:rsidRPr="006A7353" w:rsidDel="00C121AF">
                <w:rPr>
                  <w:rFonts w:ascii="Times New Roman" w:eastAsia="Times New Roman" w:hAnsi="Times New Roman" w:cs="Times New Roman"/>
                  <w:color w:val="000000"/>
                  <w:sz w:val="24"/>
                  <w:szCs w:val="24"/>
                </w:rPr>
                <w:delText>1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1.</w:delText>
              </w:r>
              <w:r w:rsidDel="00C121AF">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19C95148" w14:textId="61CED4BC" w:rsidR="00CB62CE" w:rsidRPr="006A7353" w:rsidDel="00C121AF" w:rsidRDefault="00CB62CE" w:rsidP="00CB62CE">
            <w:pPr>
              <w:spacing w:after="0" w:line="240" w:lineRule="auto"/>
              <w:jc w:val="center"/>
              <w:rPr>
                <w:del w:id="987" w:author="Umesh Singh1" w:date="2022-10-29T08:55:00Z"/>
                <w:rFonts w:ascii="Times New Roman" w:eastAsia="Times New Roman" w:hAnsi="Times New Roman" w:cs="Times New Roman"/>
                <w:color w:val="000000"/>
                <w:sz w:val="24"/>
                <w:szCs w:val="24"/>
              </w:rPr>
            </w:pPr>
            <w:del w:id="988" w:author="Umesh Singh1" w:date="2022-10-29T08:55:00Z">
              <w:r w:rsidRPr="006A7353" w:rsidDel="00C121AF">
                <w:rPr>
                  <w:rFonts w:ascii="Times New Roman" w:eastAsia="Times New Roman" w:hAnsi="Times New Roman" w:cs="Times New Roman"/>
                  <w:color w:val="000000"/>
                  <w:sz w:val="24"/>
                  <w:szCs w:val="24"/>
                </w:rPr>
                <w:delText>1</w:delText>
              </w:r>
              <w:r w:rsidDel="00C121AF">
                <w:rPr>
                  <w:rFonts w:ascii="Times New Roman" w:eastAsia="Times New Roman" w:hAnsi="Times New Roman" w:cs="Times New Roman"/>
                  <w:color w:val="000000"/>
                  <w:sz w:val="24"/>
                  <w:szCs w:val="24"/>
                </w:rPr>
                <w:delText xml:space="preserve"> (</w:delText>
              </w:r>
              <w:r w:rsidRPr="006A7353" w:rsidDel="00C121AF">
                <w:rPr>
                  <w:rFonts w:ascii="Times New Roman" w:eastAsia="Times New Roman" w:hAnsi="Times New Roman" w:cs="Times New Roman"/>
                  <w:color w:val="000000"/>
                  <w:sz w:val="24"/>
                  <w:szCs w:val="24"/>
                </w:rPr>
                <w:delText>0.1</w:delText>
              </w:r>
              <w:r w:rsidDel="00C121AF">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5B40065B" w14:textId="112AF2DF" w:rsidR="00CB62CE" w:rsidRPr="006A7353" w:rsidDel="00C121AF" w:rsidRDefault="00CB62CE" w:rsidP="00CB62CE">
            <w:pPr>
              <w:spacing w:after="0" w:line="240" w:lineRule="auto"/>
              <w:jc w:val="center"/>
              <w:rPr>
                <w:del w:id="989" w:author="Umesh Singh1" w:date="2022-10-29T08:55:00Z"/>
                <w:rFonts w:ascii="Times New Roman" w:eastAsia="Times New Roman" w:hAnsi="Times New Roman" w:cs="Times New Roman"/>
                <w:color w:val="000000"/>
                <w:sz w:val="24"/>
                <w:szCs w:val="24"/>
              </w:rPr>
            </w:pPr>
            <w:del w:id="990" w:author="Umesh Singh1" w:date="2022-10-29T08:55:00Z">
              <w:r w:rsidRPr="006A7353" w:rsidDel="00C121AF">
                <w:rPr>
                  <w:rFonts w:ascii="Times New Roman" w:eastAsia="Times New Roman" w:hAnsi="Times New Roman" w:cs="Times New Roman"/>
                  <w:color w:val="000000"/>
                  <w:sz w:val="24"/>
                  <w:szCs w:val="24"/>
                </w:rPr>
                <w:delText>123</w:delText>
              </w:r>
              <w:r w:rsidDel="00C121AF">
                <w:rPr>
                  <w:rFonts w:ascii="Times New Roman" w:eastAsia="Times New Roman" w:hAnsi="Times New Roman" w:cs="Times New Roman"/>
                  <w:color w:val="000000"/>
                  <w:sz w:val="24"/>
                  <w:szCs w:val="24"/>
                </w:rPr>
                <w:delText xml:space="preserve"> (1.0%)</w:delText>
              </w:r>
            </w:del>
          </w:p>
        </w:tc>
      </w:tr>
    </w:tbl>
    <w:p w14:paraId="3CC940B6" w14:textId="7BB10A79" w:rsidR="006D013A" w:rsidDel="00C121AF" w:rsidRDefault="00D71A46" w:rsidP="00D71A46">
      <w:pPr>
        <w:spacing w:line="480" w:lineRule="auto"/>
        <w:ind w:left="-720"/>
        <w:rPr>
          <w:del w:id="991" w:author="Umesh Singh1" w:date="2022-10-29T08:55:00Z"/>
          <w:rFonts w:ascii="Times New Roman" w:hAnsi="Times New Roman" w:cs="Times New Roman"/>
          <w:b/>
          <w:bCs/>
          <w:sz w:val="24"/>
          <w:szCs w:val="24"/>
        </w:rPr>
      </w:pPr>
      <w:del w:id="992" w:author="Umesh Singh1" w:date="2022-10-29T08:55:00Z">
        <w:r w:rsidRPr="2CFA9201" w:rsidDel="00C121AF">
          <w:rPr>
            <w:rFonts w:ascii="Times New Roman" w:hAnsi="Times New Roman" w:cs="Times New Roman"/>
            <w:b/>
            <w:bCs/>
            <w:sz w:val="24"/>
            <w:szCs w:val="24"/>
          </w:rPr>
          <w:delText xml:space="preserve">Table 3. Specific Criteria Met </w:delText>
        </w:r>
      </w:del>
    </w:p>
    <w:p w14:paraId="1BE64DFE" w14:textId="51EBAC08" w:rsidR="008661C6" w:rsidDel="00C121AF" w:rsidRDefault="008661C6" w:rsidP="00524974">
      <w:pPr>
        <w:spacing w:line="480" w:lineRule="auto"/>
        <w:rPr>
          <w:del w:id="993" w:author="Umesh Singh1" w:date="2022-10-29T08:55:00Z"/>
          <w:rFonts w:ascii="Times New Roman" w:hAnsi="Times New Roman" w:cs="Times New Roman"/>
          <w:noProof/>
          <w:sz w:val="24"/>
          <w:szCs w:val="24"/>
        </w:rPr>
        <w:sectPr w:rsidR="008661C6" w:rsidDel="00C121AF">
          <w:footerReference w:type="default" r:id="rId12"/>
          <w:pgSz w:w="12240" w:h="15840"/>
          <w:pgMar w:top="1440" w:right="1440" w:bottom="1440" w:left="1440" w:header="720" w:footer="720" w:gutter="0"/>
          <w:cols w:space="720"/>
          <w:docGrid w:linePitch="360"/>
        </w:sectPr>
      </w:pPr>
    </w:p>
    <w:p w14:paraId="14477700" w14:textId="4571B328" w:rsidR="009404A5" w:rsidRPr="00D25903" w:rsidRDefault="004039AE" w:rsidP="00524974">
      <w:pPr>
        <w:spacing w:line="480" w:lineRule="auto"/>
        <w:rPr>
          <w:rFonts w:ascii="Times New Roman" w:hAnsi="Times New Roman" w:cs="Times New Roman"/>
          <w:noProof/>
          <w:sz w:val="24"/>
          <w:szCs w:val="24"/>
        </w:rPr>
      </w:pPr>
      <w:r>
        <w:rPr>
          <w:rFonts w:ascii="Times New Roman" w:hAnsi="Times New Roman" w:cs="Times New Roman"/>
          <w:noProof/>
          <w:sz w:val="24"/>
          <w:szCs w:val="24"/>
        </w:rPr>
        <w:t>Suppl</w:t>
      </w:r>
      <w:r w:rsidR="00D71A46">
        <w:rPr>
          <w:rFonts w:ascii="Times New Roman" w:hAnsi="Times New Roman" w:cs="Times New Roman"/>
          <w:noProof/>
          <w:sz w:val="24"/>
          <w:szCs w:val="24"/>
        </w:rPr>
        <w:t>e</w:t>
      </w:r>
      <w:r>
        <w:rPr>
          <w:rFonts w:ascii="Times New Roman" w:hAnsi="Times New Roman" w:cs="Times New Roman"/>
          <w:noProof/>
          <w:sz w:val="24"/>
          <w:szCs w:val="24"/>
        </w:rPr>
        <w:t xml:space="preserve">mentary </w:t>
      </w:r>
      <w:r w:rsidR="00A12D57" w:rsidRPr="00D25903">
        <w:rPr>
          <w:rFonts w:ascii="Times New Roman" w:hAnsi="Times New Roman" w:cs="Times New Roman"/>
          <w:noProof/>
          <w:sz w:val="24"/>
          <w:szCs w:val="24"/>
        </w:rPr>
        <w:t xml:space="preserve">Figure </w:t>
      </w:r>
      <w:r>
        <w:rPr>
          <w:rFonts w:ascii="Times New Roman" w:hAnsi="Times New Roman" w:cs="Times New Roman"/>
          <w:noProof/>
          <w:sz w:val="24"/>
          <w:szCs w:val="24"/>
        </w:rPr>
        <w:t>1</w:t>
      </w:r>
      <w:r w:rsidR="00A12D57" w:rsidRPr="00D25903">
        <w:rPr>
          <w:rFonts w:ascii="Times New Roman" w:hAnsi="Times New Roman" w:cs="Times New Roman"/>
          <w:noProof/>
          <w:sz w:val="24"/>
          <w:szCs w:val="24"/>
        </w:rPr>
        <w:t>. Univariate Odds Ratios – Admissions</w:t>
      </w:r>
    </w:p>
    <w:p w14:paraId="670A820B" w14:textId="7B11CD2E" w:rsidR="00A12D57" w:rsidRPr="00A12D57" w:rsidRDefault="00C82473" w:rsidP="00524974">
      <w:pPr>
        <w:spacing w:line="480" w:lineRule="auto"/>
        <w:rPr>
          <w:rFonts w:ascii="Times New Roman" w:hAnsi="Times New Roman" w:cs="Times New Roman"/>
          <w:b/>
          <w:bCs/>
          <w:sz w:val="24"/>
          <w:szCs w:val="24"/>
        </w:rPr>
      </w:pPr>
      <w:r>
        <w:rPr>
          <w:noProof/>
        </w:rPr>
        <w:drawing>
          <wp:inline distT="0" distB="0" distL="0" distR="0" wp14:anchorId="74F9469C" wp14:editId="69E0F655">
            <wp:extent cx="8229600" cy="4990465"/>
            <wp:effectExtent l="0" t="0" r="0" b="635"/>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13"/>
                    <a:stretch>
                      <a:fillRect/>
                    </a:stretch>
                  </pic:blipFill>
                  <pic:spPr>
                    <a:xfrm>
                      <a:off x="0" y="0"/>
                      <a:ext cx="8229600" cy="4990465"/>
                    </a:xfrm>
                    <a:prstGeom prst="rect">
                      <a:avLst/>
                    </a:prstGeom>
                  </pic:spPr>
                </pic:pic>
              </a:graphicData>
            </a:graphic>
          </wp:inline>
        </w:drawing>
      </w:r>
    </w:p>
    <w:p w14:paraId="144037F4" w14:textId="102E0408" w:rsidR="004B337C" w:rsidDel="00C121AF" w:rsidRDefault="004B337C" w:rsidP="00524974">
      <w:pPr>
        <w:spacing w:line="480" w:lineRule="auto"/>
        <w:rPr>
          <w:del w:id="994" w:author="Umesh Singh1" w:date="2022-10-29T08:55:00Z"/>
          <w:rFonts w:ascii="Times New Roman" w:hAnsi="Times New Roman" w:cs="Times New Roman"/>
          <w:b/>
          <w:bCs/>
          <w:sz w:val="24"/>
          <w:szCs w:val="24"/>
        </w:rPr>
      </w:pPr>
    </w:p>
    <w:p w14:paraId="1F948BFC" w14:textId="2E592B53" w:rsidR="00973029" w:rsidDel="00C121AF" w:rsidRDefault="004039AE" w:rsidP="00C121AF">
      <w:pPr>
        <w:spacing w:line="480" w:lineRule="auto"/>
        <w:rPr>
          <w:del w:id="995" w:author="Umesh Singh1" w:date="2022-10-29T08:55:00Z"/>
          <w:rFonts w:ascii="Times New Roman" w:hAnsi="Times New Roman" w:cs="Times New Roman"/>
          <w:noProof/>
          <w:sz w:val="24"/>
          <w:szCs w:val="24"/>
        </w:rPr>
        <w:pPrChange w:id="996" w:author="Umesh Singh1" w:date="2022-10-29T08:55:00Z">
          <w:pPr>
            <w:spacing w:line="480" w:lineRule="auto"/>
          </w:pPr>
        </w:pPrChange>
      </w:pPr>
      <w:del w:id="997" w:author="Umesh Singh1" w:date="2022-10-29T08:55:00Z">
        <w:r w:rsidDel="00C121AF">
          <w:rPr>
            <w:rFonts w:ascii="Times New Roman" w:hAnsi="Times New Roman" w:cs="Times New Roman"/>
            <w:noProof/>
            <w:sz w:val="24"/>
            <w:szCs w:val="24"/>
          </w:rPr>
          <w:delText>Suppl</w:delText>
        </w:r>
        <w:r w:rsidR="00D71A46" w:rsidDel="00C121AF">
          <w:rPr>
            <w:rFonts w:ascii="Times New Roman" w:hAnsi="Times New Roman" w:cs="Times New Roman"/>
            <w:noProof/>
            <w:sz w:val="24"/>
            <w:szCs w:val="24"/>
          </w:rPr>
          <w:delText>e</w:delText>
        </w:r>
        <w:r w:rsidDel="00C121AF">
          <w:rPr>
            <w:rFonts w:ascii="Times New Roman" w:hAnsi="Times New Roman" w:cs="Times New Roman"/>
            <w:noProof/>
            <w:sz w:val="24"/>
            <w:szCs w:val="24"/>
          </w:rPr>
          <w:delText xml:space="preserve">mentary </w:delText>
        </w:r>
        <w:r w:rsidR="00D25903" w:rsidRPr="00D25903" w:rsidDel="00C121AF">
          <w:rPr>
            <w:rFonts w:ascii="Times New Roman" w:hAnsi="Times New Roman" w:cs="Times New Roman"/>
            <w:noProof/>
            <w:sz w:val="24"/>
            <w:szCs w:val="24"/>
          </w:rPr>
          <w:delText xml:space="preserve">Figure </w:delText>
        </w:r>
        <w:r w:rsidDel="00C121AF">
          <w:rPr>
            <w:rFonts w:ascii="Times New Roman" w:hAnsi="Times New Roman" w:cs="Times New Roman"/>
            <w:noProof/>
            <w:sz w:val="24"/>
            <w:szCs w:val="24"/>
          </w:rPr>
          <w:delText>2</w:delText>
        </w:r>
        <w:r w:rsidR="00D25903" w:rsidRPr="00D25903" w:rsidDel="00C121AF">
          <w:rPr>
            <w:rFonts w:ascii="Times New Roman" w:hAnsi="Times New Roman" w:cs="Times New Roman"/>
            <w:noProof/>
            <w:sz w:val="24"/>
            <w:szCs w:val="24"/>
          </w:rPr>
          <w:delText xml:space="preserve">. Univariate Odds Ratios - </w:delText>
        </w:r>
        <w:r w:rsidR="00354168" w:rsidDel="00C121AF">
          <w:rPr>
            <w:rFonts w:ascii="Times New Roman" w:hAnsi="Times New Roman" w:cs="Times New Roman"/>
            <w:noProof/>
            <w:sz w:val="24"/>
            <w:szCs w:val="24"/>
          </w:rPr>
          <w:delText>Mortality</w:delText>
        </w:r>
      </w:del>
    </w:p>
    <w:p w14:paraId="0DD0DDEC" w14:textId="63E9A4A1" w:rsidR="0071110D" w:rsidDel="00C121AF" w:rsidRDefault="00C42C35" w:rsidP="00C121AF">
      <w:pPr>
        <w:spacing w:line="480" w:lineRule="auto"/>
        <w:rPr>
          <w:del w:id="998" w:author="Umesh Singh1" w:date="2022-10-29T08:55:00Z"/>
          <w:rFonts w:ascii="Times New Roman" w:hAnsi="Times New Roman" w:cs="Times New Roman"/>
          <w:noProof/>
          <w:sz w:val="24"/>
          <w:szCs w:val="24"/>
        </w:rPr>
        <w:sectPr w:rsidR="0071110D" w:rsidDel="00C121AF" w:rsidSect="008661C6">
          <w:pgSz w:w="15840" w:h="12240" w:orient="landscape"/>
          <w:pgMar w:top="1440" w:right="1440" w:bottom="1440" w:left="1440" w:header="720" w:footer="720" w:gutter="0"/>
          <w:cols w:space="720"/>
          <w:docGrid w:linePitch="360"/>
        </w:sectPr>
        <w:pPrChange w:id="999" w:author="Umesh Singh1" w:date="2022-10-29T08:55:00Z">
          <w:pPr>
            <w:spacing w:line="480" w:lineRule="auto"/>
          </w:pPr>
        </w:pPrChange>
      </w:pPr>
      <w:del w:id="1000" w:author="Umesh Singh1" w:date="2022-10-29T08:55:00Z">
        <w:r w:rsidDel="00C121AF">
          <w:rPr>
            <w:noProof/>
          </w:rPr>
          <w:drawing>
            <wp:inline distT="0" distB="0" distL="0" distR="0" wp14:anchorId="0AF52982" wp14:editId="4221CAC4">
              <wp:extent cx="8229600" cy="4803775"/>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stretch>
                        <a:fillRect/>
                      </a:stretch>
                    </pic:blipFill>
                    <pic:spPr>
                      <a:xfrm>
                        <a:off x="0" y="0"/>
                        <a:ext cx="8229600" cy="4803775"/>
                      </a:xfrm>
                      <a:prstGeom prst="rect">
                        <a:avLst/>
                      </a:prstGeom>
                    </pic:spPr>
                  </pic:pic>
                </a:graphicData>
              </a:graphic>
            </wp:inline>
          </w:drawing>
        </w:r>
      </w:del>
    </w:p>
    <w:p w14:paraId="64D9DA89" w14:textId="50506D77" w:rsidR="0071110D" w:rsidDel="00C121AF" w:rsidRDefault="0071110D" w:rsidP="00C121AF">
      <w:pPr>
        <w:spacing w:line="480" w:lineRule="auto"/>
        <w:rPr>
          <w:del w:id="1001" w:author="Umesh Singh1" w:date="2022-10-29T08:55:00Z"/>
          <w:rFonts w:ascii="Times New Roman" w:hAnsi="Times New Roman" w:cs="Times New Roman"/>
          <w:sz w:val="24"/>
          <w:szCs w:val="24"/>
        </w:rPr>
        <w:pPrChange w:id="1002" w:author="Umesh Singh1" w:date="2022-10-29T08:55:00Z">
          <w:pPr>
            <w:spacing w:line="480" w:lineRule="auto"/>
          </w:pPr>
        </w:pPrChange>
      </w:pPr>
      <w:del w:id="1003" w:author="Umesh Singh1" w:date="2022-10-29T08:55:00Z">
        <w:r w:rsidRPr="0071110D" w:rsidDel="00C121AF">
          <w:rPr>
            <w:rFonts w:ascii="Times New Roman" w:hAnsi="Times New Roman" w:cs="Times New Roman"/>
            <w:noProof/>
            <w:sz w:val="24"/>
            <w:szCs w:val="24"/>
          </w:rPr>
          <w:delText>Suppl</w:delText>
        </w:r>
        <w:r w:rsidR="00D71A46" w:rsidDel="00C121AF">
          <w:rPr>
            <w:rFonts w:ascii="Times New Roman" w:hAnsi="Times New Roman" w:cs="Times New Roman"/>
            <w:noProof/>
            <w:sz w:val="24"/>
            <w:szCs w:val="24"/>
          </w:rPr>
          <w:delText>e</w:delText>
        </w:r>
        <w:r w:rsidRPr="0071110D" w:rsidDel="00C121AF">
          <w:rPr>
            <w:rFonts w:ascii="Times New Roman" w:hAnsi="Times New Roman" w:cs="Times New Roman"/>
            <w:noProof/>
            <w:sz w:val="24"/>
            <w:szCs w:val="24"/>
          </w:rPr>
          <w:delText xml:space="preserve">mentary Table 1. </w:delText>
        </w:r>
        <w:r w:rsidDel="00C121AF">
          <w:rPr>
            <w:rFonts w:ascii="Times New Roman" w:hAnsi="Times New Roman" w:cs="Times New Roman"/>
            <w:noProof/>
            <w:sz w:val="24"/>
            <w:szCs w:val="24"/>
          </w:rPr>
          <w:delText xml:space="preserve">Step 4: </w:delText>
        </w:r>
        <w:r w:rsidDel="00C121AF">
          <w:rPr>
            <w:rFonts w:ascii="Times New Roman" w:hAnsi="Times New Roman" w:cs="Times New Roman"/>
            <w:sz w:val="24"/>
            <w:szCs w:val="24"/>
          </w:rPr>
          <w:delText>Special Considerations Specific Criteria</w:delText>
        </w:r>
      </w:del>
    </w:p>
    <w:tbl>
      <w:tblPr>
        <w:tblW w:w="12960" w:type="dxa"/>
        <w:tblBorders>
          <w:top w:val="single" w:sz="4" w:space="0" w:color="auto"/>
          <w:bottom w:val="single" w:sz="4" w:space="0" w:color="auto"/>
        </w:tblBorders>
        <w:tblLayout w:type="fixed"/>
        <w:tblLook w:val="04A0" w:firstRow="1" w:lastRow="0" w:firstColumn="1" w:lastColumn="0" w:noHBand="0" w:noVBand="1"/>
      </w:tblPr>
      <w:tblGrid>
        <w:gridCol w:w="2610"/>
        <w:gridCol w:w="1260"/>
        <w:gridCol w:w="1828"/>
        <w:gridCol w:w="1322"/>
        <w:gridCol w:w="1350"/>
        <w:gridCol w:w="1646"/>
        <w:gridCol w:w="2944"/>
      </w:tblGrid>
      <w:tr w:rsidR="0071110D" w:rsidRPr="0071110D" w:rsidDel="00C121AF" w14:paraId="10E69AD6" w14:textId="128F168C" w:rsidTr="00FE0689">
        <w:trPr>
          <w:trHeight w:val="310"/>
          <w:del w:id="1004" w:author="Umesh Singh1" w:date="2022-10-29T08:55:00Z"/>
        </w:trPr>
        <w:tc>
          <w:tcPr>
            <w:tcW w:w="2610" w:type="dxa"/>
            <w:tcBorders>
              <w:top w:val="single" w:sz="4" w:space="0" w:color="auto"/>
              <w:bottom w:val="single" w:sz="4" w:space="0" w:color="auto"/>
            </w:tcBorders>
            <w:shd w:val="clear" w:color="auto" w:fill="auto"/>
            <w:noWrap/>
            <w:vAlign w:val="bottom"/>
            <w:hideMark/>
          </w:tcPr>
          <w:p w14:paraId="2F4E3E4D" w14:textId="493A64C4" w:rsidR="0071110D" w:rsidRPr="0071110D" w:rsidDel="00C121AF" w:rsidRDefault="0071110D" w:rsidP="00C121AF">
            <w:pPr>
              <w:spacing w:after="0" w:line="480" w:lineRule="auto"/>
              <w:rPr>
                <w:del w:id="1005" w:author="Umesh Singh1" w:date="2022-10-29T08:55:00Z"/>
                <w:rFonts w:ascii="Times New Roman" w:eastAsia="Times New Roman" w:hAnsi="Times New Roman" w:cs="Times New Roman"/>
                <w:i/>
                <w:iCs/>
                <w:color w:val="000000"/>
                <w:sz w:val="24"/>
                <w:szCs w:val="24"/>
              </w:rPr>
              <w:pPrChange w:id="1006" w:author="Umesh Singh1" w:date="2022-10-29T08:55:00Z">
                <w:pPr>
                  <w:spacing w:after="0" w:line="240" w:lineRule="auto"/>
                </w:pPr>
              </w:pPrChange>
            </w:pPr>
            <w:del w:id="1007" w:author="Umesh Singh1" w:date="2022-10-29T08:55:00Z">
              <w:r w:rsidRPr="0071110D" w:rsidDel="00C121AF">
                <w:rPr>
                  <w:rFonts w:ascii="Times New Roman" w:eastAsia="Times New Roman" w:hAnsi="Times New Roman" w:cs="Times New Roman"/>
                  <w:i/>
                  <w:iCs/>
                  <w:color w:val="000000"/>
                  <w:sz w:val="24"/>
                  <w:szCs w:val="24"/>
                </w:rPr>
                <w:delText>mutually exclusive columns</w:delText>
              </w:r>
            </w:del>
          </w:p>
        </w:tc>
        <w:tc>
          <w:tcPr>
            <w:tcW w:w="1260" w:type="dxa"/>
            <w:tcBorders>
              <w:top w:val="single" w:sz="4" w:space="0" w:color="auto"/>
              <w:bottom w:val="single" w:sz="4" w:space="0" w:color="auto"/>
            </w:tcBorders>
            <w:shd w:val="clear" w:color="auto" w:fill="auto"/>
            <w:noWrap/>
            <w:vAlign w:val="bottom"/>
            <w:hideMark/>
          </w:tcPr>
          <w:p w14:paraId="67B8C971" w14:textId="75D241CB" w:rsidR="0071110D" w:rsidRPr="0071110D" w:rsidDel="00C121AF" w:rsidRDefault="0071110D" w:rsidP="00C121AF">
            <w:pPr>
              <w:spacing w:after="0" w:line="480" w:lineRule="auto"/>
              <w:jc w:val="center"/>
              <w:rPr>
                <w:del w:id="1008" w:author="Umesh Singh1" w:date="2022-10-29T08:55:00Z"/>
                <w:rFonts w:ascii="Times New Roman" w:eastAsia="Times New Roman" w:hAnsi="Times New Roman" w:cs="Times New Roman"/>
                <w:color w:val="000000"/>
                <w:sz w:val="24"/>
                <w:szCs w:val="24"/>
              </w:rPr>
              <w:pPrChange w:id="1009" w:author="Umesh Singh1" w:date="2022-10-29T08:55:00Z">
                <w:pPr>
                  <w:spacing w:after="0" w:line="240" w:lineRule="auto"/>
                  <w:jc w:val="center"/>
                </w:pPr>
              </w:pPrChange>
            </w:pPr>
            <w:del w:id="1010" w:author="Umesh Singh1" w:date="2022-10-29T08:55:00Z">
              <w:r w:rsidRPr="0071110D" w:rsidDel="00C121AF">
                <w:rPr>
                  <w:rFonts w:ascii="Times New Roman" w:eastAsia="Times New Roman" w:hAnsi="Times New Roman" w:cs="Times New Roman"/>
                  <w:color w:val="000000"/>
                  <w:sz w:val="24"/>
                  <w:szCs w:val="24"/>
                </w:rPr>
                <w:delText>Age 55+ (n=7,072)</w:delText>
              </w:r>
            </w:del>
          </w:p>
        </w:tc>
        <w:tc>
          <w:tcPr>
            <w:tcW w:w="1828" w:type="dxa"/>
            <w:tcBorders>
              <w:top w:val="single" w:sz="4" w:space="0" w:color="auto"/>
              <w:bottom w:val="single" w:sz="4" w:space="0" w:color="auto"/>
            </w:tcBorders>
            <w:shd w:val="clear" w:color="auto" w:fill="auto"/>
            <w:noWrap/>
            <w:vAlign w:val="bottom"/>
            <w:hideMark/>
          </w:tcPr>
          <w:p w14:paraId="3714DA1B" w14:textId="27B4AA6E" w:rsidR="0071110D" w:rsidRPr="0071110D" w:rsidDel="00C121AF" w:rsidRDefault="0071110D" w:rsidP="00C121AF">
            <w:pPr>
              <w:spacing w:after="0" w:line="480" w:lineRule="auto"/>
              <w:jc w:val="center"/>
              <w:rPr>
                <w:del w:id="1011" w:author="Umesh Singh1" w:date="2022-10-29T08:55:00Z"/>
                <w:rFonts w:ascii="Times New Roman" w:eastAsia="Times New Roman" w:hAnsi="Times New Roman" w:cs="Times New Roman"/>
                <w:color w:val="000000"/>
                <w:sz w:val="24"/>
                <w:szCs w:val="24"/>
              </w:rPr>
              <w:pPrChange w:id="1012" w:author="Umesh Singh1" w:date="2022-10-29T08:55:00Z">
                <w:pPr>
                  <w:spacing w:after="0" w:line="240" w:lineRule="auto"/>
                  <w:jc w:val="center"/>
                </w:pPr>
              </w:pPrChange>
            </w:pPr>
            <w:del w:id="1013" w:author="Umesh Singh1" w:date="2022-10-29T08:55:00Z">
              <w:r w:rsidRPr="0071110D" w:rsidDel="00C121AF">
                <w:rPr>
                  <w:rFonts w:ascii="Times New Roman" w:eastAsia="Times New Roman" w:hAnsi="Times New Roman" w:cs="Times New Roman"/>
                  <w:color w:val="000000"/>
                  <w:sz w:val="24"/>
                  <w:szCs w:val="24"/>
                </w:rPr>
                <w:delText>Anticoagulation</w:delText>
              </w:r>
              <w:r w:rsidR="00E914C2" w:rsidDel="00C121AF">
                <w:rPr>
                  <w:rFonts w:ascii="Times New Roman" w:eastAsia="Times New Roman" w:hAnsi="Times New Roman" w:cs="Times New Roman"/>
                  <w:color w:val="000000"/>
                  <w:sz w:val="24"/>
                  <w:szCs w:val="24"/>
                </w:rPr>
                <w:delText xml:space="preserve">or </w:delText>
              </w:r>
              <w:r w:rsidRPr="0071110D" w:rsidDel="00C121AF">
                <w:rPr>
                  <w:rFonts w:ascii="Times New Roman" w:eastAsia="Times New Roman" w:hAnsi="Times New Roman" w:cs="Times New Roman"/>
                  <w:color w:val="000000"/>
                  <w:sz w:val="24"/>
                  <w:szCs w:val="24"/>
                </w:rPr>
                <w:delText>Bleeding Disorder (n=1,010)</w:delText>
              </w:r>
            </w:del>
          </w:p>
        </w:tc>
        <w:tc>
          <w:tcPr>
            <w:tcW w:w="1322" w:type="dxa"/>
            <w:tcBorders>
              <w:top w:val="single" w:sz="4" w:space="0" w:color="auto"/>
              <w:bottom w:val="single" w:sz="4" w:space="0" w:color="auto"/>
            </w:tcBorders>
            <w:shd w:val="clear" w:color="auto" w:fill="auto"/>
            <w:noWrap/>
            <w:vAlign w:val="bottom"/>
            <w:hideMark/>
          </w:tcPr>
          <w:p w14:paraId="3600006C" w14:textId="32A4D277" w:rsidR="0071110D" w:rsidRPr="0071110D" w:rsidDel="00C121AF" w:rsidRDefault="0071110D" w:rsidP="00C121AF">
            <w:pPr>
              <w:spacing w:after="0" w:line="480" w:lineRule="auto"/>
              <w:jc w:val="center"/>
              <w:rPr>
                <w:del w:id="1014" w:author="Umesh Singh1" w:date="2022-10-29T08:55:00Z"/>
                <w:rFonts w:ascii="Times New Roman" w:eastAsia="Times New Roman" w:hAnsi="Times New Roman" w:cs="Times New Roman"/>
                <w:color w:val="000000"/>
                <w:sz w:val="24"/>
                <w:szCs w:val="24"/>
              </w:rPr>
              <w:pPrChange w:id="1015" w:author="Umesh Singh1" w:date="2022-10-29T08:55:00Z">
                <w:pPr>
                  <w:spacing w:after="0" w:line="240" w:lineRule="auto"/>
                  <w:jc w:val="center"/>
                </w:pPr>
              </w:pPrChange>
            </w:pPr>
            <w:del w:id="1016" w:author="Umesh Singh1" w:date="2022-10-29T08:55:00Z">
              <w:r w:rsidRPr="0071110D" w:rsidDel="00C121AF">
                <w:rPr>
                  <w:rFonts w:ascii="Times New Roman" w:eastAsia="Times New Roman" w:hAnsi="Times New Roman" w:cs="Times New Roman"/>
                  <w:color w:val="000000"/>
                  <w:sz w:val="24"/>
                  <w:szCs w:val="24"/>
                </w:rPr>
                <w:delText>Burns (n=119)</w:delText>
              </w:r>
            </w:del>
          </w:p>
        </w:tc>
        <w:tc>
          <w:tcPr>
            <w:tcW w:w="1350" w:type="dxa"/>
            <w:tcBorders>
              <w:top w:val="single" w:sz="4" w:space="0" w:color="auto"/>
              <w:bottom w:val="single" w:sz="4" w:space="0" w:color="auto"/>
            </w:tcBorders>
            <w:shd w:val="clear" w:color="auto" w:fill="auto"/>
            <w:noWrap/>
            <w:vAlign w:val="bottom"/>
            <w:hideMark/>
          </w:tcPr>
          <w:p w14:paraId="391CF511" w14:textId="23EF95B9" w:rsidR="0071110D" w:rsidRPr="0071110D" w:rsidDel="00C121AF" w:rsidRDefault="0071110D" w:rsidP="00C121AF">
            <w:pPr>
              <w:spacing w:after="0" w:line="480" w:lineRule="auto"/>
              <w:jc w:val="center"/>
              <w:rPr>
                <w:del w:id="1017" w:author="Umesh Singh1" w:date="2022-10-29T08:55:00Z"/>
                <w:rFonts w:ascii="Times New Roman" w:eastAsia="Times New Roman" w:hAnsi="Times New Roman" w:cs="Times New Roman"/>
                <w:color w:val="000000"/>
                <w:sz w:val="24"/>
                <w:szCs w:val="24"/>
              </w:rPr>
              <w:pPrChange w:id="1018" w:author="Umesh Singh1" w:date="2022-10-29T08:55:00Z">
                <w:pPr>
                  <w:spacing w:after="0" w:line="240" w:lineRule="auto"/>
                  <w:jc w:val="center"/>
                </w:pPr>
              </w:pPrChange>
            </w:pPr>
            <w:del w:id="1019" w:author="Umesh Singh1" w:date="2022-10-29T08:55:00Z">
              <w:r w:rsidRPr="0071110D" w:rsidDel="00C121AF">
                <w:rPr>
                  <w:rFonts w:ascii="Times New Roman" w:eastAsia="Times New Roman" w:hAnsi="Times New Roman" w:cs="Times New Roman"/>
                  <w:color w:val="000000"/>
                  <w:sz w:val="24"/>
                  <w:szCs w:val="24"/>
                </w:rPr>
                <w:delText>20 Weeks Pregnant (n=261)</w:delText>
              </w:r>
            </w:del>
          </w:p>
        </w:tc>
        <w:tc>
          <w:tcPr>
            <w:tcW w:w="1646" w:type="dxa"/>
            <w:tcBorders>
              <w:top w:val="single" w:sz="4" w:space="0" w:color="auto"/>
              <w:bottom w:val="single" w:sz="4" w:space="0" w:color="auto"/>
            </w:tcBorders>
            <w:shd w:val="clear" w:color="auto" w:fill="auto"/>
            <w:noWrap/>
            <w:vAlign w:val="bottom"/>
            <w:hideMark/>
          </w:tcPr>
          <w:p w14:paraId="26F2721B" w14:textId="3C7F7E4C" w:rsidR="0071110D" w:rsidRPr="0071110D" w:rsidDel="00C121AF" w:rsidRDefault="0071110D" w:rsidP="00C121AF">
            <w:pPr>
              <w:spacing w:after="0" w:line="480" w:lineRule="auto"/>
              <w:jc w:val="center"/>
              <w:rPr>
                <w:del w:id="1020" w:author="Umesh Singh1" w:date="2022-10-29T08:55:00Z"/>
                <w:rFonts w:ascii="Times New Roman" w:eastAsia="Times New Roman" w:hAnsi="Times New Roman" w:cs="Times New Roman"/>
                <w:color w:val="000000"/>
                <w:sz w:val="24"/>
                <w:szCs w:val="24"/>
              </w:rPr>
              <w:pPrChange w:id="1021" w:author="Umesh Singh1" w:date="2022-10-29T08:55:00Z">
                <w:pPr>
                  <w:spacing w:after="0" w:line="240" w:lineRule="auto"/>
                  <w:jc w:val="center"/>
                </w:pPr>
              </w:pPrChange>
            </w:pPr>
            <w:del w:id="1022" w:author="Umesh Singh1" w:date="2022-10-29T08:55:00Z">
              <w:r w:rsidRPr="0071110D" w:rsidDel="00C121AF">
                <w:rPr>
                  <w:rFonts w:ascii="Times New Roman" w:eastAsia="Times New Roman" w:hAnsi="Times New Roman" w:cs="Times New Roman"/>
                  <w:color w:val="000000"/>
                  <w:sz w:val="24"/>
                  <w:szCs w:val="24"/>
                </w:rPr>
                <w:delText>EMS Provider Judgment (n=2,055)</w:delText>
              </w:r>
            </w:del>
          </w:p>
        </w:tc>
        <w:tc>
          <w:tcPr>
            <w:tcW w:w="2944" w:type="dxa"/>
            <w:tcBorders>
              <w:top w:val="single" w:sz="4" w:space="0" w:color="auto"/>
              <w:bottom w:val="single" w:sz="4" w:space="0" w:color="auto"/>
            </w:tcBorders>
            <w:shd w:val="clear" w:color="auto" w:fill="auto"/>
            <w:noWrap/>
            <w:vAlign w:val="bottom"/>
            <w:hideMark/>
          </w:tcPr>
          <w:p w14:paraId="3E1042FC" w14:textId="2E5F2159" w:rsidR="0071110D" w:rsidRPr="0071110D" w:rsidDel="00C121AF" w:rsidRDefault="0071110D" w:rsidP="00C121AF">
            <w:pPr>
              <w:spacing w:after="0" w:line="480" w:lineRule="auto"/>
              <w:jc w:val="center"/>
              <w:rPr>
                <w:del w:id="1023" w:author="Umesh Singh1" w:date="2022-10-29T08:55:00Z"/>
                <w:rFonts w:ascii="Times New Roman" w:eastAsia="Times New Roman" w:hAnsi="Times New Roman" w:cs="Times New Roman"/>
                <w:color w:val="000000"/>
                <w:sz w:val="24"/>
                <w:szCs w:val="24"/>
              </w:rPr>
              <w:pPrChange w:id="1024" w:author="Umesh Singh1" w:date="2022-10-29T08:55:00Z">
                <w:pPr>
                  <w:spacing w:after="0" w:line="240" w:lineRule="auto"/>
                  <w:jc w:val="center"/>
                </w:pPr>
              </w:pPrChange>
            </w:pPr>
            <w:del w:id="1025" w:author="Umesh Singh1" w:date="2022-10-29T08:55:00Z">
              <w:r w:rsidRPr="0071110D" w:rsidDel="00C121AF">
                <w:rPr>
                  <w:rFonts w:ascii="Times New Roman" w:eastAsia="Times New Roman" w:hAnsi="Times New Roman" w:cs="Times New Roman"/>
                  <w:color w:val="000000"/>
                  <w:sz w:val="24"/>
                  <w:szCs w:val="24"/>
                </w:rPr>
                <w:delText>Multiple Special Considerations (n=2,332)</w:delText>
              </w:r>
            </w:del>
          </w:p>
        </w:tc>
      </w:tr>
      <w:tr w:rsidR="00675A41" w:rsidRPr="0071110D" w:rsidDel="00C121AF" w14:paraId="664E0F4A" w14:textId="25CDF5EF" w:rsidTr="00FE0689">
        <w:trPr>
          <w:trHeight w:val="310"/>
          <w:del w:id="1026" w:author="Umesh Singh1" w:date="2022-10-29T08:55:00Z"/>
        </w:trPr>
        <w:tc>
          <w:tcPr>
            <w:tcW w:w="2610" w:type="dxa"/>
            <w:tcBorders>
              <w:top w:val="single" w:sz="4" w:space="0" w:color="auto"/>
            </w:tcBorders>
            <w:shd w:val="clear" w:color="auto" w:fill="auto"/>
            <w:noWrap/>
            <w:vAlign w:val="bottom"/>
            <w:hideMark/>
          </w:tcPr>
          <w:p w14:paraId="79CEBCAF" w14:textId="18CE0DBD" w:rsidR="0071110D" w:rsidRPr="00384A64" w:rsidDel="00C121AF" w:rsidRDefault="0071110D" w:rsidP="00C121AF">
            <w:pPr>
              <w:spacing w:after="0" w:line="480" w:lineRule="auto"/>
              <w:rPr>
                <w:del w:id="1027" w:author="Umesh Singh1" w:date="2022-10-29T08:55:00Z"/>
                <w:rFonts w:ascii="Times New Roman" w:eastAsia="Times New Roman" w:hAnsi="Times New Roman" w:cs="Times New Roman"/>
                <w:b/>
                <w:bCs/>
                <w:color w:val="000000"/>
                <w:sz w:val="24"/>
                <w:szCs w:val="24"/>
              </w:rPr>
              <w:pPrChange w:id="1028" w:author="Umesh Singh1" w:date="2022-10-29T08:55:00Z">
                <w:pPr>
                  <w:spacing w:after="0" w:line="240" w:lineRule="auto"/>
                </w:pPr>
              </w:pPrChange>
            </w:pPr>
            <w:del w:id="1029" w:author="Umesh Singh1" w:date="2022-10-29T08:55:00Z">
              <w:r w:rsidRPr="00384A64" w:rsidDel="00C121AF">
                <w:rPr>
                  <w:rFonts w:ascii="Times New Roman" w:eastAsia="Times New Roman" w:hAnsi="Times New Roman" w:cs="Times New Roman"/>
                  <w:b/>
                  <w:bCs/>
                  <w:color w:val="000000"/>
                  <w:sz w:val="24"/>
                  <w:szCs w:val="24"/>
                </w:rPr>
                <w:delText xml:space="preserve">Age in Years </w:delText>
              </w:r>
            </w:del>
          </w:p>
        </w:tc>
        <w:tc>
          <w:tcPr>
            <w:tcW w:w="1260" w:type="dxa"/>
            <w:tcBorders>
              <w:top w:val="single" w:sz="4" w:space="0" w:color="auto"/>
            </w:tcBorders>
            <w:shd w:val="clear" w:color="auto" w:fill="auto"/>
            <w:noWrap/>
            <w:vAlign w:val="bottom"/>
            <w:hideMark/>
          </w:tcPr>
          <w:p w14:paraId="0B298794" w14:textId="60AB006E" w:rsidR="0071110D" w:rsidRPr="0071110D" w:rsidDel="00C121AF" w:rsidRDefault="0071110D" w:rsidP="00C121AF">
            <w:pPr>
              <w:spacing w:after="0" w:line="480" w:lineRule="auto"/>
              <w:rPr>
                <w:del w:id="1030" w:author="Umesh Singh1" w:date="2022-10-29T08:55:00Z"/>
                <w:rFonts w:ascii="Times New Roman" w:eastAsia="Times New Roman" w:hAnsi="Times New Roman" w:cs="Times New Roman"/>
                <w:color w:val="000000"/>
                <w:sz w:val="24"/>
                <w:szCs w:val="24"/>
              </w:rPr>
              <w:pPrChange w:id="1031" w:author="Umesh Singh1" w:date="2022-10-29T08:55:00Z">
                <w:pPr>
                  <w:spacing w:after="0" w:line="240" w:lineRule="auto"/>
                </w:pPr>
              </w:pPrChange>
            </w:pPr>
            <w:del w:id="1032" w:author="Umesh Singh1" w:date="2022-10-29T08:55:00Z">
              <w:r w:rsidRPr="0071110D" w:rsidDel="00C121AF">
                <w:rPr>
                  <w:rFonts w:ascii="Times New Roman" w:eastAsia="Times New Roman" w:hAnsi="Times New Roman" w:cs="Times New Roman"/>
                  <w:color w:val="000000"/>
                  <w:sz w:val="24"/>
                  <w:szCs w:val="24"/>
                </w:rPr>
                <w:delText> </w:delText>
              </w:r>
            </w:del>
          </w:p>
        </w:tc>
        <w:tc>
          <w:tcPr>
            <w:tcW w:w="1828" w:type="dxa"/>
            <w:tcBorders>
              <w:top w:val="single" w:sz="4" w:space="0" w:color="auto"/>
            </w:tcBorders>
            <w:shd w:val="clear" w:color="auto" w:fill="auto"/>
            <w:noWrap/>
            <w:vAlign w:val="bottom"/>
            <w:hideMark/>
          </w:tcPr>
          <w:p w14:paraId="5342F1EF" w14:textId="7885BF2C" w:rsidR="0071110D" w:rsidRPr="0071110D" w:rsidDel="00C121AF" w:rsidRDefault="0071110D" w:rsidP="00C121AF">
            <w:pPr>
              <w:spacing w:after="0" w:line="480" w:lineRule="auto"/>
              <w:rPr>
                <w:del w:id="1033" w:author="Umesh Singh1" w:date="2022-10-29T08:55:00Z"/>
                <w:rFonts w:ascii="Times New Roman" w:eastAsia="Times New Roman" w:hAnsi="Times New Roman" w:cs="Times New Roman"/>
                <w:color w:val="000000"/>
                <w:sz w:val="24"/>
                <w:szCs w:val="24"/>
              </w:rPr>
              <w:pPrChange w:id="1034" w:author="Umesh Singh1" w:date="2022-10-29T08:55:00Z">
                <w:pPr>
                  <w:spacing w:after="0" w:line="240" w:lineRule="auto"/>
                </w:pPr>
              </w:pPrChange>
            </w:pPr>
            <w:del w:id="1035"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22" w:type="dxa"/>
            <w:tcBorders>
              <w:top w:val="single" w:sz="4" w:space="0" w:color="auto"/>
            </w:tcBorders>
            <w:shd w:val="clear" w:color="auto" w:fill="auto"/>
            <w:noWrap/>
            <w:vAlign w:val="bottom"/>
            <w:hideMark/>
          </w:tcPr>
          <w:p w14:paraId="4A484E5E" w14:textId="36B4959F" w:rsidR="0071110D" w:rsidRPr="0071110D" w:rsidDel="00C121AF" w:rsidRDefault="0071110D" w:rsidP="00C121AF">
            <w:pPr>
              <w:spacing w:after="0" w:line="480" w:lineRule="auto"/>
              <w:rPr>
                <w:del w:id="1036" w:author="Umesh Singh1" w:date="2022-10-29T08:55:00Z"/>
                <w:rFonts w:ascii="Times New Roman" w:eastAsia="Times New Roman" w:hAnsi="Times New Roman" w:cs="Times New Roman"/>
                <w:color w:val="000000"/>
                <w:sz w:val="24"/>
                <w:szCs w:val="24"/>
              </w:rPr>
              <w:pPrChange w:id="1037" w:author="Umesh Singh1" w:date="2022-10-29T08:55:00Z">
                <w:pPr>
                  <w:spacing w:after="0" w:line="240" w:lineRule="auto"/>
                </w:pPr>
              </w:pPrChange>
            </w:pPr>
            <w:del w:id="1038"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50" w:type="dxa"/>
            <w:tcBorders>
              <w:top w:val="single" w:sz="4" w:space="0" w:color="auto"/>
            </w:tcBorders>
            <w:shd w:val="clear" w:color="auto" w:fill="auto"/>
            <w:noWrap/>
            <w:vAlign w:val="bottom"/>
            <w:hideMark/>
          </w:tcPr>
          <w:p w14:paraId="52F33F3E" w14:textId="57A735DF" w:rsidR="0071110D" w:rsidRPr="0071110D" w:rsidDel="00C121AF" w:rsidRDefault="0071110D" w:rsidP="00C121AF">
            <w:pPr>
              <w:spacing w:after="0" w:line="480" w:lineRule="auto"/>
              <w:rPr>
                <w:del w:id="1039" w:author="Umesh Singh1" w:date="2022-10-29T08:55:00Z"/>
                <w:rFonts w:ascii="Times New Roman" w:eastAsia="Times New Roman" w:hAnsi="Times New Roman" w:cs="Times New Roman"/>
                <w:color w:val="000000"/>
                <w:sz w:val="24"/>
                <w:szCs w:val="24"/>
              </w:rPr>
              <w:pPrChange w:id="1040" w:author="Umesh Singh1" w:date="2022-10-29T08:55:00Z">
                <w:pPr>
                  <w:spacing w:after="0" w:line="240" w:lineRule="auto"/>
                </w:pPr>
              </w:pPrChange>
            </w:pPr>
            <w:del w:id="1041" w:author="Umesh Singh1" w:date="2022-10-29T08:55:00Z">
              <w:r w:rsidRPr="0071110D" w:rsidDel="00C121AF">
                <w:rPr>
                  <w:rFonts w:ascii="Times New Roman" w:eastAsia="Times New Roman" w:hAnsi="Times New Roman" w:cs="Times New Roman"/>
                  <w:color w:val="000000"/>
                  <w:sz w:val="24"/>
                  <w:szCs w:val="24"/>
                </w:rPr>
                <w:delText> </w:delText>
              </w:r>
            </w:del>
          </w:p>
        </w:tc>
        <w:tc>
          <w:tcPr>
            <w:tcW w:w="1646" w:type="dxa"/>
            <w:tcBorders>
              <w:top w:val="single" w:sz="4" w:space="0" w:color="auto"/>
            </w:tcBorders>
            <w:shd w:val="clear" w:color="auto" w:fill="auto"/>
            <w:noWrap/>
            <w:vAlign w:val="bottom"/>
            <w:hideMark/>
          </w:tcPr>
          <w:p w14:paraId="58CE1838" w14:textId="274FFB73" w:rsidR="0071110D" w:rsidRPr="0071110D" w:rsidDel="00C121AF" w:rsidRDefault="0071110D" w:rsidP="00C121AF">
            <w:pPr>
              <w:spacing w:after="0" w:line="480" w:lineRule="auto"/>
              <w:rPr>
                <w:del w:id="1042" w:author="Umesh Singh1" w:date="2022-10-29T08:55:00Z"/>
                <w:rFonts w:ascii="Times New Roman" w:eastAsia="Times New Roman" w:hAnsi="Times New Roman" w:cs="Times New Roman"/>
                <w:color w:val="000000"/>
                <w:sz w:val="24"/>
                <w:szCs w:val="24"/>
              </w:rPr>
              <w:pPrChange w:id="1043" w:author="Umesh Singh1" w:date="2022-10-29T08:55:00Z">
                <w:pPr>
                  <w:spacing w:after="0" w:line="240" w:lineRule="auto"/>
                </w:pPr>
              </w:pPrChange>
            </w:pPr>
            <w:del w:id="1044" w:author="Umesh Singh1" w:date="2022-10-29T08:55:00Z">
              <w:r w:rsidRPr="0071110D" w:rsidDel="00C121AF">
                <w:rPr>
                  <w:rFonts w:ascii="Times New Roman" w:eastAsia="Times New Roman" w:hAnsi="Times New Roman" w:cs="Times New Roman"/>
                  <w:color w:val="000000"/>
                  <w:sz w:val="24"/>
                  <w:szCs w:val="24"/>
                </w:rPr>
                <w:delText> </w:delText>
              </w:r>
            </w:del>
          </w:p>
        </w:tc>
        <w:tc>
          <w:tcPr>
            <w:tcW w:w="2944" w:type="dxa"/>
            <w:tcBorders>
              <w:top w:val="single" w:sz="4" w:space="0" w:color="auto"/>
            </w:tcBorders>
            <w:shd w:val="clear" w:color="auto" w:fill="auto"/>
            <w:noWrap/>
            <w:vAlign w:val="bottom"/>
            <w:hideMark/>
          </w:tcPr>
          <w:p w14:paraId="75840F5B" w14:textId="17154392" w:rsidR="0071110D" w:rsidRPr="0071110D" w:rsidDel="00C121AF" w:rsidRDefault="0071110D" w:rsidP="00C121AF">
            <w:pPr>
              <w:spacing w:after="0" w:line="480" w:lineRule="auto"/>
              <w:rPr>
                <w:del w:id="1045" w:author="Umesh Singh1" w:date="2022-10-29T08:55:00Z"/>
                <w:rFonts w:ascii="Times New Roman" w:eastAsia="Times New Roman" w:hAnsi="Times New Roman" w:cs="Times New Roman"/>
                <w:color w:val="000000"/>
                <w:sz w:val="24"/>
                <w:szCs w:val="24"/>
              </w:rPr>
              <w:pPrChange w:id="1046" w:author="Umesh Singh1" w:date="2022-10-29T08:55:00Z">
                <w:pPr>
                  <w:spacing w:after="0" w:line="240" w:lineRule="auto"/>
                </w:pPr>
              </w:pPrChange>
            </w:pPr>
            <w:del w:id="1047" w:author="Umesh Singh1" w:date="2022-10-29T08:55:00Z">
              <w:r w:rsidRPr="0071110D" w:rsidDel="00C121AF">
                <w:rPr>
                  <w:rFonts w:ascii="Times New Roman" w:eastAsia="Times New Roman" w:hAnsi="Times New Roman" w:cs="Times New Roman"/>
                  <w:color w:val="000000"/>
                  <w:sz w:val="24"/>
                  <w:szCs w:val="24"/>
                </w:rPr>
                <w:delText> </w:delText>
              </w:r>
            </w:del>
          </w:p>
        </w:tc>
      </w:tr>
      <w:tr w:rsidR="0071110D" w:rsidRPr="0071110D" w:rsidDel="00C121AF" w14:paraId="3E9A2B36" w14:textId="60715C95" w:rsidTr="00FE0689">
        <w:trPr>
          <w:trHeight w:val="310"/>
          <w:del w:id="1048" w:author="Umesh Singh1" w:date="2022-10-29T08:55:00Z"/>
        </w:trPr>
        <w:tc>
          <w:tcPr>
            <w:tcW w:w="2610" w:type="dxa"/>
            <w:shd w:val="clear" w:color="auto" w:fill="auto"/>
            <w:noWrap/>
            <w:vAlign w:val="bottom"/>
            <w:hideMark/>
          </w:tcPr>
          <w:p w14:paraId="5BAD8630" w14:textId="371A6A51" w:rsidR="0071110D" w:rsidRPr="0071110D" w:rsidDel="00C121AF" w:rsidRDefault="0071110D" w:rsidP="00C121AF">
            <w:pPr>
              <w:spacing w:after="0" w:line="480" w:lineRule="auto"/>
              <w:rPr>
                <w:del w:id="1049" w:author="Umesh Singh1" w:date="2022-10-29T08:55:00Z"/>
                <w:rFonts w:ascii="Times New Roman" w:eastAsia="Times New Roman" w:hAnsi="Times New Roman" w:cs="Times New Roman"/>
                <w:color w:val="000000"/>
                <w:sz w:val="24"/>
                <w:szCs w:val="24"/>
              </w:rPr>
              <w:pPrChange w:id="1050" w:author="Umesh Singh1" w:date="2022-10-29T08:55:00Z">
                <w:pPr>
                  <w:spacing w:after="0" w:line="240" w:lineRule="auto"/>
                </w:pPr>
              </w:pPrChange>
            </w:pPr>
            <w:del w:id="1051" w:author="Umesh Singh1" w:date="2022-10-29T08:55:00Z">
              <w:r w:rsidRPr="0071110D" w:rsidDel="00C121AF">
                <w:rPr>
                  <w:rFonts w:ascii="Times New Roman" w:eastAsia="Times New Roman" w:hAnsi="Times New Roman" w:cs="Times New Roman"/>
                  <w:color w:val="000000"/>
                  <w:sz w:val="24"/>
                  <w:szCs w:val="24"/>
                </w:rPr>
                <w:delText xml:space="preserve">Median (IQR) </w:delText>
              </w:r>
            </w:del>
          </w:p>
        </w:tc>
        <w:tc>
          <w:tcPr>
            <w:tcW w:w="1260" w:type="dxa"/>
            <w:shd w:val="clear" w:color="auto" w:fill="auto"/>
            <w:noWrap/>
            <w:vAlign w:val="center"/>
            <w:hideMark/>
          </w:tcPr>
          <w:p w14:paraId="2B01C664" w14:textId="0308A1C2" w:rsidR="0071110D" w:rsidRPr="0071110D" w:rsidDel="00C121AF" w:rsidRDefault="0071110D" w:rsidP="00C121AF">
            <w:pPr>
              <w:spacing w:after="0" w:line="480" w:lineRule="auto"/>
              <w:jc w:val="center"/>
              <w:rPr>
                <w:del w:id="1052" w:author="Umesh Singh1" w:date="2022-10-29T08:55:00Z"/>
                <w:rFonts w:ascii="Times New Roman" w:eastAsia="Times New Roman" w:hAnsi="Times New Roman" w:cs="Times New Roman"/>
                <w:color w:val="000000"/>
                <w:sz w:val="24"/>
                <w:szCs w:val="24"/>
              </w:rPr>
              <w:pPrChange w:id="1053" w:author="Umesh Singh1" w:date="2022-10-29T08:55:00Z">
                <w:pPr>
                  <w:spacing w:after="0" w:line="240" w:lineRule="auto"/>
                  <w:jc w:val="center"/>
                </w:pPr>
              </w:pPrChange>
            </w:pPr>
            <w:del w:id="1054" w:author="Umesh Singh1" w:date="2022-10-29T08:55:00Z">
              <w:r w:rsidRPr="0071110D" w:rsidDel="00C121AF">
                <w:rPr>
                  <w:rFonts w:ascii="Times New Roman" w:eastAsia="Times New Roman" w:hAnsi="Times New Roman" w:cs="Times New Roman"/>
                  <w:color w:val="000000"/>
                  <w:sz w:val="24"/>
                  <w:szCs w:val="24"/>
                </w:rPr>
                <w:delText>81 (73-88)</w:delText>
              </w:r>
            </w:del>
          </w:p>
        </w:tc>
        <w:tc>
          <w:tcPr>
            <w:tcW w:w="1828" w:type="dxa"/>
            <w:shd w:val="clear" w:color="auto" w:fill="auto"/>
            <w:noWrap/>
            <w:vAlign w:val="center"/>
            <w:hideMark/>
          </w:tcPr>
          <w:p w14:paraId="7E24B3D4" w14:textId="0C229D9D" w:rsidR="0071110D" w:rsidRPr="0071110D" w:rsidDel="00C121AF" w:rsidRDefault="0071110D" w:rsidP="00C121AF">
            <w:pPr>
              <w:spacing w:after="0" w:line="480" w:lineRule="auto"/>
              <w:jc w:val="center"/>
              <w:rPr>
                <w:del w:id="1055" w:author="Umesh Singh1" w:date="2022-10-29T08:55:00Z"/>
                <w:rFonts w:ascii="Times New Roman" w:eastAsia="Times New Roman" w:hAnsi="Times New Roman" w:cs="Times New Roman"/>
                <w:color w:val="000000"/>
                <w:sz w:val="24"/>
                <w:szCs w:val="24"/>
              </w:rPr>
              <w:pPrChange w:id="1056" w:author="Umesh Singh1" w:date="2022-10-29T08:55:00Z">
                <w:pPr>
                  <w:spacing w:after="0" w:line="240" w:lineRule="auto"/>
                  <w:jc w:val="center"/>
                </w:pPr>
              </w:pPrChange>
            </w:pPr>
            <w:del w:id="1057" w:author="Umesh Singh1" w:date="2022-10-29T08:55:00Z">
              <w:r w:rsidRPr="0071110D" w:rsidDel="00C121AF">
                <w:rPr>
                  <w:rFonts w:ascii="Times New Roman" w:eastAsia="Times New Roman" w:hAnsi="Times New Roman" w:cs="Times New Roman"/>
                  <w:color w:val="000000"/>
                  <w:sz w:val="24"/>
                  <w:szCs w:val="24"/>
                </w:rPr>
                <w:delText>75 (62-85)</w:delText>
              </w:r>
            </w:del>
          </w:p>
        </w:tc>
        <w:tc>
          <w:tcPr>
            <w:tcW w:w="1322" w:type="dxa"/>
            <w:shd w:val="clear" w:color="auto" w:fill="auto"/>
            <w:noWrap/>
            <w:vAlign w:val="center"/>
            <w:hideMark/>
          </w:tcPr>
          <w:p w14:paraId="6113D37C" w14:textId="0E0D6082" w:rsidR="0071110D" w:rsidRPr="0071110D" w:rsidDel="00C121AF" w:rsidRDefault="0071110D" w:rsidP="00C121AF">
            <w:pPr>
              <w:spacing w:after="0" w:line="480" w:lineRule="auto"/>
              <w:jc w:val="center"/>
              <w:rPr>
                <w:del w:id="1058" w:author="Umesh Singh1" w:date="2022-10-29T08:55:00Z"/>
                <w:rFonts w:ascii="Times New Roman" w:eastAsia="Times New Roman" w:hAnsi="Times New Roman" w:cs="Times New Roman"/>
                <w:color w:val="000000"/>
                <w:sz w:val="24"/>
                <w:szCs w:val="24"/>
              </w:rPr>
              <w:pPrChange w:id="1059" w:author="Umesh Singh1" w:date="2022-10-29T08:55:00Z">
                <w:pPr>
                  <w:spacing w:after="0" w:line="240" w:lineRule="auto"/>
                  <w:jc w:val="center"/>
                </w:pPr>
              </w:pPrChange>
            </w:pPr>
            <w:del w:id="1060" w:author="Umesh Singh1" w:date="2022-10-29T08:55:00Z">
              <w:r w:rsidRPr="0071110D" w:rsidDel="00C121AF">
                <w:rPr>
                  <w:rFonts w:ascii="Times New Roman" w:eastAsia="Times New Roman" w:hAnsi="Times New Roman" w:cs="Times New Roman"/>
                  <w:color w:val="000000"/>
                  <w:sz w:val="24"/>
                  <w:szCs w:val="24"/>
                </w:rPr>
                <w:delText>40 (29-57)</w:delText>
              </w:r>
            </w:del>
          </w:p>
        </w:tc>
        <w:tc>
          <w:tcPr>
            <w:tcW w:w="1350" w:type="dxa"/>
            <w:shd w:val="clear" w:color="auto" w:fill="auto"/>
            <w:noWrap/>
            <w:vAlign w:val="center"/>
            <w:hideMark/>
          </w:tcPr>
          <w:p w14:paraId="50A52578" w14:textId="47B90248" w:rsidR="0071110D" w:rsidRPr="0071110D" w:rsidDel="00C121AF" w:rsidRDefault="0071110D" w:rsidP="00C121AF">
            <w:pPr>
              <w:spacing w:after="0" w:line="480" w:lineRule="auto"/>
              <w:jc w:val="center"/>
              <w:rPr>
                <w:del w:id="1061" w:author="Umesh Singh1" w:date="2022-10-29T08:55:00Z"/>
                <w:rFonts w:ascii="Times New Roman" w:eastAsia="Times New Roman" w:hAnsi="Times New Roman" w:cs="Times New Roman"/>
                <w:color w:val="000000"/>
                <w:sz w:val="24"/>
                <w:szCs w:val="24"/>
              </w:rPr>
              <w:pPrChange w:id="1062" w:author="Umesh Singh1" w:date="2022-10-29T08:55:00Z">
                <w:pPr>
                  <w:spacing w:after="0" w:line="240" w:lineRule="auto"/>
                  <w:jc w:val="center"/>
                </w:pPr>
              </w:pPrChange>
            </w:pPr>
            <w:del w:id="1063" w:author="Umesh Singh1" w:date="2022-10-29T08:55:00Z">
              <w:r w:rsidRPr="0071110D" w:rsidDel="00C121AF">
                <w:rPr>
                  <w:rFonts w:ascii="Times New Roman" w:eastAsia="Times New Roman" w:hAnsi="Times New Roman" w:cs="Times New Roman"/>
                  <w:color w:val="000000"/>
                  <w:sz w:val="24"/>
                  <w:szCs w:val="24"/>
                </w:rPr>
                <w:delText>27 (23-31)</w:delText>
              </w:r>
            </w:del>
          </w:p>
        </w:tc>
        <w:tc>
          <w:tcPr>
            <w:tcW w:w="1646" w:type="dxa"/>
            <w:shd w:val="clear" w:color="auto" w:fill="auto"/>
            <w:noWrap/>
            <w:vAlign w:val="center"/>
            <w:hideMark/>
          </w:tcPr>
          <w:p w14:paraId="6A9B5C3C" w14:textId="5C24B55F" w:rsidR="0071110D" w:rsidRPr="0071110D" w:rsidDel="00C121AF" w:rsidRDefault="0071110D" w:rsidP="00C121AF">
            <w:pPr>
              <w:spacing w:after="0" w:line="480" w:lineRule="auto"/>
              <w:jc w:val="center"/>
              <w:rPr>
                <w:del w:id="1064" w:author="Umesh Singh1" w:date="2022-10-29T08:55:00Z"/>
                <w:rFonts w:ascii="Times New Roman" w:eastAsia="Times New Roman" w:hAnsi="Times New Roman" w:cs="Times New Roman"/>
                <w:color w:val="000000"/>
                <w:sz w:val="24"/>
                <w:szCs w:val="24"/>
              </w:rPr>
              <w:pPrChange w:id="1065" w:author="Umesh Singh1" w:date="2022-10-29T08:55:00Z">
                <w:pPr>
                  <w:spacing w:after="0" w:line="240" w:lineRule="auto"/>
                  <w:jc w:val="center"/>
                </w:pPr>
              </w:pPrChange>
            </w:pPr>
            <w:del w:id="1066" w:author="Umesh Singh1" w:date="2022-10-29T08:55:00Z">
              <w:r w:rsidRPr="0071110D" w:rsidDel="00C121AF">
                <w:rPr>
                  <w:rFonts w:ascii="Times New Roman" w:eastAsia="Times New Roman" w:hAnsi="Times New Roman" w:cs="Times New Roman"/>
                  <w:color w:val="000000"/>
                  <w:sz w:val="24"/>
                  <w:szCs w:val="24"/>
                </w:rPr>
                <w:delText>42 (28-57)</w:delText>
              </w:r>
            </w:del>
          </w:p>
        </w:tc>
        <w:tc>
          <w:tcPr>
            <w:tcW w:w="2944" w:type="dxa"/>
            <w:shd w:val="clear" w:color="auto" w:fill="auto"/>
            <w:noWrap/>
            <w:vAlign w:val="center"/>
            <w:hideMark/>
          </w:tcPr>
          <w:p w14:paraId="652E5C5C" w14:textId="7B2BF560" w:rsidR="0071110D" w:rsidRPr="0071110D" w:rsidDel="00C121AF" w:rsidRDefault="0071110D" w:rsidP="00C121AF">
            <w:pPr>
              <w:spacing w:after="0" w:line="480" w:lineRule="auto"/>
              <w:jc w:val="center"/>
              <w:rPr>
                <w:del w:id="1067" w:author="Umesh Singh1" w:date="2022-10-29T08:55:00Z"/>
                <w:rFonts w:ascii="Times New Roman" w:eastAsia="Times New Roman" w:hAnsi="Times New Roman" w:cs="Times New Roman"/>
                <w:color w:val="000000"/>
                <w:sz w:val="24"/>
                <w:szCs w:val="24"/>
              </w:rPr>
              <w:pPrChange w:id="1068" w:author="Umesh Singh1" w:date="2022-10-29T08:55:00Z">
                <w:pPr>
                  <w:spacing w:after="0" w:line="240" w:lineRule="auto"/>
                  <w:jc w:val="center"/>
                </w:pPr>
              </w:pPrChange>
            </w:pPr>
            <w:del w:id="1069" w:author="Umesh Singh1" w:date="2022-10-29T08:55:00Z">
              <w:r w:rsidRPr="0071110D" w:rsidDel="00C121AF">
                <w:rPr>
                  <w:rFonts w:ascii="Times New Roman" w:eastAsia="Times New Roman" w:hAnsi="Times New Roman" w:cs="Times New Roman"/>
                  <w:color w:val="000000"/>
                  <w:sz w:val="24"/>
                  <w:szCs w:val="24"/>
                </w:rPr>
                <w:delText xml:space="preserve">81 (74-88) </w:delText>
              </w:r>
            </w:del>
          </w:p>
        </w:tc>
      </w:tr>
      <w:tr w:rsidR="00675A41" w:rsidRPr="0071110D" w:rsidDel="00C121AF" w14:paraId="3474B827" w14:textId="2D2F2DA1" w:rsidTr="00FE0689">
        <w:trPr>
          <w:trHeight w:val="310"/>
          <w:del w:id="1070" w:author="Umesh Singh1" w:date="2022-10-29T08:55:00Z"/>
        </w:trPr>
        <w:tc>
          <w:tcPr>
            <w:tcW w:w="2610" w:type="dxa"/>
            <w:shd w:val="clear" w:color="auto" w:fill="auto"/>
            <w:noWrap/>
            <w:vAlign w:val="bottom"/>
            <w:hideMark/>
          </w:tcPr>
          <w:p w14:paraId="3B787EC6" w14:textId="412C6762" w:rsidR="0071110D" w:rsidRPr="00384A64" w:rsidDel="00C121AF" w:rsidRDefault="0071110D" w:rsidP="00C121AF">
            <w:pPr>
              <w:spacing w:after="0" w:line="480" w:lineRule="auto"/>
              <w:rPr>
                <w:del w:id="1071" w:author="Umesh Singh1" w:date="2022-10-29T08:55:00Z"/>
                <w:rFonts w:ascii="Times New Roman" w:eastAsia="Times New Roman" w:hAnsi="Times New Roman" w:cs="Times New Roman"/>
                <w:b/>
                <w:bCs/>
                <w:color w:val="000000"/>
                <w:sz w:val="24"/>
                <w:szCs w:val="24"/>
              </w:rPr>
              <w:pPrChange w:id="1072" w:author="Umesh Singh1" w:date="2022-10-29T08:55:00Z">
                <w:pPr>
                  <w:spacing w:after="0" w:line="240" w:lineRule="auto"/>
                </w:pPr>
              </w:pPrChange>
            </w:pPr>
            <w:del w:id="1073" w:author="Umesh Singh1" w:date="2022-10-29T08:55:00Z">
              <w:r w:rsidRPr="00384A64" w:rsidDel="00C121AF">
                <w:rPr>
                  <w:rFonts w:ascii="Times New Roman" w:eastAsia="Times New Roman" w:hAnsi="Times New Roman" w:cs="Times New Roman"/>
                  <w:b/>
                  <w:bCs/>
                  <w:color w:val="000000"/>
                  <w:sz w:val="24"/>
                  <w:szCs w:val="24"/>
                </w:rPr>
                <w:delText>Age Categories</w:delText>
              </w:r>
            </w:del>
          </w:p>
        </w:tc>
        <w:tc>
          <w:tcPr>
            <w:tcW w:w="1260" w:type="dxa"/>
            <w:shd w:val="clear" w:color="auto" w:fill="auto"/>
            <w:noWrap/>
            <w:vAlign w:val="center"/>
            <w:hideMark/>
          </w:tcPr>
          <w:p w14:paraId="18A448B3" w14:textId="5528FE12" w:rsidR="0071110D" w:rsidRPr="0071110D" w:rsidDel="00C121AF" w:rsidRDefault="0071110D" w:rsidP="00C121AF">
            <w:pPr>
              <w:spacing w:after="0" w:line="480" w:lineRule="auto"/>
              <w:jc w:val="center"/>
              <w:rPr>
                <w:del w:id="1074" w:author="Umesh Singh1" w:date="2022-10-29T08:55:00Z"/>
                <w:rFonts w:ascii="Times New Roman" w:eastAsia="Times New Roman" w:hAnsi="Times New Roman" w:cs="Times New Roman"/>
                <w:color w:val="000000"/>
                <w:sz w:val="24"/>
                <w:szCs w:val="24"/>
              </w:rPr>
              <w:pPrChange w:id="1075" w:author="Umesh Singh1" w:date="2022-10-29T08:55:00Z">
                <w:pPr>
                  <w:spacing w:after="0" w:line="240" w:lineRule="auto"/>
                  <w:jc w:val="center"/>
                </w:pPr>
              </w:pPrChange>
            </w:pPr>
            <w:del w:id="1076" w:author="Umesh Singh1" w:date="2022-10-29T08:55:00Z">
              <w:r w:rsidRPr="0071110D" w:rsidDel="00C121AF">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7185BB8A" w14:textId="617DE210" w:rsidR="0071110D" w:rsidRPr="0071110D" w:rsidDel="00C121AF" w:rsidRDefault="0071110D" w:rsidP="00C121AF">
            <w:pPr>
              <w:spacing w:after="0" w:line="480" w:lineRule="auto"/>
              <w:jc w:val="center"/>
              <w:rPr>
                <w:del w:id="1077" w:author="Umesh Singh1" w:date="2022-10-29T08:55:00Z"/>
                <w:rFonts w:ascii="Times New Roman" w:eastAsia="Times New Roman" w:hAnsi="Times New Roman" w:cs="Times New Roman"/>
                <w:color w:val="000000"/>
                <w:sz w:val="24"/>
                <w:szCs w:val="24"/>
              </w:rPr>
              <w:pPrChange w:id="1078" w:author="Umesh Singh1" w:date="2022-10-29T08:55:00Z">
                <w:pPr>
                  <w:spacing w:after="0" w:line="240" w:lineRule="auto"/>
                  <w:jc w:val="center"/>
                </w:pPr>
              </w:pPrChange>
            </w:pPr>
            <w:del w:id="1079"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32788609" w14:textId="505203F4" w:rsidR="0071110D" w:rsidRPr="0071110D" w:rsidDel="00C121AF" w:rsidRDefault="0071110D" w:rsidP="00C121AF">
            <w:pPr>
              <w:spacing w:after="0" w:line="480" w:lineRule="auto"/>
              <w:jc w:val="center"/>
              <w:rPr>
                <w:del w:id="1080" w:author="Umesh Singh1" w:date="2022-10-29T08:55:00Z"/>
                <w:rFonts w:ascii="Times New Roman" w:eastAsia="Times New Roman" w:hAnsi="Times New Roman" w:cs="Times New Roman"/>
                <w:color w:val="000000"/>
                <w:sz w:val="24"/>
                <w:szCs w:val="24"/>
              </w:rPr>
              <w:pPrChange w:id="1081" w:author="Umesh Singh1" w:date="2022-10-29T08:55:00Z">
                <w:pPr>
                  <w:spacing w:after="0" w:line="240" w:lineRule="auto"/>
                  <w:jc w:val="center"/>
                </w:pPr>
              </w:pPrChange>
            </w:pPr>
            <w:del w:id="1082"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54BAC622" w14:textId="2EF0B4C0" w:rsidR="0071110D" w:rsidRPr="0071110D" w:rsidDel="00C121AF" w:rsidRDefault="0071110D" w:rsidP="00C121AF">
            <w:pPr>
              <w:spacing w:after="0" w:line="480" w:lineRule="auto"/>
              <w:jc w:val="center"/>
              <w:rPr>
                <w:del w:id="1083" w:author="Umesh Singh1" w:date="2022-10-29T08:55:00Z"/>
                <w:rFonts w:ascii="Times New Roman" w:eastAsia="Times New Roman" w:hAnsi="Times New Roman" w:cs="Times New Roman"/>
                <w:color w:val="000000"/>
                <w:sz w:val="24"/>
                <w:szCs w:val="24"/>
              </w:rPr>
              <w:pPrChange w:id="1084" w:author="Umesh Singh1" w:date="2022-10-29T08:55:00Z">
                <w:pPr>
                  <w:spacing w:after="0" w:line="240" w:lineRule="auto"/>
                  <w:jc w:val="center"/>
                </w:pPr>
              </w:pPrChange>
            </w:pPr>
            <w:del w:id="1085" w:author="Umesh Singh1" w:date="2022-10-29T08:55:00Z">
              <w:r w:rsidRPr="0071110D" w:rsidDel="00C121AF">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1C4FEF67" w14:textId="7E793AAB" w:rsidR="0071110D" w:rsidRPr="0071110D" w:rsidDel="00C121AF" w:rsidRDefault="0071110D" w:rsidP="00C121AF">
            <w:pPr>
              <w:spacing w:after="0" w:line="480" w:lineRule="auto"/>
              <w:jc w:val="center"/>
              <w:rPr>
                <w:del w:id="1086" w:author="Umesh Singh1" w:date="2022-10-29T08:55:00Z"/>
                <w:rFonts w:ascii="Times New Roman" w:eastAsia="Times New Roman" w:hAnsi="Times New Roman" w:cs="Times New Roman"/>
                <w:color w:val="000000"/>
                <w:sz w:val="24"/>
                <w:szCs w:val="24"/>
              </w:rPr>
              <w:pPrChange w:id="1087" w:author="Umesh Singh1" w:date="2022-10-29T08:55:00Z">
                <w:pPr>
                  <w:spacing w:after="0" w:line="240" w:lineRule="auto"/>
                  <w:jc w:val="center"/>
                </w:pPr>
              </w:pPrChange>
            </w:pPr>
            <w:del w:id="1088" w:author="Umesh Singh1" w:date="2022-10-29T08:55:00Z">
              <w:r w:rsidRPr="0071110D" w:rsidDel="00C121AF">
                <w:rPr>
                  <w:rFonts w:ascii="Times New Roman" w:eastAsia="Times New Roman" w:hAnsi="Times New Roman" w:cs="Times New Roman"/>
                  <w:color w:val="000000"/>
                  <w:sz w:val="24"/>
                  <w:szCs w:val="24"/>
                </w:rPr>
                <w:delText> </w:delText>
              </w:r>
            </w:del>
          </w:p>
        </w:tc>
        <w:tc>
          <w:tcPr>
            <w:tcW w:w="2944" w:type="dxa"/>
            <w:shd w:val="clear" w:color="auto" w:fill="auto"/>
            <w:noWrap/>
            <w:vAlign w:val="bottom"/>
            <w:hideMark/>
          </w:tcPr>
          <w:p w14:paraId="41A00F38" w14:textId="45C83893" w:rsidR="0071110D" w:rsidRPr="0071110D" w:rsidDel="00C121AF" w:rsidRDefault="0071110D" w:rsidP="00C121AF">
            <w:pPr>
              <w:spacing w:after="0" w:line="480" w:lineRule="auto"/>
              <w:rPr>
                <w:del w:id="1089" w:author="Umesh Singh1" w:date="2022-10-29T08:55:00Z"/>
                <w:rFonts w:ascii="Times New Roman" w:eastAsia="Times New Roman" w:hAnsi="Times New Roman" w:cs="Times New Roman"/>
                <w:color w:val="000000"/>
                <w:sz w:val="24"/>
                <w:szCs w:val="24"/>
              </w:rPr>
              <w:pPrChange w:id="1090" w:author="Umesh Singh1" w:date="2022-10-29T08:55:00Z">
                <w:pPr>
                  <w:spacing w:after="0" w:line="240" w:lineRule="auto"/>
                </w:pPr>
              </w:pPrChange>
            </w:pPr>
            <w:del w:id="1091" w:author="Umesh Singh1" w:date="2022-10-29T08:55:00Z">
              <w:r w:rsidRPr="0071110D" w:rsidDel="00C121AF">
                <w:rPr>
                  <w:rFonts w:ascii="Times New Roman" w:eastAsia="Times New Roman" w:hAnsi="Times New Roman" w:cs="Times New Roman"/>
                  <w:color w:val="000000"/>
                  <w:sz w:val="24"/>
                  <w:szCs w:val="24"/>
                </w:rPr>
                <w:delText> </w:delText>
              </w:r>
            </w:del>
          </w:p>
        </w:tc>
      </w:tr>
      <w:tr w:rsidR="0071110D" w:rsidRPr="0071110D" w:rsidDel="00C121AF" w14:paraId="0AAFE64B" w14:textId="33289F64" w:rsidTr="00FE0689">
        <w:trPr>
          <w:trHeight w:val="310"/>
          <w:del w:id="1092" w:author="Umesh Singh1" w:date="2022-10-29T08:55:00Z"/>
        </w:trPr>
        <w:tc>
          <w:tcPr>
            <w:tcW w:w="2610" w:type="dxa"/>
            <w:shd w:val="clear" w:color="auto" w:fill="auto"/>
            <w:noWrap/>
            <w:vAlign w:val="bottom"/>
            <w:hideMark/>
          </w:tcPr>
          <w:p w14:paraId="7CC97DB7" w14:textId="53CB2780" w:rsidR="0071110D" w:rsidRPr="0071110D" w:rsidDel="00C121AF" w:rsidRDefault="0071110D" w:rsidP="00C121AF">
            <w:pPr>
              <w:spacing w:after="0" w:line="480" w:lineRule="auto"/>
              <w:rPr>
                <w:del w:id="1093" w:author="Umesh Singh1" w:date="2022-10-29T08:55:00Z"/>
                <w:rFonts w:ascii="Times New Roman" w:eastAsia="Times New Roman" w:hAnsi="Times New Roman" w:cs="Times New Roman"/>
                <w:color w:val="000000"/>
                <w:sz w:val="24"/>
                <w:szCs w:val="24"/>
              </w:rPr>
              <w:pPrChange w:id="1094" w:author="Umesh Singh1" w:date="2022-10-29T08:55:00Z">
                <w:pPr>
                  <w:spacing w:after="0" w:line="240" w:lineRule="auto"/>
                </w:pPr>
              </w:pPrChange>
            </w:pPr>
            <w:del w:id="1095" w:author="Umesh Singh1" w:date="2022-10-29T08:55:00Z">
              <w:r w:rsidRPr="0071110D" w:rsidDel="00C121AF">
                <w:rPr>
                  <w:rFonts w:ascii="Times New Roman" w:eastAsia="Times New Roman" w:hAnsi="Times New Roman" w:cs="Times New Roman"/>
                  <w:color w:val="000000"/>
                  <w:sz w:val="24"/>
                  <w:szCs w:val="24"/>
                </w:rPr>
                <w:delText>&lt;55 years</w:delText>
              </w:r>
            </w:del>
          </w:p>
        </w:tc>
        <w:tc>
          <w:tcPr>
            <w:tcW w:w="1260" w:type="dxa"/>
            <w:shd w:val="clear" w:color="auto" w:fill="auto"/>
            <w:noWrap/>
            <w:vAlign w:val="center"/>
            <w:hideMark/>
          </w:tcPr>
          <w:p w14:paraId="073A45C4" w14:textId="17479620" w:rsidR="0071110D" w:rsidDel="00C121AF" w:rsidRDefault="0071110D" w:rsidP="00C121AF">
            <w:pPr>
              <w:spacing w:after="0" w:line="480" w:lineRule="auto"/>
              <w:jc w:val="center"/>
              <w:rPr>
                <w:del w:id="1096" w:author="Umesh Singh1" w:date="2022-10-29T08:55:00Z"/>
                <w:rFonts w:ascii="Times New Roman" w:eastAsia="Times New Roman" w:hAnsi="Times New Roman" w:cs="Times New Roman"/>
                <w:color w:val="000000"/>
                <w:sz w:val="24"/>
                <w:szCs w:val="24"/>
              </w:rPr>
              <w:pPrChange w:id="1097" w:author="Umesh Singh1" w:date="2022-10-29T08:55:00Z">
                <w:pPr>
                  <w:spacing w:after="0" w:line="240" w:lineRule="auto"/>
                  <w:jc w:val="center"/>
                </w:pPr>
              </w:pPrChange>
            </w:pPr>
            <w:del w:id="1098" w:author="Umesh Singh1" w:date="2022-10-29T08:55:00Z">
              <w:r w:rsidRPr="0071110D" w:rsidDel="00C121AF">
                <w:rPr>
                  <w:rFonts w:ascii="Times New Roman" w:eastAsia="Times New Roman" w:hAnsi="Times New Roman" w:cs="Times New Roman"/>
                  <w:color w:val="000000"/>
                  <w:sz w:val="24"/>
                  <w:szCs w:val="24"/>
                </w:rPr>
                <w:delText xml:space="preserve">11 </w:delText>
              </w:r>
            </w:del>
          </w:p>
          <w:p w14:paraId="58E8D59B" w14:textId="1397A75D" w:rsidR="0071110D" w:rsidRPr="0071110D" w:rsidDel="00C121AF" w:rsidRDefault="0071110D" w:rsidP="00C121AF">
            <w:pPr>
              <w:spacing w:after="0" w:line="480" w:lineRule="auto"/>
              <w:jc w:val="center"/>
              <w:rPr>
                <w:del w:id="1099" w:author="Umesh Singh1" w:date="2022-10-29T08:55:00Z"/>
                <w:rFonts w:ascii="Times New Roman" w:eastAsia="Times New Roman" w:hAnsi="Times New Roman" w:cs="Times New Roman"/>
                <w:color w:val="000000"/>
                <w:sz w:val="24"/>
                <w:szCs w:val="24"/>
              </w:rPr>
              <w:pPrChange w:id="1100" w:author="Umesh Singh1" w:date="2022-10-29T08:55:00Z">
                <w:pPr>
                  <w:spacing w:after="0" w:line="240" w:lineRule="auto"/>
                  <w:jc w:val="center"/>
                </w:pPr>
              </w:pPrChange>
            </w:pPr>
            <w:del w:id="1101" w:author="Umesh Singh1" w:date="2022-10-29T08:55:00Z">
              <w:r w:rsidRPr="0071110D" w:rsidDel="00C121AF">
                <w:rPr>
                  <w:rFonts w:ascii="Times New Roman" w:eastAsia="Times New Roman" w:hAnsi="Times New Roman" w:cs="Times New Roman"/>
                  <w:color w:val="000000"/>
                  <w:sz w:val="24"/>
                  <w:szCs w:val="24"/>
                </w:rPr>
                <w:delText xml:space="preserve">(0.2%) </w:delText>
              </w:r>
            </w:del>
          </w:p>
        </w:tc>
        <w:tc>
          <w:tcPr>
            <w:tcW w:w="1828" w:type="dxa"/>
            <w:shd w:val="clear" w:color="auto" w:fill="auto"/>
            <w:noWrap/>
            <w:vAlign w:val="center"/>
            <w:hideMark/>
          </w:tcPr>
          <w:p w14:paraId="64879EFC" w14:textId="5958F1C0" w:rsidR="0071110D" w:rsidDel="00C121AF" w:rsidRDefault="0071110D" w:rsidP="00C121AF">
            <w:pPr>
              <w:spacing w:after="0" w:line="480" w:lineRule="auto"/>
              <w:jc w:val="center"/>
              <w:rPr>
                <w:del w:id="1102" w:author="Umesh Singh1" w:date="2022-10-29T08:55:00Z"/>
                <w:rFonts w:ascii="Times New Roman" w:eastAsia="Times New Roman" w:hAnsi="Times New Roman" w:cs="Times New Roman"/>
                <w:color w:val="000000"/>
                <w:sz w:val="24"/>
                <w:szCs w:val="24"/>
              </w:rPr>
              <w:pPrChange w:id="1103" w:author="Umesh Singh1" w:date="2022-10-29T08:55:00Z">
                <w:pPr>
                  <w:spacing w:after="0" w:line="240" w:lineRule="auto"/>
                  <w:jc w:val="center"/>
                </w:pPr>
              </w:pPrChange>
            </w:pPr>
            <w:del w:id="1104" w:author="Umesh Singh1" w:date="2022-10-29T08:55:00Z">
              <w:r w:rsidRPr="0071110D" w:rsidDel="00C121AF">
                <w:rPr>
                  <w:rFonts w:ascii="Times New Roman" w:eastAsia="Times New Roman" w:hAnsi="Times New Roman" w:cs="Times New Roman"/>
                  <w:color w:val="000000"/>
                  <w:sz w:val="24"/>
                  <w:szCs w:val="24"/>
                </w:rPr>
                <w:delText xml:space="preserve">117 </w:delText>
              </w:r>
            </w:del>
          </w:p>
          <w:p w14:paraId="77578C86" w14:textId="4B10BB50" w:rsidR="0071110D" w:rsidRPr="0071110D" w:rsidDel="00C121AF" w:rsidRDefault="0071110D" w:rsidP="00C121AF">
            <w:pPr>
              <w:spacing w:after="0" w:line="480" w:lineRule="auto"/>
              <w:jc w:val="center"/>
              <w:rPr>
                <w:del w:id="1105" w:author="Umesh Singh1" w:date="2022-10-29T08:55:00Z"/>
                <w:rFonts w:ascii="Times New Roman" w:eastAsia="Times New Roman" w:hAnsi="Times New Roman" w:cs="Times New Roman"/>
                <w:color w:val="000000"/>
                <w:sz w:val="24"/>
                <w:szCs w:val="24"/>
              </w:rPr>
              <w:pPrChange w:id="1106" w:author="Umesh Singh1" w:date="2022-10-29T08:55:00Z">
                <w:pPr>
                  <w:spacing w:after="0" w:line="240" w:lineRule="auto"/>
                  <w:jc w:val="center"/>
                </w:pPr>
              </w:pPrChange>
            </w:pPr>
            <w:del w:id="1107" w:author="Umesh Singh1" w:date="2022-10-29T08:55:00Z">
              <w:r w:rsidRPr="0071110D" w:rsidDel="00C121AF">
                <w:rPr>
                  <w:rFonts w:ascii="Times New Roman" w:eastAsia="Times New Roman" w:hAnsi="Times New Roman" w:cs="Times New Roman"/>
                  <w:color w:val="000000"/>
                  <w:sz w:val="24"/>
                  <w:szCs w:val="24"/>
                </w:rPr>
                <w:delText xml:space="preserve">(11.6%) </w:delText>
              </w:r>
            </w:del>
          </w:p>
        </w:tc>
        <w:tc>
          <w:tcPr>
            <w:tcW w:w="1322" w:type="dxa"/>
            <w:shd w:val="clear" w:color="auto" w:fill="auto"/>
            <w:noWrap/>
            <w:vAlign w:val="center"/>
            <w:hideMark/>
          </w:tcPr>
          <w:p w14:paraId="5CD5E049" w14:textId="74C022D8" w:rsidR="0071110D" w:rsidDel="00C121AF" w:rsidRDefault="0071110D" w:rsidP="00C121AF">
            <w:pPr>
              <w:spacing w:after="0" w:line="480" w:lineRule="auto"/>
              <w:jc w:val="center"/>
              <w:rPr>
                <w:del w:id="1108" w:author="Umesh Singh1" w:date="2022-10-29T08:55:00Z"/>
                <w:rFonts w:ascii="Times New Roman" w:eastAsia="Times New Roman" w:hAnsi="Times New Roman" w:cs="Times New Roman"/>
                <w:color w:val="000000"/>
                <w:sz w:val="24"/>
                <w:szCs w:val="24"/>
              </w:rPr>
              <w:pPrChange w:id="1109" w:author="Umesh Singh1" w:date="2022-10-29T08:55:00Z">
                <w:pPr>
                  <w:spacing w:after="0" w:line="240" w:lineRule="auto"/>
                  <w:jc w:val="center"/>
                </w:pPr>
              </w:pPrChange>
            </w:pPr>
            <w:del w:id="1110" w:author="Umesh Singh1" w:date="2022-10-29T08:55:00Z">
              <w:r w:rsidRPr="0071110D" w:rsidDel="00C121AF">
                <w:rPr>
                  <w:rFonts w:ascii="Times New Roman" w:eastAsia="Times New Roman" w:hAnsi="Times New Roman" w:cs="Times New Roman"/>
                  <w:color w:val="000000"/>
                  <w:sz w:val="24"/>
                  <w:szCs w:val="24"/>
                </w:rPr>
                <w:delText xml:space="preserve">81 </w:delText>
              </w:r>
            </w:del>
          </w:p>
          <w:p w14:paraId="74B6DC20" w14:textId="14689FD3" w:rsidR="0071110D" w:rsidRPr="0071110D" w:rsidDel="00C121AF" w:rsidRDefault="0071110D" w:rsidP="00C121AF">
            <w:pPr>
              <w:spacing w:after="0" w:line="480" w:lineRule="auto"/>
              <w:jc w:val="center"/>
              <w:rPr>
                <w:del w:id="1111" w:author="Umesh Singh1" w:date="2022-10-29T08:55:00Z"/>
                <w:rFonts w:ascii="Times New Roman" w:eastAsia="Times New Roman" w:hAnsi="Times New Roman" w:cs="Times New Roman"/>
                <w:color w:val="000000"/>
                <w:sz w:val="24"/>
                <w:szCs w:val="24"/>
              </w:rPr>
              <w:pPrChange w:id="1112" w:author="Umesh Singh1" w:date="2022-10-29T08:55:00Z">
                <w:pPr>
                  <w:spacing w:after="0" w:line="240" w:lineRule="auto"/>
                  <w:jc w:val="center"/>
                </w:pPr>
              </w:pPrChange>
            </w:pPr>
            <w:del w:id="1113" w:author="Umesh Singh1" w:date="2022-10-29T08:55:00Z">
              <w:r w:rsidRPr="0071110D" w:rsidDel="00C121AF">
                <w:rPr>
                  <w:rFonts w:ascii="Times New Roman" w:eastAsia="Times New Roman" w:hAnsi="Times New Roman" w:cs="Times New Roman"/>
                  <w:color w:val="000000"/>
                  <w:sz w:val="24"/>
                  <w:szCs w:val="24"/>
                </w:rPr>
                <w:delText xml:space="preserve">(69.2%) </w:delText>
              </w:r>
            </w:del>
          </w:p>
        </w:tc>
        <w:tc>
          <w:tcPr>
            <w:tcW w:w="1350" w:type="dxa"/>
            <w:shd w:val="clear" w:color="auto" w:fill="auto"/>
            <w:noWrap/>
            <w:vAlign w:val="center"/>
            <w:hideMark/>
          </w:tcPr>
          <w:p w14:paraId="2627A3C0" w14:textId="76E7563B" w:rsidR="0071110D" w:rsidRPr="0071110D" w:rsidDel="00C121AF" w:rsidRDefault="0071110D" w:rsidP="00C121AF">
            <w:pPr>
              <w:spacing w:after="0" w:line="480" w:lineRule="auto"/>
              <w:jc w:val="center"/>
              <w:rPr>
                <w:del w:id="1114" w:author="Umesh Singh1" w:date="2022-10-29T08:55:00Z"/>
                <w:rFonts w:ascii="Times New Roman" w:eastAsia="Times New Roman" w:hAnsi="Times New Roman" w:cs="Times New Roman"/>
                <w:color w:val="000000"/>
                <w:sz w:val="24"/>
                <w:szCs w:val="24"/>
              </w:rPr>
              <w:pPrChange w:id="1115" w:author="Umesh Singh1" w:date="2022-10-29T08:55:00Z">
                <w:pPr>
                  <w:spacing w:after="0" w:line="240" w:lineRule="auto"/>
                  <w:jc w:val="center"/>
                </w:pPr>
              </w:pPrChange>
            </w:pPr>
            <w:del w:id="1116" w:author="Umesh Singh1" w:date="2022-10-29T08:55:00Z">
              <w:r w:rsidRPr="0071110D" w:rsidDel="00C121AF">
                <w:rPr>
                  <w:rFonts w:ascii="Times New Roman" w:eastAsia="Times New Roman" w:hAnsi="Times New Roman" w:cs="Times New Roman"/>
                  <w:color w:val="000000"/>
                  <w:sz w:val="24"/>
                  <w:szCs w:val="24"/>
                </w:rPr>
                <w:delText xml:space="preserve">260 (100.0%) </w:delText>
              </w:r>
            </w:del>
          </w:p>
        </w:tc>
        <w:tc>
          <w:tcPr>
            <w:tcW w:w="1646" w:type="dxa"/>
            <w:shd w:val="clear" w:color="auto" w:fill="auto"/>
            <w:noWrap/>
            <w:vAlign w:val="center"/>
            <w:hideMark/>
          </w:tcPr>
          <w:p w14:paraId="493E7EB1" w14:textId="7CCEE609" w:rsidR="0071110D" w:rsidDel="00C121AF" w:rsidRDefault="0071110D" w:rsidP="00C121AF">
            <w:pPr>
              <w:spacing w:after="0" w:line="480" w:lineRule="auto"/>
              <w:jc w:val="center"/>
              <w:rPr>
                <w:del w:id="1117" w:author="Umesh Singh1" w:date="2022-10-29T08:55:00Z"/>
                <w:rFonts w:ascii="Times New Roman" w:eastAsia="Times New Roman" w:hAnsi="Times New Roman" w:cs="Times New Roman"/>
                <w:color w:val="000000"/>
                <w:sz w:val="24"/>
                <w:szCs w:val="24"/>
              </w:rPr>
              <w:pPrChange w:id="1118" w:author="Umesh Singh1" w:date="2022-10-29T08:55:00Z">
                <w:pPr>
                  <w:spacing w:after="0" w:line="240" w:lineRule="auto"/>
                  <w:jc w:val="center"/>
                </w:pPr>
              </w:pPrChange>
            </w:pPr>
            <w:del w:id="1119" w:author="Umesh Singh1" w:date="2022-10-29T08:55:00Z">
              <w:r w:rsidRPr="0071110D" w:rsidDel="00C121AF">
                <w:rPr>
                  <w:rFonts w:ascii="Times New Roman" w:eastAsia="Times New Roman" w:hAnsi="Times New Roman" w:cs="Times New Roman"/>
                  <w:color w:val="000000"/>
                  <w:sz w:val="24"/>
                  <w:szCs w:val="24"/>
                </w:rPr>
                <w:delText xml:space="preserve">1,436 </w:delText>
              </w:r>
            </w:del>
          </w:p>
          <w:p w14:paraId="59C1B46C" w14:textId="66F1941E" w:rsidR="0071110D" w:rsidRPr="0071110D" w:rsidDel="00C121AF" w:rsidRDefault="0071110D" w:rsidP="00C121AF">
            <w:pPr>
              <w:spacing w:after="0" w:line="480" w:lineRule="auto"/>
              <w:jc w:val="center"/>
              <w:rPr>
                <w:del w:id="1120" w:author="Umesh Singh1" w:date="2022-10-29T08:55:00Z"/>
                <w:rFonts w:ascii="Times New Roman" w:eastAsia="Times New Roman" w:hAnsi="Times New Roman" w:cs="Times New Roman"/>
                <w:color w:val="000000"/>
                <w:sz w:val="24"/>
                <w:szCs w:val="24"/>
              </w:rPr>
              <w:pPrChange w:id="1121" w:author="Umesh Singh1" w:date="2022-10-29T08:55:00Z">
                <w:pPr>
                  <w:spacing w:after="0" w:line="240" w:lineRule="auto"/>
                  <w:jc w:val="center"/>
                </w:pPr>
              </w:pPrChange>
            </w:pPr>
            <w:del w:id="1122" w:author="Umesh Singh1" w:date="2022-10-29T08:55:00Z">
              <w:r w:rsidRPr="0071110D" w:rsidDel="00C121AF">
                <w:rPr>
                  <w:rFonts w:ascii="Times New Roman" w:eastAsia="Times New Roman" w:hAnsi="Times New Roman" w:cs="Times New Roman"/>
                  <w:color w:val="000000"/>
                  <w:sz w:val="24"/>
                  <w:szCs w:val="24"/>
                </w:rPr>
                <w:delText xml:space="preserve">(70.6%) </w:delText>
              </w:r>
            </w:del>
          </w:p>
        </w:tc>
        <w:tc>
          <w:tcPr>
            <w:tcW w:w="2944" w:type="dxa"/>
            <w:shd w:val="clear" w:color="auto" w:fill="auto"/>
            <w:noWrap/>
            <w:vAlign w:val="center"/>
            <w:hideMark/>
          </w:tcPr>
          <w:p w14:paraId="70ECAD4A" w14:textId="1DE76B4A" w:rsidR="0071110D" w:rsidDel="00C121AF" w:rsidRDefault="0071110D" w:rsidP="00C121AF">
            <w:pPr>
              <w:spacing w:after="0" w:line="480" w:lineRule="auto"/>
              <w:jc w:val="center"/>
              <w:rPr>
                <w:del w:id="1123" w:author="Umesh Singh1" w:date="2022-10-29T08:55:00Z"/>
                <w:rFonts w:ascii="Times New Roman" w:eastAsia="Times New Roman" w:hAnsi="Times New Roman" w:cs="Times New Roman"/>
                <w:color w:val="000000"/>
                <w:sz w:val="24"/>
                <w:szCs w:val="24"/>
              </w:rPr>
              <w:pPrChange w:id="1124" w:author="Umesh Singh1" w:date="2022-10-29T08:55:00Z">
                <w:pPr>
                  <w:spacing w:after="0" w:line="240" w:lineRule="auto"/>
                  <w:jc w:val="center"/>
                </w:pPr>
              </w:pPrChange>
            </w:pPr>
            <w:del w:id="1125" w:author="Umesh Singh1" w:date="2022-10-29T08:55:00Z">
              <w:r w:rsidRPr="0071110D" w:rsidDel="00C121AF">
                <w:rPr>
                  <w:rFonts w:ascii="Times New Roman" w:eastAsia="Times New Roman" w:hAnsi="Times New Roman" w:cs="Times New Roman"/>
                  <w:color w:val="000000"/>
                  <w:sz w:val="24"/>
                  <w:szCs w:val="24"/>
                </w:rPr>
                <w:delText xml:space="preserve">69 </w:delText>
              </w:r>
            </w:del>
          </w:p>
          <w:p w14:paraId="77336B7F" w14:textId="2904AB33" w:rsidR="0071110D" w:rsidRPr="0071110D" w:rsidDel="00C121AF" w:rsidRDefault="0071110D" w:rsidP="00C121AF">
            <w:pPr>
              <w:spacing w:after="0" w:line="480" w:lineRule="auto"/>
              <w:jc w:val="center"/>
              <w:rPr>
                <w:del w:id="1126" w:author="Umesh Singh1" w:date="2022-10-29T08:55:00Z"/>
                <w:rFonts w:ascii="Times New Roman" w:eastAsia="Times New Roman" w:hAnsi="Times New Roman" w:cs="Times New Roman"/>
                <w:color w:val="000000"/>
                <w:sz w:val="24"/>
                <w:szCs w:val="24"/>
              </w:rPr>
              <w:pPrChange w:id="1127" w:author="Umesh Singh1" w:date="2022-10-29T08:55:00Z">
                <w:pPr>
                  <w:spacing w:after="0" w:line="240" w:lineRule="auto"/>
                  <w:jc w:val="center"/>
                </w:pPr>
              </w:pPrChange>
            </w:pPr>
            <w:del w:id="1128" w:author="Umesh Singh1" w:date="2022-10-29T08:55:00Z">
              <w:r w:rsidRPr="0071110D" w:rsidDel="00C121AF">
                <w:rPr>
                  <w:rFonts w:ascii="Times New Roman" w:eastAsia="Times New Roman" w:hAnsi="Times New Roman" w:cs="Times New Roman"/>
                  <w:color w:val="000000"/>
                  <w:sz w:val="24"/>
                  <w:szCs w:val="24"/>
                </w:rPr>
                <w:delText xml:space="preserve">(3.0%) </w:delText>
              </w:r>
            </w:del>
          </w:p>
        </w:tc>
      </w:tr>
      <w:tr w:rsidR="0071110D" w:rsidRPr="0071110D" w:rsidDel="00C121AF" w14:paraId="04AF664D" w14:textId="2C24AB47" w:rsidTr="00FE0689">
        <w:trPr>
          <w:trHeight w:val="310"/>
          <w:del w:id="1129" w:author="Umesh Singh1" w:date="2022-10-29T08:55:00Z"/>
        </w:trPr>
        <w:tc>
          <w:tcPr>
            <w:tcW w:w="2610" w:type="dxa"/>
            <w:shd w:val="clear" w:color="auto" w:fill="auto"/>
            <w:noWrap/>
            <w:vAlign w:val="bottom"/>
            <w:hideMark/>
          </w:tcPr>
          <w:p w14:paraId="1922882A" w14:textId="5D75ACBA" w:rsidR="0071110D" w:rsidRPr="0071110D" w:rsidDel="00C121AF" w:rsidRDefault="0071110D" w:rsidP="00C121AF">
            <w:pPr>
              <w:spacing w:after="0" w:line="480" w:lineRule="auto"/>
              <w:rPr>
                <w:del w:id="1130" w:author="Umesh Singh1" w:date="2022-10-29T08:55:00Z"/>
                <w:rFonts w:ascii="Times New Roman" w:eastAsia="Times New Roman" w:hAnsi="Times New Roman" w:cs="Times New Roman"/>
                <w:color w:val="000000"/>
                <w:sz w:val="24"/>
                <w:szCs w:val="24"/>
              </w:rPr>
              <w:pPrChange w:id="1131" w:author="Umesh Singh1" w:date="2022-10-29T08:55:00Z">
                <w:pPr>
                  <w:spacing w:after="0" w:line="240" w:lineRule="auto"/>
                </w:pPr>
              </w:pPrChange>
            </w:pPr>
            <w:del w:id="1132" w:author="Umesh Singh1" w:date="2022-10-29T08:55:00Z">
              <w:r w:rsidRPr="0071110D" w:rsidDel="00C121AF">
                <w:rPr>
                  <w:rFonts w:ascii="Times New Roman" w:eastAsia="Times New Roman" w:hAnsi="Times New Roman" w:cs="Times New Roman"/>
                  <w:color w:val="000000"/>
                  <w:sz w:val="24"/>
                  <w:szCs w:val="24"/>
                </w:rPr>
                <w:delText>≥55 years</w:delText>
              </w:r>
            </w:del>
          </w:p>
        </w:tc>
        <w:tc>
          <w:tcPr>
            <w:tcW w:w="1260" w:type="dxa"/>
            <w:shd w:val="clear" w:color="auto" w:fill="auto"/>
            <w:noWrap/>
            <w:vAlign w:val="center"/>
            <w:hideMark/>
          </w:tcPr>
          <w:p w14:paraId="5CCE8095" w14:textId="19845168" w:rsidR="0071110D" w:rsidRPr="0071110D" w:rsidDel="00C121AF" w:rsidRDefault="0071110D" w:rsidP="00C121AF">
            <w:pPr>
              <w:spacing w:after="0" w:line="480" w:lineRule="auto"/>
              <w:jc w:val="center"/>
              <w:rPr>
                <w:del w:id="1133" w:author="Umesh Singh1" w:date="2022-10-29T08:55:00Z"/>
                <w:rFonts w:ascii="Times New Roman" w:eastAsia="Times New Roman" w:hAnsi="Times New Roman" w:cs="Times New Roman"/>
                <w:color w:val="000000"/>
                <w:sz w:val="24"/>
                <w:szCs w:val="24"/>
              </w:rPr>
              <w:pPrChange w:id="1134" w:author="Umesh Singh1" w:date="2022-10-29T08:55:00Z">
                <w:pPr>
                  <w:spacing w:after="0" w:line="240" w:lineRule="auto"/>
                  <w:jc w:val="center"/>
                </w:pPr>
              </w:pPrChange>
            </w:pPr>
            <w:del w:id="1135" w:author="Umesh Singh1" w:date="2022-10-29T08:55:00Z">
              <w:r w:rsidRPr="0071110D" w:rsidDel="00C121AF">
                <w:rPr>
                  <w:rFonts w:ascii="Times New Roman" w:eastAsia="Times New Roman" w:hAnsi="Times New Roman" w:cs="Times New Roman"/>
                  <w:color w:val="000000"/>
                  <w:sz w:val="24"/>
                  <w:szCs w:val="24"/>
                </w:rPr>
                <w:delText>7,056 (99.8%)</w:delText>
              </w:r>
            </w:del>
          </w:p>
        </w:tc>
        <w:tc>
          <w:tcPr>
            <w:tcW w:w="1828" w:type="dxa"/>
            <w:shd w:val="clear" w:color="auto" w:fill="auto"/>
            <w:noWrap/>
            <w:vAlign w:val="center"/>
            <w:hideMark/>
          </w:tcPr>
          <w:p w14:paraId="732F5921" w14:textId="4FAD0A98" w:rsidR="0071110D" w:rsidDel="00C121AF" w:rsidRDefault="0071110D" w:rsidP="00C121AF">
            <w:pPr>
              <w:spacing w:after="0" w:line="480" w:lineRule="auto"/>
              <w:jc w:val="center"/>
              <w:rPr>
                <w:del w:id="1136" w:author="Umesh Singh1" w:date="2022-10-29T08:55:00Z"/>
                <w:rFonts w:ascii="Times New Roman" w:eastAsia="Times New Roman" w:hAnsi="Times New Roman" w:cs="Times New Roman"/>
                <w:color w:val="000000"/>
                <w:sz w:val="24"/>
                <w:szCs w:val="24"/>
              </w:rPr>
              <w:pPrChange w:id="1137" w:author="Umesh Singh1" w:date="2022-10-29T08:55:00Z">
                <w:pPr>
                  <w:spacing w:after="0" w:line="240" w:lineRule="auto"/>
                  <w:jc w:val="center"/>
                </w:pPr>
              </w:pPrChange>
            </w:pPr>
            <w:del w:id="1138" w:author="Umesh Singh1" w:date="2022-10-29T08:55:00Z">
              <w:r w:rsidRPr="0071110D" w:rsidDel="00C121AF">
                <w:rPr>
                  <w:rFonts w:ascii="Times New Roman" w:eastAsia="Times New Roman" w:hAnsi="Times New Roman" w:cs="Times New Roman"/>
                  <w:color w:val="000000"/>
                  <w:sz w:val="24"/>
                  <w:szCs w:val="24"/>
                </w:rPr>
                <w:delText xml:space="preserve">892 </w:delText>
              </w:r>
            </w:del>
          </w:p>
          <w:p w14:paraId="7927BF59" w14:textId="08D74916" w:rsidR="0071110D" w:rsidRPr="0071110D" w:rsidDel="00C121AF" w:rsidRDefault="0071110D" w:rsidP="00C121AF">
            <w:pPr>
              <w:spacing w:after="0" w:line="480" w:lineRule="auto"/>
              <w:jc w:val="center"/>
              <w:rPr>
                <w:del w:id="1139" w:author="Umesh Singh1" w:date="2022-10-29T08:55:00Z"/>
                <w:rFonts w:ascii="Times New Roman" w:eastAsia="Times New Roman" w:hAnsi="Times New Roman" w:cs="Times New Roman"/>
                <w:color w:val="000000"/>
                <w:sz w:val="24"/>
                <w:szCs w:val="24"/>
              </w:rPr>
              <w:pPrChange w:id="1140" w:author="Umesh Singh1" w:date="2022-10-29T08:55:00Z">
                <w:pPr>
                  <w:spacing w:after="0" w:line="240" w:lineRule="auto"/>
                  <w:jc w:val="center"/>
                </w:pPr>
              </w:pPrChange>
            </w:pPr>
            <w:del w:id="1141" w:author="Umesh Singh1" w:date="2022-10-29T08:55:00Z">
              <w:r w:rsidRPr="0071110D" w:rsidDel="00C121AF">
                <w:rPr>
                  <w:rFonts w:ascii="Times New Roman" w:eastAsia="Times New Roman" w:hAnsi="Times New Roman" w:cs="Times New Roman"/>
                  <w:color w:val="000000"/>
                  <w:sz w:val="24"/>
                  <w:szCs w:val="24"/>
                </w:rPr>
                <w:delText xml:space="preserve">(88.4%) </w:delText>
              </w:r>
            </w:del>
          </w:p>
        </w:tc>
        <w:tc>
          <w:tcPr>
            <w:tcW w:w="1322" w:type="dxa"/>
            <w:shd w:val="clear" w:color="auto" w:fill="auto"/>
            <w:noWrap/>
            <w:vAlign w:val="center"/>
            <w:hideMark/>
          </w:tcPr>
          <w:p w14:paraId="4061D955" w14:textId="29E6738F" w:rsidR="0071110D" w:rsidDel="00C121AF" w:rsidRDefault="0071110D" w:rsidP="00C121AF">
            <w:pPr>
              <w:spacing w:after="0" w:line="480" w:lineRule="auto"/>
              <w:jc w:val="center"/>
              <w:rPr>
                <w:del w:id="1142" w:author="Umesh Singh1" w:date="2022-10-29T08:55:00Z"/>
                <w:rFonts w:ascii="Times New Roman" w:eastAsia="Times New Roman" w:hAnsi="Times New Roman" w:cs="Times New Roman"/>
                <w:color w:val="000000"/>
                <w:sz w:val="24"/>
                <w:szCs w:val="24"/>
              </w:rPr>
              <w:pPrChange w:id="1143" w:author="Umesh Singh1" w:date="2022-10-29T08:55:00Z">
                <w:pPr>
                  <w:spacing w:after="0" w:line="240" w:lineRule="auto"/>
                  <w:jc w:val="center"/>
                </w:pPr>
              </w:pPrChange>
            </w:pPr>
            <w:del w:id="1144" w:author="Umesh Singh1" w:date="2022-10-29T08:55:00Z">
              <w:r w:rsidRPr="0071110D" w:rsidDel="00C121AF">
                <w:rPr>
                  <w:rFonts w:ascii="Times New Roman" w:eastAsia="Times New Roman" w:hAnsi="Times New Roman" w:cs="Times New Roman"/>
                  <w:color w:val="000000"/>
                  <w:sz w:val="24"/>
                  <w:szCs w:val="24"/>
                </w:rPr>
                <w:delText xml:space="preserve">36 </w:delText>
              </w:r>
            </w:del>
          </w:p>
          <w:p w14:paraId="04E4B6C4" w14:textId="60B5C76F" w:rsidR="0071110D" w:rsidRPr="0071110D" w:rsidDel="00C121AF" w:rsidRDefault="0071110D" w:rsidP="00C121AF">
            <w:pPr>
              <w:spacing w:after="0" w:line="480" w:lineRule="auto"/>
              <w:jc w:val="center"/>
              <w:rPr>
                <w:del w:id="1145" w:author="Umesh Singh1" w:date="2022-10-29T08:55:00Z"/>
                <w:rFonts w:ascii="Times New Roman" w:eastAsia="Times New Roman" w:hAnsi="Times New Roman" w:cs="Times New Roman"/>
                <w:color w:val="000000"/>
                <w:sz w:val="24"/>
                <w:szCs w:val="24"/>
              </w:rPr>
              <w:pPrChange w:id="1146" w:author="Umesh Singh1" w:date="2022-10-29T08:55:00Z">
                <w:pPr>
                  <w:spacing w:after="0" w:line="240" w:lineRule="auto"/>
                  <w:jc w:val="center"/>
                </w:pPr>
              </w:pPrChange>
            </w:pPr>
            <w:del w:id="1147" w:author="Umesh Singh1" w:date="2022-10-29T08:55:00Z">
              <w:r w:rsidRPr="0071110D" w:rsidDel="00C121AF">
                <w:rPr>
                  <w:rFonts w:ascii="Times New Roman" w:eastAsia="Times New Roman" w:hAnsi="Times New Roman" w:cs="Times New Roman"/>
                  <w:color w:val="000000"/>
                  <w:sz w:val="24"/>
                  <w:szCs w:val="24"/>
                </w:rPr>
                <w:delText xml:space="preserve">(30.8%) </w:delText>
              </w:r>
            </w:del>
          </w:p>
        </w:tc>
        <w:tc>
          <w:tcPr>
            <w:tcW w:w="1350" w:type="dxa"/>
            <w:shd w:val="clear" w:color="auto" w:fill="auto"/>
            <w:noWrap/>
            <w:vAlign w:val="center"/>
            <w:hideMark/>
          </w:tcPr>
          <w:p w14:paraId="7055E84C" w14:textId="76056C2E" w:rsidR="0071110D" w:rsidDel="00C121AF" w:rsidRDefault="0071110D" w:rsidP="00C121AF">
            <w:pPr>
              <w:spacing w:after="0" w:line="480" w:lineRule="auto"/>
              <w:jc w:val="center"/>
              <w:rPr>
                <w:del w:id="1148" w:author="Umesh Singh1" w:date="2022-10-29T08:55:00Z"/>
                <w:rFonts w:ascii="Times New Roman" w:eastAsia="Times New Roman" w:hAnsi="Times New Roman" w:cs="Times New Roman"/>
                <w:color w:val="000000"/>
                <w:sz w:val="24"/>
                <w:szCs w:val="24"/>
              </w:rPr>
              <w:pPrChange w:id="1149" w:author="Umesh Singh1" w:date="2022-10-29T08:55:00Z">
                <w:pPr>
                  <w:spacing w:after="0" w:line="240" w:lineRule="auto"/>
                  <w:jc w:val="center"/>
                </w:pPr>
              </w:pPrChange>
            </w:pPr>
            <w:del w:id="1150" w:author="Umesh Singh1" w:date="2022-10-29T08:55:00Z">
              <w:r w:rsidRPr="0071110D" w:rsidDel="00C121AF">
                <w:rPr>
                  <w:rFonts w:ascii="Times New Roman" w:eastAsia="Times New Roman" w:hAnsi="Times New Roman" w:cs="Times New Roman"/>
                  <w:color w:val="000000"/>
                  <w:sz w:val="24"/>
                  <w:szCs w:val="24"/>
                </w:rPr>
                <w:delText xml:space="preserve">0 </w:delText>
              </w:r>
            </w:del>
          </w:p>
          <w:p w14:paraId="55443360" w14:textId="2090AD2D" w:rsidR="0071110D" w:rsidRPr="0071110D" w:rsidDel="00C121AF" w:rsidRDefault="0071110D" w:rsidP="00C121AF">
            <w:pPr>
              <w:spacing w:after="0" w:line="480" w:lineRule="auto"/>
              <w:jc w:val="center"/>
              <w:rPr>
                <w:del w:id="1151" w:author="Umesh Singh1" w:date="2022-10-29T08:55:00Z"/>
                <w:rFonts w:ascii="Times New Roman" w:eastAsia="Times New Roman" w:hAnsi="Times New Roman" w:cs="Times New Roman"/>
                <w:color w:val="000000"/>
                <w:sz w:val="24"/>
                <w:szCs w:val="24"/>
              </w:rPr>
              <w:pPrChange w:id="1152" w:author="Umesh Singh1" w:date="2022-10-29T08:55:00Z">
                <w:pPr>
                  <w:spacing w:after="0" w:line="240" w:lineRule="auto"/>
                  <w:jc w:val="center"/>
                </w:pPr>
              </w:pPrChange>
            </w:pPr>
            <w:del w:id="1153" w:author="Umesh Singh1" w:date="2022-10-29T08:55:00Z">
              <w:r w:rsidRPr="0071110D" w:rsidDel="00C121AF">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77E222CF" w14:textId="4AA6578E" w:rsidR="0071110D" w:rsidDel="00C121AF" w:rsidRDefault="0071110D" w:rsidP="00C121AF">
            <w:pPr>
              <w:spacing w:after="0" w:line="480" w:lineRule="auto"/>
              <w:jc w:val="center"/>
              <w:rPr>
                <w:del w:id="1154" w:author="Umesh Singh1" w:date="2022-10-29T08:55:00Z"/>
                <w:rFonts w:ascii="Times New Roman" w:eastAsia="Times New Roman" w:hAnsi="Times New Roman" w:cs="Times New Roman"/>
                <w:color w:val="000000"/>
                <w:sz w:val="24"/>
                <w:szCs w:val="24"/>
              </w:rPr>
              <w:pPrChange w:id="1155" w:author="Umesh Singh1" w:date="2022-10-29T08:55:00Z">
                <w:pPr>
                  <w:spacing w:after="0" w:line="240" w:lineRule="auto"/>
                  <w:jc w:val="center"/>
                </w:pPr>
              </w:pPrChange>
            </w:pPr>
            <w:del w:id="1156" w:author="Umesh Singh1" w:date="2022-10-29T08:55:00Z">
              <w:r w:rsidRPr="0071110D" w:rsidDel="00C121AF">
                <w:rPr>
                  <w:rFonts w:ascii="Times New Roman" w:eastAsia="Times New Roman" w:hAnsi="Times New Roman" w:cs="Times New Roman"/>
                  <w:color w:val="000000"/>
                  <w:sz w:val="24"/>
                  <w:szCs w:val="24"/>
                </w:rPr>
                <w:delText xml:space="preserve">598 </w:delText>
              </w:r>
            </w:del>
          </w:p>
          <w:p w14:paraId="3473D03A" w14:textId="59D163B1" w:rsidR="0071110D" w:rsidRPr="0071110D" w:rsidDel="00C121AF" w:rsidRDefault="0071110D" w:rsidP="00C121AF">
            <w:pPr>
              <w:spacing w:after="0" w:line="480" w:lineRule="auto"/>
              <w:jc w:val="center"/>
              <w:rPr>
                <w:del w:id="1157" w:author="Umesh Singh1" w:date="2022-10-29T08:55:00Z"/>
                <w:rFonts w:ascii="Times New Roman" w:eastAsia="Times New Roman" w:hAnsi="Times New Roman" w:cs="Times New Roman"/>
                <w:color w:val="000000"/>
                <w:sz w:val="24"/>
                <w:szCs w:val="24"/>
              </w:rPr>
              <w:pPrChange w:id="1158" w:author="Umesh Singh1" w:date="2022-10-29T08:55:00Z">
                <w:pPr>
                  <w:spacing w:after="0" w:line="240" w:lineRule="auto"/>
                  <w:jc w:val="center"/>
                </w:pPr>
              </w:pPrChange>
            </w:pPr>
            <w:del w:id="1159" w:author="Umesh Singh1" w:date="2022-10-29T08:55:00Z">
              <w:r w:rsidRPr="0071110D" w:rsidDel="00C121AF">
                <w:rPr>
                  <w:rFonts w:ascii="Times New Roman" w:eastAsia="Times New Roman" w:hAnsi="Times New Roman" w:cs="Times New Roman"/>
                  <w:color w:val="000000"/>
                  <w:sz w:val="24"/>
                  <w:szCs w:val="24"/>
                </w:rPr>
                <w:delText xml:space="preserve">(29.4%) </w:delText>
              </w:r>
            </w:del>
          </w:p>
        </w:tc>
        <w:tc>
          <w:tcPr>
            <w:tcW w:w="2944" w:type="dxa"/>
            <w:shd w:val="clear" w:color="auto" w:fill="auto"/>
            <w:noWrap/>
            <w:vAlign w:val="center"/>
            <w:hideMark/>
          </w:tcPr>
          <w:p w14:paraId="7AED5A05" w14:textId="4CBE47FA" w:rsidR="0071110D" w:rsidDel="00C121AF" w:rsidRDefault="0071110D" w:rsidP="00C121AF">
            <w:pPr>
              <w:spacing w:after="0" w:line="480" w:lineRule="auto"/>
              <w:jc w:val="center"/>
              <w:rPr>
                <w:del w:id="1160" w:author="Umesh Singh1" w:date="2022-10-29T08:55:00Z"/>
                <w:rFonts w:ascii="Times New Roman" w:eastAsia="Times New Roman" w:hAnsi="Times New Roman" w:cs="Times New Roman"/>
                <w:color w:val="000000"/>
                <w:sz w:val="24"/>
                <w:szCs w:val="24"/>
              </w:rPr>
              <w:pPrChange w:id="1161" w:author="Umesh Singh1" w:date="2022-10-29T08:55:00Z">
                <w:pPr>
                  <w:spacing w:after="0" w:line="240" w:lineRule="auto"/>
                  <w:jc w:val="center"/>
                </w:pPr>
              </w:pPrChange>
            </w:pPr>
            <w:del w:id="1162" w:author="Umesh Singh1" w:date="2022-10-29T08:55:00Z">
              <w:r w:rsidRPr="0071110D" w:rsidDel="00C121AF">
                <w:rPr>
                  <w:rFonts w:ascii="Times New Roman" w:eastAsia="Times New Roman" w:hAnsi="Times New Roman" w:cs="Times New Roman"/>
                  <w:color w:val="000000"/>
                  <w:sz w:val="24"/>
                  <w:szCs w:val="24"/>
                </w:rPr>
                <w:delText xml:space="preserve">2,250 </w:delText>
              </w:r>
            </w:del>
          </w:p>
          <w:p w14:paraId="5A081F8E" w14:textId="2ACA40CC" w:rsidR="0071110D" w:rsidRPr="0071110D" w:rsidDel="00C121AF" w:rsidRDefault="0071110D" w:rsidP="00C121AF">
            <w:pPr>
              <w:spacing w:after="0" w:line="480" w:lineRule="auto"/>
              <w:jc w:val="center"/>
              <w:rPr>
                <w:del w:id="1163" w:author="Umesh Singh1" w:date="2022-10-29T08:55:00Z"/>
                <w:rFonts w:ascii="Times New Roman" w:eastAsia="Times New Roman" w:hAnsi="Times New Roman" w:cs="Times New Roman"/>
                <w:color w:val="000000"/>
                <w:sz w:val="24"/>
                <w:szCs w:val="24"/>
              </w:rPr>
              <w:pPrChange w:id="1164" w:author="Umesh Singh1" w:date="2022-10-29T08:55:00Z">
                <w:pPr>
                  <w:spacing w:after="0" w:line="240" w:lineRule="auto"/>
                  <w:jc w:val="center"/>
                </w:pPr>
              </w:pPrChange>
            </w:pPr>
            <w:del w:id="1165" w:author="Umesh Singh1" w:date="2022-10-29T08:55:00Z">
              <w:r w:rsidRPr="0071110D" w:rsidDel="00C121AF">
                <w:rPr>
                  <w:rFonts w:ascii="Times New Roman" w:eastAsia="Times New Roman" w:hAnsi="Times New Roman" w:cs="Times New Roman"/>
                  <w:color w:val="000000"/>
                  <w:sz w:val="24"/>
                  <w:szCs w:val="24"/>
                </w:rPr>
                <w:delText xml:space="preserve">(97.0%) </w:delText>
              </w:r>
            </w:del>
          </w:p>
        </w:tc>
      </w:tr>
      <w:tr w:rsidR="00675A41" w:rsidRPr="0071110D" w:rsidDel="00C121AF" w14:paraId="5B0C6CEC" w14:textId="67D3B82A" w:rsidTr="00FE0689">
        <w:trPr>
          <w:trHeight w:val="310"/>
          <w:del w:id="1166" w:author="Umesh Singh1" w:date="2022-10-29T08:55:00Z"/>
        </w:trPr>
        <w:tc>
          <w:tcPr>
            <w:tcW w:w="2610" w:type="dxa"/>
            <w:shd w:val="clear" w:color="auto" w:fill="auto"/>
            <w:noWrap/>
            <w:vAlign w:val="bottom"/>
            <w:hideMark/>
          </w:tcPr>
          <w:p w14:paraId="57F45809" w14:textId="3A653CA7" w:rsidR="0071110D" w:rsidRPr="00384A64" w:rsidDel="00C121AF" w:rsidRDefault="0071110D" w:rsidP="00C121AF">
            <w:pPr>
              <w:spacing w:after="0" w:line="480" w:lineRule="auto"/>
              <w:rPr>
                <w:del w:id="1167" w:author="Umesh Singh1" w:date="2022-10-29T08:55:00Z"/>
                <w:rFonts w:ascii="Times New Roman" w:eastAsia="Times New Roman" w:hAnsi="Times New Roman" w:cs="Times New Roman"/>
                <w:b/>
                <w:bCs/>
                <w:color w:val="000000"/>
                <w:sz w:val="24"/>
                <w:szCs w:val="24"/>
              </w:rPr>
              <w:pPrChange w:id="1168" w:author="Umesh Singh1" w:date="2022-10-29T08:55:00Z">
                <w:pPr>
                  <w:spacing w:after="0" w:line="240" w:lineRule="auto"/>
                </w:pPr>
              </w:pPrChange>
            </w:pPr>
            <w:del w:id="1169" w:author="Umesh Singh1" w:date="2022-10-29T08:55:00Z">
              <w:r w:rsidRPr="00384A64" w:rsidDel="00C121AF">
                <w:rPr>
                  <w:rFonts w:ascii="Times New Roman" w:eastAsia="Times New Roman" w:hAnsi="Times New Roman" w:cs="Times New Roman"/>
                  <w:b/>
                  <w:bCs/>
                  <w:color w:val="000000"/>
                  <w:sz w:val="24"/>
                  <w:szCs w:val="24"/>
                </w:rPr>
                <w:delText xml:space="preserve">Gender </w:delText>
              </w:r>
            </w:del>
          </w:p>
        </w:tc>
        <w:tc>
          <w:tcPr>
            <w:tcW w:w="1260" w:type="dxa"/>
            <w:shd w:val="clear" w:color="auto" w:fill="auto"/>
            <w:noWrap/>
            <w:vAlign w:val="center"/>
            <w:hideMark/>
          </w:tcPr>
          <w:p w14:paraId="53E236B9" w14:textId="6FABE2C3" w:rsidR="0071110D" w:rsidRPr="0071110D" w:rsidDel="00C121AF" w:rsidRDefault="0071110D" w:rsidP="00C121AF">
            <w:pPr>
              <w:spacing w:after="0" w:line="480" w:lineRule="auto"/>
              <w:jc w:val="center"/>
              <w:rPr>
                <w:del w:id="1170" w:author="Umesh Singh1" w:date="2022-10-29T08:55:00Z"/>
                <w:rFonts w:ascii="Times New Roman" w:eastAsia="Times New Roman" w:hAnsi="Times New Roman" w:cs="Times New Roman"/>
                <w:color w:val="000000"/>
                <w:sz w:val="24"/>
                <w:szCs w:val="24"/>
              </w:rPr>
              <w:pPrChange w:id="1171" w:author="Umesh Singh1" w:date="2022-10-29T08:55:00Z">
                <w:pPr>
                  <w:spacing w:after="0" w:line="240" w:lineRule="auto"/>
                  <w:jc w:val="center"/>
                </w:pPr>
              </w:pPrChange>
            </w:pPr>
            <w:del w:id="1172" w:author="Umesh Singh1" w:date="2022-10-29T08:55:00Z">
              <w:r w:rsidRPr="0071110D" w:rsidDel="00C121AF">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285A2ECD" w14:textId="6CA181A9" w:rsidR="0071110D" w:rsidRPr="0071110D" w:rsidDel="00C121AF" w:rsidRDefault="0071110D" w:rsidP="00C121AF">
            <w:pPr>
              <w:spacing w:after="0" w:line="480" w:lineRule="auto"/>
              <w:jc w:val="center"/>
              <w:rPr>
                <w:del w:id="1173" w:author="Umesh Singh1" w:date="2022-10-29T08:55:00Z"/>
                <w:rFonts w:ascii="Times New Roman" w:eastAsia="Times New Roman" w:hAnsi="Times New Roman" w:cs="Times New Roman"/>
                <w:color w:val="000000"/>
                <w:sz w:val="24"/>
                <w:szCs w:val="24"/>
              </w:rPr>
              <w:pPrChange w:id="1174" w:author="Umesh Singh1" w:date="2022-10-29T08:55:00Z">
                <w:pPr>
                  <w:spacing w:after="0" w:line="240" w:lineRule="auto"/>
                  <w:jc w:val="center"/>
                </w:pPr>
              </w:pPrChange>
            </w:pPr>
            <w:del w:id="1175"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26C22EEA" w14:textId="69AD45F5" w:rsidR="0071110D" w:rsidRPr="0071110D" w:rsidDel="00C121AF" w:rsidRDefault="0071110D" w:rsidP="00C121AF">
            <w:pPr>
              <w:spacing w:after="0" w:line="480" w:lineRule="auto"/>
              <w:jc w:val="center"/>
              <w:rPr>
                <w:del w:id="1176" w:author="Umesh Singh1" w:date="2022-10-29T08:55:00Z"/>
                <w:rFonts w:ascii="Times New Roman" w:eastAsia="Times New Roman" w:hAnsi="Times New Roman" w:cs="Times New Roman"/>
                <w:color w:val="000000"/>
                <w:sz w:val="24"/>
                <w:szCs w:val="24"/>
              </w:rPr>
              <w:pPrChange w:id="1177" w:author="Umesh Singh1" w:date="2022-10-29T08:55:00Z">
                <w:pPr>
                  <w:spacing w:after="0" w:line="240" w:lineRule="auto"/>
                  <w:jc w:val="center"/>
                </w:pPr>
              </w:pPrChange>
            </w:pPr>
            <w:del w:id="1178"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028E8294" w14:textId="3A0030D2" w:rsidR="0071110D" w:rsidRPr="0071110D" w:rsidDel="00C121AF" w:rsidRDefault="0071110D" w:rsidP="00C121AF">
            <w:pPr>
              <w:spacing w:after="0" w:line="480" w:lineRule="auto"/>
              <w:jc w:val="center"/>
              <w:rPr>
                <w:del w:id="1179" w:author="Umesh Singh1" w:date="2022-10-29T08:55:00Z"/>
                <w:rFonts w:ascii="Times New Roman" w:eastAsia="Times New Roman" w:hAnsi="Times New Roman" w:cs="Times New Roman"/>
                <w:color w:val="000000"/>
                <w:sz w:val="24"/>
                <w:szCs w:val="24"/>
              </w:rPr>
              <w:pPrChange w:id="1180" w:author="Umesh Singh1" w:date="2022-10-29T08:55:00Z">
                <w:pPr>
                  <w:spacing w:after="0" w:line="240" w:lineRule="auto"/>
                  <w:jc w:val="center"/>
                </w:pPr>
              </w:pPrChange>
            </w:pPr>
            <w:del w:id="1181" w:author="Umesh Singh1" w:date="2022-10-29T08:55:00Z">
              <w:r w:rsidRPr="0071110D" w:rsidDel="00C121AF">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0342AC1" w14:textId="08D6C13A" w:rsidR="0071110D" w:rsidRPr="0071110D" w:rsidDel="00C121AF" w:rsidRDefault="0071110D" w:rsidP="00C121AF">
            <w:pPr>
              <w:spacing w:after="0" w:line="480" w:lineRule="auto"/>
              <w:jc w:val="center"/>
              <w:rPr>
                <w:del w:id="1182" w:author="Umesh Singh1" w:date="2022-10-29T08:55:00Z"/>
                <w:rFonts w:ascii="Times New Roman" w:eastAsia="Times New Roman" w:hAnsi="Times New Roman" w:cs="Times New Roman"/>
                <w:color w:val="000000"/>
                <w:sz w:val="24"/>
                <w:szCs w:val="24"/>
              </w:rPr>
              <w:pPrChange w:id="1183" w:author="Umesh Singh1" w:date="2022-10-29T08:55:00Z">
                <w:pPr>
                  <w:spacing w:after="0" w:line="240" w:lineRule="auto"/>
                  <w:jc w:val="center"/>
                </w:pPr>
              </w:pPrChange>
            </w:pPr>
            <w:del w:id="1184" w:author="Umesh Singh1" w:date="2022-10-29T08:55:00Z">
              <w:r w:rsidRPr="0071110D" w:rsidDel="00C121AF">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5C58F06D" w14:textId="1DE4A67C" w:rsidR="0071110D" w:rsidRPr="0071110D" w:rsidDel="00C121AF" w:rsidRDefault="0071110D" w:rsidP="00C121AF">
            <w:pPr>
              <w:spacing w:after="0" w:line="480" w:lineRule="auto"/>
              <w:jc w:val="center"/>
              <w:rPr>
                <w:del w:id="1185" w:author="Umesh Singh1" w:date="2022-10-29T08:55:00Z"/>
                <w:rFonts w:ascii="Times New Roman" w:eastAsia="Times New Roman" w:hAnsi="Times New Roman" w:cs="Times New Roman"/>
                <w:color w:val="000000"/>
                <w:sz w:val="24"/>
                <w:szCs w:val="24"/>
              </w:rPr>
              <w:pPrChange w:id="1186" w:author="Umesh Singh1" w:date="2022-10-29T08:55:00Z">
                <w:pPr>
                  <w:spacing w:after="0" w:line="240" w:lineRule="auto"/>
                  <w:jc w:val="center"/>
                </w:pPr>
              </w:pPrChange>
            </w:pPr>
            <w:del w:id="1187" w:author="Umesh Singh1" w:date="2022-10-29T08:55:00Z">
              <w:r w:rsidRPr="0071110D" w:rsidDel="00C121AF">
                <w:rPr>
                  <w:rFonts w:ascii="Times New Roman" w:eastAsia="Times New Roman" w:hAnsi="Times New Roman" w:cs="Times New Roman"/>
                  <w:color w:val="000000"/>
                  <w:sz w:val="24"/>
                  <w:szCs w:val="24"/>
                </w:rPr>
                <w:delText> </w:delText>
              </w:r>
            </w:del>
          </w:p>
        </w:tc>
      </w:tr>
      <w:tr w:rsidR="0071110D" w:rsidRPr="0071110D" w:rsidDel="00C121AF" w14:paraId="3F0BD9FB" w14:textId="336E2A11" w:rsidTr="00FE0689">
        <w:trPr>
          <w:trHeight w:val="310"/>
          <w:del w:id="1188" w:author="Umesh Singh1" w:date="2022-10-29T08:55:00Z"/>
        </w:trPr>
        <w:tc>
          <w:tcPr>
            <w:tcW w:w="2610" w:type="dxa"/>
            <w:shd w:val="clear" w:color="auto" w:fill="auto"/>
            <w:noWrap/>
            <w:vAlign w:val="bottom"/>
            <w:hideMark/>
          </w:tcPr>
          <w:p w14:paraId="06BB8616" w14:textId="669062FE" w:rsidR="0071110D" w:rsidRPr="0071110D" w:rsidDel="00C121AF" w:rsidRDefault="0071110D" w:rsidP="00C121AF">
            <w:pPr>
              <w:spacing w:after="0" w:line="480" w:lineRule="auto"/>
              <w:rPr>
                <w:del w:id="1189" w:author="Umesh Singh1" w:date="2022-10-29T08:55:00Z"/>
                <w:rFonts w:ascii="Times New Roman" w:eastAsia="Times New Roman" w:hAnsi="Times New Roman" w:cs="Times New Roman"/>
                <w:color w:val="000000"/>
                <w:sz w:val="24"/>
                <w:szCs w:val="24"/>
              </w:rPr>
              <w:pPrChange w:id="1190" w:author="Umesh Singh1" w:date="2022-10-29T08:55:00Z">
                <w:pPr>
                  <w:spacing w:after="0" w:line="240" w:lineRule="auto"/>
                </w:pPr>
              </w:pPrChange>
            </w:pPr>
            <w:del w:id="1191" w:author="Umesh Singh1" w:date="2022-10-29T08:55:00Z">
              <w:r w:rsidRPr="0071110D" w:rsidDel="00C121AF">
                <w:rPr>
                  <w:rFonts w:ascii="Times New Roman" w:eastAsia="Times New Roman" w:hAnsi="Times New Roman" w:cs="Times New Roman"/>
                  <w:color w:val="000000"/>
                  <w:sz w:val="24"/>
                  <w:szCs w:val="24"/>
                </w:rPr>
                <w:delText xml:space="preserve">Female </w:delText>
              </w:r>
            </w:del>
          </w:p>
        </w:tc>
        <w:tc>
          <w:tcPr>
            <w:tcW w:w="1260" w:type="dxa"/>
            <w:shd w:val="clear" w:color="auto" w:fill="auto"/>
            <w:noWrap/>
            <w:vAlign w:val="center"/>
            <w:hideMark/>
          </w:tcPr>
          <w:p w14:paraId="6313A021" w14:textId="497BD8C6" w:rsidR="0071110D" w:rsidRPr="0071110D" w:rsidDel="00C121AF" w:rsidRDefault="0071110D" w:rsidP="00C121AF">
            <w:pPr>
              <w:spacing w:after="0" w:line="480" w:lineRule="auto"/>
              <w:jc w:val="center"/>
              <w:rPr>
                <w:del w:id="1192" w:author="Umesh Singh1" w:date="2022-10-29T08:55:00Z"/>
                <w:rFonts w:ascii="Times New Roman" w:eastAsia="Times New Roman" w:hAnsi="Times New Roman" w:cs="Times New Roman"/>
                <w:color w:val="000000"/>
                <w:sz w:val="24"/>
                <w:szCs w:val="24"/>
              </w:rPr>
              <w:pPrChange w:id="1193" w:author="Umesh Singh1" w:date="2022-10-29T08:55:00Z">
                <w:pPr>
                  <w:spacing w:after="0" w:line="240" w:lineRule="auto"/>
                  <w:jc w:val="center"/>
                </w:pPr>
              </w:pPrChange>
            </w:pPr>
            <w:del w:id="1194" w:author="Umesh Singh1" w:date="2022-10-29T08:55:00Z">
              <w:r w:rsidRPr="0071110D" w:rsidDel="00C121AF">
                <w:rPr>
                  <w:rFonts w:ascii="Times New Roman" w:eastAsia="Times New Roman" w:hAnsi="Times New Roman" w:cs="Times New Roman"/>
                  <w:color w:val="000000"/>
                  <w:sz w:val="24"/>
                  <w:szCs w:val="24"/>
                </w:rPr>
                <w:delText>4,656 (66.3%)</w:delText>
              </w:r>
            </w:del>
          </w:p>
        </w:tc>
        <w:tc>
          <w:tcPr>
            <w:tcW w:w="1828" w:type="dxa"/>
            <w:shd w:val="clear" w:color="auto" w:fill="auto"/>
            <w:noWrap/>
            <w:vAlign w:val="center"/>
            <w:hideMark/>
          </w:tcPr>
          <w:p w14:paraId="5E65A6A1" w14:textId="14CCA0B0" w:rsidR="0071110D" w:rsidDel="00C121AF" w:rsidRDefault="0071110D" w:rsidP="00C121AF">
            <w:pPr>
              <w:spacing w:after="0" w:line="480" w:lineRule="auto"/>
              <w:jc w:val="center"/>
              <w:rPr>
                <w:del w:id="1195" w:author="Umesh Singh1" w:date="2022-10-29T08:55:00Z"/>
                <w:rFonts w:ascii="Times New Roman" w:eastAsia="Times New Roman" w:hAnsi="Times New Roman" w:cs="Times New Roman"/>
                <w:color w:val="000000"/>
                <w:sz w:val="24"/>
                <w:szCs w:val="24"/>
              </w:rPr>
              <w:pPrChange w:id="1196" w:author="Umesh Singh1" w:date="2022-10-29T08:55:00Z">
                <w:pPr>
                  <w:spacing w:after="0" w:line="240" w:lineRule="auto"/>
                  <w:jc w:val="center"/>
                </w:pPr>
              </w:pPrChange>
            </w:pPr>
            <w:del w:id="1197" w:author="Umesh Singh1" w:date="2022-10-29T08:55:00Z">
              <w:r w:rsidRPr="0071110D" w:rsidDel="00C121AF">
                <w:rPr>
                  <w:rFonts w:ascii="Times New Roman" w:eastAsia="Times New Roman" w:hAnsi="Times New Roman" w:cs="Times New Roman"/>
                  <w:color w:val="000000"/>
                  <w:sz w:val="24"/>
                  <w:szCs w:val="24"/>
                </w:rPr>
                <w:delText xml:space="preserve">547 </w:delText>
              </w:r>
            </w:del>
          </w:p>
          <w:p w14:paraId="02F2FD4A" w14:textId="0AA289ED" w:rsidR="0071110D" w:rsidRPr="0071110D" w:rsidDel="00C121AF" w:rsidRDefault="0071110D" w:rsidP="00C121AF">
            <w:pPr>
              <w:spacing w:after="0" w:line="480" w:lineRule="auto"/>
              <w:jc w:val="center"/>
              <w:rPr>
                <w:del w:id="1198" w:author="Umesh Singh1" w:date="2022-10-29T08:55:00Z"/>
                <w:rFonts w:ascii="Times New Roman" w:eastAsia="Times New Roman" w:hAnsi="Times New Roman" w:cs="Times New Roman"/>
                <w:color w:val="000000"/>
                <w:sz w:val="24"/>
                <w:szCs w:val="24"/>
              </w:rPr>
              <w:pPrChange w:id="1199" w:author="Umesh Singh1" w:date="2022-10-29T08:55:00Z">
                <w:pPr>
                  <w:spacing w:after="0" w:line="240" w:lineRule="auto"/>
                  <w:jc w:val="center"/>
                </w:pPr>
              </w:pPrChange>
            </w:pPr>
            <w:del w:id="1200" w:author="Umesh Singh1" w:date="2022-10-29T08:55:00Z">
              <w:r w:rsidRPr="0071110D" w:rsidDel="00C121AF">
                <w:rPr>
                  <w:rFonts w:ascii="Times New Roman" w:eastAsia="Times New Roman" w:hAnsi="Times New Roman" w:cs="Times New Roman"/>
                  <w:color w:val="000000"/>
                  <w:sz w:val="24"/>
                  <w:szCs w:val="24"/>
                </w:rPr>
                <w:delText xml:space="preserve">(54.3%) </w:delText>
              </w:r>
            </w:del>
          </w:p>
        </w:tc>
        <w:tc>
          <w:tcPr>
            <w:tcW w:w="1322" w:type="dxa"/>
            <w:shd w:val="clear" w:color="auto" w:fill="auto"/>
            <w:noWrap/>
            <w:vAlign w:val="center"/>
            <w:hideMark/>
          </w:tcPr>
          <w:p w14:paraId="6D6DB757" w14:textId="34EC558E" w:rsidR="0071110D" w:rsidDel="00C121AF" w:rsidRDefault="0071110D" w:rsidP="00C121AF">
            <w:pPr>
              <w:spacing w:after="0" w:line="480" w:lineRule="auto"/>
              <w:jc w:val="center"/>
              <w:rPr>
                <w:del w:id="1201" w:author="Umesh Singh1" w:date="2022-10-29T08:55:00Z"/>
                <w:rFonts w:ascii="Times New Roman" w:eastAsia="Times New Roman" w:hAnsi="Times New Roman" w:cs="Times New Roman"/>
                <w:color w:val="000000"/>
                <w:sz w:val="24"/>
                <w:szCs w:val="24"/>
              </w:rPr>
              <w:pPrChange w:id="1202" w:author="Umesh Singh1" w:date="2022-10-29T08:55:00Z">
                <w:pPr>
                  <w:spacing w:after="0" w:line="240" w:lineRule="auto"/>
                  <w:jc w:val="center"/>
                </w:pPr>
              </w:pPrChange>
            </w:pPr>
            <w:del w:id="1203" w:author="Umesh Singh1" w:date="2022-10-29T08:55:00Z">
              <w:r w:rsidRPr="0071110D" w:rsidDel="00C121AF">
                <w:rPr>
                  <w:rFonts w:ascii="Times New Roman" w:eastAsia="Times New Roman" w:hAnsi="Times New Roman" w:cs="Times New Roman"/>
                  <w:color w:val="000000"/>
                  <w:sz w:val="24"/>
                  <w:szCs w:val="24"/>
                </w:rPr>
                <w:delText xml:space="preserve">44 </w:delText>
              </w:r>
            </w:del>
          </w:p>
          <w:p w14:paraId="3EEBB78E" w14:textId="7B489ACD" w:rsidR="0071110D" w:rsidRPr="0071110D" w:rsidDel="00C121AF" w:rsidRDefault="0071110D" w:rsidP="00C121AF">
            <w:pPr>
              <w:spacing w:after="0" w:line="480" w:lineRule="auto"/>
              <w:jc w:val="center"/>
              <w:rPr>
                <w:del w:id="1204" w:author="Umesh Singh1" w:date="2022-10-29T08:55:00Z"/>
                <w:rFonts w:ascii="Times New Roman" w:eastAsia="Times New Roman" w:hAnsi="Times New Roman" w:cs="Times New Roman"/>
                <w:color w:val="000000"/>
                <w:sz w:val="24"/>
                <w:szCs w:val="24"/>
              </w:rPr>
              <w:pPrChange w:id="1205" w:author="Umesh Singh1" w:date="2022-10-29T08:55:00Z">
                <w:pPr>
                  <w:spacing w:after="0" w:line="240" w:lineRule="auto"/>
                  <w:jc w:val="center"/>
                </w:pPr>
              </w:pPrChange>
            </w:pPr>
            <w:del w:id="1206" w:author="Umesh Singh1" w:date="2022-10-29T08:55:00Z">
              <w:r w:rsidRPr="0071110D" w:rsidDel="00C121AF">
                <w:rPr>
                  <w:rFonts w:ascii="Times New Roman" w:eastAsia="Times New Roman" w:hAnsi="Times New Roman" w:cs="Times New Roman"/>
                  <w:color w:val="000000"/>
                  <w:sz w:val="24"/>
                  <w:szCs w:val="24"/>
                </w:rPr>
                <w:delText xml:space="preserve">(37.0%) </w:delText>
              </w:r>
            </w:del>
          </w:p>
        </w:tc>
        <w:tc>
          <w:tcPr>
            <w:tcW w:w="1350" w:type="dxa"/>
            <w:shd w:val="clear" w:color="auto" w:fill="auto"/>
            <w:noWrap/>
            <w:vAlign w:val="center"/>
            <w:hideMark/>
          </w:tcPr>
          <w:p w14:paraId="73ED9ADA" w14:textId="40D819F1" w:rsidR="0071110D" w:rsidRPr="0071110D" w:rsidDel="00C121AF" w:rsidRDefault="0071110D" w:rsidP="00C121AF">
            <w:pPr>
              <w:spacing w:after="0" w:line="480" w:lineRule="auto"/>
              <w:jc w:val="center"/>
              <w:rPr>
                <w:del w:id="1207" w:author="Umesh Singh1" w:date="2022-10-29T08:55:00Z"/>
                <w:rFonts w:ascii="Times New Roman" w:eastAsia="Times New Roman" w:hAnsi="Times New Roman" w:cs="Times New Roman"/>
                <w:color w:val="000000"/>
                <w:sz w:val="24"/>
                <w:szCs w:val="24"/>
              </w:rPr>
              <w:pPrChange w:id="1208" w:author="Umesh Singh1" w:date="2022-10-29T08:55:00Z">
                <w:pPr>
                  <w:spacing w:after="0" w:line="240" w:lineRule="auto"/>
                  <w:jc w:val="center"/>
                </w:pPr>
              </w:pPrChange>
            </w:pPr>
            <w:del w:id="1209" w:author="Umesh Singh1" w:date="2022-10-29T08:55:00Z">
              <w:r w:rsidRPr="0071110D" w:rsidDel="00C121AF">
                <w:rPr>
                  <w:rFonts w:ascii="Times New Roman" w:eastAsia="Times New Roman" w:hAnsi="Times New Roman" w:cs="Times New Roman"/>
                  <w:color w:val="000000"/>
                  <w:sz w:val="24"/>
                  <w:szCs w:val="24"/>
                </w:rPr>
                <w:delText xml:space="preserve">257 (98.5%) </w:delText>
              </w:r>
            </w:del>
          </w:p>
        </w:tc>
        <w:tc>
          <w:tcPr>
            <w:tcW w:w="1646" w:type="dxa"/>
            <w:shd w:val="clear" w:color="auto" w:fill="auto"/>
            <w:noWrap/>
            <w:vAlign w:val="center"/>
            <w:hideMark/>
          </w:tcPr>
          <w:p w14:paraId="1E5FBE31" w14:textId="5CFABB20" w:rsidR="0071110D" w:rsidDel="00C121AF" w:rsidRDefault="0071110D" w:rsidP="00C121AF">
            <w:pPr>
              <w:spacing w:after="0" w:line="480" w:lineRule="auto"/>
              <w:jc w:val="center"/>
              <w:rPr>
                <w:del w:id="1210" w:author="Umesh Singh1" w:date="2022-10-29T08:55:00Z"/>
                <w:rFonts w:ascii="Times New Roman" w:eastAsia="Times New Roman" w:hAnsi="Times New Roman" w:cs="Times New Roman"/>
                <w:color w:val="000000"/>
                <w:sz w:val="24"/>
                <w:szCs w:val="24"/>
              </w:rPr>
              <w:pPrChange w:id="1211" w:author="Umesh Singh1" w:date="2022-10-29T08:55:00Z">
                <w:pPr>
                  <w:spacing w:after="0" w:line="240" w:lineRule="auto"/>
                  <w:jc w:val="center"/>
                </w:pPr>
              </w:pPrChange>
            </w:pPr>
            <w:del w:id="1212" w:author="Umesh Singh1" w:date="2022-10-29T08:55:00Z">
              <w:r w:rsidRPr="0071110D" w:rsidDel="00C121AF">
                <w:rPr>
                  <w:rFonts w:ascii="Times New Roman" w:eastAsia="Times New Roman" w:hAnsi="Times New Roman" w:cs="Times New Roman"/>
                  <w:color w:val="000000"/>
                  <w:sz w:val="24"/>
                  <w:szCs w:val="24"/>
                </w:rPr>
                <w:delText xml:space="preserve">812 </w:delText>
              </w:r>
            </w:del>
          </w:p>
          <w:p w14:paraId="7D5A8CFC" w14:textId="3497A0DF" w:rsidR="0071110D" w:rsidRPr="0071110D" w:rsidDel="00C121AF" w:rsidRDefault="0071110D" w:rsidP="00C121AF">
            <w:pPr>
              <w:spacing w:after="0" w:line="480" w:lineRule="auto"/>
              <w:jc w:val="center"/>
              <w:rPr>
                <w:del w:id="1213" w:author="Umesh Singh1" w:date="2022-10-29T08:55:00Z"/>
                <w:rFonts w:ascii="Times New Roman" w:eastAsia="Times New Roman" w:hAnsi="Times New Roman" w:cs="Times New Roman"/>
                <w:color w:val="000000"/>
                <w:sz w:val="24"/>
                <w:szCs w:val="24"/>
              </w:rPr>
              <w:pPrChange w:id="1214" w:author="Umesh Singh1" w:date="2022-10-29T08:55:00Z">
                <w:pPr>
                  <w:spacing w:after="0" w:line="240" w:lineRule="auto"/>
                  <w:jc w:val="center"/>
                </w:pPr>
              </w:pPrChange>
            </w:pPr>
            <w:del w:id="1215" w:author="Umesh Singh1" w:date="2022-10-29T08:55:00Z">
              <w:r w:rsidRPr="0071110D" w:rsidDel="00C121AF">
                <w:rPr>
                  <w:rFonts w:ascii="Times New Roman" w:eastAsia="Times New Roman" w:hAnsi="Times New Roman" w:cs="Times New Roman"/>
                  <w:color w:val="000000"/>
                  <w:sz w:val="24"/>
                  <w:szCs w:val="24"/>
                </w:rPr>
                <w:delText xml:space="preserve">(39.8%) </w:delText>
              </w:r>
            </w:del>
          </w:p>
        </w:tc>
        <w:tc>
          <w:tcPr>
            <w:tcW w:w="2944" w:type="dxa"/>
            <w:shd w:val="clear" w:color="auto" w:fill="auto"/>
            <w:noWrap/>
            <w:vAlign w:val="center"/>
            <w:hideMark/>
          </w:tcPr>
          <w:p w14:paraId="3540FCF0" w14:textId="75B0EBD2" w:rsidR="0071110D" w:rsidDel="00C121AF" w:rsidRDefault="0071110D" w:rsidP="00C121AF">
            <w:pPr>
              <w:spacing w:after="0" w:line="480" w:lineRule="auto"/>
              <w:jc w:val="center"/>
              <w:rPr>
                <w:del w:id="1216" w:author="Umesh Singh1" w:date="2022-10-29T08:55:00Z"/>
                <w:rFonts w:ascii="Times New Roman" w:eastAsia="Times New Roman" w:hAnsi="Times New Roman" w:cs="Times New Roman"/>
                <w:color w:val="000000"/>
                <w:sz w:val="24"/>
                <w:szCs w:val="24"/>
              </w:rPr>
              <w:pPrChange w:id="1217" w:author="Umesh Singh1" w:date="2022-10-29T08:55:00Z">
                <w:pPr>
                  <w:spacing w:after="0" w:line="240" w:lineRule="auto"/>
                  <w:jc w:val="center"/>
                </w:pPr>
              </w:pPrChange>
            </w:pPr>
            <w:del w:id="1218" w:author="Umesh Singh1" w:date="2022-10-29T08:55:00Z">
              <w:r w:rsidRPr="0071110D" w:rsidDel="00C121AF">
                <w:rPr>
                  <w:rFonts w:ascii="Times New Roman" w:eastAsia="Times New Roman" w:hAnsi="Times New Roman" w:cs="Times New Roman"/>
                  <w:color w:val="000000"/>
                  <w:sz w:val="24"/>
                  <w:szCs w:val="24"/>
                </w:rPr>
                <w:delText xml:space="preserve">1,322 </w:delText>
              </w:r>
            </w:del>
          </w:p>
          <w:p w14:paraId="15DFA00D" w14:textId="6D56BBC3" w:rsidR="0071110D" w:rsidRPr="0071110D" w:rsidDel="00C121AF" w:rsidRDefault="0071110D" w:rsidP="00C121AF">
            <w:pPr>
              <w:spacing w:after="0" w:line="480" w:lineRule="auto"/>
              <w:jc w:val="center"/>
              <w:rPr>
                <w:del w:id="1219" w:author="Umesh Singh1" w:date="2022-10-29T08:55:00Z"/>
                <w:rFonts w:ascii="Times New Roman" w:eastAsia="Times New Roman" w:hAnsi="Times New Roman" w:cs="Times New Roman"/>
                <w:color w:val="000000"/>
                <w:sz w:val="24"/>
                <w:szCs w:val="24"/>
              </w:rPr>
              <w:pPrChange w:id="1220" w:author="Umesh Singh1" w:date="2022-10-29T08:55:00Z">
                <w:pPr>
                  <w:spacing w:after="0" w:line="240" w:lineRule="auto"/>
                  <w:jc w:val="center"/>
                </w:pPr>
              </w:pPrChange>
            </w:pPr>
            <w:del w:id="1221" w:author="Umesh Singh1" w:date="2022-10-29T08:55:00Z">
              <w:r w:rsidRPr="0071110D" w:rsidDel="00C121AF">
                <w:rPr>
                  <w:rFonts w:ascii="Times New Roman" w:eastAsia="Times New Roman" w:hAnsi="Times New Roman" w:cs="Times New Roman"/>
                  <w:color w:val="000000"/>
                  <w:sz w:val="24"/>
                  <w:szCs w:val="24"/>
                </w:rPr>
                <w:delText>(56.9%)</w:delText>
              </w:r>
            </w:del>
          </w:p>
        </w:tc>
      </w:tr>
      <w:tr w:rsidR="0071110D" w:rsidRPr="0071110D" w:rsidDel="00C121AF" w14:paraId="3B81BD67" w14:textId="4BB8F881" w:rsidTr="00FE0689">
        <w:trPr>
          <w:trHeight w:val="310"/>
          <w:del w:id="1222" w:author="Umesh Singh1" w:date="2022-10-29T08:55:00Z"/>
        </w:trPr>
        <w:tc>
          <w:tcPr>
            <w:tcW w:w="2610" w:type="dxa"/>
            <w:shd w:val="clear" w:color="auto" w:fill="auto"/>
            <w:noWrap/>
            <w:vAlign w:val="bottom"/>
            <w:hideMark/>
          </w:tcPr>
          <w:p w14:paraId="44B6420F" w14:textId="438A074D" w:rsidR="0071110D" w:rsidRPr="0071110D" w:rsidDel="00C121AF" w:rsidRDefault="0071110D" w:rsidP="00C121AF">
            <w:pPr>
              <w:spacing w:after="0" w:line="480" w:lineRule="auto"/>
              <w:rPr>
                <w:del w:id="1223" w:author="Umesh Singh1" w:date="2022-10-29T08:55:00Z"/>
                <w:rFonts w:ascii="Times New Roman" w:eastAsia="Times New Roman" w:hAnsi="Times New Roman" w:cs="Times New Roman"/>
                <w:color w:val="000000"/>
                <w:sz w:val="24"/>
                <w:szCs w:val="24"/>
              </w:rPr>
              <w:pPrChange w:id="1224" w:author="Umesh Singh1" w:date="2022-10-29T08:55:00Z">
                <w:pPr>
                  <w:spacing w:after="0" w:line="240" w:lineRule="auto"/>
                </w:pPr>
              </w:pPrChange>
            </w:pPr>
            <w:del w:id="1225" w:author="Umesh Singh1" w:date="2022-10-29T08:55:00Z">
              <w:r w:rsidRPr="0071110D" w:rsidDel="00C121AF">
                <w:rPr>
                  <w:rFonts w:ascii="Times New Roman" w:eastAsia="Times New Roman" w:hAnsi="Times New Roman" w:cs="Times New Roman"/>
                  <w:color w:val="000000"/>
                  <w:sz w:val="24"/>
                  <w:szCs w:val="24"/>
                </w:rPr>
                <w:delText xml:space="preserve">Male </w:delText>
              </w:r>
            </w:del>
          </w:p>
        </w:tc>
        <w:tc>
          <w:tcPr>
            <w:tcW w:w="1260" w:type="dxa"/>
            <w:shd w:val="clear" w:color="auto" w:fill="auto"/>
            <w:noWrap/>
            <w:vAlign w:val="center"/>
            <w:hideMark/>
          </w:tcPr>
          <w:p w14:paraId="1F11050E" w14:textId="37CEC40C" w:rsidR="0071110D" w:rsidRPr="0071110D" w:rsidDel="00C121AF" w:rsidRDefault="0071110D" w:rsidP="00C121AF">
            <w:pPr>
              <w:spacing w:after="0" w:line="480" w:lineRule="auto"/>
              <w:jc w:val="center"/>
              <w:rPr>
                <w:del w:id="1226" w:author="Umesh Singh1" w:date="2022-10-29T08:55:00Z"/>
                <w:rFonts w:ascii="Times New Roman" w:eastAsia="Times New Roman" w:hAnsi="Times New Roman" w:cs="Times New Roman"/>
                <w:color w:val="000000"/>
                <w:sz w:val="24"/>
                <w:szCs w:val="24"/>
              </w:rPr>
              <w:pPrChange w:id="1227" w:author="Umesh Singh1" w:date="2022-10-29T08:55:00Z">
                <w:pPr>
                  <w:spacing w:after="0" w:line="240" w:lineRule="auto"/>
                  <w:jc w:val="center"/>
                </w:pPr>
              </w:pPrChange>
            </w:pPr>
            <w:del w:id="1228" w:author="Umesh Singh1" w:date="2022-10-29T08:55:00Z">
              <w:r w:rsidRPr="0071110D" w:rsidDel="00C121AF">
                <w:rPr>
                  <w:rFonts w:ascii="Times New Roman" w:eastAsia="Times New Roman" w:hAnsi="Times New Roman" w:cs="Times New Roman"/>
                  <w:color w:val="000000"/>
                  <w:sz w:val="24"/>
                  <w:szCs w:val="24"/>
                </w:rPr>
                <w:delText xml:space="preserve">2,369 (33.7%) </w:delText>
              </w:r>
            </w:del>
          </w:p>
        </w:tc>
        <w:tc>
          <w:tcPr>
            <w:tcW w:w="1828" w:type="dxa"/>
            <w:shd w:val="clear" w:color="auto" w:fill="auto"/>
            <w:noWrap/>
            <w:vAlign w:val="center"/>
            <w:hideMark/>
          </w:tcPr>
          <w:p w14:paraId="7ACA701D" w14:textId="4FD1AB4D" w:rsidR="0071110D" w:rsidDel="00C121AF" w:rsidRDefault="0071110D" w:rsidP="00C121AF">
            <w:pPr>
              <w:spacing w:after="0" w:line="480" w:lineRule="auto"/>
              <w:jc w:val="center"/>
              <w:rPr>
                <w:del w:id="1229" w:author="Umesh Singh1" w:date="2022-10-29T08:55:00Z"/>
                <w:rFonts w:ascii="Times New Roman" w:eastAsia="Times New Roman" w:hAnsi="Times New Roman" w:cs="Times New Roman"/>
                <w:color w:val="000000"/>
                <w:sz w:val="24"/>
                <w:szCs w:val="24"/>
              </w:rPr>
              <w:pPrChange w:id="1230" w:author="Umesh Singh1" w:date="2022-10-29T08:55:00Z">
                <w:pPr>
                  <w:spacing w:after="0" w:line="240" w:lineRule="auto"/>
                  <w:jc w:val="center"/>
                </w:pPr>
              </w:pPrChange>
            </w:pPr>
            <w:del w:id="1231" w:author="Umesh Singh1" w:date="2022-10-29T08:55:00Z">
              <w:r w:rsidRPr="0071110D" w:rsidDel="00C121AF">
                <w:rPr>
                  <w:rFonts w:ascii="Times New Roman" w:eastAsia="Times New Roman" w:hAnsi="Times New Roman" w:cs="Times New Roman"/>
                  <w:color w:val="000000"/>
                  <w:sz w:val="24"/>
                  <w:szCs w:val="24"/>
                </w:rPr>
                <w:delText xml:space="preserve">461 </w:delText>
              </w:r>
            </w:del>
          </w:p>
          <w:p w14:paraId="6AFBA820" w14:textId="20D9D1BB" w:rsidR="0071110D" w:rsidRPr="0071110D" w:rsidDel="00C121AF" w:rsidRDefault="0071110D" w:rsidP="00C121AF">
            <w:pPr>
              <w:spacing w:after="0" w:line="480" w:lineRule="auto"/>
              <w:jc w:val="center"/>
              <w:rPr>
                <w:del w:id="1232" w:author="Umesh Singh1" w:date="2022-10-29T08:55:00Z"/>
                <w:rFonts w:ascii="Times New Roman" w:eastAsia="Times New Roman" w:hAnsi="Times New Roman" w:cs="Times New Roman"/>
                <w:color w:val="000000"/>
                <w:sz w:val="24"/>
                <w:szCs w:val="24"/>
              </w:rPr>
              <w:pPrChange w:id="1233" w:author="Umesh Singh1" w:date="2022-10-29T08:55:00Z">
                <w:pPr>
                  <w:spacing w:after="0" w:line="240" w:lineRule="auto"/>
                  <w:jc w:val="center"/>
                </w:pPr>
              </w:pPrChange>
            </w:pPr>
            <w:del w:id="1234" w:author="Umesh Singh1" w:date="2022-10-29T08:55:00Z">
              <w:r w:rsidRPr="0071110D" w:rsidDel="00C121AF">
                <w:rPr>
                  <w:rFonts w:ascii="Times New Roman" w:eastAsia="Times New Roman" w:hAnsi="Times New Roman" w:cs="Times New Roman"/>
                  <w:color w:val="000000"/>
                  <w:sz w:val="24"/>
                  <w:szCs w:val="24"/>
                </w:rPr>
                <w:delText>(45.7%)</w:delText>
              </w:r>
            </w:del>
          </w:p>
        </w:tc>
        <w:tc>
          <w:tcPr>
            <w:tcW w:w="1322" w:type="dxa"/>
            <w:shd w:val="clear" w:color="auto" w:fill="auto"/>
            <w:noWrap/>
            <w:vAlign w:val="center"/>
            <w:hideMark/>
          </w:tcPr>
          <w:p w14:paraId="44427604" w14:textId="127E2478" w:rsidR="0071110D" w:rsidDel="00C121AF" w:rsidRDefault="0071110D" w:rsidP="00C121AF">
            <w:pPr>
              <w:spacing w:after="0" w:line="480" w:lineRule="auto"/>
              <w:jc w:val="center"/>
              <w:rPr>
                <w:del w:id="1235" w:author="Umesh Singh1" w:date="2022-10-29T08:55:00Z"/>
                <w:rFonts w:ascii="Times New Roman" w:eastAsia="Times New Roman" w:hAnsi="Times New Roman" w:cs="Times New Roman"/>
                <w:color w:val="000000"/>
                <w:sz w:val="24"/>
                <w:szCs w:val="24"/>
              </w:rPr>
              <w:pPrChange w:id="1236" w:author="Umesh Singh1" w:date="2022-10-29T08:55:00Z">
                <w:pPr>
                  <w:spacing w:after="0" w:line="240" w:lineRule="auto"/>
                  <w:jc w:val="center"/>
                </w:pPr>
              </w:pPrChange>
            </w:pPr>
            <w:del w:id="1237" w:author="Umesh Singh1" w:date="2022-10-29T08:55:00Z">
              <w:r w:rsidRPr="0071110D" w:rsidDel="00C121AF">
                <w:rPr>
                  <w:rFonts w:ascii="Times New Roman" w:eastAsia="Times New Roman" w:hAnsi="Times New Roman" w:cs="Times New Roman"/>
                  <w:color w:val="000000"/>
                  <w:sz w:val="24"/>
                  <w:szCs w:val="24"/>
                </w:rPr>
                <w:delText xml:space="preserve">75 </w:delText>
              </w:r>
            </w:del>
          </w:p>
          <w:p w14:paraId="536DBCC0" w14:textId="04DE9A70" w:rsidR="0071110D" w:rsidRPr="0071110D" w:rsidDel="00C121AF" w:rsidRDefault="0071110D" w:rsidP="00C121AF">
            <w:pPr>
              <w:spacing w:after="0" w:line="480" w:lineRule="auto"/>
              <w:jc w:val="center"/>
              <w:rPr>
                <w:del w:id="1238" w:author="Umesh Singh1" w:date="2022-10-29T08:55:00Z"/>
                <w:rFonts w:ascii="Times New Roman" w:eastAsia="Times New Roman" w:hAnsi="Times New Roman" w:cs="Times New Roman"/>
                <w:color w:val="000000"/>
                <w:sz w:val="24"/>
                <w:szCs w:val="24"/>
              </w:rPr>
              <w:pPrChange w:id="1239" w:author="Umesh Singh1" w:date="2022-10-29T08:55:00Z">
                <w:pPr>
                  <w:spacing w:after="0" w:line="240" w:lineRule="auto"/>
                  <w:jc w:val="center"/>
                </w:pPr>
              </w:pPrChange>
            </w:pPr>
            <w:del w:id="1240" w:author="Umesh Singh1" w:date="2022-10-29T08:55:00Z">
              <w:r w:rsidRPr="0071110D" w:rsidDel="00C121AF">
                <w:rPr>
                  <w:rFonts w:ascii="Times New Roman" w:eastAsia="Times New Roman" w:hAnsi="Times New Roman" w:cs="Times New Roman"/>
                  <w:color w:val="000000"/>
                  <w:sz w:val="24"/>
                  <w:szCs w:val="24"/>
                </w:rPr>
                <w:delText xml:space="preserve">(63.0%) </w:delText>
              </w:r>
            </w:del>
          </w:p>
        </w:tc>
        <w:tc>
          <w:tcPr>
            <w:tcW w:w="1350" w:type="dxa"/>
            <w:shd w:val="clear" w:color="auto" w:fill="auto"/>
            <w:noWrap/>
            <w:vAlign w:val="center"/>
            <w:hideMark/>
          </w:tcPr>
          <w:p w14:paraId="37F7093B" w14:textId="67A3FC2B" w:rsidR="0071110D" w:rsidDel="00C121AF" w:rsidRDefault="0071110D" w:rsidP="00C121AF">
            <w:pPr>
              <w:spacing w:after="0" w:line="480" w:lineRule="auto"/>
              <w:jc w:val="center"/>
              <w:rPr>
                <w:del w:id="1241" w:author="Umesh Singh1" w:date="2022-10-29T08:55:00Z"/>
                <w:rFonts w:ascii="Times New Roman" w:eastAsia="Times New Roman" w:hAnsi="Times New Roman" w:cs="Times New Roman"/>
                <w:color w:val="000000"/>
                <w:sz w:val="24"/>
                <w:szCs w:val="24"/>
              </w:rPr>
              <w:pPrChange w:id="1242" w:author="Umesh Singh1" w:date="2022-10-29T08:55:00Z">
                <w:pPr>
                  <w:spacing w:after="0" w:line="240" w:lineRule="auto"/>
                  <w:jc w:val="center"/>
                </w:pPr>
              </w:pPrChange>
            </w:pPr>
            <w:del w:id="1243" w:author="Umesh Singh1" w:date="2022-10-29T08:55:00Z">
              <w:r w:rsidRPr="0071110D" w:rsidDel="00C121AF">
                <w:rPr>
                  <w:rFonts w:ascii="Times New Roman" w:eastAsia="Times New Roman" w:hAnsi="Times New Roman" w:cs="Times New Roman"/>
                  <w:color w:val="000000"/>
                  <w:sz w:val="24"/>
                  <w:szCs w:val="24"/>
                </w:rPr>
                <w:delText xml:space="preserve">4 </w:delText>
              </w:r>
            </w:del>
          </w:p>
          <w:p w14:paraId="33EEE599" w14:textId="438E15D9" w:rsidR="0071110D" w:rsidRPr="0071110D" w:rsidDel="00C121AF" w:rsidRDefault="0071110D" w:rsidP="00C121AF">
            <w:pPr>
              <w:spacing w:after="0" w:line="480" w:lineRule="auto"/>
              <w:jc w:val="center"/>
              <w:rPr>
                <w:del w:id="1244" w:author="Umesh Singh1" w:date="2022-10-29T08:55:00Z"/>
                <w:rFonts w:ascii="Times New Roman" w:eastAsia="Times New Roman" w:hAnsi="Times New Roman" w:cs="Times New Roman"/>
                <w:color w:val="000000"/>
                <w:sz w:val="24"/>
                <w:szCs w:val="24"/>
              </w:rPr>
              <w:pPrChange w:id="1245" w:author="Umesh Singh1" w:date="2022-10-29T08:55:00Z">
                <w:pPr>
                  <w:spacing w:after="0" w:line="240" w:lineRule="auto"/>
                  <w:jc w:val="center"/>
                </w:pPr>
              </w:pPrChange>
            </w:pPr>
            <w:del w:id="1246" w:author="Umesh Singh1" w:date="2022-10-29T08:55:00Z">
              <w:r w:rsidRPr="0071110D" w:rsidDel="00C121AF">
                <w:rPr>
                  <w:rFonts w:ascii="Times New Roman" w:eastAsia="Times New Roman" w:hAnsi="Times New Roman" w:cs="Times New Roman"/>
                  <w:color w:val="000000"/>
                  <w:sz w:val="24"/>
                  <w:szCs w:val="24"/>
                </w:rPr>
                <w:delText xml:space="preserve">(1.5%) </w:delText>
              </w:r>
            </w:del>
          </w:p>
        </w:tc>
        <w:tc>
          <w:tcPr>
            <w:tcW w:w="1646" w:type="dxa"/>
            <w:shd w:val="clear" w:color="auto" w:fill="auto"/>
            <w:noWrap/>
            <w:vAlign w:val="center"/>
            <w:hideMark/>
          </w:tcPr>
          <w:p w14:paraId="38116455" w14:textId="532669D3" w:rsidR="0071110D" w:rsidDel="00C121AF" w:rsidRDefault="0071110D" w:rsidP="00C121AF">
            <w:pPr>
              <w:spacing w:after="0" w:line="480" w:lineRule="auto"/>
              <w:jc w:val="center"/>
              <w:rPr>
                <w:del w:id="1247" w:author="Umesh Singh1" w:date="2022-10-29T08:55:00Z"/>
                <w:rFonts w:ascii="Times New Roman" w:eastAsia="Times New Roman" w:hAnsi="Times New Roman" w:cs="Times New Roman"/>
                <w:color w:val="000000"/>
                <w:sz w:val="24"/>
                <w:szCs w:val="24"/>
              </w:rPr>
              <w:pPrChange w:id="1248" w:author="Umesh Singh1" w:date="2022-10-29T08:55:00Z">
                <w:pPr>
                  <w:spacing w:after="0" w:line="240" w:lineRule="auto"/>
                  <w:jc w:val="center"/>
                </w:pPr>
              </w:pPrChange>
            </w:pPr>
            <w:del w:id="1249" w:author="Umesh Singh1" w:date="2022-10-29T08:55:00Z">
              <w:r w:rsidRPr="0071110D" w:rsidDel="00C121AF">
                <w:rPr>
                  <w:rFonts w:ascii="Times New Roman" w:eastAsia="Times New Roman" w:hAnsi="Times New Roman" w:cs="Times New Roman"/>
                  <w:color w:val="000000"/>
                  <w:sz w:val="24"/>
                  <w:szCs w:val="24"/>
                </w:rPr>
                <w:delText xml:space="preserve">1,228 </w:delText>
              </w:r>
            </w:del>
          </w:p>
          <w:p w14:paraId="6EEADBDF" w14:textId="132E9522" w:rsidR="0071110D" w:rsidRPr="0071110D" w:rsidDel="00C121AF" w:rsidRDefault="0071110D" w:rsidP="00C121AF">
            <w:pPr>
              <w:spacing w:after="0" w:line="480" w:lineRule="auto"/>
              <w:jc w:val="center"/>
              <w:rPr>
                <w:del w:id="1250" w:author="Umesh Singh1" w:date="2022-10-29T08:55:00Z"/>
                <w:rFonts w:ascii="Times New Roman" w:eastAsia="Times New Roman" w:hAnsi="Times New Roman" w:cs="Times New Roman"/>
                <w:color w:val="000000"/>
                <w:sz w:val="24"/>
                <w:szCs w:val="24"/>
              </w:rPr>
              <w:pPrChange w:id="1251" w:author="Umesh Singh1" w:date="2022-10-29T08:55:00Z">
                <w:pPr>
                  <w:spacing w:after="0" w:line="240" w:lineRule="auto"/>
                  <w:jc w:val="center"/>
                </w:pPr>
              </w:pPrChange>
            </w:pPr>
            <w:del w:id="1252" w:author="Umesh Singh1" w:date="2022-10-29T08:55:00Z">
              <w:r w:rsidRPr="0071110D" w:rsidDel="00C121AF">
                <w:rPr>
                  <w:rFonts w:ascii="Times New Roman" w:eastAsia="Times New Roman" w:hAnsi="Times New Roman" w:cs="Times New Roman"/>
                  <w:color w:val="000000"/>
                  <w:sz w:val="24"/>
                  <w:szCs w:val="24"/>
                </w:rPr>
                <w:delText xml:space="preserve">(60.2%) </w:delText>
              </w:r>
            </w:del>
          </w:p>
        </w:tc>
        <w:tc>
          <w:tcPr>
            <w:tcW w:w="2944" w:type="dxa"/>
            <w:shd w:val="clear" w:color="auto" w:fill="auto"/>
            <w:noWrap/>
            <w:vAlign w:val="center"/>
            <w:hideMark/>
          </w:tcPr>
          <w:p w14:paraId="065AE451" w14:textId="3541FCB4" w:rsidR="0071110D" w:rsidDel="00C121AF" w:rsidRDefault="0071110D" w:rsidP="00C121AF">
            <w:pPr>
              <w:spacing w:after="0" w:line="480" w:lineRule="auto"/>
              <w:jc w:val="center"/>
              <w:rPr>
                <w:del w:id="1253" w:author="Umesh Singh1" w:date="2022-10-29T08:55:00Z"/>
                <w:rFonts w:ascii="Times New Roman" w:eastAsia="Times New Roman" w:hAnsi="Times New Roman" w:cs="Times New Roman"/>
                <w:color w:val="000000"/>
                <w:sz w:val="24"/>
                <w:szCs w:val="24"/>
              </w:rPr>
              <w:pPrChange w:id="1254" w:author="Umesh Singh1" w:date="2022-10-29T08:55:00Z">
                <w:pPr>
                  <w:spacing w:after="0" w:line="240" w:lineRule="auto"/>
                  <w:jc w:val="center"/>
                </w:pPr>
              </w:pPrChange>
            </w:pPr>
            <w:del w:id="1255" w:author="Umesh Singh1" w:date="2022-10-29T08:55:00Z">
              <w:r w:rsidRPr="0071110D" w:rsidDel="00C121AF">
                <w:rPr>
                  <w:rFonts w:ascii="Times New Roman" w:eastAsia="Times New Roman" w:hAnsi="Times New Roman" w:cs="Times New Roman"/>
                  <w:color w:val="000000"/>
                  <w:sz w:val="24"/>
                  <w:szCs w:val="24"/>
                </w:rPr>
                <w:delText xml:space="preserve">1,001 </w:delText>
              </w:r>
            </w:del>
          </w:p>
          <w:p w14:paraId="4301EA2E" w14:textId="6C27BE35" w:rsidR="0071110D" w:rsidRPr="0071110D" w:rsidDel="00C121AF" w:rsidRDefault="0071110D" w:rsidP="00C121AF">
            <w:pPr>
              <w:spacing w:after="0" w:line="480" w:lineRule="auto"/>
              <w:jc w:val="center"/>
              <w:rPr>
                <w:del w:id="1256" w:author="Umesh Singh1" w:date="2022-10-29T08:55:00Z"/>
                <w:rFonts w:ascii="Times New Roman" w:eastAsia="Times New Roman" w:hAnsi="Times New Roman" w:cs="Times New Roman"/>
                <w:color w:val="000000"/>
                <w:sz w:val="24"/>
                <w:szCs w:val="24"/>
              </w:rPr>
              <w:pPrChange w:id="1257" w:author="Umesh Singh1" w:date="2022-10-29T08:55:00Z">
                <w:pPr>
                  <w:spacing w:after="0" w:line="240" w:lineRule="auto"/>
                  <w:jc w:val="center"/>
                </w:pPr>
              </w:pPrChange>
            </w:pPr>
            <w:del w:id="1258" w:author="Umesh Singh1" w:date="2022-10-29T08:55:00Z">
              <w:r w:rsidRPr="0071110D" w:rsidDel="00C121AF">
                <w:rPr>
                  <w:rFonts w:ascii="Times New Roman" w:eastAsia="Times New Roman" w:hAnsi="Times New Roman" w:cs="Times New Roman"/>
                  <w:color w:val="000000"/>
                  <w:sz w:val="24"/>
                  <w:szCs w:val="24"/>
                </w:rPr>
                <w:delText xml:space="preserve">(43.1%) </w:delText>
              </w:r>
            </w:del>
          </w:p>
        </w:tc>
      </w:tr>
      <w:tr w:rsidR="00675A41" w:rsidRPr="0071110D" w:rsidDel="00C121AF" w14:paraId="22496480" w14:textId="6E149530" w:rsidTr="00FE0689">
        <w:trPr>
          <w:trHeight w:val="310"/>
          <w:del w:id="1259" w:author="Umesh Singh1" w:date="2022-10-29T08:55:00Z"/>
        </w:trPr>
        <w:tc>
          <w:tcPr>
            <w:tcW w:w="2610" w:type="dxa"/>
            <w:shd w:val="clear" w:color="auto" w:fill="auto"/>
            <w:noWrap/>
            <w:vAlign w:val="bottom"/>
            <w:hideMark/>
          </w:tcPr>
          <w:p w14:paraId="7B4BF853" w14:textId="5F1E7F96" w:rsidR="0071110D" w:rsidRPr="00384A64" w:rsidDel="00C121AF" w:rsidRDefault="0071110D" w:rsidP="00C121AF">
            <w:pPr>
              <w:spacing w:after="0" w:line="480" w:lineRule="auto"/>
              <w:rPr>
                <w:del w:id="1260" w:author="Umesh Singh1" w:date="2022-10-29T08:55:00Z"/>
                <w:rFonts w:ascii="Times New Roman" w:eastAsia="Times New Roman" w:hAnsi="Times New Roman" w:cs="Times New Roman"/>
                <w:b/>
                <w:bCs/>
                <w:color w:val="000000"/>
                <w:sz w:val="24"/>
                <w:szCs w:val="24"/>
              </w:rPr>
              <w:pPrChange w:id="1261" w:author="Umesh Singh1" w:date="2022-10-29T08:55:00Z">
                <w:pPr>
                  <w:spacing w:after="0" w:line="240" w:lineRule="auto"/>
                </w:pPr>
              </w:pPrChange>
            </w:pPr>
            <w:del w:id="1262" w:author="Umesh Singh1" w:date="2022-10-29T08:55:00Z">
              <w:r w:rsidRPr="00384A64" w:rsidDel="00C121AF">
                <w:rPr>
                  <w:rFonts w:ascii="Times New Roman" w:eastAsia="Times New Roman" w:hAnsi="Times New Roman" w:cs="Times New Roman"/>
                  <w:b/>
                  <w:bCs/>
                  <w:color w:val="000000"/>
                  <w:sz w:val="24"/>
                  <w:szCs w:val="24"/>
                </w:rPr>
                <w:delText>Race</w:delText>
              </w:r>
              <w:r w:rsidR="00BD6C8E" w:rsidRPr="00384A64" w:rsidDel="00C121AF">
                <w:rPr>
                  <w:rFonts w:ascii="Times New Roman" w:eastAsia="Times New Roman" w:hAnsi="Times New Roman" w:cs="Times New Roman"/>
                  <w:b/>
                  <w:bCs/>
                  <w:color w:val="000000"/>
                  <w:sz w:val="24"/>
                  <w:szCs w:val="24"/>
                </w:rPr>
                <w:delText xml:space="preserve"> and </w:delText>
              </w:r>
              <w:r w:rsidRPr="00384A64" w:rsidDel="00C121AF">
                <w:rPr>
                  <w:rFonts w:ascii="Times New Roman" w:eastAsia="Times New Roman" w:hAnsi="Times New Roman" w:cs="Times New Roman"/>
                  <w:b/>
                  <w:bCs/>
                  <w:color w:val="000000"/>
                  <w:sz w:val="24"/>
                  <w:szCs w:val="24"/>
                </w:rPr>
                <w:delText>Ethnicity</w:delText>
              </w:r>
            </w:del>
          </w:p>
        </w:tc>
        <w:tc>
          <w:tcPr>
            <w:tcW w:w="1260" w:type="dxa"/>
            <w:shd w:val="clear" w:color="auto" w:fill="auto"/>
            <w:noWrap/>
            <w:vAlign w:val="center"/>
            <w:hideMark/>
          </w:tcPr>
          <w:p w14:paraId="2C82752D" w14:textId="294407BE" w:rsidR="0071110D" w:rsidRPr="0071110D" w:rsidDel="00C121AF" w:rsidRDefault="0071110D" w:rsidP="00C121AF">
            <w:pPr>
              <w:spacing w:after="0" w:line="480" w:lineRule="auto"/>
              <w:jc w:val="center"/>
              <w:rPr>
                <w:del w:id="1263" w:author="Umesh Singh1" w:date="2022-10-29T08:55:00Z"/>
                <w:rFonts w:ascii="Times New Roman" w:eastAsia="Times New Roman" w:hAnsi="Times New Roman" w:cs="Times New Roman"/>
                <w:color w:val="000000"/>
                <w:sz w:val="24"/>
                <w:szCs w:val="24"/>
              </w:rPr>
              <w:pPrChange w:id="1264" w:author="Umesh Singh1" w:date="2022-10-29T08:55:00Z">
                <w:pPr>
                  <w:spacing w:after="0" w:line="240" w:lineRule="auto"/>
                  <w:jc w:val="center"/>
                </w:pPr>
              </w:pPrChange>
            </w:pPr>
            <w:del w:id="1265" w:author="Umesh Singh1" w:date="2022-10-29T08:55:00Z">
              <w:r w:rsidRPr="0071110D" w:rsidDel="00C121AF">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23D5FDEA" w14:textId="70FA5B19" w:rsidR="0071110D" w:rsidRPr="0071110D" w:rsidDel="00C121AF" w:rsidRDefault="0071110D" w:rsidP="00C121AF">
            <w:pPr>
              <w:spacing w:after="0" w:line="480" w:lineRule="auto"/>
              <w:jc w:val="center"/>
              <w:rPr>
                <w:del w:id="1266" w:author="Umesh Singh1" w:date="2022-10-29T08:55:00Z"/>
                <w:rFonts w:ascii="Times New Roman" w:eastAsia="Times New Roman" w:hAnsi="Times New Roman" w:cs="Times New Roman"/>
                <w:color w:val="000000"/>
                <w:sz w:val="24"/>
                <w:szCs w:val="24"/>
              </w:rPr>
              <w:pPrChange w:id="1267" w:author="Umesh Singh1" w:date="2022-10-29T08:55:00Z">
                <w:pPr>
                  <w:spacing w:after="0" w:line="240" w:lineRule="auto"/>
                  <w:jc w:val="center"/>
                </w:pPr>
              </w:pPrChange>
            </w:pPr>
            <w:del w:id="1268"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637AC72F" w14:textId="57878376" w:rsidR="0071110D" w:rsidRPr="0071110D" w:rsidDel="00C121AF" w:rsidRDefault="0071110D" w:rsidP="00C121AF">
            <w:pPr>
              <w:spacing w:after="0" w:line="480" w:lineRule="auto"/>
              <w:jc w:val="center"/>
              <w:rPr>
                <w:del w:id="1269" w:author="Umesh Singh1" w:date="2022-10-29T08:55:00Z"/>
                <w:rFonts w:ascii="Times New Roman" w:eastAsia="Times New Roman" w:hAnsi="Times New Roman" w:cs="Times New Roman"/>
                <w:color w:val="000000"/>
                <w:sz w:val="24"/>
                <w:szCs w:val="24"/>
              </w:rPr>
              <w:pPrChange w:id="1270" w:author="Umesh Singh1" w:date="2022-10-29T08:55:00Z">
                <w:pPr>
                  <w:spacing w:after="0" w:line="240" w:lineRule="auto"/>
                  <w:jc w:val="center"/>
                </w:pPr>
              </w:pPrChange>
            </w:pPr>
            <w:del w:id="1271"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7838335B" w14:textId="7FD41130" w:rsidR="0071110D" w:rsidRPr="0071110D" w:rsidDel="00C121AF" w:rsidRDefault="0071110D" w:rsidP="00C121AF">
            <w:pPr>
              <w:spacing w:after="0" w:line="480" w:lineRule="auto"/>
              <w:jc w:val="center"/>
              <w:rPr>
                <w:del w:id="1272" w:author="Umesh Singh1" w:date="2022-10-29T08:55:00Z"/>
                <w:rFonts w:ascii="Times New Roman" w:eastAsia="Times New Roman" w:hAnsi="Times New Roman" w:cs="Times New Roman"/>
                <w:color w:val="000000"/>
                <w:sz w:val="24"/>
                <w:szCs w:val="24"/>
              </w:rPr>
              <w:pPrChange w:id="1273" w:author="Umesh Singh1" w:date="2022-10-29T08:55:00Z">
                <w:pPr>
                  <w:spacing w:after="0" w:line="240" w:lineRule="auto"/>
                  <w:jc w:val="center"/>
                </w:pPr>
              </w:pPrChange>
            </w:pPr>
            <w:del w:id="1274" w:author="Umesh Singh1" w:date="2022-10-29T08:55:00Z">
              <w:r w:rsidRPr="0071110D" w:rsidDel="00C121AF">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1F172FBC" w14:textId="0F8D175C" w:rsidR="0071110D" w:rsidRPr="0071110D" w:rsidDel="00C121AF" w:rsidRDefault="0071110D" w:rsidP="00C121AF">
            <w:pPr>
              <w:spacing w:after="0" w:line="480" w:lineRule="auto"/>
              <w:jc w:val="center"/>
              <w:rPr>
                <w:del w:id="1275" w:author="Umesh Singh1" w:date="2022-10-29T08:55:00Z"/>
                <w:rFonts w:ascii="Times New Roman" w:eastAsia="Times New Roman" w:hAnsi="Times New Roman" w:cs="Times New Roman"/>
                <w:color w:val="000000"/>
                <w:sz w:val="24"/>
                <w:szCs w:val="24"/>
              </w:rPr>
              <w:pPrChange w:id="1276" w:author="Umesh Singh1" w:date="2022-10-29T08:55:00Z">
                <w:pPr>
                  <w:spacing w:after="0" w:line="240" w:lineRule="auto"/>
                  <w:jc w:val="center"/>
                </w:pPr>
              </w:pPrChange>
            </w:pPr>
            <w:del w:id="1277" w:author="Umesh Singh1" w:date="2022-10-29T08:55:00Z">
              <w:r w:rsidRPr="0071110D" w:rsidDel="00C121AF">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578EF492" w14:textId="69409803" w:rsidR="0071110D" w:rsidRPr="0071110D" w:rsidDel="00C121AF" w:rsidRDefault="0071110D" w:rsidP="00C121AF">
            <w:pPr>
              <w:spacing w:after="0" w:line="480" w:lineRule="auto"/>
              <w:jc w:val="center"/>
              <w:rPr>
                <w:del w:id="1278" w:author="Umesh Singh1" w:date="2022-10-29T08:55:00Z"/>
                <w:rFonts w:ascii="Times New Roman" w:eastAsia="Times New Roman" w:hAnsi="Times New Roman" w:cs="Times New Roman"/>
                <w:color w:val="000000"/>
                <w:sz w:val="24"/>
                <w:szCs w:val="24"/>
              </w:rPr>
              <w:pPrChange w:id="1279" w:author="Umesh Singh1" w:date="2022-10-29T08:55:00Z">
                <w:pPr>
                  <w:spacing w:after="0" w:line="240" w:lineRule="auto"/>
                  <w:jc w:val="center"/>
                </w:pPr>
              </w:pPrChange>
            </w:pPr>
            <w:del w:id="1280" w:author="Umesh Singh1" w:date="2022-10-29T08:55:00Z">
              <w:r w:rsidRPr="0071110D" w:rsidDel="00C121AF">
                <w:rPr>
                  <w:rFonts w:ascii="Times New Roman" w:eastAsia="Times New Roman" w:hAnsi="Times New Roman" w:cs="Times New Roman"/>
                  <w:color w:val="000000"/>
                  <w:sz w:val="24"/>
                  <w:szCs w:val="24"/>
                </w:rPr>
                <w:delText> </w:delText>
              </w:r>
            </w:del>
          </w:p>
        </w:tc>
      </w:tr>
      <w:tr w:rsidR="0071110D" w:rsidRPr="0071110D" w:rsidDel="00C121AF" w14:paraId="32F404A8" w14:textId="651F4F2A" w:rsidTr="00FE0689">
        <w:trPr>
          <w:trHeight w:val="310"/>
          <w:del w:id="1281" w:author="Umesh Singh1" w:date="2022-10-29T08:55:00Z"/>
        </w:trPr>
        <w:tc>
          <w:tcPr>
            <w:tcW w:w="2610" w:type="dxa"/>
            <w:shd w:val="clear" w:color="auto" w:fill="auto"/>
            <w:noWrap/>
            <w:vAlign w:val="bottom"/>
            <w:hideMark/>
          </w:tcPr>
          <w:p w14:paraId="74A145B5" w14:textId="31ED8FF7" w:rsidR="0071110D" w:rsidRPr="0071110D" w:rsidDel="00C121AF" w:rsidRDefault="0071110D" w:rsidP="00C121AF">
            <w:pPr>
              <w:spacing w:after="0" w:line="480" w:lineRule="auto"/>
              <w:rPr>
                <w:del w:id="1282" w:author="Umesh Singh1" w:date="2022-10-29T08:55:00Z"/>
                <w:rFonts w:ascii="Times New Roman" w:eastAsia="Times New Roman" w:hAnsi="Times New Roman" w:cs="Times New Roman"/>
                <w:color w:val="000000"/>
                <w:sz w:val="24"/>
                <w:szCs w:val="24"/>
              </w:rPr>
              <w:pPrChange w:id="1283" w:author="Umesh Singh1" w:date="2022-10-29T08:55:00Z">
                <w:pPr>
                  <w:spacing w:after="0" w:line="240" w:lineRule="auto"/>
                </w:pPr>
              </w:pPrChange>
            </w:pPr>
            <w:del w:id="1284" w:author="Umesh Singh1" w:date="2022-10-29T08:55:00Z">
              <w:r w:rsidRPr="0071110D" w:rsidDel="00C121AF">
                <w:rPr>
                  <w:rFonts w:ascii="Times New Roman" w:eastAsia="Times New Roman" w:hAnsi="Times New Roman" w:cs="Times New Roman"/>
                  <w:color w:val="000000"/>
                  <w:sz w:val="24"/>
                  <w:szCs w:val="24"/>
                </w:rPr>
                <w:delText>White, not Hispanic</w:delText>
              </w:r>
              <w:r w:rsidR="00BD6C8E" w:rsidDel="00C121AF">
                <w:rPr>
                  <w:rFonts w:ascii="Times New Roman" w:eastAsia="Times New Roman" w:hAnsi="Times New Roman" w:cs="Times New Roman"/>
                  <w:color w:val="000000"/>
                  <w:sz w:val="24"/>
                  <w:szCs w:val="24"/>
                </w:rPr>
                <w:delText xml:space="preserve"> or </w:delText>
              </w:r>
              <w:r w:rsidRPr="0071110D" w:rsidDel="00C121AF">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69FC2E55" w14:textId="2AB31C60" w:rsidR="0071110D" w:rsidRPr="0071110D" w:rsidDel="00C121AF" w:rsidRDefault="0071110D" w:rsidP="00C121AF">
            <w:pPr>
              <w:spacing w:after="0" w:line="480" w:lineRule="auto"/>
              <w:jc w:val="center"/>
              <w:rPr>
                <w:del w:id="1285" w:author="Umesh Singh1" w:date="2022-10-29T08:55:00Z"/>
                <w:rFonts w:ascii="Times New Roman" w:eastAsia="Times New Roman" w:hAnsi="Times New Roman" w:cs="Times New Roman"/>
                <w:color w:val="000000"/>
                <w:sz w:val="24"/>
                <w:szCs w:val="24"/>
              </w:rPr>
              <w:pPrChange w:id="1286" w:author="Umesh Singh1" w:date="2022-10-29T08:55:00Z">
                <w:pPr>
                  <w:spacing w:after="0" w:line="240" w:lineRule="auto"/>
                  <w:jc w:val="center"/>
                </w:pPr>
              </w:pPrChange>
            </w:pPr>
            <w:del w:id="1287" w:author="Umesh Singh1" w:date="2022-10-29T08:55:00Z">
              <w:r w:rsidRPr="0071110D" w:rsidDel="00C121AF">
                <w:rPr>
                  <w:rFonts w:ascii="Times New Roman" w:eastAsia="Times New Roman" w:hAnsi="Times New Roman" w:cs="Times New Roman"/>
                  <w:color w:val="000000"/>
                  <w:sz w:val="24"/>
                  <w:szCs w:val="24"/>
                </w:rPr>
                <w:delText xml:space="preserve">5,724 (85.3%) </w:delText>
              </w:r>
            </w:del>
          </w:p>
        </w:tc>
        <w:tc>
          <w:tcPr>
            <w:tcW w:w="1828" w:type="dxa"/>
            <w:shd w:val="clear" w:color="auto" w:fill="auto"/>
            <w:noWrap/>
            <w:vAlign w:val="center"/>
            <w:hideMark/>
          </w:tcPr>
          <w:p w14:paraId="5793071D" w14:textId="23ACCF64" w:rsidR="0071110D" w:rsidDel="00C121AF" w:rsidRDefault="0071110D" w:rsidP="00C121AF">
            <w:pPr>
              <w:spacing w:after="0" w:line="480" w:lineRule="auto"/>
              <w:jc w:val="center"/>
              <w:rPr>
                <w:del w:id="1288" w:author="Umesh Singh1" w:date="2022-10-29T08:55:00Z"/>
                <w:rFonts w:ascii="Times New Roman" w:eastAsia="Times New Roman" w:hAnsi="Times New Roman" w:cs="Times New Roman"/>
                <w:color w:val="000000"/>
                <w:sz w:val="24"/>
                <w:szCs w:val="24"/>
              </w:rPr>
              <w:pPrChange w:id="1289" w:author="Umesh Singh1" w:date="2022-10-29T08:55:00Z">
                <w:pPr>
                  <w:spacing w:after="0" w:line="240" w:lineRule="auto"/>
                  <w:jc w:val="center"/>
                </w:pPr>
              </w:pPrChange>
            </w:pPr>
            <w:del w:id="1290" w:author="Umesh Singh1" w:date="2022-10-29T08:55:00Z">
              <w:r w:rsidRPr="0071110D" w:rsidDel="00C121AF">
                <w:rPr>
                  <w:rFonts w:ascii="Times New Roman" w:eastAsia="Times New Roman" w:hAnsi="Times New Roman" w:cs="Times New Roman"/>
                  <w:color w:val="000000"/>
                  <w:sz w:val="24"/>
                  <w:szCs w:val="24"/>
                </w:rPr>
                <w:delText xml:space="preserve">777 </w:delText>
              </w:r>
            </w:del>
          </w:p>
          <w:p w14:paraId="0A8A5D35" w14:textId="1DE00F05" w:rsidR="0071110D" w:rsidRPr="0071110D" w:rsidDel="00C121AF" w:rsidRDefault="0071110D" w:rsidP="00C121AF">
            <w:pPr>
              <w:spacing w:after="0" w:line="480" w:lineRule="auto"/>
              <w:jc w:val="center"/>
              <w:rPr>
                <w:del w:id="1291" w:author="Umesh Singh1" w:date="2022-10-29T08:55:00Z"/>
                <w:rFonts w:ascii="Times New Roman" w:eastAsia="Times New Roman" w:hAnsi="Times New Roman" w:cs="Times New Roman"/>
                <w:color w:val="000000"/>
                <w:sz w:val="24"/>
                <w:szCs w:val="24"/>
              </w:rPr>
              <w:pPrChange w:id="1292" w:author="Umesh Singh1" w:date="2022-10-29T08:55:00Z">
                <w:pPr>
                  <w:spacing w:after="0" w:line="240" w:lineRule="auto"/>
                  <w:jc w:val="center"/>
                </w:pPr>
              </w:pPrChange>
            </w:pPr>
            <w:del w:id="1293" w:author="Umesh Singh1" w:date="2022-10-29T08:55:00Z">
              <w:r w:rsidRPr="0071110D" w:rsidDel="00C121AF">
                <w:rPr>
                  <w:rFonts w:ascii="Times New Roman" w:eastAsia="Times New Roman" w:hAnsi="Times New Roman" w:cs="Times New Roman"/>
                  <w:color w:val="000000"/>
                  <w:sz w:val="24"/>
                  <w:szCs w:val="24"/>
                </w:rPr>
                <w:delText>(78.3%)</w:delText>
              </w:r>
            </w:del>
          </w:p>
        </w:tc>
        <w:tc>
          <w:tcPr>
            <w:tcW w:w="1322" w:type="dxa"/>
            <w:shd w:val="clear" w:color="auto" w:fill="auto"/>
            <w:noWrap/>
            <w:vAlign w:val="center"/>
            <w:hideMark/>
          </w:tcPr>
          <w:p w14:paraId="1B44A1FB" w14:textId="0258B6E6" w:rsidR="0071110D" w:rsidDel="00C121AF" w:rsidRDefault="0071110D" w:rsidP="00C121AF">
            <w:pPr>
              <w:spacing w:after="0" w:line="480" w:lineRule="auto"/>
              <w:jc w:val="center"/>
              <w:rPr>
                <w:del w:id="1294" w:author="Umesh Singh1" w:date="2022-10-29T08:55:00Z"/>
                <w:rFonts w:ascii="Times New Roman" w:eastAsia="Times New Roman" w:hAnsi="Times New Roman" w:cs="Times New Roman"/>
                <w:color w:val="000000"/>
                <w:sz w:val="24"/>
                <w:szCs w:val="24"/>
              </w:rPr>
              <w:pPrChange w:id="1295" w:author="Umesh Singh1" w:date="2022-10-29T08:55:00Z">
                <w:pPr>
                  <w:spacing w:after="0" w:line="240" w:lineRule="auto"/>
                  <w:jc w:val="center"/>
                </w:pPr>
              </w:pPrChange>
            </w:pPr>
            <w:del w:id="1296" w:author="Umesh Singh1" w:date="2022-10-29T08:55:00Z">
              <w:r w:rsidRPr="0071110D" w:rsidDel="00C121AF">
                <w:rPr>
                  <w:rFonts w:ascii="Times New Roman" w:eastAsia="Times New Roman" w:hAnsi="Times New Roman" w:cs="Times New Roman"/>
                  <w:color w:val="000000"/>
                  <w:sz w:val="24"/>
                  <w:szCs w:val="24"/>
                </w:rPr>
                <w:delText xml:space="preserve">54 </w:delText>
              </w:r>
            </w:del>
          </w:p>
          <w:p w14:paraId="79266410" w14:textId="1DED6EAF" w:rsidR="0071110D" w:rsidRPr="0071110D" w:rsidDel="00C121AF" w:rsidRDefault="0071110D" w:rsidP="00C121AF">
            <w:pPr>
              <w:spacing w:after="0" w:line="480" w:lineRule="auto"/>
              <w:jc w:val="center"/>
              <w:rPr>
                <w:del w:id="1297" w:author="Umesh Singh1" w:date="2022-10-29T08:55:00Z"/>
                <w:rFonts w:ascii="Times New Roman" w:eastAsia="Times New Roman" w:hAnsi="Times New Roman" w:cs="Times New Roman"/>
                <w:color w:val="000000"/>
                <w:sz w:val="24"/>
                <w:szCs w:val="24"/>
              </w:rPr>
              <w:pPrChange w:id="1298" w:author="Umesh Singh1" w:date="2022-10-29T08:55:00Z">
                <w:pPr>
                  <w:spacing w:after="0" w:line="240" w:lineRule="auto"/>
                  <w:jc w:val="center"/>
                </w:pPr>
              </w:pPrChange>
            </w:pPr>
            <w:del w:id="1299" w:author="Umesh Singh1" w:date="2022-10-29T08:55:00Z">
              <w:r w:rsidRPr="0071110D" w:rsidDel="00C121AF">
                <w:rPr>
                  <w:rFonts w:ascii="Times New Roman" w:eastAsia="Times New Roman" w:hAnsi="Times New Roman" w:cs="Times New Roman"/>
                  <w:color w:val="000000"/>
                  <w:sz w:val="24"/>
                  <w:szCs w:val="24"/>
                </w:rPr>
                <w:delText xml:space="preserve">(46.5%) </w:delText>
              </w:r>
            </w:del>
          </w:p>
        </w:tc>
        <w:tc>
          <w:tcPr>
            <w:tcW w:w="1350" w:type="dxa"/>
            <w:shd w:val="clear" w:color="auto" w:fill="auto"/>
            <w:noWrap/>
            <w:vAlign w:val="center"/>
            <w:hideMark/>
          </w:tcPr>
          <w:p w14:paraId="5515EDAD" w14:textId="1C698B3B" w:rsidR="0071110D" w:rsidDel="00C121AF" w:rsidRDefault="0071110D" w:rsidP="00C121AF">
            <w:pPr>
              <w:spacing w:after="0" w:line="480" w:lineRule="auto"/>
              <w:jc w:val="center"/>
              <w:rPr>
                <w:del w:id="1300" w:author="Umesh Singh1" w:date="2022-10-29T08:55:00Z"/>
                <w:rFonts w:ascii="Times New Roman" w:eastAsia="Times New Roman" w:hAnsi="Times New Roman" w:cs="Times New Roman"/>
                <w:color w:val="000000"/>
                <w:sz w:val="24"/>
                <w:szCs w:val="24"/>
              </w:rPr>
              <w:pPrChange w:id="1301" w:author="Umesh Singh1" w:date="2022-10-29T08:55:00Z">
                <w:pPr>
                  <w:spacing w:after="0" w:line="240" w:lineRule="auto"/>
                  <w:jc w:val="center"/>
                </w:pPr>
              </w:pPrChange>
            </w:pPr>
            <w:del w:id="1302" w:author="Umesh Singh1" w:date="2022-10-29T08:55:00Z">
              <w:r w:rsidRPr="0071110D" w:rsidDel="00C121AF">
                <w:rPr>
                  <w:rFonts w:ascii="Times New Roman" w:eastAsia="Times New Roman" w:hAnsi="Times New Roman" w:cs="Times New Roman"/>
                  <w:color w:val="000000"/>
                  <w:sz w:val="24"/>
                  <w:szCs w:val="24"/>
                </w:rPr>
                <w:delText xml:space="preserve">89 </w:delText>
              </w:r>
            </w:del>
          </w:p>
          <w:p w14:paraId="50D9A14A" w14:textId="1734FC34" w:rsidR="0071110D" w:rsidRPr="0071110D" w:rsidDel="00C121AF" w:rsidRDefault="0071110D" w:rsidP="00C121AF">
            <w:pPr>
              <w:spacing w:after="0" w:line="480" w:lineRule="auto"/>
              <w:jc w:val="center"/>
              <w:rPr>
                <w:del w:id="1303" w:author="Umesh Singh1" w:date="2022-10-29T08:55:00Z"/>
                <w:rFonts w:ascii="Times New Roman" w:eastAsia="Times New Roman" w:hAnsi="Times New Roman" w:cs="Times New Roman"/>
                <w:color w:val="000000"/>
                <w:sz w:val="24"/>
                <w:szCs w:val="24"/>
              </w:rPr>
              <w:pPrChange w:id="1304" w:author="Umesh Singh1" w:date="2022-10-29T08:55:00Z">
                <w:pPr>
                  <w:spacing w:after="0" w:line="240" w:lineRule="auto"/>
                  <w:jc w:val="center"/>
                </w:pPr>
              </w:pPrChange>
            </w:pPr>
            <w:del w:id="1305" w:author="Umesh Singh1" w:date="2022-10-29T08:55:00Z">
              <w:r w:rsidRPr="0071110D" w:rsidDel="00C121AF">
                <w:rPr>
                  <w:rFonts w:ascii="Times New Roman" w:eastAsia="Times New Roman" w:hAnsi="Times New Roman" w:cs="Times New Roman"/>
                  <w:color w:val="000000"/>
                  <w:sz w:val="24"/>
                  <w:szCs w:val="24"/>
                </w:rPr>
                <w:delText xml:space="preserve">(34.8%) </w:delText>
              </w:r>
            </w:del>
          </w:p>
        </w:tc>
        <w:tc>
          <w:tcPr>
            <w:tcW w:w="1646" w:type="dxa"/>
            <w:shd w:val="clear" w:color="auto" w:fill="auto"/>
            <w:noWrap/>
            <w:vAlign w:val="center"/>
            <w:hideMark/>
          </w:tcPr>
          <w:p w14:paraId="685A8D26" w14:textId="57CF5F58" w:rsidR="0071110D" w:rsidDel="00C121AF" w:rsidRDefault="0071110D" w:rsidP="00C121AF">
            <w:pPr>
              <w:spacing w:after="0" w:line="480" w:lineRule="auto"/>
              <w:jc w:val="center"/>
              <w:rPr>
                <w:del w:id="1306" w:author="Umesh Singh1" w:date="2022-10-29T08:55:00Z"/>
                <w:rFonts w:ascii="Times New Roman" w:eastAsia="Times New Roman" w:hAnsi="Times New Roman" w:cs="Times New Roman"/>
                <w:color w:val="000000"/>
                <w:sz w:val="24"/>
                <w:szCs w:val="24"/>
              </w:rPr>
              <w:pPrChange w:id="1307" w:author="Umesh Singh1" w:date="2022-10-29T08:55:00Z">
                <w:pPr>
                  <w:spacing w:after="0" w:line="240" w:lineRule="auto"/>
                  <w:jc w:val="center"/>
                </w:pPr>
              </w:pPrChange>
            </w:pPr>
            <w:del w:id="1308" w:author="Umesh Singh1" w:date="2022-10-29T08:55:00Z">
              <w:r w:rsidRPr="0071110D" w:rsidDel="00C121AF">
                <w:rPr>
                  <w:rFonts w:ascii="Times New Roman" w:eastAsia="Times New Roman" w:hAnsi="Times New Roman" w:cs="Times New Roman"/>
                  <w:color w:val="000000"/>
                  <w:sz w:val="24"/>
                  <w:szCs w:val="24"/>
                </w:rPr>
                <w:delText xml:space="preserve">1,303 </w:delText>
              </w:r>
            </w:del>
          </w:p>
          <w:p w14:paraId="480D67E1" w14:textId="3E923FDC" w:rsidR="0071110D" w:rsidRPr="0071110D" w:rsidDel="00C121AF" w:rsidRDefault="0071110D" w:rsidP="00C121AF">
            <w:pPr>
              <w:spacing w:after="0" w:line="480" w:lineRule="auto"/>
              <w:jc w:val="center"/>
              <w:rPr>
                <w:del w:id="1309" w:author="Umesh Singh1" w:date="2022-10-29T08:55:00Z"/>
                <w:rFonts w:ascii="Times New Roman" w:eastAsia="Times New Roman" w:hAnsi="Times New Roman" w:cs="Times New Roman"/>
                <w:color w:val="000000"/>
                <w:sz w:val="24"/>
                <w:szCs w:val="24"/>
              </w:rPr>
              <w:pPrChange w:id="1310" w:author="Umesh Singh1" w:date="2022-10-29T08:55:00Z">
                <w:pPr>
                  <w:spacing w:after="0" w:line="240" w:lineRule="auto"/>
                  <w:jc w:val="center"/>
                </w:pPr>
              </w:pPrChange>
            </w:pPr>
            <w:del w:id="1311" w:author="Umesh Singh1" w:date="2022-10-29T08:55:00Z">
              <w:r w:rsidRPr="0071110D" w:rsidDel="00C121AF">
                <w:rPr>
                  <w:rFonts w:ascii="Times New Roman" w:eastAsia="Times New Roman" w:hAnsi="Times New Roman" w:cs="Times New Roman"/>
                  <w:color w:val="000000"/>
                  <w:sz w:val="24"/>
                  <w:szCs w:val="24"/>
                </w:rPr>
                <w:delText xml:space="preserve">(65.4%) </w:delText>
              </w:r>
            </w:del>
          </w:p>
        </w:tc>
        <w:tc>
          <w:tcPr>
            <w:tcW w:w="2944" w:type="dxa"/>
            <w:shd w:val="clear" w:color="auto" w:fill="auto"/>
            <w:noWrap/>
            <w:vAlign w:val="center"/>
            <w:hideMark/>
          </w:tcPr>
          <w:p w14:paraId="593FCABE" w14:textId="634DC173" w:rsidR="0071110D" w:rsidDel="00C121AF" w:rsidRDefault="0071110D" w:rsidP="00C121AF">
            <w:pPr>
              <w:spacing w:after="0" w:line="480" w:lineRule="auto"/>
              <w:jc w:val="center"/>
              <w:rPr>
                <w:del w:id="1312" w:author="Umesh Singh1" w:date="2022-10-29T08:55:00Z"/>
                <w:rFonts w:ascii="Times New Roman" w:eastAsia="Times New Roman" w:hAnsi="Times New Roman" w:cs="Times New Roman"/>
                <w:color w:val="000000"/>
                <w:sz w:val="24"/>
                <w:szCs w:val="24"/>
              </w:rPr>
              <w:pPrChange w:id="1313" w:author="Umesh Singh1" w:date="2022-10-29T08:55:00Z">
                <w:pPr>
                  <w:spacing w:after="0" w:line="240" w:lineRule="auto"/>
                  <w:jc w:val="center"/>
                </w:pPr>
              </w:pPrChange>
            </w:pPr>
            <w:del w:id="1314" w:author="Umesh Singh1" w:date="2022-10-29T08:55:00Z">
              <w:r w:rsidRPr="0071110D" w:rsidDel="00C121AF">
                <w:rPr>
                  <w:rFonts w:ascii="Times New Roman" w:eastAsia="Times New Roman" w:hAnsi="Times New Roman" w:cs="Times New Roman"/>
                  <w:color w:val="000000"/>
                  <w:sz w:val="24"/>
                  <w:szCs w:val="24"/>
                </w:rPr>
                <w:delText xml:space="preserve">1,974 </w:delText>
              </w:r>
            </w:del>
          </w:p>
          <w:p w14:paraId="4556EDF7" w14:textId="4B85BFE3" w:rsidR="0071110D" w:rsidRPr="0071110D" w:rsidDel="00C121AF" w:rsidRDefault="0071110D" w:rsidP="00C121AF">
            <w:pPr>
              <w:spacing w:after="0" w:line="480" w:lineRule="auto"/>
              <w:jc w:val="center"/>
              <w:rPr>
                <w:del w:id="1315" w:author="Umesh Singh1" w:date="2022-10-29T08:55:00Z"/>
                <w:rFonts w:ascii="Times New Roman" w:eastAsia="Times New Roman" w:hAnsi="Times New Roman" w:cs="Times New Roman"/>
                <w:color w:val="000000"/>
                <w:sz w:val="24"/>
                <w:szCs w:val="24"/>
              </w:rPr>
              <w:pPrChange w:id="1316" w:author="Umesh Singh1" w:date="2022-10-29T08:55:00Z">
                <w:pPr>
                  <w:spacing w:after="0" w:line="240" w:lineRule="auto"/>
                  <w:jc w:val="center"/>
                </w:pPr>
              </w:pPrChange>
            </w:pPr>
            <w:del w:id="1317" w:author="Umesh Singh1" w:date="2022-10-29T08:55:00Z">
              <w:r w:rsidRPr="0071110D" w:rsidDel="00C121AF">
                <w:rPr>
                  <w:rFonts w:ascii="Times New Roman" w:eastAsia="Times New Roman" w:hAnsi="Times New Roman" w:cs="Times New Roman"/>
                  <w:color w:val="000000"/>
                  <w:sz w:val="24"/>
                  <w:szCs w:val="24"/>
                </w:rPr>
                <w:delText>(87.0%)</w:delText>
              </w:r>
            </w:del>
          </w:p>
        </w:tc>
      </w:tr>
      <w:tr w:rsidR="0071110D" w:rsidRPr="0071110D" w:rsidDel="00C121AF" w14:paraId="1FCB1871" w14:textId="3329532B" w:rsidTr="00FE0689">
        <w:trPr>
          <w:trHeight w:val="310"/>
          <w:del w:id="1318" w:author="Umesh Singh1" w:date="2022-10-29T08:55:00Z"/>
        </w:trPr>
        <w:tc>
          <w:tcPr>
            <w:tcW w:w="2610" w:type="dxa"/>
            <w:shd w:val="clear" w:color="auto" w:fill="auto"/>
            <w:noWrap/>
            <w:vAlign w:val="bottom"/>
            <w:hideMark/>
          </w:tcPr>
          <w:p w14:paraId="56637866" w14:textId="2D206462" w:rsidR="0071110D" w:rsidRPr="0071110D" w:rsidDel="00C121AF" w:rsidRDefault="0071110D" w:rsidP="00C121AF">
            <w:pPr>
              <w:spacing w:after="0" w:line="480" w:lineRule="auto"/>
              <w:rPr>
                <w:del w:id="1319" w:author="Umesh Singh1" w:date="2022-10-29T08:55:00Z"/>
                <w:rFonts w:ascii="Times New Roman" w:eastAsia="Times New Roman" w:hAnsi="Times New Roman" w:cs="Times New Roman"/>
                <w:color w:val="000000"/>
                <w:sz w:val="24"/>
                <w:szCs w:val="24"/>
              </w:rPr>
              <w:pPrChange w:id="1320" w:author="Umesh Singh1" w:date="2022-10-29T08:55:00Z">
                <w:pPr>
                  <w:spacing w:after="0" w:line="240" w:lineRule="auto"/>
                </w:pPr>
              </w:pPrChange>
            </w:pPr>
            <w:del w:id="1321" w:author="Umesh Singh1" w:date="2022-10-29T08:55:00Z">
              <w:r w:rsidRPr="0071110D" w:rsidDel="00C121AF">
                <w:rPr>
                  <w:rFonts w:ascii="Times New Roman" w:eastAsia="Times New Roman" w:hAnsi="Times New Roman" w:cs="Times New Roman"/>
                  <w:color w:val="000000"/>
                  <w:sz w:val="24"/>
                  <w:szCs w:val="24"/>
                </w:rPr>
                <w:delText>Black, not Hispanic</w:delText>
              </w:r>
              <w:r w:rsidR="00BD6C8E" w:rsidDel="00C121AF">
                <w:rPr>
                  <w:rFonts w:ascii="Times New Roman" w:eastAsia="Times New Roman" w:hAnsi="Times New Roman" w:cs="Times New Roman"/>
                  <w:color w:val="000000"/>
                  <w:sz w:val="24"/>
                  <w:szCs w:val="24"/>
                </w:rPr>
                <w:delText xml:space="preserve"> or </w:delText>
              </w:r>
              <w:r w:rsidRPr="0071110D" w:rsidDel="00C121AF">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410EB2F4" w14:textId="7F0D45D7" w:rsidR="0071110D" w:rsidRPr="0071110D" w:rsidDel="00C121AF" w:rsidRDefault="0071110D" w:rsidP="00C121AF">
            <w:pPr>
              <w:spacing w:after="0" w:line="480" w:lineRule="auto"/>
              <w:jc w:val="center"/>
              <w:rPr>
                <w:del w:id="1322" w:author="Umesh Singh1" w:date="2022-10-29T08:55:00Z"/>
                <w:rFonts w:ascii="Times New Roman" w:eastAsia="Times New Roman" w:hAnsi="Times New Roman" w:cs="Times New Roman"/>
                <w:color w:val="000000"/>
                <w:sz w:val="24"/>
                <w:szCs w:val="24"/>
              </w:rPr>
              <w:pPrChange w:id="1323" w:author="Umesh Singh1" w:date="2022-10-29T08:55:00Z">
                <w:pPr>
                  <w:spacing w:after="0" w:line="240" w:lineRule="auto"/>
                  <w:jc w:val="center"/>
                </w:pPr>
              </w:pPrChange>
            </w:pPr>
            <w:del w:id="1324" w:author="Umesh Singh1" w:date="2022-10-29T08:55:00Z">
              <w:r w:rsidRPr="0071110D" w:rsidDel="00C121AF">
                <w:rPr>
                  <w:rFonts w:ascii="Times New Roman" w:eastAsia="Times New Roman" w:hAnsi="Times New Roman" w:cs="Times New Roman"/>
                  <w:color w:val="000000"/>
                  <w:sz w:val="24"/>
                  <w:szCs w:val="24"/>
                </w:rPr>
                <w:delText xml:space="preserve">555 (8.3%) </w:delText>
              </w:r>
            </w:del>
          </w:p>
        </w:tc>
        <w:tc>
          <w:tcPr>
            <w:tcW w:w="1828" w:type="dxa"/>
            <w:shd w:val="clear" w:color="auto" w:fill="auto"/>
            <w:noWrap/>
            <w:vAlign w:val="center"/>
            <w:hideMark/>
          </w:tcPr>
          <w:p w14:paraId="07086A8A" w14:textId="37D93CF7" w:rsidR="0071110D" w:rsidDel="00C121AF" w:rsidRDefault="0071110D" w:rsidP="00C121AF">
            <w:pPr>
              <w:spacing w:after="0" w:line="480" w:lineRule="auto"/>
              <w:jc w:val="center"/>
              <w:rPr>
                <w:del w:id="1325" w:author="Umesh Singh1" w:date="2022-10-29T08:55:00Z"/>
                <w:rFonts w:ascii="Times New Roman" w:eastAsia="Times New Roman" w:hAnsi="Times New Roman" w:cs="Times New Roman"/>
                <w:color w:val="000000"/>
                <w:sz w:val="24"/>
                <w:szCs w:val="24"/>
              </w:rPr>
              <w:pPrChange w:id="1326" w:author="Umesh Singh1" w:date="2022-10-29T08:55:00Z">
                <w:pPr>
                  <w:spacing w:after="0" w:line="240" w:lineRule="auto"/>
                  <w:jc w:val="center"/>
                </w:pPr>
              </w:pPrChange>
            </w:pPr>
            <w:del w:id="1327" w:author="Umesh Singh1" w:date="2022-10-29T08:55:00Z">
              <w:r w:rsidRPr="0071110D" w:rsidDel="00C121AF">
                <w:rPr>
                  <w:rFonts w:ascii="Times New Roman" w:eastAsia="Times New Roman" w:hAnsi="Times New Roman" w:cs="Times New Roman"/>
                  <w:color w:val="000000"/>
                  <w:sz w:val="24"/>
                  <w:szCs w:val="24"/>
                </w:rPr>
                <w:delText xml:space="preserve">144 </w:delText>
              </w:r>
            </w:del>
          </w:p>
          <w:p w14:paraId="6BF40292" w14:textId="624333B3" w:rsidR="0071110D" w:rsidRPr="0071110D" w:rsidDel="00C121AF" w:rsidRDefault="0071110D" w:rsidP="00C121AF">
            <w:pPr>
              <w:spacing w:after="0" w:line="480" w:lineRule="auto"/>
              <w:jc w:val="center"/>
              <w:rPr>
                <w:del w:id="1328" w:author="Umesh Singh1" w:date="2022-10-29T08:55:00Z"/>
                <w:rFonts w:ascii="Times New Roman" w:eastAsia="Times New Roman" w:hAnsi="Times New Roman" w:cs="Times New Roman"/>
                <w:color w:val="000000"/>
                <w:sz w:val="24"/>
                <w:szCs w:val="24"/>
              </w:rPr>
              <w:pPrChange w:id="1329" w:author="Umesh Singh1" w:date="2022-10-29T08:55:00Z">
                <w:pPr>
                  <w:spacing w:after="0" w:line="240" w:lineRule="auto"/>
                  <w:jc w:val="center"/>
                </w:pPr>
              </w:pPrChange>
            </w:pPr>
            <w:del w:id="1330" w:author="Umesh Singh1" w:date="2022-10-29T08:55:00Z">
              <w:r w:rsidRPr="0071110D" w:rsidDel="00C121AF">
                <w:rPr>
                  <w:rFonts w:ascii="Times New Roman" w:eastAsia="Times New Roman" w:hAnsi="Times New Roman" w:cs="Times New Roman"/>
                  <w:color w:val="000000"/>
                  <w:sz w:val="24"/>
                  <w:szCs w:val="24"/>
                </w:rPr>
                <w:delText>(14.5%)</w:delText>
              </w:r>
            </w:del>
          </w:p>
        </w:tc>
        <w:tc>
          <w:tcPr>
            <w:tcW w:w="1322" w:type="dxa"/>
            <w:shd w:val="clear" w:color="auto" w:fill="auto"/>
            <w:noWrap/>
            <w:vAlign w:val="center"/>
            <w:hideMark/>
          </w:tcPr>
          <w:p w14:paraId="27B63670" w14:textId="305251BD" w:rsidR="0071110D" w:rsidDel="00C121AF" w:rsidRDefault="0071110D" w:rsidP="00C121AF">
            <w:pPr>
              <w:spacing w:after="0" w:line="480" w:lineRule="auto"/>
              <w:jc w:val="center"/>
              <w:rPr>
                <w:del w:id="1331" w:author="Umesh Singh1" w:date="2022-10-29T08:55:00Z"/>
                <w:rFonts w:ascii="Times New Roman" w:eastAsia="Times New Roman" w:hAnsi="Times New Roman" w:cs="Times New Roman"/>
                <w:color w:val="000000"/>
                <w:sz w:val="24"/>
                <w:szCs w:val="24"/>
              </w:rPr>
              <w:pPrChange w:id="1332" w:author="Umesh Singh1" w:date="2022-10-29T08:55:00Z">
                <w:pPr>
                  <w:spacing w:after="0" w:line="240" w:lineRule="auto"/>
                  <w:jc w:val="center"/>
                </w:pPr>
              </w:pPrChange>
            </w:pPr>
            <w:del w:id="1333" w:author="Umesh Singh1" w:date="2022-10-29T08:55:00Z">
              <w:r w:rsidRPr="0071110D" w:rsidDel="00C121AF">
                <w:rPr>
                  <w:rFonts w:ascii="Times New Roman" w:eastAsia="Times New Roman" w:hAnsi="Times New Roman" w:cs="Times New Roman"/>
                  <w:color w:val="000000"/>
                  <w:sz w:val="24"/>
                  <w:szCs w:val="24"/>
                </w:rPr>
                <w:delText xml:space="preserve">36 </w:delText>
              </w:r>
            </w:del>
          </w:p>
          <w:p w14:paraId="0B138345" w14:textId="39D24345" w:rsidR="0071110D" w:rsidRPr="0071110D" w:rsidDel="00C121AF" w:rsidRDefault="0071110D" w:rsidP="00C121AF">
            <w:pPr>
              <w:spacing w:after="0" w:line="480" w:lineRule="auto"/>
              <w:jc w:val="center"/>
              <w:rPr>
                <w:del w:id="1334" w:author="Umesh Singh1" w:date="2022-10-29T08:55:00Z"/>
                <w:rFonts w:ascii="Times New Roman" w:eastAsia="Times New Roman" w:hAnsi="Times New Roman" w:cs="Times New Roman"/>
                <w:color w:val="000000"/>
                <w:sz w:val="24"/>
                <w:szCs w:val="24"/>
              </w:rPr>
              <w:pPrChange w:id="1335" w:author="Umesh Singh1" w:date="2022-10-29T08:55:00Z">
                <w:pPr>
                  <w:spacing w:after="0" w:line="240" w:lineRule="auto"/>
                  <w:jc w:val="center"/>
                </w:pPr>
              </w:pPrChange>
            </w:pPr>
            <w:del w:id="1336" w:author="Umesh Singh1" w:date="2022-10-29T08:55:00Z">
              <w:r w:rsidRPr="0071110D" w:rsidDel="00C121AF">
                <w:rPr>
                  <w:rFonts w:ascii="Times New Roman" w:eastAsia="Times New Roman" w:hAnsi="Times New Roman" w:cs="Times New Roman"/>
                  <w:color w:val="000000"/>
                  <w:sz w:val="24"/>
                  <w:szCs w:val="24"/>
                </w:rPr>
                <w:delText xml:space="preserve">(31.0%) </w:delText>
              </w:r>
            </w:del>
          </w:p>
        </w:tc>
        <w:tc>
          <w:tcPr>
            <w:tcW w:w="1350" w:type="dxa"/>
            <w:shd w:val="clear" w:color="auto" w:fill="auto"/>
            <w:noWrap/>
            <w:vAlign w:val="center"/>
            <w:hideMark/>
          </w:tcPr>
          <w:p w14:paraId="069F94A9" w14:textId="008C1501" w:rsidR="0071110D" w:rsidRPr="0071110D" w:rsidDel="00C121AF" w:rsidRDefault="0071110D" w:rsidP="00C121AF">
            <w:pPr>
              <w:spacing w:after="0" w:line="480" w:lineRule="auto"/>
              <w:jc w:val="center"/>
              <w:rPr>
                <w:del w:id="1337" w:author="Umesh Singh1" w:date="2022-10-29T08:55:00Z"/>
                <w:rFonts w:ascii="Times New Roman" w:eastAsia="Times New Roman" w:hAnsi="Times New Roman" w:cs="Times New Roman"/>
                <w:color w:val="000000"/>
                <w:sz w:val="24"/>
                <w:szCs w:val="24"/>
              </w:rPr>
              <w:pPrChange w:id="1338" w:author="Umesh Singh1" w:date="2022-10-29T08:55:00Z">
                <w:pPr>
                  <w:spacing w:after="0" w:line="240" w:lineRule="auto"/>
                  <w:jc w:val="center"/>
                </w:pPr>
              </w:pPrChange>
            </w:pPr>
            <w:del w:id="1339" w:author="Umesh Singh1" w:date="2022-10-29T08:55:00Z">
              <w:r w:rsidRPr="0071110D" w:rsidDel="00C121AF">
                <w:rPr>
                  <w:rFonts w:ascii="Times New Roman" w:eastAsia="Times New Roman" w:hAnsi="Times New Roman" w:cs="Times New Roman"/>
                  <w:color w:val="000000"/>
                  <w:sz w:val="24"/>
                  <w:szCs w:val="24"/>
                </w:rPr>
                <w:delText xml:space="preserve">110 (43.0%) </w:delText>
              </w:r>
            </w:del>
          </w:p>
        </w:tc>
        <w:tc>
          <w:tcPr>
            <w:tcW w:w="1646" w:type="dxa"/>
            <w:shd w:val="clear" w:color="auto" w:fill="auto"/>
            <w:noWrap/>
            <w:vAlign w:val="center"/>
            <w:hideMark/>
          </w:tcPr>
          <w:p w14:paraId="2E6AD778" w14:textId="597793B4" w:rsidR="0071110D" w:rsidDel="00C121AF" w:rsidRDefault="0071110D" w:rsidP="00C121AF">
            <w:pPr>
              <w:spacing w:after="0" w:line="480" w:lineRule="auto"/>
              <w:jc w:val="center"/>
              <w:rPr>
                <w:del w:id="1340" w:author="Umesh Singh1" w:date="2022-10-29T08:55:00Z"/>
                <w:rFonts w:ascii="Times New Roman" w:eastAsia="Times New Roman" w:hAnsi="Times New Roman" w:cs="Times New Roman"/>
                <w:color w:val="000000"/>
                <w:sz w:val="24"/>
                <w:szCs w:val="24"/>
              </w:rPr>
              <w:pPrChange w:id="1341" w:author="Umesh Singh1" w:date="2022-10-29T08:55:00Z">
                <w:pPr>
                  <w:spacing w:after="0" w:line="240" w:lineRule="auto"/>
                  <w:jc w:val="center"/>
                </w:pPr>
              </w:pPrChange>
            </w:pPr>
            <w:del w:id="1342" w:author="Umesh Singh1" w:date="2022-10-29T08:55:00Z">
              <w:r w:rsidRPr="0071110D" w:rsidDel="00C121AF">
                <w:rPr>
                  <w:rFonts w:ascii="Times New Roman" w:eastAsia="Times New Roman" w:hAnsi="Times New Roman" w:cs="Times New Roman"/>
                  <w:color w:val="000000"/>
                  <w:sz w:val="24"/>
                  <w:szCs w:val="24"/>
                </w:rPr>
                <w:delText xml:space="preserve">400 </w:delText>
              </w:r>
            </w:del>
          </w:p>
          <w:p w14:paraId="3316B96A" w14:textId="1635E067" w:rsidR="0071110D" w:rsidRPr="0071110D" w:rsidDel="00C121AF" w:rsidRDefault="0071110D" w:rsidP="00C121AF">
            <w:pPr>
              <w:spacing w:after="0" w:line="480" w:lineRule="auto"/>
              <w:jc w:val="center"/>
              <w:rPr>
                <w:del w:id="1343" w:author="Umesh Singh1" w:date="2022-10-29T08:55:00Z"/>
                <w:rFonts w:ascii="Times New Roman" w:eastAsia="Times New Roman" w:hAnsi="Times New Roman" w:cs="Times New Roman"/>
                <w:color w:val="000000"/>
                <w:sz w:val="24"/>
                <w:szCs w:val="24"/>
              </w:rPr>
              <w:pPrChange w:id="1344" w:author="Umesh Singh1" w:date="2022-10-29T08:55:00Z">
                <w:pPr>
                  <w:spacing w:after="0" w:line="240" w:lineRule="auto"/>
                  <w:jc w:val="center"/>
                </w:pPr>
              </w:pPrChange>
            </w:pPr>
            <w:del w:id="1345" w:author="Umesh Singh1" w:date="2022-10-29T08:55:00Z">
              <w:r w:rsidRPr="0071110D" w:rsidDel="00C121AF">
                <w:rPr>
                  <w:rFonts w:ascii="Times New Roman" w:eastAsia="Times New Roman" w:hAnsi="Times New Roman" w:cs="Times New Roman"/>
                  <w:color w:val="000000"/>
                  <w:sz w:val="24"/>
                  <w:szCs w:val="24"/>
                </w:rPr>
                <w:delText xml:space="preserve">(20.1%) </w:delText>
              </w:r>
            </w:del>
          </w:p>
        </w:tc>
        <w:tc>
          <w:tcPr>
            <w:tcW w:w="2944" w:type="dxa"/>
            <w:shd w:val="clear" w:color="auto" w:fill="auto"/>
            <w:noWrap/>
            <w:vAlign w:val="center"/>
            <w:hideMark/>
          </w:tcPr>
          <w:p w14:paraId="7FA7F085" w14:textId="78541A88" w:rsidR="0071110D" w:rsidDel="00C121AF" w:rsidRDefault="0071110D" w:rsidP="00C121AF">
            <w:pPr>
              <w:spacing w:after="0" w:line="480" w:lineRule="auto"/>
              <w:jc w:val="center"/>
              <w:rPr>
                <w:del w:id="1346" w:author="Umesh Singh1" w:date="2022-10-29T08:55:00Z"/>
                <w:rFonts w:ascii="Times New Roman" w:eastAsia="Times New Roman" w:hAnsi="Times New Roman" w:cs="Times New Roman"/>
                <w:color w:val="000000"/>
                <w:sz w:val="24"/>
                <w:szCs w:val="24"/>
              </w:rPr>
              <w:pPrChange w:id="1347" w:author="Umesh Singh1" w:date="2022-10-29T08:55:00Z">
                <w:pPr>
                  <w:spacing w:after="0" w:line="240" w:lineRule="auto"/>
                  <w:jc w:val="center"/>
                </w:pPr>
              </w:pPrChange>
            </w:pPr>
            <w:del w:id="1348" w:author="Umesh Singh1" w:date="2022-10-29T08:55:00Z">
              <w:r w:rsidRPr="0071110D" w:rsidDel="00C121AF">
                <w:rPr>
                  <w:rFonts w:ascii="Times New Roman" w:eastAsia="Times New Roman" w:hAnsi="Times New Roman" w:cs="Times New Roman"/>
                  <w:color w:val="000000"/>
                  <w:sz w:val="24"/>
                  <w:szCs w:val="24"/>
                </w:rPr>
                <w:delText xml:space="preserve">163 </w:delText>
              </w:r>
            </w:del>
          </w:p>
          <w:p w14:paraId="09D3DCD2" w14:textId="623555CC" w:rsidR="0071110D" w:rsidRPr="0071110D" w:rsidDel="00C121AF" w:rsidRDefault="0071110D" w:rsidP="00C121AF">
            <w:pPr>
              <w:spacing w:after="0" w:line="480" w:lineRule="auto"/>
              <w:jc w:val="center"/>
              <w:rPr>
                <w:del w:id="1349" w:author="Umesh Singh1" w:date="2022-10-29T08:55:00Z"/>
                <w:rFonts w:ascii="Times New Roman" w:eastAsia="Times New Roman" w:hAnsi="Times New Roman" w:cs="Times New Roman"/>
                <w:color w:val="000000"/>
                <w:sz w:val="24"/>
                <w:szCs w:val="24"/>
              </w:rPr>
              <w:pPrChange w:id="1350" w:author="Umesh Singh1" w:date="2022-10-29T08:55:00Z">
                <w:pPr>
                  <w:spacing w:after="0" w:line="240" w:lineRule="auto"/>
                  <w:jc w:val="center"/>
                </w:pPr>
              </w:pPrChange>
            </w:pPr>
            <w:del w:id="1351" w:author="Umesh Singh1" w:date="2022-10-29T08:55:00Z">
              <w:r w:rsidRPr="0071110D" w:rsidDel="00C121AF">
                <w:rPr>
                  <w:rFonts w:ascii="Times New Roman" w:eastAsia="Times New Roman" w:hAnsi="Times New Roman" w:cs="Times New Roman"/>
                  <w:color w:val="000000"/>
                  <w:sz w:val="24"/>
                  <w:szCs w:val="24"/>
                </w:rPr>
                <w:delText>(7.2%)</w:delText>
              </w:r>
            </w:del>
          </w:p>
        </w:tc>
      </w:tr>
      <w:tr w:rsidR="0071110D" w:rsidRPr="0071110D" w:rsidDel="00C121AF" w14:paraId="233A2ADF" w14:textId="67119CB1" w:rsidTr="00FE0689">
        <w:trPr>
          <w:trHeight w:val="310"/>
          <w:del w:id="1352" w:author="Umesh Singh1" w:date="2022-10-29T08:55:00Z"/>
        </w:trPr>
        <w:tc>
          <w:tcPr>
            <w:tcW w:w="2610" w:type="dxa"/>
            <w:shd w:val="clear" w:color="auto" w:fill="auto"/>
            <w:noWrap/>
            <w:vAlign w:val="bottom"/>
            <w:hideMark/>
          </w:tcPr>
          <w:p w14:paraId="4D756AB6" w14:textId="0907B9B7" w:rsidR="0071110D" w:rsidRPr="0071110D" w:rsidDel="00C121AF" w:rsidRDefault="0071110D" w:rsidP="00C121AF">
            <w:pPr>
              <w:spacing w:after="0" w:line="480" w:lineRule="auto"/>
              <w:rPr>
                <w:del w:id="1353" w:author="Umesh Singh1" w:date="2022-10-29T08:55:00Z"/>
                <w:rFonts w:ascii="Times New Roman" w:eastAsia="Times New Roman" w:hAnsi="Times New Roman" w:cs="Times New Roman"/>
                <w:color w:val="000000"/>
                <w:sz w:val="24"/>
                <w:szCs w:val="24"/>
              </w:rPr>
              <w:pPrChange w:id="1354" w:author="Umesh Singh1" w:date="2022-10-29T08:55:00Z">
                <w:pPr>
                  <w:spacing w:after="0" w:line="240" w:lineRule="auto"/>
                </w:pPr>
              </w:pPrChange>
            </w:pPr>
            <w:del w:id="1355" w:author="Umesh Singh1" w:date="2022-10-29T08:55:00Z">
              <w:r w:rsidRPr="0071110D" w:rsidDel="00C121AF">
                <w:rPr>
                  <w:rFonts w:ascii="Times New Roman" w:eastAsia="Times New Roman" w:hAnsi="Times New Roman" w:cs="Times New Roman"/>
                  <w:color w:val="000000"/>
                  <w:sz w:val="24"/>
                  <w:szCs w:val="24"/>
                </w:rPr>
                <w:delText>Hispanic</w:delText>
              </w:r>
              <w:r w:rsidR="00BD6C8E" w:rsidDel="00C121AF">
                <w:rPr>
                  <w:rFonts w:ascii="Times New Roman" w:eastAsia="Times New Roman" w:hAnsi="Times New Roman" w:cs="Times New Roman"/>
                  <w:color w:val="000000"/>
                  <w:sz w:val="24"/>
                  <w:szCs w:val="24"/>
                </w:rPr>
                <w:delText xml:space="preserve"> or </w:delText>
              </w:r>
              <w:r w:rsidRPr="0071110D" w:rsidDel="00C121AF">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2C8BA2C8" w14:textId="3F60088A" w:rsidR="0071110D" w:rsidRPr="0071110D" w:rsidDel="00C121AF" w:rsidRDefault="0071110D" w:rsidP="00C121AF">
            <w:pPr>
              <w:spacing w:after="0" w:line="480" w:lineRule="auto"/>
              <w:jc w:val="center"/>
              <w:rPr>
                <w:del w:id="1356" w:author="Umesh Singh1" w:date="2022-10-29T08:55:00Z"/>
                <w:rFonts w:ascii="Times New Roman" w:eastAsia="Times New Roman" w:hAnsi="Times New Roman" w:cs="Times New Roman"/>
                <w:color w:val="000000"/>
                <w:sz w:val="24"/>
                <w:szCs w:val="24"/>
              </w:rPr>
              <w:pPrChange w:id="1357" w:author="Umesh Singh1" w:date="2022-10-29T08:55:00Z">
                <w:pPr>
                  <w:spacing w:after="0" w:line="240" w:lineRule="auto"/>
                  <w:jc w:val="center"/>
                </w:pPr>
              </w:pPrChange>
            </w:pPr>
            <w:del w:id="1358" w:author="Umesh Singh1" w:date="2022-10-29T08:55:00Z">
              <w:r w:rsidRPr="0071110D" w:rsidDel="00C121AF">
                <w:rPr>
                  <w:rFonts w:ascii="Times New Roman" w:eastAsia="Times New Roman" w:hAnsi="Times New Roman" w:cs="Times New Roman"/>
                  <w:color w:val="000000"/>
                  <w:sz w:val="24"/>
                  <w:szCs w:val="24"/>
                </w:rPr>
                <w:delText>334 (5.0%)</w:delText>
              </w:r>
            </w:del>
          </w:p>
        </w:tc>
        <w:tc>
          <w:tcPr>
            <w:tcW w:w="1828" w:type="dxa"/>
            <w:shd w:val="clear" w:color="auto" w:fill="auto"/>
            <w:noWrap/>
            <w:vAlign w:val="center"/>
            <w:hideMark/>
          </w:tcPr>
          <w:p w14:paraId="3DA9FC48" w14:textId="0E2352E1" w:rsidR="0071110D" w:rsidDel="00C121AF" w:rsidRDefault="0071110D" w:rsidP="00C121AF">
            <w:pPr>
              <w:spacing w:after="0" w:line="480" w:lineRule="auto"/>
              <w:jc w:val="center"/>
              <w:rPr>
                <w:del w:id="1359" w:author="Umesh Singh1" w:date="2022-10-29T08:55:00Z"/>
                <w:rFonts w:ascii="Times New Roman" w:eastAsia="Times New Roman" w:hAnsi="Times New Roman" w:cs="Times New Roman"/>
                <w:color w:val="000000"/>
                <w:sz w:val="24"/>
                <w:szCs w:val="24"/>
              </w:rPr>
              <w:pPrChange w:id="1360" w:author="Umesh Singh1" w:date="2022-10-29T08:55:00Z">
                <w:pPr>
                  <w:spacing w:after="0" w:line="240" w:lineRule="auto"/>
                  <w:jc w:val="center"/>
                </w:pPr>
              </w:pPrChange>
            </w:pPr>
            <w:del w:id="1361" w:author="Umesh Singh1" w:date="2022-10-29T08:55:00Z">
              <w:r w:rsidRPr="0071110D" w:rsidDel="00C121AF">
                <w:rPr>
                  <w:rFonts w:ascii="Times New Roman" w:eastAsia="Times New Roman" w:hAnsi="Times New Roman" w:cs="Times New Roman"/>
                  <w:color w:val="000000"/>
                  <w:sz w:val="24"/>
                  <w:szCs w:val="24"/>
                </w:rPr>
                <w:delText xml:space="preserve">54 </w:delText>
              </w:r>
            </w:del>
          </w:p>
          <w:p w14:paraId="03F0A442" w14:textId="3858E4D4" w:rsidR="0071110D" w:rsidRPr="0071110D" w:rsidDel="00C121AF" w:rsidRDefault="0071110D" w:rsidP="00C121AF">
            <w:pPr>
              <w:spacing w:after="0" w:line="480" w:lineRule="auto"/>
              <w:jc w:val="center"/>
              <w:rPr>
                <w:del w:id="1362" w:author="Umesh Singh1" w:date="2022-10-29T08:55:00Z"/>
                <w:rFonts w:ascii="Times New Roman" w:eastAsia="Times New Roman" w:hAnsi="Times New Roman" w:cs="Times New Roman"/>
                <w:color w:val="000000"/>
                <w:sz w:val="24"/>
                <w:szCs w:val="24"/>
              </w:rPr>
              <w:pPrChange w:id="1363" w:author="Umesh Singh1" w:date="2022-10-29T08:55:00Z">
                <w:pPr>
                  <w:spacing w:after="0" w:line="240" w:lineRule="auto"/>
                  <w:jc w:val="center"/>
                </w:pPr>
              </w:pPrChange>
            </w:pPr>
            <w:del w:id="1364" w:author="Umesh Singh1" w:date="2022-10-29T08:55:00Z">
              <w:r w:rsidRPr="0071110D" w:rsidDel="00C121AF">
                <w:rPr>
                  <w:rFonts w:ascii="Times New Roman" w:eastAsia="Times New Roman" w:hAnsi="Times New Roman" w:cs="Times New Roman"/>
                  <w:color w:val="000000"/>
                  <w:sz w:val="24"/>
                  <w:szCs w:val="24"/>
                </w:rPr>
                <w:delText xml:space="preserve">(5.4%) </w:delText>
              </w:r>
            </w:del>
          </w:p>
        </w:tc>
        <w:tc>
          <w:tcPr>
            <w:tcW w:w="1322" w:type="dxa"/>
            <w:shd w:val="clear" w:color="auto" w:fill="auto"/>
            <w:noWrap/>
            <w:vAlign w:val="center"/>
            <w:hideMark/>
          </w:tcPr>
          <w:p w14:paraId="56DCC3DD" w14:textId="12861DCA" w:rsidR="0071110D" w:rsidDel="00C121AF" w:rsidRDefault="0071110D" w:rsidP="00C121AF">
            <w:pPr>
              <w:spacing w:after="0" w:line="480" w:lineRule="auto"/>
              <w:jc w:val="center"/>
              <w:rPr>
                <w:del w:id="1365" w:author="Umesh Singh1" w:date="2022-10-29T08:55:00Z"/>
                <w:rFonts w:ascii="Times New Roman" w:eastAsia="Times New Roman" w:hAnsi="Times New Roman" w:cs="Times New Roman"/>
                <w:color w:val="000000"/>
                <w:sz w:val="24"/>
                <w:szCs w:val="24"/>
              </w:rPr>
              <w:pPrChange w:id="1366" w:author="Umesh Singh1" w:date="2022-10-29T08:55:00Z">
                <w:pPr>
                  <w:spacing w:after="0" w:line="240" w:lineRule="auto"/>
                  <w:jc w:val="center"/>
                </w:pPr>
              </w:pPrChange>
            </w:pPr>
            <w:del w:id="1367" w:author="Umesh Singh1" w:date="2022-10-29T08:55:00Z">
              <w:r w:rsidRPr="0071110D" w:rsidDel="00C121AF">
                <w:rPr>
                  <w:rFonts w:ascii="Times New Roman" w:eastAsia="Times New Roman" w:hAnsi="Times New Roman" w:cs="Times New Roman"/>
                  <w:color w:val="000000"/>
                  <w:sz w:val="24"/>
                  <w:szCs w:val="24"/>
                </w:rPr>
                <w:delText xml:space="preserve">20 </w:delText>
              </w:r>
            </w:del>
          </w:p>
          <w:p w14:paraId="41DA2409" w14:textId="0ACE77ED" w:rsidR="0071110D" w:rsidRPr="0071110D" w:rsidDel="00C121AF" w:rsidRDefault="0071110D" w:rsidP="00C121AF">
            <w:pPr>
              <w:spacing w:after="0" w:line="480" w:lineRule="auto"/>
              <w:jc w:val="center"/>
              <w:rPr>
                <w:del w:id="1368" w:author="Umesh Singh1" w:date="2022-10-29T08:55:00Z"/>
                <w:rFonts w:ascii="Times New Roman" w:eastAsia="Times New Roman" w:hAnsi="Times New Roman" w:cs="Times New Roman"/>
                <w:color w:val="000000"/>
                <w:sz w:val="24"/>
                <w:szCs w:val="24"/>
              </w:rPr>
              <w:pPrChange w:id="1369" w:author="Umesh Singh1" w:date="2022-10-29T08:55:00Z">
                <w:pPr>
                  <w:spacing w:after="0" w:line="240" w:lineRule="auto"/>
                  <w:jc w:val="center"/>
                </w:pPr>
              </w:pPrChange>
            </w:pPr>
            <w:del w:id="1370" w:author="Umesh Singh1" w:date="2022-10-29T08:55:00Z">
              <w:r w:rsidRPr="0071110D" w:rsidDel="00C121AF">
                <w:rPr>
                  <w:rFonts w:ascii="Times New Roman" w:eastAsia="Times New Roman" w:hAnsi="Times New Roman" w:cs="Times New Roman"/>
                  <w:color w:val="000000"/>
                  <w:sz w:val="24"/>
                  <w:szCs w:val="24"/>
                </w:rPr>
                <w:delText>(17.2%)</w:delText>
              </w:r>
            </w:del>
          </w:p>
        </w:tc>
        <w:tc>
          <w:tcPr>
            <w:tcW w:w="1350" w:type="dxa"/>
            <w:shd w:val="clear" w:color="auto" w:fill="auto"/>
            <w:noWrap/>
            <w:vAlign w:val="center"/>
            <w:hideMark/>
          </w:tcPr>
          <w:p w14:paraId="0DCAF257" w14:textId="58FAA9BA" w:rsidR="0071110D" w:rsidDel="00C121AF" w:rsidRDefault="0071110D" w:rsidP="00C121AF">
            <w:pPr>
              <w:spacing w:after="0" w:line="480" w:lineRule="auto"/>
              <w:jc w:val="center"/>
              <w:rPr>
                <w:del w:id="1371" w:author="Umesh Singh1" w:date="2022-10-29T08:55:00Z"/>
                <w:rFonts w:ascii="Times New Roman" w:eastAsia="Times New Roman" w:hAnsi="Times New Roman" w:cs="Times New Roman"/>
                <w:color w:val="000000"/>
                <w:sz w:val="24"/>
                <w:szCs w:val="24"/>
              </w:rPr>
              <w:pPrChange w:id="1372" w:author="Umesh Singh1" w:date="2022-10-29T08:55:00Z">
                <w:pPr>
                  <w:spacing w:after="0" w:line="240" w:lineRule="auto"/>
                  <w:jc w:val="center"/>
                </w:pPr>
              </w:pPrChange>
            </w:pPr>
            <w:del w:id="1373" w:author="Umesh Singh1" w:date="2022-10-29T08:55:00Z">
              <w:r w:rsidRPr="0071110D" w:rsidDel="00C121AF">
                <w:rPr>
                  <w:rFonts w:ascii="Times New Roman" w:eastAsia="Times New Roman" w:hAnsi="Times New Roman" w:cs="Times New Roman"/>
                  <w:color w:val="000000"/>
                  <w:sz w:val="24"/>
                  <w:szCs w:val="24"/>
                </w:rPr>
                <w:delText xml:space="preserve">47 </w:delText>
              </w:r>
            </w:del>
          </w:p>
          <w:p w14:paraId="68A53F9D" w14:textId="068FB838" w:rsidR="0071110D" w:rsidRPr="0071110D" w:rsidDel="00C121AF" w:rsidRDefault="0071110D" w:rsidP="00C121AF">
            <w:pPr>
              <w:spacing w:after="0" w:line="480" w:lineRule="auto"/>
              <w:jc w:val="center"/>
              <w:rPr>
                <w:del w:id="1374" w:author="Umesh Singh1" w:date="2022-10-29T08:55:00Z"/>
                <w:rFonts w:ascii="Times New Roman" w:eastAsia="Times New Roman" w:hAnsi="Times New Roman" w:cs="Times New Roman"/>
                <w:color w:val="000000"/>
                <w:sz w:val="24"/>
                <w:szCs w:val="24"/>
              </w:rPr>
              <w:pPrChange w:id="1375" w:author="Umesh Singh1" w:date="2022-10-29T08:55:00Z">
                <w:pPr>
                  <w:spacing w:after="0" w:line="240" w:lineRule="auto"/>
                  <w:jc w:val="center"/>
                </w:pPr>
              </w:pPrChange>
            </w:pPr>
            <w:del w:id="1376" w:author="Umesh Singh1" w:date="2022-10-29T08:55:00Z">
              <w:r w:rsidRPr="0071110D" w:rsidDel="00C121AF">
                <w:rPr>
                  <w:rFonts w:ascii="Times New Roman" w:eastAsia="Times New Roman" w:hAnsi="Times New Roman" w:cs="Times New Roman"/>
                  <w:color w:val="000000"/>
                  <w:sz w:val="24"/>
                  <w:szCs w:val="24"/>
                </w:rPr>
                <w:delText xml:space="preserve">(18.4%) </w:delText>
              </w:r>
            </w:del>
          </w:p>
        </w:tc>
        <w:tc>
          <w:tcPr>
            <w:tcW w:w="1646" w:type="dxa"/>
            <w:shd w:val="clear" w:color="auto" w:fill="auto"/>
            <w:noWrap/>
            <w:vAlign w:val="center"/>
            <w:hideMark/>
          </w:tcPr>
          <w:p w14:paraId="40149778" w14:textId="1ADE34C2" w:rsidR="0071110D" w:rsidDel="00C121AF" w:rsidRDefault="0071110D" w:rsidP="00C121AF">
            <w:pPr>
              <w:spacing w:after="0" w:line="480" w:lineRule="auto"/>
              <w:jc w:val="center"/>
              <w:rPr>
                <w:del w:id="1377" w:author="Umesh Singh1" w:date="2022-10-29T08:55:00Z"/>
                <w:rFonts w:ascii="Times New Roman" w:eastAsia="Times New Roman" w:hAnsi="Times New Roman" w:cs="Times New Roman"/>
                <w:color w:val="000000"/>
                <w:sz w:val="24"/>
                <w:szCs w:val="24"/>
              </w:rPr>
              <w:pPrChange w:id="1378" w:author="Umesh Singh1" w:date="2022-10-29T08:55:00Z">
                <w:pPr>
                  <w:spacing w:after="0" w:line="240" w:lineRule="auto"/>
                  <w:jc w:val="center"/>
                </w:pPr>
              </w:pPrChange>
            </w:pPr>
            <w:del w:id="1379" w:author="Umesh Singh1" w:date="2022-10-29T08:55:00Z">
              <w:r w:rsidRPr="0071110D" w:rsidDel="00C121AF">
                <w:rPr>
                  <w:rFonts w:ascii="Times New Roman" w:eastAsia="Times New Roman" w:hAnsi="Times New Roman" w:cs="Times New Roman"/>
                  <w:color w:val="000000"/>
                  <w:sz w:val="24"/>
                  <w:szCs w:val="24"/>
                </w:rPr>
                <w:delText xml:space="preserve">241 </w:delText>
              </w:r>
            </w:del>
          </w:p>
          <w:p w14:paraId="26865BC7" w14:textId="21CC5565" w:rsidR="0071110D" w:rsidRPr="0071110D" w:rsidDel="00C121AF" w:rsidRDefault="0071110D" w:rsidP="00C121AF">
            <w:pPr>
              <w:spacing w:after="0" w:line="480" w:lineRule="auto"/>
              <w:jc w:val="center"/>
              <w:rPr>
                <w:del w:id="1380" w:author="Umesh Singh1" w:date="2022-10-29T08:55:00Z"/>
                <w:rFonts w:ascii="Times New Roman" w:eastAsia="Times New Roman" w:hAnsi="Times New Roman" w:cs="Times New Roman"/>
                <w:color w:val="000000"/>
                <w:sz w:val="24"/>
                <w:szCs w:val="24"/>
              </w:rPr>
              <w:pPrChange w:id="1381" w:author="Umesh Singh1" w:date="2022-10-29T08:55:00Z">
                <w:pPr>
                  <w:spacing w:after="0" w:line="240" w:lineRule="auto"/>
                  <w:jc w:val="center"/>
                </w:pPr>
              </w:pPrChange>
            </w:pPr>
            <w:del w:id="1382" w:author="Umesh Singh1" w:date="2022-10-29T08:55:00Z">
              <w:r w:rsidRPr="0071110D" w:rsidDel="00C121AF">
                <w:rPr>
                  <w:rFonts w:ascii="Times New Roman" w:eastAsia="Times New Roman" w:hAnsi="Times New Roman" w:cs="Times New Roman"/>
                  <w:color w:val="000000"/>
                  <w:sz w:val="24"/>
                  <w:szCs w:val="24"/>
                </w:rPr>
                <w:delText xml:space="preserve">(12.1%) </w:delText>
              </w:r>
            </w:del>
          </w:p>
        </w:tc>
        <w:tc>
          <w:tcPr>
            <w:tcW w:w="2944" w:type="dxa"/>
            <w:shd w:val="clear" w:color="auto" w:fill="auto"/>
            <w:noWrap/>
            <w:vAlign w:val="center"/>
            <w:hideMark/>
          </w:tcPr>
          <w:p w14:paraId="1DE7438D" w14:textId="68261BA2" w:rsidR="0071110D" w:rsidDel="00C121AF" w:rsidRDefault="0071110D" w:rsidP="00C121AF">
            <w:pPr>
              <w:spacing w:after="0" w:line="480" w:lineRule="auto"/>
              <w:jc w:val="center"/>
              <w:rPr>
                <w:del w:id="1383" w:author="Umesh Singh1" w:date="2022-10-29T08:55:00Z"/>
                <w:rFonts w:ascii="Times New Roman" w:eastAsia="Times New Roman" w:hAnsi="Times New Roman" w:cs="Times New Roman"/>
                <w:color w:val="000000"/>
                <w:sz w:val="24"/>
                <w:szCs w:val="24"/>
              </w:rPr>
              <w:pPrChange w:id="1384" w:author="Umesh Singh1" w:date="2022-10-29T08:55:00Z">
                <w:pPr>
                  <w:spacing w:after="0" w:line="240" w:lineRule="auto"/>
                  <w:jc w:val="center"/>
                </w:pPr>
              </w:pPrChange>
            </w:pPr>
            <w:del w:id="1385" w:author="Umesh Singh1" w:date="2022-10-29T08:55:00Z">
              <w:r w:rsidRPr="0071110D" w:rsidDel="00C121AF">
                <w:rPr>
                  <w:rFonts w:ascii="Times New Roman" w:eastAsia="Times New Roman" w:hAnsi="Times New Roman" w:cs="Times New Roman"/>
                  <w:color w:val="000000"/>
                  <w:sz w:val="24"/>
                  <w:szCs w:val="24"/>
                </w:rPr>
                <w:delText xml:space="preserve">105 </w:delText>
              </w:r>
            </w:del>
          </w:p>
          <w:p w14:paraId="0B7BB0CC" w14:textId="08635DC9" w:rsidR="0071110D" w:rsidRPr="0071110D" w:rsidDel="00C121AF" w:rsidRDefault="0071110D" w:rsidP="00C121AF">
            <w:pPr>
              <w:spacing w:after="0" w:line="480" w:lineRule="auto"/>
              <w:jc w:val="center"/>
              <w:rPr>
                <w:del w:id="1386" w:author="Umesh Singh1" w:date="2022-10-29T08:55:00Z"/>
                <w:rFonts w:ascii="Times New Roman" w:eastAsia="Times New Roman" w:hAnsi="Times New Roman" w:cs="Times New Roman"/>
                <w:color w:val="000000"/>
                <w:sz w:val="24"/>
                <w:szCs w:val="24"/>
              </w:rPr>
              <w:pPrChange w:id="1387" w:author="Umesh Singh1" w:date="2022-10-29T08:55:00Z">
                <w:pPr>
                  <w:spacing w:after="0" w:line="240" w:lineRule="auto"/>
                  <w:jc w:val="center"/>
                </w:pPr>
              </w:pPrChange>
            </w:pPr>
            <w:del w:id="1388" w:author="Umesh Singh1" w:date="2022-10-29T08:55:00Z">
              <w:r w:rsidRPr="0071110D" w:rsidDel="00C121AF">
                <w:rPr>
                  <w:rFonts w:ascii="Times New Roman" w:eastAsia="Times New Roman" w:hAnsi="Times New Roman" w:cs="Times New Roman"/>
                  <w:color w:val="000000"/>
                  <w:sz w:val="24"/>
                  <w:szCs w:val="24"/>
                </w:rPr>
                <w:delText>(4.6%)</w:delText>
              </w:r>
            </w:del>
          </w:p>
        </w:tc>
      </w:tr>
      <w:tr w:rsidR="0071110D" w:rsidRPr="0071110D" w:rsidDel="00C121AF" w14:paraId="621EAAAB" w14:textId="4661CD90" w:rsidTr="00FE0689">
        <w:trPr>
          <w:trHeight w:val="310"/>
          <w:del w:id="1389" w:author="Umesh Singh1" w:date="2022-10-29T08:55:00Z"/>
        </w:trPr>
        <w:tc>
          <w:tcPr>
            <w:tcW w:w="2610" w:type="dxa"/>
            <w:shd w:val="clear" w:color="auto" w:fill="auto"/>
            <w:noWrap/>
            <w:vAlign w:val="bottom"/>
            <w:hideMark/>
          </w:tcPr>
          <w:p w14:paraId="098B7FA9" w14:textId="5CB1D049" w:rsidR="0071110D" w:rsidRPr="0071110D" w:rsidDel="00C121AF" w:rsidRDefault="0071110D" w:rsidP="00C121AF">
            <w:pPr>
              <w:spacing w:after="0" w:line="480" w:lineRule="auto"/>
              <w:rPr>
                <w:del w:id="1390" w:author="Umesh Singh1" w:date="2022-10-29T08:55:00Z"/>
                <w:rFonts w:ascii="Times New Roman" w:eastAsia="Times New Roman" w:hAnsi="Times New Roman" w:cs="Times New Roman"/>
                <w:color w:val="000000"/>
                <w:sz w:val="24"/>
                <w:szCs w:val="24"/>
              </w:rPr>
              <w:pPrChange w:id="1391" w:author="Umesh Singh1" w:date="2022-10-29T08:55:00Z">
                <w:pPr>
                  <w:spacing w:after="0" w:line="240" w:lineRule="auto"/>
                </w:pPr>
              </w:pPrChange>
            </w:pPr>
            <w:del w:id="1392" w:author="Umesh Singh1" w:date="2022-10-29T08:55:00Z">
              <w:r w:rsidRPr="0071110D" w:rsidDel="00C121AF">
                <w:rPr>
                  <w:rFonts w:ascii="Times New Roman" w:eastAsia="Times New Roman" w:hAnsi="Times New Roman" w:cs="Times New Roman"/>
                  <w:color w:val="000000"/>
                  <w:sz w:val="24"/>
                  <w:szCs w:val="24"/>
                </w:rPr>
                <w:delText>Other, not Hispanic</w:delText>
              </w:r>
              <w:r w:rsidR="00BD6C8E" w:rsidDel="00C121AF">
                <w:rPr>
                  <w:rFonts w:ascii="Times New Roman" w:eastAsia="Times New Roman" w:hAnsi="Times New Roman" w:cs="Times New Roman"/>
                  <w:color w:val="000000"/>
                  <w:sz w:val="24"/>
                  <w:szCs w:val="24"/>
                </w:rPr>
                <w:delText xml:space="preserve"> or </w:delText>
              </w:r>
              <w:r w:rsidRPr="0071110D" w:rsidDel="00C121AF">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336264BD" w14:textId="392C49FE" w:rsidR="00AA440A" w:rsidDel="00C121AF" w:rsidRDefault="0071110D" w:rsidP="00C121AF">
            <w:pPr>
              <w:spacing w:after="0" w:line="480" w:lineRule="auto"/>
              <w:jc w:val="center"/>
              <w:rPr>
                <w:del w:id="1393" w:author="Umesh Singh1" w:date="2022-10-29T08:55:00Z"/>
                <w:rFonts w:ascii="Times New Roman" w:eastAsia="Times New Roman" w:hAnsi="Times New Roman" w:cs="Times New Roman"/>
                <w:color w:val="000000"/>
                <w:sz w:val="24"/>
                <w:szCs w:val="24"/>
              </w:rPr>
              <w:pPrChange w:id="1394" w:author="Umesh Singh1" w:date="2022-10-29T08:55:00Z">
                <w:pPr>
                  <w:spacing w:after="0" w:line="240" w:lineRule="auto"/>
                  <w:jc w:val="center"/>
                </w:pPr>
              </w:pPrChange>
            </w:pPr>
            <w:del w:id="1395" w:author="Umesh Singh1" w:date="2022-10-29T08:55:00Z">
              <w:r w:rsidRPr="0071110D" w:rsidDel="00C121AF">
                <w:rPr>
                  <w:rFonts w:ascii="Times New Roman" w:eastAsia="Times New Roman" w:hAnsi="Times New Roman" w:cs="Times New Roman"/>
                  <w:color w:val="000000"/>
                  <w:sz w:val="24"/>
                  <w:szCs w:val="24"/>
                </w:rPr>
                <w:delText xml:space="preserve">94 </w:delText>
              </w:r>
            </w:del>
          </w:p>
          <w:p w14:paraId="47AD3748" w14:textId="14926444" w:rsidR="0071110D" w:rsidRPr="0071110D" w:rsidDel="00C121AF" w:rsidRDefault="0071110D" w:rsidP="00C121AF">
            <w:pPr>
              <w:spacing w:after="0" w:line="480" w:lineRule="auto"/>
              <w:jc w:val="center"/>
              <w:rPr>
                <w:del w:id="1396" w:author="Umesh Singh1" w:date="2022-10-29T08:55:00Z"/>
                <w:rFonts w:ascii="Times New Roman" w:eastAsia="Times New Roman" w:hAnsi="Times New Roman" w:cs="Times New Roman"/>
                <w:color w:val="000000"/>
                <w:sz w:val="24"/>
                <w:szCs w:val="24"/>
              </w:rPr>
              <w:pPrChange w:id="1397" w:author="Umesh Singh1" w:date="2022-10-29T08:55:00Z">
                <w:pPr>
                  <w:spacing w:after="0" w:line="240" w:lineRule="auto"/>
                  <w:jc w:val="center"/>
                </w:pPr>
              </w:pPrChange>
            </w:pPr>
            <w:del w:id="1398" w:author="Umesh Singh1" w:date="2022-10-29T08:55:00Z">
              <w:r w:rsidRPr="0071110D" w:rsidDel="00C121AF">
                <w:rPr>
                  <w:rFonts w:ascii="Times New Roman" w:eastAsia="Times New Roman" w:hAnsi="Times New Roman" w:cs="Times New Roman"/>
                  <w:color w:val="000000"/>
                  <w:sz w:val="24"/>
                  <w:szCs w:val="24"/>
                </w:rPr>
                <w:delText xml:space="preserve">(1.4%) </w:delText>
              </w:r>
            </w:del>
          </w:p>
        </w:tc>
        <w:tc>
          <w:tcPr>
            <w:tcW w:w="1828" w:type="dxa"/>
            <w:shd w:val="clear" w:color="auto" w:fill="auto"/>
            <w:noWrap/>
            <w:vAlign w:val="center"/>
            <w:hideMark/>
          </w:tcPr>
          <w:p w14:paraId="634A3220" w14:textId="317971EF" w:rsidR="0071110D" w:rsidDel="00C121AF" w:rsidRDefault="0071110D" w:rsidP="00C121AF">
            <w:pPr>
              <w:spacing w:after="0" w:line="480" w:lineRule="auto"/>
              <w:jc w:val="center"/>
              <w:rPr>
                <w:del w:id="1399" w:author="Umesh Singh1" w:date="2022-10-29T08:55:00Z"/>
                <w:rFonts w:ascii="Times New Roman" w:eastAsia="Times New Roman" w:hAnsi="Times New Roman" w:cs="Times New Roman"/>
                <w:color w:val="000000"/>
                <w:sz w:val="24"/>
                <w:szCs w:val="24"/>
              </w:rPr>
              <w:pPrChange w:id="1400" w:author="Umesh Singh1" w:date="2022-10-29T08:55:00Z">
                <w:pPr>
                  <w:spacing w:after="0" w:line="240" w:lineRule="auto"/>
                  <w:jc w:val="center"/>
                </w:pPr>
              </w:pPrChange>
            </w:pPr>
            <w:del w:id="1401" w:author="Umesh Singh1" w:date="2022-10-29T08:55:00Z">
              <w:r w:rsidRPr="0071110D" w:rsidDel="00C121AF">
                <w:rPr>
                  <w:rFonts w:ascii="Times New Roman" w:eastAsia="Times New Roman" w:hAnsi="Times New Roman" w:cs="Times New Roman"/>
                  <w:color w:val="000000"/>
                  <w:sz w:val="24"/>
                  <w:szCs w:val="24"/>
                </w:rPr>
                <w:delText xml:space="preserve">17 </w:delText>
              </w:r>
            </w:del>
          </w:p>
          <w:p w14:paraId="5B2EAA88" w14:textId="0122311D" w:rsidR="0071110D" w:rsidRPr="0071110D" w:rsidDel="00C121AF" w:rsidRDefault="0071110D" w:rsidP="00C121AF">
            <w:pPr>
              <w:spacing w:after="0" w:line="480" w:lineRule="auto"/>
              <w:jc w:val="center"/>
              <w:rPr>
                <w:del w:id="1402" w:author="Umesh Singh1" w:date="2022-10-29T08:55:00Z"/>
                <w:rFonts w:ascii="Times New Roman" w:eastAsia="Times New Roman" w:hAnsi="Times New Roman" w:cs="Times New Roman"/>
                <w:color w:val="000000"/>
                <w:sz w:val="24"/>
                <w:szCs w:val="24"/>
              </w:rPr>
              <w:pPrChange w:id="1403" w:author="Umesh Singh1" w:date="2022-10-29T08:55:00Z">
                <w:pPr>
                  <w:spacing w:after="0" w:line="240" w:lineRule="auto"/>
                  <w:jc w:val="center"/>
                </w:pPr>
              </w:pPrChange>
            </w:pPr>
            <w:del w:id="1404" w:author="Umesh Singh1" w:date="2022-10-29T08:55:00Z">
              <w:r w:rsidRPr="0071110D" w:rsidDel="00C121AF">
                <w:rPr>
                  <w:rFonts w:ascii="Times New Roman" w:eastAsia="Times New Roman" w:hAnsi="Times New Roman" w:cs="Times New Roman"/>
                  <w:color w:val="000000"/>
                  <w:sz w:val="24"/>
                  <w:szCs w:val="24"/>
                </w:rPr>
                <w:delText xml:space="preserve">(1.7%) </w:delText>
              </w:r>
            </w:del>
          </w:p>
        </w:tc>
        <w:tc>
          <w:tcPr>
            <w:tcW w:w="1322" w:type="dxa"/>
            <w:shd w:val="clear" w:color="auto" w:fill="auto"/>
            <w:noWrap/>
            <w:vAlign w:val="center"/>
            <w:hideMark/>
          </w:tcPr>
          <w:p w14:paraId="7B1FE1F0" w14:textId="25D03F03" w:rsidR="0071110D" w:rsidDel="00C121AF" w:rsidRDefault="0071110D" w:rsidP="00C121AF">
            <w:pPr>
              <w:spacing w:after="0" w:line="480" w:lineRule="auto"/>
              <w:jc w:val="center"/>
              <w:rPr>
                <w:del w:id="1405" w:author="Umesh Singh1" w:date="2022-10-29T08:55:00Z"/>
                <w:rFonts w:ascii="Times New Roman" w:eastAsia="Times New Roman" w:hAnsi="Times New Roman" w:cs="Times New Roman"/>
                <w:color w:val="000000"/>
                <w:sz w:val="24"/>
                <w:szCs w:val="24"/>
              </w:rPr>
              <w:pPrChange w:id="1406" w:author="Umesh Singh1" w:date="2022-10-29T08:55:00Z">
                <w:pPr>
                  <w:spacing w:after="0" w:line="240" w:lineRule="auto"/>
                  <w:jc w:val="center"/>
                </w:pPr>
              </w:pPrChange>
            </w:pPr>
            <w:del w:id="1407" w:author="Umesh Singh1" w:date="2022-10-29T08:55:00Z">
              <w:r w:rsidRPr="0071110D" w:rsidDel="00C121AF">
                <w:rPr>
                  <w:rFonts w:ascii="Times New Roman" w:eastAsia="Times New Roman" w:hAnsi="Times New Roman" w:cs="Times New Roman"/>
                  <w:color w:val="000000"/>
                  <w:sz w:val="24"/>
                  <w:szCs w:val="24"/>
                </w:rPr>
                <w:delText xml:space="preserve">6 </w:delText>
              </w:r>
            </w:del>
          </w:p>
          <w:p w14:paraId="28511A65" w14:textId="53DDD269" w:rsidR="0071110D" w:rsidRPr="0071110D" w:rsidDel="00C121AF" w:rsidRDefault="0071110D" w:rsidP="00C121AF">
            <w:pPr>
              <w:spacing w:after="0" w:line="480" w:lineRule="auto"/>
              <w:jc w:val="center"/>
              <w:rPr>
                <w:del w:id="1408" w:author="Umesh Singh1" w:date="2022-10-29T08:55:00Z"/>
                <w:rFonts w:ascii="Times New Roman" w:eastAsia="Times New Roman" w:hAnsi="Times New Roman" w:cs="Times New Roman"/>
                <w:color w:val="000000"/>
                <w:sz w:val="24"/>
                <w:szCs w:val="24"/>
              </w:rPr>
              <w:pPrChange w:id="1409" w:author="Umesh Singh1" w:date="2022-10-29T08:55:00Z">
                <w:pPr>
                  <w:spacing w:after="0" w:line="240" w:lineRule="auto"/>
                  <w:jc w:val="center"/>
                </w:pPr>
              </w:pPrChange>
            </w:pPr>
            <w:del w:id="1410" w:author="Umesh Singh1" w:date="2022-10-29T08:55:00Z">
              <w:r w:rsidRPr="0071110D" w:rsidDel="00C121AF">
                <w:rPr>
                  <w:rFonts w:ascii="Times New Roman" w:eastAsia="Times New Roman" w:hAnsi="Times New Roman" w:cs="Times New Roman"/>
                  <w:color w:val="000000"/>
                  <w:sz w:val="24"/>
                  <w:szCs w:val="24"/>
                </w:rPr>
                <w:delText xml:space="preserve">(5.2%) </w:delText>
              </w:r>
            </w:del>
          </w:p>
        </w:tc>
        <w:tc>
          <w:tcPr>
            <w:tcW w:w="1350" w:type="dxa"/>
            <w:shd w:val="clear" w:color="auto" w:fill="auto"/>
            <w:noWrap/>
            <w:vAlign w:val="center"/>
            <w:hideMark/>
          </w:tcPr>
          <w:p w14:paraId="7F791FC4" w14:textId="7E5C72EA" w:rsidR="0071110D" w:rsidDel="00C121AF" w:rsidRDefault="0071110D" w:rsidP="00C121AF">
            <w:pPr>
              <w:spacing w:after="0" w:line="480" w:lineRule="auto"/>
              <w:jc w:val="center"/>
              <w:rPr>
                <w:del w:id="1411" w:author="Umesh Singh1" w:date="2022-10-29T08:55:00Z"/>
                <w:rFonts w:ascii="Times New Roman" w:eastAsia="Times New Roman" w:hAnsi="Times New Roman" w:cs="Times New Roman"/>
                <w:color w:val="000000"/>
                <w:sz w:val="24"/>
                <w:szCs w:val="24"/>
              </w:rPr>
              <w:pPrChange w:id="1412" w:author="Umesh Singh1" w:date="2022-10-29T08:55:00Z">
                <w:pPr>
                  <w:spacing w:after="0" w:line="240" w:lineRule="auto"/>
                  <w:jc w:val="center"/>
                </w:pPr>
              </w:pPrChange>
            </w:pPr>
            <w:del w:id="1413" w:author="Umesh Singh1" w:date="2022-10-29T08:55:00Z">
              <w:r w:rsidRPr="0071110D" w:rsidDel="00C121AF">
                <w:rPr>
                  <w:rFonts w:ascii="Times New Roman" w:eastAsia="Times New Roman" w:hAnsi="Times New Roman" w:cs="Times New Roman"/>
                  <w:color w:val="000000"/>
                  <w:sz w:val="24"/>
                  <w:szCs w:val="24"/>
                </w:rPr>
                <w:delText xml:space="preserve">10 </w:delText>
              </w:r>
            </w:del>
          </w:p>
          <w:p w14:paraId="4A6E5940" w14:textId="206F33C9" w:rsidR="0071110D" w:rsidRPr="0071110D" w:rsidDel="00C121AF" w:rsidRDefault="0071110D" w:rsidP="00C121AF">
            <w:pPr>
              <w:spacing w:after="0" w:line="480" w:lineRule="auto"/>
              <w:jc w:val="center"/>
              <w:rPr>
                <w:del w:id="1414" w:author="Umesh Singh1" w:date="2022-10-29T08:55:00Z"/>
                <w:rFonts w:ascii="Times New Roman" w:eastAsia="Times New Roman" w:hAnsi="Times New Roman" w:cs="Times New Roman"/>
                <w:color w:val="000000"/>
                <w:sz w:val="24"/>
                <w:szCs w:val="24"/>
              </w:rPr>
              <w:pPrChange w:id="1415" w:author="Umesh Singh1" w:date="2022-10-29T08:55:00Z">
                <w:pPr>
                  <w:spacing w:after="0" w:line="240" w:lineRule="auto"/>
                  <w:jc w:val="center"/>
                </w:pPr>
              </w:pPrChange>
            </w:pPr>
            <w:del w:id="1416" w:author="Umesh Singh1" w:date="2022-10-29T08:55:00Z">
              <w:r w:rsidRPr="0071110D" w:rsidDel="00C121AF">
                <w:rPr>
                  <w:rFonts w:ascii="Times New Roman" w:eastAsia="Times New Roman" w:hAnsi="Times New Roman" w:cs="Times New Roman"/>
                  <w:color w:val="000000"/>
                  <w:sz w:val="24"/>
                  <w:szCs w:val="24"/>
                </w:rPr>
                <w:delText xml:space="preserve">(3.9%) </w:delText>
              </w:r>
            </w:del>
          </w:p>
        </w:tc>
        <w:tc>
          <w:tcPr>
            <w:tcW w:w="1646" w:type="dxa"/>
            <w:shd w:val="clear" w:color="auto" w:fill="auto"/>
            <w:noWrap/>
            <w:vAlign w:val="center"/>
            <w:hideMark/>
          </w:tcPr>
          <w:p w14:paraId="3418F511" w14:textId="717CD28E" w:rsidR="0071110D" w:rsidDel="00C121AF" w:rsidRDefault="0071110D" w:rsidP="00C121AF">
            <w:pPr>
              <w:spacing w:after="0" w:line="480" w:lineRule="auto"/>
              <w:jc w:val="center"/>
              <w:rPr>
                <w:del w:id="1417" w:author="Umesh Singh1" w:date="2022-10-29T08:55:00Z"/>
                <w:rFonts w:ascii="Times New Roman" w:eastAsia="Times New Roman" w:hAnsi="Times New Roman" w:cs="Times New Roman"/>
                <w:color w:val="000000"/>
                <w:sz w:val="24"/>
                <w:szCs w:val="24"/>
              </w:rPr>
              <w:pPrChange w:id="1418" w:author="Umesh Singh1" w:date="2022-10-29T08:55:00Z">
                <w:pPr>
                  <w:spacing w:after="0" w:line="240" w:lineRule="auto"/>
                  <w:jc w:val="center"/>
                </w:pPr>
              </w:pPrChange>
            </w:pPr>
            <w:del w:id="1419" w:author="Umesh Singh1" w:date="2022-10-29T08:55:00Z">
              <w:r w:rsidRPr="0071110D" w:rsidDel="00C121AF">
                <w:rPr>
                  <w:rFonts w:ascii="Times New Roman" w:eastAsia="Times New Roman" w:hAnsi="Times New Roman" w:cs="Times New Roman"/>
                  <w:color w:val="000000"/>
                  <w:sz w:val="24"/>
                  <w:szCs w:val="24"/>
                </w:rPr>
                <w:delText xml:space="preserve">48 </w:delText>
              </w:r>
            </w:del>
          </w:p>
          <w:p w14:paraId="0662CDCF" w14:textId="7DCC1D32" w:rsidR="0071110D" w:rsidRPr="0071110D" w:rsidDel="00C121AF" w:rsidRDefault="0071110D" w:rsidP="00C121AF">
            <w:pPr>
              <w:spacing w:after="0" w:line="480" w:lineRule="auto"/>
              <w:jc w:val="center"/>
              <w:rPr>
                <w:del w:id="1420" w:author="Umesh Singh1" w:date="2022-10-29T08:55:00Z"/>
                <w:rFonts w:ascii="Times New Roman" w:eastAsia="Times New Roman" w:hAnsi="Times New Roman" w:cs="Times New Roman"/>
                <w:color w:val="000000"/>
                <w:sz w:val="24"/>
                <w:szCs w:val="24"/>
              </w:rPr>
              <w:pPrChange w:id="1421" w:author="Umesh Singh1" w:date="2022-10-29T08:55:00Z">
                <w:pPr>
                  <w:spacing w:after="0" w:line="240" w:lineRule="auto"/>
                  <w:jc w:val="center"/>
                </w:pPr>
              </w:pPrChange>
            </w:pPr>
            <w:del w:id="1422" w:author="Umesh Singh1" w:date="2022-10-29T08:55:00Z">
              <w:r w:rsidRPr="0071110D" w:rsidDel="00C121AF">
                <w:rPr>
                  <w:rFonts w:ascii="Times New Roman" w:eastAsia="Times New Roman" w:hAnsi="Times New Roman" w:cs="Times New Roman"/>
                  <w:color w:val="000000"/>
                  <w:sz w:val="24"/>
                  <w:szCs w:val="24"/>
                </w:rPr>
                <w:delText xml:space="preserve">(2.4%) </w:delText>
              </w:r>
            </w:del>
          </w:p>
        </w:tc>
        <w:tc>
          <w:tcPr>
            <w:tcW w:w="2944" w:type="dxa"/>
            <w:shd w:val="clear" w:color="auto" w:fill="auto"/>
            <w:noWrap/>
            <w:vAlign w:val="center"/>
            <w:hideMark/>
          </w:tcPr>
          <w:p w14:paraId="33C2B7DC" w14:textId="179E7F72" w:rsidR="0071110D" w:rsidDel="00C121AF" w:rsidRDefault="0071110D" w:rsidP="00C121AF">
            <w:pPr>
              <w:spacing w:after="0" w:line="480" w:lineRule="auto"/>
              <w:jc w:val="center"/>
              <w:rPr>
                <w:del w:id="1423" w:author="Umesh Singh1" w:date="2022-10-29T08:55:00Z"/>
                <w:rFonts w:ascii="Times New Roman" w:eastAsia="Times New Roman" w:hAnsi="Times New Roman" w:cs="Times New Roman"/>
                <w:color w:val="000000"/>
                <w:sz w:val="24"/>
                <w:szCs w:val="24"/>
              </w:rPr>
              <w:pPrChange w:id="1424" w:author="Umesh Singh1" w:date="2022-10-29T08:55:00Z">
                <w:pPr>
                  <w:spacing w:after="0" w:line="240" w:lineRule="auto"/>
                  <w:jc w:val="center"/>
                </w:pPr>
              </w:pPrChange>
            </w:pPr>
            <w:del w:id="1425" w:author="Umesh Singh1" w:date="2022-10-29T08:55:00Z">
              <w:r w:rsidRPr="0071110D" w:rsidDel="00C121AF">
                <w:rPr>
                  <w:rFonts w:ascii="Times New Roman" w:eastAsia="Times New Roman" w:hAnsi="Times New Roman" w:cs="Times New Roman"/>
                  <w:color w:val="000000"/>
                  <w:sz w:val="24"/>
                  <w:szCs w:val="24"/>
                </w:rPr>
                <w:delText xml:space="preserve">27 </w:delText>
              </w:r>
            </w:del>
          </w:p>
          <w:p w14:paraId="177E44B6" w14:textId="31A5F2D6" w:rsidR="0071110D" w:rsidRPr="0071110D" w:rsidDel="00C121AF" w:rsidRDefault="0071110D" w:rsidP="00C121AF">
            <w:pPr>
              <w:spacing w:after="0" w:line="480" w:lineRule="auto"/>
              <w:jc w:val="center"/>
              <w:rPr>
                <w:del w:id="1426" w:author="Umesh Singh1" w:date="2022-10-29T08:55:00Z"/>
                <w:rFonts w:ascii="Times New Roman" w:eastAsia="Times New Roman" w:hAnsi="Times New Roman" w:cs="Times New Roman"/>
                <w:color w:val="000000"/>
                <w:sz w:val="24"/>
                <w:szCs w:val="24"/>
              </w:rPr>
              <w:pPrChange w:id="1427" w:author="Umesh Singh1" w:date="2022-10-29T08:55:00Z">
                <w:pPr>
                  <w:spacing w:after="0" w:line="240" w:lineRule="auto"/>
                  <w:jc w:val="center"/>
                </w:pPr>
              </w:pPrChange>
            </w:pPr>
            <w:del w:id="1428" w:author="Umesh Singh1" w:date="2022-10-29T08:55:00Z">
              <w:r w:rsidRPr="0071110D" w:rsidDel="00C121AF">
                <w:rPr>
                  <w:rFonts w:ascii="Times New Roman" w:eastAsia="Times New Roman" w:hAnsi="Times New Roman" w:cs="Times New Roman"/>
                  <w:color w:val="000000"/>
                  <w:sz w:val="24"/>
                  <w:szCs w:val="24"/>
                </w:rPr>
                <w:delText xml:space="preserve">(1.2%) </w:delText>
              </w:r>
            </w:del>
          </w:p>
        </w:tc>
      </w:tr>
      <w:tr w:rsidR="00675A41" w:rsidRPr="0071110D" w:rsidDel="00C121AF" w14:paraId="117F2EE8" w14:textId="581BB4D9" w:rsidTr="00FE0689">
        <w:trPr>
          <w:trHeight w:val="310"/>
          <w:del w:id="1429" w:author="Umesh Singh1" w:date="2022-10-29T08:55:00Z"/>
        </w:trPr>
        <w:tc>
          <w:tcPr>
            <w:tcW w:w="2610" w:type="dxa"/>
            <w:shd w:val="clear" w:color="auto" w:fill="auto"/>
            <w:noWrap/>
            <w:vAlign w:val="bottom"/>
            <w:hideMark/>
          </w:tcPr>
          <w:p w14:paraId="4D8656EF" w14:textId="7F10FD8F" w:rsidR="0071110D" w:rsidRPr="00384A64" w:rsidDel="00C121AF" w:rsidRDefault="0071110D" w:rsidP="00C121AF">
            <w:pPr>
              <w:spacing w:after="0" w:line="480" w:lineRule="auto"/>
              <w:rPr>
                <w:del w:id="1430" w:author="Umesh Singh1" w:date="2022-10-29T08:55:00Z"/>
                <w:rFonts w:ascii="Times New Roman" w:eastAsia="Times New Roman" w:hAnsi="Times New Roman" w:cs="Times New Roman"/>
                <w:b/>
                <w:bCs/>
                <w:color w:val="000000"/>
                <w:sz w:val="24"/>
                <w:szCs w:val="24"/>
              </w:rPr>
              <w:pPrChange w:id="1431" w:author="Umesh Singh1" w:date="2022-10-29T08:55:00Z">
                <w:pPr>
                  <w:spacing w:after="0" w:line="240" w:lineRule="auto"/>
                </w:pPr>
              </w:pPrChange>
            </w:pPr>
            <w:del w:id="1432" w:author="Umesh Singh1" w:date="2022-10-29T08:55:00Z">
              <w:r w:rsidRPr="00384A64" w:rsidDel="00C121AF">
                <w:rPr>
                  <w:rFonts w:ascii="Times New Roman" w:eastAsia="Times New Roman" w:hAnsi="Times New Roman" w:cs="Times New Roman"/>
                  <w:b/>
                  <w:bCs/>
                  <w:color w:val="000000"/>
                  <w:sz w:val="24"/>
                  <w:szCs w:val="24"/>
                </w:rPr>
                <w:delText>Community Size</w:delText>
              </w:r>
            </w:del>
          </w:p>
        </w:tc>
        <w:tc>
          <w:tcPr>
            <w:tcW w:w="1260" w:type="dxa"/>
            <w:shd w:val="clear" w:color="auto" w:fill="auto"/>
            <w:noWrap/>
            <w:vAlign w:val="center"/>
            <w:hideMark/>
          </w:tcPr>
          <w:p w14:paraId="35C1EF7C" w14:textId="23089BF0" w:rsidR="0071110D" w:rsidRPr="0071110D" w:rsidDel="00C121AF" w:rsidRDefault="0071110D" w:rsidP="00C121AF">
            <w:pPr>
              <w:spacing w:after="0" w:line="480" w:lineRule="auto"/>
              <w:jc w:val="center"/>
              <w:rPr>
                <w:del w:id="1433" w:author="Umesh Singh1" w:date="2022-10-29T08:55:00Z"/>
                <w:rFonts w:ascii="Times New Roman" w:eastAsia="Times New Roman" w:hAnsi="Times New Roman" w:cs="Times New Roman"/>
                <w:color w:val="000000"/>
                <w:sz w:val="24"/>
                <w:szCs w:val="24"/>
              </w:rPr>
              <w:pPrChange w:id="1434" w:author="Umesh Singh1" w:date="2022-10-29T08:55:00Z">
                <w:pPr>
                  <w:spacing w:after="0" w:line="240" w:lineRule="auto"/>
                  <w:jc w:val="center"/>
                </w:pPr>
              </w:pPrChange>
            </w:pPr>
            <w:del w:id="1435" w:author="Umesh Singh1" w:date="2022-10-29T08:55:00Z">
              <w:r w:rsidRPr="0071110D" w:rsidDel="00C121AF">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6C0D27A9" w14:textId="37ED0D29" w:rsidR="0071110D" w:rsidRPr="0071110D" w:rsidDel="00C121AF" w:rsidRDefault="0071110D" w:rsidP="00C121AF">
            <w:pPr>
              <w:spacing w:after="0" w:line="480" w:lineRule="auto"/>
              <w:jc w:val="center"/>
              <w:rPr>
                <w:del w:id="1436" w:author="Umesh Singh1" w:date="2022-10-29T08:55:00Z"/>
                <w:rFonts w:ascii="Times New Roman" w:eastAsia="Times New Roman" w:hAnsi="Times New Roman" w:cs="Times New Roman"/>
                <w:color w:val="000000"/>
                <w:sz w:val="24"/>
                <w:szCs w:val="24"/>
              </w:rPr>
              <w:pPrChange w:id="1437" w:author="Umesh Singh1" w:date="2022-10-29T08:55:00Z">
                <w:pPr>
                  <w:spacing w:after="0" w:line="240" w:lineRule="auto"/>
                  <w:jc w:val="center"/>
                </w:pPr>
              </w:pPrChange>
            </w:pPr>
            <w:del w:id="1438"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4FB76066" w14:textId="61619A22" w:rsidR="0071110D" w:rsidRPr="0071110D" w:rsidDel="00C121AF" w:rsidRDefault="0071110D" w:rsidP="00C121AF">
            <w:pPr>
              <w:spacing w:after="0" w:line="480" w:lineRule="auto"/>
              <w:jc w:val="center"/>
              <w:rPr>
                <w:del w:id="1439" w:author="Umesh Singh1" w:date="2022-10-29T08:55:00Z"/>
                <w:rFonts w:ascii="Times New Roman" w:eastAsia="Times New Roman" w:hAnsi="Times New Roman" w:cs="Times New Roman"/>
                <w:color w:val="000000"/>
                <w:sz w:val="24"/>
                <w:szCs w:val="24"/>
              </w:rPr>
              <w:pPrChange w:id="1440" w:author="Umesh Singh1" w:date="2022-10-29T08:55:00Z">
                <w:pPr>
                  <w:spacing w:after="0" w:line="240" w:lineRule="auto"/>
                  <w:jc w:val="center"/>
                </w:pPr>
              </w:pPrChange>
            </w:pPr>
            <w:del w:id="1441"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48FA195F" w14:textId="0496E073" w:rsidR="0071110D" w:rsidRPr="0071110D" w:rsidDel="00C121AF" w:rsidRDefault="0071110D" w:rsidP="00C121AF">
            <w:pPr>
              <w:spacing w:after="0" w:line="480" w:lineRule="auto"/>
              <w:jc w:val="center"/>
              <w:rPr>
                <w:del w:id="1442" w:author="Umesh Singh1" w:date="2022-10-29T08:55:00Z"/>
                <w:rFonts w:ascii="Times New Roman" w:eastAsia="Times New Roman" w:hAnsi="Times New Roman" w:cs="Times New Roman"/>
                <w:color w:val="000000"/>
                <w:sz w:val="24"/>
                <w:szCs w:val="24"/>
              </w:rPr>
              <w:pPrChange w:id="1443" w:author="Umesh Singh1" w:date="2022-10-29T08:55:00Z">
                <w:pPr>
                  <w:spacing w:after="0" w:line="240" w:lineRule="auto"/>
                  <w:jc w:val="center"/>
                </w:pPr>
              </w:pPrChange>
            </w:pPr>
            <w:del w:id="1444" w:author="Umesh Singh1" w:date="2022-10-29T08:55:00Z">
              <w:r w:rsidRPr="0071110D" w:rsidDel="00C121AF">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DAC3611" w14:textId="06ECA3C5" w:rsidR="0071110D" w:rsidRPr="0071110D" w:rsidDel="00C121AF" w:rsidRDefault="0071110D" w:rsidP="00C121AF">
            <w:pPr>
              <w:spacing w:after="0" w:line="480" w:lineRule="auto"/>
              <w:jc w:val="center"/>
              <w:rPr>
                <w:del w:id="1445" w:author="Umesh Singh1" w:date="2022-10-29T08:55:00Z"/>
                <w:rFonts w:ascii="Times New Roman" w:eastAsia="Times New Roman" w:hAnsi="Times New Roman" w:cs="Times New Roman"/>
                <w:color w:val="000000"/>
                <w:sz w:val="24"/>
                <w:szCs w:val="24"/>
              </w:rPr>
              <w:pPrChange w:id="1446" w:author="Umesh Singh1" w:date="2022-10-29T08:55:00Z">
                <w:pPr>
                  <w:spacing w:after="0" w:line="240" w:lineRule="auto"/>
                  <w:jc w:val="center"/>
                </w:pPr>
              </w:pPrChange>
            </w:pPr>
            <w:del w:id="1447" w:author="Umesh Singh1" w:date="2022-10-29T08:55:00Z">
              <w:r w:rsidRPr="0071110D" w:rsidDel="00C121AF">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12A2FAE0" w14:textId="7CE77FB8" w:rsidR="0071110D" w:rsidRPr="0071110D" w:rsidDel="00C121AF" w:rsidRDefault="0071110D" w:rsidP="00C121AF">
            <w:pPr>
              <w:spacing w:after="0" w:line="480" w:lineRule="auto"/>
              <w:jc w:val="center"/>
              <w:rPr>
                <w:del w:id="1448" w:author="Umesh Singh1" w:date="2022-10-29T08:55:00Z"/>
                <w:rFonts w:ascii="Times New Roman" w:eastAsia="Times New Roman" w:hAnsi="Times New Roman" w:cs="Times New Roman"/>
                <w:color w:val="000000"/>
                <w:sz w:val="24"/>
                <w:szCs w:val="24"/>
              </w:rPr>
              <w:pPrChange w:id="1449" w:author="Umesh Singh1" w:date="2022-10-29T08:55:00Z">
                <w:pPr>
                  <w:spacing w:after="0" w:line="240" w:lineRule="auto"/>
                  <w:jc w:val="center"/>
                </w:pPr>
              </w:pPrChange>
            </w:pPr>
            <w:del w:id="1450" w:author="Umesh Singh1" w:date="2022-10-29T08:55:00Z">
              <w:r w:rsidRPr="0071110D" w:rsidDel="00C121AF">
                <w:rPr>
                  <w:rFonts w:ascii="Times New Roman" w:eastAsia="Times New Roman" w:hAnsi="Times New Roman" w:cs="Times New Roman"/>
                  <w:color w:val="000000"/>
                  <w:sz w:val="24"/>
                  <w:szCs w:val="24"/>
                </w:rPr>
                <w:delText> </w:delText>
              </w:r>
            </w:del>
          </w:p>
        </w:tc>
      </w:tr>
      <w:tr w:rsidR="0071110D" w:rsidRPr="0071110D" w:rsidDel="00C121AF" w14:paraId="15271027" w14:textId="32064A22" w:rsidTr="00FE0689">
        <w:trPr>
          <w:trHeight w:val="310"/>
          <w:del w:id="1451" w:author="Umesh Singh1" w:date="2022-10-29T08:55:00Z"/>
        </w:trPr>
        <w:tc>
          <w:tcPr>
            <w:tcW w:w="2610" w:type="dxa"/>
            <w:shd w:val="clear" w:color="auto" w:fill="auto"/>
            <w:noWrap/>
            <w:vAlign w:val="bottom"/>
            <w:hideMark/>
          </w:tcPr>
          <w:p w14:paraId="5737315A" w14:textId="238D99EB" w:rsidR="0071110D" w:rsidRPr="0071110D" w:rsidDel="00C121AF" w:rsidRDefault="0071110D" w:rsidP="00C121AF">
            <w:pPr>
              <w:spacing w:after="0" w:line="480" w:lineRule="auto"/>
              <w:rPr>
                <w:del w:id="1452" w:author="Umesh Singh1" w:date="2022-10-29T08:55:00Z"/>
                <w:rFonts w:ascii="Times New Roman" w:eastAsia="Times New Roman" w:hAnsi="Times New Roman" w:cs="Times New Roman"/>
                <w:color w:val="000000"/>
                <w:sz w:val="24"/>
                <w:szCs w:val="24"/>
              </w:rPr>
              <w:pPrChange w:id="1453" w:author="Umesh Singh1" w:date="2022-10-29T08:55:00Z">
                <w:pPr>
                  <w:spacing w:after="0" w:line="240" w:lineRule="auto"/>
                </w:pPr>
              </w:pPrChange>
            </w:pPr>
            <w:del w:id="1454" w:author="Umesh Singh1" w:date="2022-10-29T08:55:00Z">
              <w:r w:rsidRPr="0071110D" w:rsidDel="00C121AF">
                <w:rPr>
                  <w:rFonts w:ascii="Times New Roman" w:eastAsia="Times New Roman" w:hAnsi="Times New Roman" w:cs="Times New Roman"/>
                  <w:color w:val="000000"/>
                  <w:sz w:val="24"/>
                  <w:szCs w:val="24"/>
                </w:rPr>
                <w:delText xml:space="preserve">Urban </w:delText>
              </w:r>
            </w:del>
          </w:p>
        </w:tc>
        <w:tc>
          <w:tcPr>
            <w:tcW w:w="1260" w:type="dxa"/>
            <w:shd w:val="clear" w:color="auto" w:fill="auto"/>
            <w:noWrap/>
            <w:vAlign w:val="center"/>
            <w:hideMark/>
          </w:tcPr>
          <w:p w14:paraId="7B6D36F0" w14:textId="35F19CCB" w:rsidR="0071110D" w:rsidRPr="0071110D" w:rsidDel="00C121AF" w:rsidRDefault="0071110D" w:rsidP="00C121AF">
            <w:pPr>
              <w:spacing w:after="0" w:line="480" w:lineRule="auto"/>
              <w:jc w:val="center"/>
              <w:rPr>
                <w:del w:id="1455" w:author="Umesh Singh1" w:date="2022-10-29T08:55:00Z"/>
                <w:rFonts w:ascii="Times New Roman" w:eastAsia="Times New Roman" w:hAnsi="Times New Roman" w:cs="Times New Roman"/>
                <w:color w:val="000000"/>
                <w:sz w:val="24"/>
                <w:szCs w:val="24"/>
              </w:rPr>
              <w:pPrChange w:id="1456" w:author="Umesh Singh1" w:date="2022-10-29T08:55:00Z">
                <w:pPr>
                  <w:spacing w:after="0" w:line="240" w:lineRule="auto"/>
                  <w:jc w:val="center"/>
                </w:pPr>
              </w:pPrChange>
            </w:pPr>
            <w:del w:id="1457" w:author="Umesh Singh1" w:date="2022-10-29T08:55:00Z">
              <w:r w:rsidRPr="0071110D" w:rsidDel="00C121AF">
                <w:rPr>
                  <w:rFonts w:ascii="Times New Roman" w:eastAsia="Times New Roman" w:hAnsi="Times New Roman" w:cs="Times New Roman"/>
                  <w:color w:val="000000"/>
                  <w:sz w:val="24"/>
                  <w:szCs w:val="24"/>
                </w:rPr>
                <w:delText xml:space="preserve">6,636 (93.9%) </w:delText>
              </w:r>
            </w:del>
          </w:p>
        </w:tc>
        <w:tc>
          <w:tcPr>
            <w:tcW w:w="1828" w:type="dxa"/>
            <w:shd w:val="clear" w:color="auto" w:fill="auto"/>
            <w:noWrap/>
            <w:vAlign w:val="center"/>
            <w:hideMark/>
          </w:tcPr>
          <w:p w14:paraId="335C22D6" w14:textId="05C7CFDB" w:rsidR="0071110D" w:rsidDel="00C121AF" w:rsidRDefault="0071110D" w:rsidP="00C121AF">
            <w:pPr>
              <w:spacing w:after="0" w:line="480" w:lineRule="auto"/>
              <w:jc w:val="center"/>
              <w:rPr>
                <w:del w:id="1458" w:author="Umesh Singh1" w:date="2022-10-29T08:55:00Z"/>
                <w:rFonts w:ascii="Times New Roman" w:eastAsia="Times New Roman" w:hAnsi="Times New Roman" w:cs="Times New Roman"/>
                <w:color w:val="000000"/>
                <w:sz w:val="24"/>
                <w:szCs w:val="24"/>
              </w:rPr>
              <w:pPrChange w:id="1459" w:author="Umesh Singh1" w:date="2022-10-29T08:55:00Z">
                <w:pPr>
                  <w:spacing w:after="0" w:line="240" w:lineRule="auto"/>
                  <w:jc w:val="center"/>
                </w:pPr>
              </w:pPrChange>
            </w:pPr>
            <w:del w:id="1460" w:author="Umesh Singh1" w:date="2022-10-29T08:55:00Z">
              <w:r w:rsidRPr="0071110D" w:rsidDel="00C121AF">
                <w:rPr>
                  <w:rFonts w:ascii="Times New Roman" w:eastAsia="Times New Roman" w:hAnsi="Times New Roman" w:cs="Times New Roman"/>
                  <w:color w:val="000000"/>
                  <w:sz w:val="24"/>
                  <w:szCs w:val="24"/>
                </w:rPr>
                <w:delText xml:space="preserve">988 </w:delText>
              </w:r>
            </w:del>
          </w:p>
          <w:p w14:paraId="27E18EF3" w14:textId="3C7FB221" w:rsidR="0071110D" w:rsidRPr="0071110D" w:rsidDel="00C121AF" w:rsidRDefault="0071110D" w:rsidP="00C121AF">
            <w:pPr>
              <w:spacing w:after="0" w:line="480" w:lineRule="auto"/>
              <w:jc w:val="center"/>
              <w:rPr>
                <w:del w:id="1461" w:author="Umesh Singh1" w:date="2022-10-29T08:55:00Z"/>
                <w:rFonts w:ascii="Times New Roman" w:eastAsia="Times New Roman" w:hAnsi="Times New Roman" w:cs="Times New Roman"/>
                <w:color w:val="000000"/>
                <w:sz w:val="24"/>
                <w:szCs w:val="24"/>
              </w:rPr>
              <w:pPrChange w:id="1462" w:author="Umesh Singh1" w:date="2022-10-29T08:55:00Z">
                <w:pPr>
                  <w:spacing w:after="0" w:line="240" w:lineRule="auto"/>
                  <w:jc w:val="center"/>
                </w:pPr>
              </w:pPrChange>
            </w:pPr>
            <w:del w:id="1463" w:author="Umesh Singh1" w:date="2022-10-29T08:55:00Z">
              <w:r w:rsidRPr="0071110D" w:rsidDel="00C121AF">
                <w:rPr>
                  <w:rFonts w:ascii="Times New Roman" w:eastAsia="Times New Roman" w:hAnsi="Times New Roman" w:cs="Times New Roman"/>
                  <w:color w:val="000000"/>
                  <w:sz w:val="24"/>
                  <w:szCs w:val="24"/>
                </w:rPr>
                <w:delText xml:space="preserve">(97.8%) </w:delText>
              </w:r>
            </w:del>
          </w:p>
        </w:tc>
        <w:tc>
          <w:tcPr>
            <w:tcW w:w="1322" w:type="dxa"/>
            <w:shd w:val="clear" w:color="auto" w:fill="auto"/>
            <w:noWrap/>
            <w:vAlign w:val="center"/>
            <w:hideMark/>
          </w:tcPr>
          <w:p w14:paraId="1335BA33" w14:textId="29949623" w:rsidR="0071110D" w:rsidRPr="0071110D" w:rsidDel="00C121AF" w:rsidRDefault="0071110D" w:rsidP="00C121AF">
            <w:pPr>
              <w:spacing w:after="0" w:line="480" w:lineRule="auto"/>
              <w:jc w:val="center"/>
              <w:rPr>
                <w:del w:id="1464" w:author="Umesh Singh1" w:date="2022-10-29T08:55:00Z"/>
                <w:rFonts w:ascii="Times New Roman" w:eastAsia="Times New Roman" w:hAnsi="Times New Roman" w:cs="Times New Roman"/>
                <w:color w:val="000000"/>
                <w:sz w:val="24"/>
                <w:szCs w:val="24"/>
              </w:rPr>
              <w:pPrChange w:id="1465" w:author="Umesh Singh1" w:date="2022-10-29T08:55:00Z">
                <w:pPr>
                  <w:spacing w:after="0" w:line="240" w:lineRule="auto"/>
                  <w:jc w:val="center"/>
                </w:pPr>
              </w:pPrChange>
            </w:pPr>
            <w:del w:id="1466" w:author="Umesh Singh1" w:date="2022-10-29T08:55:00Z">
              <w:r w:rsidRPr="0071110D" w:rsidDel="00C121AF">
                <w:rPr>
                  <w:rFonts w:ascii="Times New Roman" w:eastAsia="Times New Roman" w:hAnsi="Times New Roman" w:cs="Times New Roman"/>
                  <w:color w:val="000000"/>
                  <w:sz w:val="24"/>
                  <w:szCs w:val="24"/>
                </w:rPr>
                <w:delText>114 (95.8%)</w:delText>
              </w:r>
            </w:del>
          </w:p>
        </w:tc>
        <w:tc>
          <w:tcPr>
            <w:tcW w:w="1350" w:type="dxa"/>
            <w:shd w:val="clear" w:color="auto" w:fill="auto"/>
            <w:noWrap/>
            <w:vAlign w:val="center"/>
            <w:hideMark/>
          </w:tcPr>
          <w:p w14:paraId="0F34F9AB" w14:textId="60F1EB2C" w:rsidR="0071110D" w:rsidRPr="0071110D" w:rsidDel="00C121AF" w:rsidRDefault="0071110D" w:rsidP="00C121AF">
            <w:pPr>
              <w:spacing w:after="0" w:line="480" w:lineRule="auto"/>
              <w:jc w:val="center"/>
              <w:rPr>
                <w:del w:id="1467" w:author="Umesh Singh1" w:date="2022-10-29T08:55:00Z"/>
                <w:rFonts w:ascii="Times New Roman" w:eastAsia="Times New Roman" w:hAnsi="Times New Roman" w:cs="Times New Roman"/>
                <w:color w:val="000000"/>
                <w:sz w:val="24"/>
                <w:szCs w:val="24"/>
              </w:rPr>
              <w:pPrChange w:id="1468" w:author="Umesh Singh1" w:date="2022-10-29T08:55:00Z">
                <w:pPr>
                  <w:spacing w:after="0" w:line="240" w:lineRule="auto"/>
                  <w:jc w:val="center"/>
                </w:pPr>
              </w:pPrChange>
            </w:pPr>
            <w:del w:id="1469" w:author="Umesh Singh1" w:date="2022-10-29T08:55:00Z">
              <w:r w:rsidRPr="0071110D" w:rsidDel="00C121AF">
                <w:rPr>
                  <w:rFonts w:ascii="Times New Roman" w:eastAsia="Times New Roman" w:hAnsi="Times New Roman" w:cs="Times New Roman"/>
                  <w:color w:val="000000"/>
                  <w:sz w:val="24"/>
                  <w:szCs w:val="24"/>
                </w:rPr>
                <w:delText xml:space="preserve">253 (97.3%) </w:delText>
              </w:r>
            </w:del>
          </w:p>
        </w:tc>
        <w:tc>
          <w:tcPr>
            <w:tcW w:w="1646" w:type="dxa"/>
            <w:shd w:val="clear" w:color="auto" w:fill="auto"/>
            <w:noWrap/>
            <w:vAlign w:val="center"/>
            <w:hideMark/>
          </w:tcPr>
          <w:p w14:paraId="18AE0873" w14:textId="6480DD25" w:rsidR="0071110D" w:rsidDel="00C121AF" w:rsidRDefault="0071110D" w:rsidP="00C121AF">
            <w:pPr>
              <w:spacing w:after="0" w:line="480" w:lineRule="auto"/>
              <w:jc w:val="center"/>
              <w:rPr>
                <w:del w:id="1470" w:author="Umesh Singh1" w:date="2022-10-29T08:55:00Z"/>
                <w:rFonts w:ascii="Times New Roman" w:eastAsia="Times New Roman" w:hAnsi="Times New Roman" w:cs="Times New Roman"/>
                <w:color w:val="000000"/>
                <w:sz w:val="24"/>
                <w:szCs w:val="24"/>
              </w:rPr>
              <w:pPrChange w:id="1471" w:author="Umesh Singh1" w:date="2022-10-29T08:55:00Z">
                <w:pPr>
                  <w:spacing w:after="0" w:line="240" w:lineRule="auto"/>
                  <w:jc w:val="center"/>
                </w:pPr>
              </w:pPrChange>
            </w:pPr>
            <w:del w:id="1472" w:author="Umesh Singh1" w:date="2022-10-29T08:55:00Z">
              <w:r w:rsidRPr="0071110D" w:rsidDel="00C121AF">
                <w:rPr>
                  <w:rFonts w:ascii="Times New Roman" w:eastAsia="Times New Roman" w:hAnsi="Times New Roman" w:cs="Times New Roman"/>
                  <w:color w:val="000000"/>
                  <w:sz w:val="24"/>
                  <w:szCs w:val="24"/>
                </w:rPr>
                <w:delText xml:space="preserve">1,911 </w:delText>
              </w:r>
            </w:del>
          </w:p>
          <w:p w14:paraId="7E5ABF01" w14:textId="1F875EE0" w:rsidR="0071110D" w:rsidRPr="0071110D" w:rsidDel="00C121AF" w:rsidRDefault="0071110D" w:rsidP="00C121AF">
            <w:pPr>
              <w:spacing w:after="0" w:line="480" w:lineRule="auto"/>
              <w:jc w:val="center"/>
              <w:rPr>
                <w:del w:id="1473" w:author="Umesh Singh1" w:date="2022-10-29T08:55:00Z"/>
                <w:rFonts w:ascii="Times New Roman" w:eastAsia="Times New Roman" w:hAnsi="Times New Roman" w:cs="Times New Roman"/>
                <w:color w:val="000000"/>
                <w:sz w:val="24"/>
                <w:szCs w:val="24"/>
              </w:rPr>
              <w:pPrChange w:id="1474" w:author="Umesh Singh1" w:date="2022-10-29T08:55:00Z">
                <w:pPr>
                  <w:spacing w:after="0" w:line="240" w:lineRule="auto"/>
                  <w:jc w:val="center"/>
                </w:pPr>
              </w:pPrChange>
            </w:pPr>
            <w:del w:id="1475" w:author="Umesh Singh1" w:date="2022-10-29T08:55:00Z">
              <w:r w:rsidRPr="0071110D" w:rsidDel="00C121AF">
                <w:rPr>
                  <w:rFonts w:ascii="Times New Roman" w:eastAsia="Times New Roman" w:hAnsi="Times New Roman" w:cs="Times New Roman"/>
                  <w:color w:val="000000"/>
                  <w:sz w:val="24"/>
                  <w:szCs w:val="24"/>
                </w:rPr>
                <w:delText xml:space="preserve">(93.0%) </w:delText>
              </w:r>
            </w:del>
          </w:p>
        </w:tc>
        <w:tc>
          <w:tcPr>
            <w:tcW w:w="2944" w:type="dxa"/>
            <w:shd w:val="clear" w:color="auto" w:fill="auto"/>
            <w:noWrap/>
            <w:vAlign w:val="center"/>
            <w:hideMark/>
          </w:tcPr>
          <w:p w14:paraId="3A6A90FA" w14:textId="309452E6" w:rsidR="0071110D" w:rsidDel="00C121AF" w:rsidRDefault="0071110D" w:rsidP="00C121AF">
            <w:pPr>
              <w:spacing w:after="0" w:line="480" w:lineRule="auto"/>
              <w:jc w:val="center"/>
              <w:rPr>
                <w:del w:id="1476" w:author="Umesh Singh1" w:date="2022-10-29T08:55:00Z"/>
                <w:rFonts w:ascii="Times New Roman" w:eastAsia="Times New Roman" w:hAnsi="Times New Roman" w:cs="Times New Roman"/>
                <w:color w:val="000000"/>
                <w:sz w:val="24"/>
                <w:szCs w:val="24"/>
              </w:rPr>
              <w:pPrChange w:id="1477" w:author="Umesh Singh1" w:date="2022-10-29T08:55:00Z">
                <w:pPr>
                  <w:spacing w:after="0" w:line="240" w:lineRule="auto"/>
                  <w:jc w:val="center"/>
                </w:pPr>
              </w:pPrChange>
            </w:pPr>
            <w:del w:id="1478" w:author="Umesh Singh1" w:date="2022-10-29T08:55:00Z">
              <w:r w:rsidRPr="0071110D" w:rsidDel="00C121AF">
                <w:rPr>
                  <w:rFonts w:ascii="Times New Roman" w:eastAsia="Times New Roman" w:hAnsi="Times New Roman" w:cs="Times New Roman"/>
                  <w:color w:val="000000"/>
                  <w:sz w:val="24"/>
                  <w:szCs w:val="24"/>
                </w:rPr>
                <w:delText xml:space="preserve">2,216 </w:delText>
              </w:r>
            </w:del>
          </w:p>
          <w:p w14:paraId="7A5E77CE" w14:textId="513D26CC" w:rsidR="0071110D" w:rsidRPr="0071110D" w:rsidDel="00C121AF" w:rsidRDefault="0071110D" w:rsidP="00C121AF">
            <w:pPr>
              <w:spacing w:after="0" w:line="480" w:lineRule="auto"/>
              <w:jc w:val="center"/>
              <w:rPr>
                <w:del w:id="1479" w:author="Umesh Singh1" w:date="2022-10-29T08:55:00Z"/>
                <w:rFonts w:ascii="Times New Roman" w:eastAsia="Times New Roman" w:hAnsi="Times New Roman" w:cs="Times New Roman"/>
                <w:color w:val="000000"/>
                <w:sz w:val="24"/>
                <w:szCs w:val="24"/>
              </w:rPr>
              <w:pPrChange w:id="1480" w:author="Umesh Singh1" w:date="2022-10-29T08:55:00Z">
                <w:pPr>
                  <w:spacing w:after="0" w:line="240" w:lineRule="auto"/>
                  <w:jc w:val="center"/>
                </w:pPr>
              </w:pPrChange>
            </w:pPr>
            <w:del w:id="1481" w:author="Umesh Singh1" w:date="2022-10-29T08:55:00Z">
              <w:r w:rsidRPr="0071110D" w:rsidDel="00C121AF">
                <w:rPr>
                  <w:rFonts w:ascii="Times New Roman" w:eastAsia="Times New Roman" w:hAnsi="Times New Roman" w:cs="Times New Roman"/>
                  <w:color w:val="000000"/>
                  <w:sz w:val="24"/>
                  <w:szCs w:val="24"/>
                </w:rPr>
                <w:delText>(95.1%)</w:delText>
              </w:r>
            </w:del>
          </w:p>
        </w:tc>
      </w:tr>
      <w:tr w:rsidR="0071110D" w:rsidRPr="0071110D" w:rsidDel="00C121AF" w14:paraId="26842E37" w14:textId="5375FC7F" w:rsidTr="00FE0689">
        <w:trPr>
          <w:trHeight w:val="310"/>
          <w:del w:id="1482" w:author="Umesh Singh1" w:date="2022-10-29T08:55:00Z"/>
        </w:trPr>
        <w:tc>
          <w:tcPr>
            <w:tcW w:w="2610" w:type="dxa"/>
            <w:shd w:val="clear" w:color="auto" w:fill="auto"/>
            <w:noWrap/>
            <w:vAlign w:val="bottom"/>
            <w:hideMark/>
          </w:tcPr>
          <w:p w14:paraId="16A35474" w14:textId="3C36CC0D" w:rsidR="0071110D" w:rsidRPr="0071110D" w:rsidDel="00C121AF" w:rsidRDefault="0071110D" w:rsidP="00C121AF">
            <w:pPr>
              <w:spacing w:after="0" w:line="480" w:lineRule="auto"/>
              <w:rPr>
                <w:del w:id="1483" w:author="Umesh Singh1" w:date="2022-10-29T08:55:00Z"/>
                <w:rFonts w:ascii="Times New Roman" w:eastAsia="Times New Roman" w:hAnsi="Times New Roman" w:cs="Times New Roman"/>
                <w:color w:val="000000"/>
                <w:sz w:val="24"/>
                <w:szCs w:val="24"/>
              </w:rPr>
              <w:pPrChange w:id="1484" w:author="Umesh Singh1" w:date="2022-10-29T08:55:00Z">
                <w:pPr>
                  <w:spacing w:after="0" w:line="240" w:lineRule="auto"/>
                </w:pPr>
              </w:pPrChange>
            </w:pPr>
            <w:del w:id="1485" w:author="Umesh Singh1" w:date="2022-10-29T08:55:00Z">
              <w:r w:rsidRPr="0071110D" w:rsidDel="00C121AF">
                <w:rPr>
                  <w:rFonts w:ascii="Times New Roman" w:eastAsia="Times New Roman" w:hAnsi="Times New Roman" w:cs="Times New Roman"/>
                  <w:color w:val="000000"/>
                  <w:sz w:val="24"/>
                  <w:szCs w:val="24"/>
                </w:rPr>
                <w:delText xml:space="preserve">Rural </w:delText>
              </w:r>
            </w:del>
          </w:p>
        </w:tc>
        <w:tc>
          <w:tcPr>
            <w:tcW w:w="1260" w:type="dxa"/>
            <w:shd w:val="clear" w:color="auto" w:fill="auto"/>
            <w:noWrap/>
            <w:vAlign w:val="center"/>
            <w:hideMark/>
          </w:tcPr>
          <w:p w14:paraId="12EBA708" w14:textId="10501ACA" w:rsidR="0071110D" w:rsidRPr="0071110D" w:rsidDel="00C121AF" w:rsidRDefault="0071110D" w:rsidP="00C121AF">
            <w:pPr>
              <w:spacing w:after="0" w:line="480" w:lineRule="auto"/>
              <w:jc w:val="center"/>
              <w:rPr>
                <w:del w:id="1486" w:author="Umesh Singh1" w:date="2022-10-29T08:55:00Z"/>
                <w:rFonts w:ascii="Times New Roman" w:eastAsia="Times New Roman" w:hAnsi="Times New Roman" w:cs="Times New Roman"/>
                <w:color w:val="000000"/>
                <w:sz w:val="24"/>
                <w:szCs w:val="24"/>
              </w:rPr>
              <w:pPrChange w:id="1487" w:author="Umesh Singh1" w:date="2022-10-29T08:55:00Z">
                <w:pPr>
                  <w:spacing w:after="0" w:line="240" w:lineRule="auto"/>
                  <w:jc w:val="center"/>
                </w:pPr>
              </w:pPrChange>
            </w:pPr>
            <w:del w:id="1488" w:author="Umesh Singh1" w:date="2022-10-29T08:55:00Z">
              <w:r w:rsidRPr="0071110D" w:rsidDel="00C121AF">
                <w:rPr>
                  <w:rFonts w:ascii="Times New Roman" w:eastAsia="Times New Roman" w:hAnsi="Times New Roman" w:cs="Times New Roman"/>
                  <w:color w:val="000000"/>
                  <w:sz w:val="24"/>
                  <w:szCs w:val="24"/>
                </w:rPr>
                <w:delText>434 (6.1%)</w:delText>
              </w:r>
            </w:del>
          </w:p>
        </w:tc>
        <w:tc>
          <w:tcPr>
            <w:tcW w:w="1828" w:type="dxa"/>
            <w:shd w:val="clear" w:color="auto" w:fill="auto"/>
            <w:noWrap/>
            <w:vAlign w:val="center"/>
            <w:hideMark/>
          </w:tcPr>
          <w:p w14:paraId="58FB7700" w14:textId="36454257" w:rsidR="0071110D" w:rsidDel="00C121AF" w:rsidRDefault="0071110D" w:rsidP="00C121AF">
            <w:pPr>
              <w:spacing w:after="0" w:line="480" w:lineRule="auto"/>
              <w:jc w:val="center"/>
              <w:rPr>
                <w:del w:id="1489" w:author="Umesh Singh1" w:date="2022-10-29T08:55:00Z"/>
                <w:rFonts w:ascii="Times New Roman" w:eastAsia="Times New Roman" w:hAnsi="Times New Roman" w:cs="Times New Roman"/>
                <w:color w:val="000000"/>
                <w:sz w:val="24"/>
                <w:szCs w:val="24"/>
              </w:rPr>
              <w:pPrChange w:id="1490" w:author="Umesh Singh1" w:date="2022-10-29T08:55:00Z">
                <w:pPr>
                  <w:spacing w:after="0" w:line="240" w:lineRule="auto"/>
                  <w:jc w:val="center"/>
                </w:pPr>
              </w:pPrChange>
            </w:pPr>
            <w:del w:id="1491" w:author="Umesh Singh1" w:date="2022-10-29T08:55:00Z">
              <w:r w:rsidRPr="0071110D" w:rsidDel="00C121AF">
                <w:rPr>
                  <w:rFonts w:ascii="Times New Roman" w:eastAsia="Times New Roman" w:hAnsi="Times New Roman" w:cs="Times New Roman"/>
                  <w:color w:val="000000"/>
                  <w:sz w:val="24"/>
                  <w:szCs w:val="24"/>
                </w:rPr>
                <w:delText xml:space="preserve">22 </w:delText>
              </w:r>
            </w:del>
          </w:p>
          <w:p w14:paraId="75739CEB" w14:textId="45BA0273" w:rsidR="0071110D" w:rsidRPr="0071110D" w:rsidDel="00C121AF" w:rsidRDefault="0071110D" w:rsidP="00C121AF">
            <w:pPr>
              <w:spacing w:after="0" w:line="480" w:lineRule="auto"/>
              <w:jc w:val="center"/>
              <w:rPr>
                <w:del w:id="1492" w:author="Umesh Singh1" w:date="2022-10-29T08:55:00Z"/>
                <w:rFonts w:ascii="Times New Roman" w:eastAsia="Times New Roman" w:hAnsi="Times New Roman" w:cs="Times New Roman"/>
                <w:color w:val="000000"/>
                <w:sz w:val="24"/>
                <w:szCs w:val="24"/>
              </w:rPr>
              <w:pPrChange w:id="1493" w:author="Umesh Singh1" w:date="2022-10-29T08:55:00Z">
                <w:pPr>
                  <w:spacing w:after="0" w:line="240" w:lineRule="auto"/>
                  <w:jc w:val="center"/>
                </w:pPr>
              </w:pPrChange>
            </w:pPr>
            <w:del w:id="1494" w:author="Umesh Singh1" w:date="2022-10-29T08:55:00Z">
              <w:r w:rsidRPr="0071110D" w:rsidDel="00C121AF">
                <w:rPr>
                  <w:rFonts w:ascii="Times New Roman" w:eastAsia="Times New Roman" w:hAnsi="Times New Roman" w:cs="Times New Roman"/>
                  <w:color w:val="000000"/>
                  <w:sz w:val="24"/>
                  <w:szCs w:val="24"/>
                </w:rPr>
                <w:delText xml:space="preserve">(2.2%) </w:delText>
              </w:r>
            </w:del>
          </w:p>
        </w:tc>
        <w:tc>
          <w:tcPr>
            <w:tcW w:w="1322" w:type="dxa"/>
            <w:shd w:val="clear" w:color="auto" w:fill="auto"/>
            <w:noWrap/>
            <w:vAlign w:val="center"/>
            <w:hideMark/>
          </w:tcPr>
          <w:p w14:paraId="2897DCE5" w14:textId="7E1A2208" w:rsidR="0071110D" w:rsidDel="00C121AF" w:rsidRDefault="0071110D" w:rsidP="00C121AF">
            <w:pPr>
              <w:spacing w:after="0" w:line="480" w:lineRule="auto"/>
              <w:jc w:val="center"/>
              <w:rPr>
                <w:del w:id="1495" w:author="Umesh Singh1" w:date="2022-10-29T08:55:00Z"/>
                <w:rFonts w:ascii="Times New Roman" w:eastAsia="Times New Roman" w:hAnsi="Times New Roman" w:cs="Times New Roman"/>
                <w:color w:val="000000"/>
                <w:sz w:val="24"/>
                <w:szCs w:val="24"/>
              </w:rPr>
              <w:pPrChange w:id="1496" w:author="Umesh Singh1" w:date="2022-10-29T08:55:00Z">
                <w:pPr>
                  <w:spacing w:after="0" w:line="240" w:lineRule="auto"/>
                  <w:jc w:val="center"/>
                </w:pPr>
              </w:pPrChange>
            </w:pPr>
            <w:del w:id="1497" w:author="Umesh Singh1" w:date="2022-10-29T08:55:00Z">
              <w:r w:rsidRPr="0071110D" w:rsidDel="00C121AF">
                <w:rPr>
                  <w:rFonts w:ascii="Times New Roman" w:eastAsia="Times New Roman" w:hAnsi="Times New Roman" w:cs="Times New Roman"/>
                  <w:color w:val="000000"/>
                  <w:sz w:val="24"/>
                  <w:szCs w:val="24"/>
                </w:rPr>
                <w:delText xml:space="preserve">5 </w:delText>
              </w:r>
            </w:del>
          </w:p>
          <w:p w14:paraId="6F57DA5B" w14:textId="348192E8" w:rsidR="0071110D" w:rsidRPr="0071110D" w:rsidDel="00C121AF" w:rsidRDefault="0071110D" w:rsidP="00C121AF">
            <w:pPr>
              <w:spacing w:after="0" w:line="480" w:lineRule="auto"/>
              <w:jc w:val="center"/>
              <w:rPr>
                <w:del w:id="1498" w:author="Umesh Singh1" w:date="2022-10-29T08:55:00Z"/>
                <w:rFonts w:ascii="Times New Roman" w:eastAsia="Times New Roman" w:hAnsi="Times New Roman" w:cs="Times New Roman"/>
                <w:color w:val="000000"/>
                <w:sz w:val="24"/>
                <w:szCs w:val="24"/>
              </w:rPr>
              <w:pPrChange w:id="1499" w:author="Umesh Singh1" w:date="2022-10-29T08:55:00Z">
                <w:pPr>
                  <w:spacing w:after="0" w:line="240" w:lineRule="auto"/>
                  <w:jc w:val="center"/>
                </w:pPr>
              </w:pPrChange>
            </w:pPr>
            <w:del w:id="1500" w:author="Umesh Singh1" w:date="2022-10-29T08:55:00Z">
              <w:r w:rsidRPr="0071110D" w:rsidDel="00C121AF">
                <w:rPr>
                  <w:rFonts w:ascii="Times New Roman" w:eastAsia="Times New Roman" w:hAnsi="Times New Roman" w:cs="Times New Roman"/>
                  <w:color w:val="000000"/>
                  <w:sz w:val="24"/>
                  <w:szCs w:val="24"/>
                </w:rPr>
                <w:delText>(4.2%)</w:delText>
              </w:r>
            </w:del>
          </w:p>
        </w:tc>
        <w:tc>
          <w:tcPr>
            <w:tcW w:w="1350" w:type="dxa"/>
            <w:shd w:val="clear" w:color="auto" w:fill="auto"/>
            <w:noWrap/>
            <w:vAlign w:val="center"/>
            <w:hideMark/>
          </w:tcPr>
          <w:p w14:paraId="56525F81" w14:textId="5A130491" w:rsidR="00AA440A" w:rsidDel="00C121AF" w:rsidRDefault="0071110D" w:rsidP="00C121AF">
            <w:pPr>
              <w:spacing w:after="0" w:line="480" w:lineRule="auto"/>
              <w:jc w:val="center"/>
              <w:rPr>
                <w:del w:id="1501" w:author="Umesh Singh1" w:date="2022-10-29T08:55:00Z"/>
                <w:rFonts w:ascii="Times New Roman" w:eastAsia="Times New Roman" w:hAnsi="Times New Roman" w:cs="Times New Roman"/>
                <w:color w:val="000000"/>
                <w:sz w:val="24"/>
                <w:szCs w:val="24"/>
              </w:rPr>
              <w:pPrChange w:id="1502" w:author="Umesh Singh1" w:date="2022-10-29T08:55:00Z">
                <w:pPr>
                  <w:spacing w:after="0" w:line="240" w:lineRule="auto"/>
                  <w:jc w:val="center"/>
                </w:pPr>
              </w:pPrChange>
            </w:pPr>
            <w:del w:id="1503" w:author="Umesh Singh1" w:date="2022-10-29T08:55:00Z">
              <w:r w:rsidRPr="0071110D" w:rsidDel="00C121AF">
                <w:rPr>
                  <w:rFonts w:ascii="Times New Roman" w:eastAsia="Times New Roman" w:hAnsi="Times New Roman" w:cs="Times New Roman"/>
                  <w:color w:val="000000"/>
                  <w:sz w:val="24"/>
                  <w:szCs w:val="24"/>
                </w:rPr>
                <w:delText xml:space="preserve">7 </w:delText>
              </w:r>
            </w:del>
          </w:p>
          <w:p w14:paraId="1860BFFC" w14:textId="58F79133" w:rsidR="0071110D" w:rsidRPr="0071110D" w:rsidDel="00C121AF" w:rsidRDefault="0071110D" w:rsidP="00C121AF">
            <w:pPr>
              <w:spacing w:after="0" w:line="480" w:lineRule="auto"/>
              <w:jc w:val="center"/>
              <w:rPr>
                <w:del w:id="1504" w:author="Umesh Singh1" w:date="2022-10-29T08:55:00Z"/>
                <w:rFonts w:ascii="Times New Roman" w:eastAsia="Times New Roman" w:hAnsi="Times New Roman" w:cs="Times New Roman"/>
                <w:color w:val="000000"/>
                <w:sz w:val="24"/>
                <w:szCs w:val="24"/>
              </w:rPr>
              <w:pPrChange w:id="1505" w:author="Umesh Singh1" w:date="2022-10-29T08:55:00Z">
                <w:pPr>
                  <w:spacing w:after="0" w:line="240" w:lineRule="auto"/>
                  <w:jc w:val="center"/>
                </w:pPr>
              </w:pPrChange>
            </w:pPr>
            <w:del w:id="1506" w:author="Umesh Singh1" w:date="2022-10-29T08:55:00Z">
              <w:r w:rsidRPr="0071110D" w:rsidDel="00C121AF">
                <w:rPr>
                  <w:rFonts w:ascii="Times New Roman" w:eastAsia="Times New Roman" w:hAnsi="Times New Roman" w:cs="Times New Roman"/>
                  <w:color w:val="000000"/>
                  <w:sz w:val="24"/>
                  <w:szCs w:val="24"/>
                </w:rPr>
                <w:delText xml:space="preserve">(2.7%) </w:delText>
              </w:r>
            </w:del>
          </w:p>
        </w:tc>
        <w:tc>
          <w:tcPr>
            <w:tcW w:w="1646" w:type="dxa"/>
            <w:shd w:val="clear" w:color="auto" w:fill="auto"/>
            <w:noWrap/>
            <w:vAlign w:val="center"/>
            <w:hideMark/>
          </w:tcPr>
          <w:p w14:paraId="3A9AEEAF" w14:textId="4DAB4FEE" w:rsidR="0071110D" w:rsidDel="00C121AF" w:rsidRDefault="0071110D" w:rsidP="00C121AF">
            <w:pPr>
              <w:spacing w:after="0" w:line="480" w:lineRule="auto"/>
              <w:jc w:val="center"/>
              <w:rPr>
                <w:del w:id="1507" w:author="Umesh Singh1" w:date="2022-10-29T08:55:00Z"/>
                <w:rFonts w:ascii="Times New Roman" w:eastAsia="Times New Roman" w:hAnsi="Times New Roman" w:cs="Times New Roman"/>
                <w:color w:val="000000"/>
                <w:sz w:val="24"/>
                <w:szCs w:val="24"/>
              </w:rPr>
              <w:pPrChange w:id="1508" w:author="Umesh Singh1" w:date="2022-10-29T08:55:00Z">
                <w:pPr>
                  <w:spacing w:after="0" w:line="240" w:lineRule="auto"/>
                  <w:jc w:val="center"/>
                </w:pPr>
              </w:pPrChange>
            </w:pPr>
            <w:del w:id="1509" w:author="Umesh Singh1" w:date="2022-10-29T08:55:00Z">
              <w:r w:rsidRPr="0071110D" w:rsidDel="00C121AF">
                <w:rPr>
                  <w:rFonts w:ascii="Times New Roman" w:eastAsia="Times New Roman" w:hAnsi="Times New Roman" w:cs="Times New Roman"/>
                  <w:color w:val="000000"/>
                  <w:sz w:val="24"/>
                  <w:szCs w:val="24"/>
                </w:rPr>
                <w:delText xml:space="preserve">144 </w:delText>
              </w:r>
            </w:del>
          </w:p>
          <w:p w14:paraId="52B1E1D0" w14:textId="14FEF854" w:rsidR="0071110D" w:rsidRPr="0071110D" w:rsidDel="00C121AF" w:rsidRDefault="0071110D" w:rsidP="00C121AF">
            <w:pPr>
              <w:spacing w:after="0" w:line="480" w:lineRule="auto"/>
              <w:jc w:val="center"/>
              <w:rPr>
                <w:del w:id="1510" w:author="Umesh Singh1" w:date="2022-10-29T08:55:00Z"/>
                <w:rFonts w:ascii="Times New Roman" w:eastAsia="Times New Roman" w:hAnsi="Times New Roman" w:cs="Times New Roman"/>
                <w:color w:val="000000"/>
                <w:sz w:val="24"/>
                <w:szCs w:val="24"/>
              </w:rPr>
              <w:pPrChange w:id="1511" w:author="Umesh Singh1" w:date="2022-10-29T08:55:00Z">
                <w:pPr>
                  <w:spacing w:after="0" w:line="240" w:lineRule="auto"/>
                  <w:jc w:val="center"/>
                </w:pPr>
              </w:pPrChange>
            </w:pPr>
            <w:del w:id="1512" w:author="Umesh Singh1" w:date="2022-10-29T08:55:00Z">
              <w:r w:rsidRPr="0071110D" w:rsidDel="00C121AF">
                <w:rPr>
                  <w:rFonts w:ascii="Times New Roman" w:eastAsia="Times New Roman" w:hAnsi="Times New Roman" w:cs="Times New Roman"/>
                  <w:color w:val="000000"/>
                  <w:sz w:val="24"/>
                  <w:szCs w:val="24"/>
                </w:rPr>
                <w:delText xml:space="preserve">(7.0%) </w:delText>
              </w:r>
            </w:del>
          </w:p>
        </w:tc>
        <w:tc>
          <w:tcPr>
            <w:tcW w:w="2944" w:type="dxa"/>
            <w:shd w:val="clear" w:color="auto" w:fill="auto"/>
            <w:noWrap/>
            <w:vAlign w:val="center"/>
            <w:hideMark/>
          </w:tcPr>
          <w:p w14:paraId="6CDE155C" w14:textId="77B76577" w:rsidR="0071110D" w:rsidDel="00C121AF" w:rsidRDefault="0071110D" w:rsidP="00C121AF">
            <w:pPr>
              <w:spacing w:after="0" w:line="480" w:lineRule="auto"/>
              <w:jc w:val="center"/>
              <w:rPr>
                <w:del w:id="1513" w:author="Umesh Singh1" w:date="2022-10-29T08:55:00Z"/>
                <w:rFonts w:ascii="Times New Roman" w:eastAsia="Times New Roman" w:hAnsi="Times New Roman" w:cs="Times New Roman"/>
                <w:color w:val="000000"/>
                <w:sz w:val="24"/>
                <w:szCs w:val="24"/>
              </w:rPr>
              <w:pPrChange w:id="1514" w:author="Umesh Singh1" w:date="2022-10-29T08:55:00Z">
                <w:pPr>
                  <w:spacing w:after="0" w:line="240" w:lineRule="auto"/>
                  <w:jc w:val="center"/>
                </w:pPr>
              </w:pPrChange>
            </w:pPr>
            <w:del w:id="1515" w:author="Umesh Singh1" w:date="2022-10-29T08:55:00Z">
              <w:r w:rsidRPr="0071110D" w:rsidDel="00C121AF">
                <w:rPr>
                  <w:rFonts w:ascii="Times New Roman" w:eastAsia="Times New Roman" w:hAnsi="Times New Roman" w:cs="Times New Roman"/>
                  <w:color w:val="000000"/>
                  <w:sz w:val="24"/>
                  <w:szCs w:val="24"/>
                </w:rPr>
                <w:delText xml:space="preserve">115 </w:delText>
              </w:r>
            </w:del>
          </w:p>
          <w:p w14:paraId="0D30DC68" w14:textId="477E4DA8" w:rsidR="0071110D" w:rsidRPr="0071110D" w:rsidDel="00C121AF" w:rsidRDefault="0071110D" w:rsidP="00C121AF">
            <w:pPr>
              <w:spacing w:after="0" w:line="480" w:lineRule="auto"/>
              <w:jc w:val="center"/>
              <w:rPr>
                <w:del w:id="1516" w:author="Umesh Singh1" w:date="2022-10-29T08:55:00Z"/>
                <w:rFonts w:ascii="Times New Roman" w:eastAsia="Times New Roman" w:hAnsi="Times New Roman" w:cs="Times New Roman"/>
                <w:color w:val="000000"/>
                <w:sz w:val="24"/>
                <w:szCs w:val="24"/>
              </w:rPr>
              <w:pPrChange w:id="1517" w:author="Umesh Singh1" w:date="2022-10-29T08:55:00Z">
                <w:pPr>
                  <w:spacing w:after="0" w:line="240" w:lineRule="auto"/>
                  <w:jc w:val="center"/>
                </w:pPr>
              </w:pPrChange>
            </w:pPr>
            <w:del w:id="1518" w:author="Umesh Singh1" w:date="2022-10-29T08:55:00Z">
              <w:r w:rsidRPr="0071110D" w:rsidDel="00C121AF">
                <w:rPr>
                  <w:rFonts w:ascii="Times New Roman" w:eastAsia="Times New Roman" w:hAnsi="Times New Roman" w:cs="Times New Roman"/>
                  <w:color w:val="000000"/>
                  <w:sz w:val="24"/>
                  <w:szCs w:val="24"/>
                </w:rPr>
                <w:delText xml:space="preserve">(4.9%) </w:delText>
              </w:r>
            </w:del>
          </w:p>
        </w:tc>
      </w:tr>
      <w:tr w:rsidR="00687CAB" w:rsidRPr="0071110D" w:rsidDel="00C121AF" w14:paraId="43F871E2" w14:textId="6BC459D4" w:rsidTr="00FE0689">
        <w:trPr>
          <w:trHeight w:val="310"/>
          <w:del w:id="1519" w:author="Umesh Singh1" w:date="2022-10-29T08:55:00Z"/>
        </w:trPr>
        <w:tc>
          <w:tcPr>
            <w:tcW w:w="12960" w:type="dxa"/>
            <w:gridSpan w:val="7"/>
            <w:shd w:val="clear" w:color="auto" w:fill="auto"/>
            <w:noWrap/>
            <w:vAlign w:val="bottom"/>
            <w:hideMark/>
          </w:tcPr>
          <w:p w14:paraId="72766B1F" w14:textId="5B6278E2" w:rsidR="00687CAB" w:rsidRPr="00384A64" w:rsidDel="00C121AF" w:rsidRDefault="00687CAB" w:rsidP="00C121AF">
            <w:pPr>
              <w:spacing w:after="0" w:line="480" w:lineRule="auto"/>
              <w:rPr>
                <w:del w:id="1520" w:author="Umesh Singh1" w:date="2022-10-29T08:55:00Z"/>
                <w:rFonts w:ascii="Times New Roman" w:eastAsia="Times New Roman" w:hAnsi="Times New Roman" w:cs="Times New Roman"/>
                <w:b/>
                <w:bCs/>
                <w:color w:val="000000"/>
                <w:sz w:val="24"/>
                <w:szCs w:val="24"/>
              </w:rPr>
              <w:pPrChange w:id="1521" w:author="Umesh Singh1" w:date="2022-10-29T08:55:00Z">
                <w:pPr>
                  <w:spacing w:after="0" w:line="240" w:lineRule="auto"/>
                </w:pPr>
              </w:pPrChange>
            </w:pPr>
            <w:del w:id="1522" w:author="Umesh Singh1" w:date="2022-10-29T08:55:00Z">
              <w:r w:rsidRPr="00384A64" w:rsidDel="00C121AF">
                <w:rPr>
                  <w:rFonts w:ascii="Times New Roman" w:eastAsia="Times New Roman" w:hAnsi="Times New Roman" w:cs="Times New Roman"/>
                  <w:b/>
                  <w:bCs/>
                  <w:color w:val="000000"/>
                  <w:sz w:val="24"/>
                  <w:szCs w:val="24"/>
                </w:rPr>
                <w:delText>Rapid Emergency Medicine Score  </w:delText>
              </w:r>
            </w:del>
          </w:p>
        </w:tc>
      </w:tr>
      <w:tr w:rsidR="0071110D" w:rsidRPr="0071110D" w:rsidDel="00C121AF" w14:paraId="7D29594B" w14:textId="1069CF57" w:rsidTr="00FE0689">
        <w:trPr>
          <w:trHeight w:val="310"/>
          <w:del w:id="1523" w:author="Umesh Singh1" w:date="2022-10-29T08:55:00Z"/>
        </w:trPr>
        <w:tc>
          <w:tcPr>
            <w:tcW w:w="2610" w:type="dxa"/>
            <w:shd w:val="clear" w:color="auto" w:fill="auto"/>
            <w:noWrap/>
            <w:vAlign w:val="bottom"/>
            <w:hideMark/>
          </w:tcPr>
          <w:p w14:paraId="2D35BB0D" w14:textId="1819D7D1" w:rsidR="0071110D" w:rsidRPr="0071110D" w:rsidDel="00C121AF" w:rsidRDefault="0071110D" w:rsidP="00C121AF">
            <w:pPr>
              <w:spacing w:after="0" w:line="480" w:lineRule="auto"/>
              <w:rPr>
                <w:del w:id="1524" w:author="Umesh Singh1" w:date="2022-10-29T08:55:00Z"/>
                <w:rFonts w:ascii="Times New Roman" w:eastAsia="Times New Roman" w:hAnsi="Times New Roman" w:cs="Times New Roman"/>
                <w:color w:val="000000"/>
                <w:sz w:val="24"/>
                <w:szCs w:val="24"/>
              </w:rPr>
              <w:pPrChange w:id="1525" w:author="Umesh Singh1" w:date="2022-10-29T08:55:00Z">
                <w:pPr>
                  <w:spacing w:after="0" w:line="240" w:lineRule="auto"/>
                </w:pPr>
              </w:pPrChange>
            </w:pPr>
            <w:del w:id="1526" w:author="Umesh Singh1" w:date="2022-10-29T08:55:00Z">
              <w:r w:rsidRPr="0071110D" w:rsidDel="00C121AF">
                <w:rPr>
                  <w:rFonts w:ascii="Times New Roman" w:eastAsia="Times New Roman" w:hAnsi="Times New Roman" w:cs="Times New Roman"/>
                  <w:color w:val="000000"/>
                  <w:sz w:val="24"/>
                  <w:szCs w:val="24"/>
                </w:rPr>
                <w:delText xml:space="preserve">Median (IQR) </w:delText>
              </w:r>
            </w:del>
          </w:p>
        </w:tc>
        <w:tc>
          <w:tcPr>
            <w:tcW w:w="1260" w:type="dxa"/>
            <w:shd w:val="clear" w:color="auto" w:fill="auto"/>
            <w:noWrap/>
            <w:vAlign w:val="center"/>
            <w:hideMark/>
          </w:tcPr>
          <w:p w14:paraId="0155B44C" w14:textId="6DDF69F0" w:rsidR="0071110D" w:rsidRPr="0071110D" w:rsidDel="00C121AF" w:rsidRDefault="0071110D" w:rsidP="00C121AF">
            <w:pPr>
              <w:spacing w:after="0" w:line="480" w:lineRule="auto"/>
              <w:jc w:val="center"/>
              <w:rPr>
                <w:del w:id="1527" w:author="Umesh Singh1" w:date="2022-10-29T08:55:00Z"/>
                <w:rFonts w:ascii="Times New Roman" w:eastAsia="Times New Roman" w:hAnsi="Times New Roman" w:cs="Times New Roman"/>
                <w:color w:val="000000"/>
                <w:sz w:val="24"/>
                <w:szCs w:val="24"/>
              </w:rPr>
              <w:pPrChange w:id="1528" w:author="Umesh Singh1" w:date="2022-10-29T08:55:00Z">
                <w:pPr>
                  <w:spacing w:after="0" w:line="240" w:lineRule="auto"/>
                  <w:jc w:val="center"/>
                </w:pPr>
              </w:pPrChange>
            </w:pPr>
            <w:del w:id="1529" w:author="Umesh Singh1" w:date="2022-10-29T08:55:00Z">
              <w:r w:rsidRPr="0071110D" w:rsidDel="00C121AF">
                <w:rPr>
                  <w:rFonts w:ascii="Times New Roman" w:eastAsia="Times New Roman" w:hAnsi="Times New Roman" w:cs="Times New Roman"/>
                  <w:color w:val="000000"/>
                  <w:sz w:val="24"/>
                  <w:szCs w:val="24"/>
                </w:rPr>
                <w:delText>7 (6-8)</w:delText>
              </w:r>
            </w:del>
          </w:p>
        </w:tc>
        <w:tc>
          <w:tcPr>
            <w:tcW w:w="1828" w:type="dxa"/>
            <w:shd w:val="clear" w:color="auto" w:fill="auto"/>
            <w:noWrap/>
            <w:vAlign w:val="center"/>
            <w:hideMark/>
          </w:tcPr>
          <w:p w14:paraId="4FF28187" w14:textId="4B1C69E8" w:rsidR="0071110D" w:rsidRPr="0071110D" w:rsidDel="00C121AF" w:rsidRDefault="0071110D" w:rsidP="00C121AF">
            <w:pPr>
              <w:spacing w:after="0" w:line="480" w:lineRule="auto"/>
              <w:jc w:val="center"/>
              <w:rPr>
                <w:del w:id="1530" w:author="Umesh Singh1" w:date="2022-10-29T08:55:00Z"/>
                <w:rFonts w:ascii="Times New Roman" w:eastAsia="Times New Roman" w:hAnsi="Times New Roman" w:cs="Times New Roman"/>
                <w:color w:val="000000"/>
                <w:sz w:val="24"/>
                <w:szCs w:val="24"/>
              </w:rPr>
              <w:pPrChange w:id="1531" w:author="Umesh Singh1" w:date="2022-10-29T08:55:00Z">
                <w:pPr>
                  <w:spacing w:after="0" w:line="240" w:lineRule="auto"/>
                  <w:jc w:val="center"/>
                </w:pPr>
              </w:pPrChange>
            </w:pPr>
            <w:del w:id="1532" w:author="Umesh Singh1" w:date="2022-10-29T08:55:00Z">
              <w:r w:rsidRPr="0071110D" w:rsidDel="00C121AF">
                <w:rPr>
                  <w:rFonts w:ascii="Times New Roman" w:eastAsia="Times New Roman" w:hAnsi="Times New Roman" w:cs="Times New Roman"/>
                  <w:color w:val="000000"/>
                  <w:sz w:val="24"/>
                  <w:szCs w:val="24"/>
                </w:rPr>
                <w:delText>6 (5-8)</w:delText>
              </w:r>
            </w:del>
          </w:p>
        </w:tc>
        <w:tc>
          <w:tcPr>
            <w:tcW w:w="1322" w:type="dxa"/>
            <w:shd w:val="clear" w:color="auto" w:fill="auto"/>
            <w:noWrap/>
            <w:vAlign w:val="center"/>
            <w:hideMark/>
          </w:tcPr>
          <w:p w14:paraId="2560018C" w14:textId="57CD609D" w:rsidR="0071110D" w:rsidRPr="0071110D" w:rsidDel="00C121AF" w:rsidRDefault="0071110D" w:rsidP="00C121AF">
            <w:pPr>
              <w:spacing w:after="0" w:line="480" w:lineRule="auto"/>
              <w:jc w:val="center"/>
              <w:rPr>
                <w:del w:id="1533" w:author="Umesh Singh1" w:date="2022-10-29T08:55:00Z"/>
                <w:rFonts w:ascii="Times New Roman" w:eastAsia="Times New Roman" w:hAnsi="Times New Roman" w:cs="Times New Roman"/>
                <w:color w:val="000000"/>
                <w:sz w:val="24"/>
                <w:szCs w:val="24"/>
              </w:rPr>
              <w:pPrChange w:id="1534" w:author="Umesh Singh1" w:date="2022-10-29T08:55:00Z">
                <w:pPr>
                  <w:spacing w:after="0" w:line="240" w:lineRule="auto"/>
                  <w:jc w:val="center"/>
                </w:pPr>
              </w:pPrChange>
            </w:pPr>
            <w:del w:id="1535" w:author="Umesh Singh1" w:date="2022-10-29T08:55:00Z">
              <w:r w:rsidRPr="0071110D" w:rsidDel="00C121AF">
                <w:rPr>
                  <w:rFonts w:ascii="Times New Roman" w:eastAsia="Times New Roman" w:hAnsi="Times New Roman" w:cs="Times New Roman"/>
                  <w:color w:val="000000"/>
                  <w:sz w:val="24"/>
                  <w:szCs w:val="24"/>
                </w:rPr>
                <w:delText>3.5 (2-5)</w:delText>
              </w:r>
            </w:del>
          </w:p>
        </w:tc>
        <w:tc>
          <w:tcPr>
            <w:tcW w:w="1350" w:type="dxa"/>
            <w:shd w:val="clear" w:color="auto" w:fill="auto"/>
            <w:noWrap/>
            <w:vAlign w:val="center"/>
            <w:hideMark/>
          </w:tcPr>
          <w:p w14:paraId="6F280D35" w14:textId="0D558818" w:rsidR="0071110D" w:rsidRPr="0071110D" w:rsidDel="00C121AF" w:rsidRDefault="0071110D" w:rsidP="00C121AF">
            <w:pPr>
              <w:spacing w:after="0" w:line="480" w:lineRule="auto"/>
              <w:jc w:val="center"/>
              <w:rPr>
                <w:del w:id="1536" w:author="Umesh Singh1" w:date="2022-10-29T08:55:00Z"/>
                <w:rFonts w:ascii="Times New Roman" w:eastAsia="Times New Roman" w:hAnsi="Times New Roman" w:cs="Times New Roman"/>
                <w:color w:val="000000"/>
                <w:sz w:val="24"/>
                <w:szCs w:val="24"/>
              </w:rPr>
              <w:pPrChange w:id="1537" w:author="Umesh Singh1" w:date="2022-10-29T08:55:00Z">
                <w:pPr>
                  <w:spacing w:after="0" w:line="240" w:lineRule="auto"/>
                  <w:jc w:val="center"/>
                </w:pPr>
              </w:pPrChange>
            </w:pPr>
            <w:del w:id="1538" w:author="Umesh Singh1" w:date="2022-10-29T08:55:00Z">
              <w:r w:rsidRPr="0071110D" w:rsidDel="00C121AF">
                <w:rPr>
                  <w:rFonts w:ascii="Times New Roman" w:eastAsia="Times New Roman" w:hAnsi="Times New Roman" w:cs="Times New Roman"/>
                  <w:color w:val="000000"/>
                  <w:sz w:val="24"/>
                  <w:szCs w:val="24"/>
                </w:rPr>
                <w:delText xml:space="preserve">0 (0-2) </w:delText>
              </w:r>
            </w:del>
          </w:p>
        </w:tc>
        <w:tc>
          <w:tcPr>
            <w:tcW w:w="1646" w:type="dxa"/>
            <w:shd w:val="clear" w:color="auto" w:fill="auto"/>
            <w:noWrap/>
            <w:vAlign w:val="center"/>
            <w:hideMark/>
          </w:tcPr>
          <w:p w14:paraId="6E8F90AE" w14:textId="71E027EF" w:rsidR="0071110D" w:rsidRPr="0071110D" w:rsidDel="00C121AF" w:rsidRDefault="0071110D" w:rsidP="00C121AF">
            <w:pPr>
              <w:spacing w:after="0" w:line="480" w:lineRule="auto"/>
              <w:jc w:val="center"/>
              <w:rPr>
                <w:del w:id="1539" w:author="Umesh Singh1" w:date="2022-10-29T08:55:00Z"/>
                <w:rFonts w:ascii="Times New Roman" w:eastAsia="Times New Roman" w:hAnsi="Times New Roman" w:cs="Times New Roman"/>
                <w:color w:val="000000"/>
                <w:sz w:val="24"/>
                <w:szCs w:val="24"/>
              </w:rPr>
              <w:pPrChange w:id="1540" w:author="Umesh Singh1" w:date="2022-10-29T08:55:00Z">
                <w:pPr>
                  <w:spacing w:after="0" w:line="240" w:lineRule="auto"/>
                  <w:jc w:val="center"/>
                </w:pPr>
              </w:pPrChange>
            </w:pPr>
            <w:del w:id="1541" w:author="Umesh Singh1" w:date="2022-10-29T08:55:00Z">
              <w:r w:rsidRPr="0071110D" w:rsidDel="00C121AF">
                <w:rPr>
                  <w:rFonts w:ascii="Times New Roman" w:eastAsia="Times New Roman" w:hAnsi="Times New Roman" w:cs="Times New Roman"/>
                  <w:color w:val="000000"/>
                  <w:sz w:val="24"/>
                  <w:szCs w:val="24"/>
                </w:rPr>
                <w:delText xml:space="preserve">3 (2-5) </w:delText>
              </w:r>
            </w:del>
          </w:p>
        </w:tc>
        <w:tc>
          <w:tcPr>
            <w:tcW w:w="2944" w:type="dxa"/>
            <w:shd w:val="clear" w:color="auto" w:fill="auto"/>
            <w:noWrap/>
            <w:vAlign w:val="center"/>
            <w:hideMark/>
          </w:tcPr>
          <w:p w14:paraId="14AE48BE" w14:textId="3A34A34F" w:rsidR="0071110D" w:rsidRPr="0071110D" w:rsidDel="00C121AF" w:rsidRDefault="0071110D" w:rsidP="00C121AF">
            <w:pPr>
              <w:spacing w:after="0" w:line="480" w:lineRule="auto"/>
              <w:jc w:val="center"/>
              <w:rPr>
                <w:del w:id="1542" w:author="Umesh Singh1" w:date="2022-10-29T08:55:00Z"/>
                <w:rFonts w:ascii="Times New Roman" w:eastAsia="Times New Roman" w:hAnsi="Times New Roman" w:cs="Times New Roman"/>
                <w:color w:val="000000"/>
                <w:sz w:val="24"/>
                <w:szCs w:val="24"/>
              </w:rPr>
              <w:pPrChange w:id="1543" w:author="Umesh Singh1" w:date="2022-10-29T08:55:00Z">
                <w:pPr>
                  <w:spacing w:after="0" w:line="240" w:lineRule="auto"/>
                  <w:jc w:val="center"/>
                </w:pPr>
              </w:pPrChange>
            </w:pPr>
            <w:del w:id="1544" w:author="Umesh Singh1" w:date="2022-10-29T08:55:00Z">
              <w:r w:rsidRPr="0071110D" w:rsidDel="00C121AF">
                <w:rPr>
                  <w:rFonts w:ascii="Times New Roman" w:eastAsia="Times New Roman" w:hAnsi="Times New Roman" w:cs="Times New Roman"/>
                  <w:color w:val="000000"/>
                  <w:sz w:val="24"/>
                  <w:szCs w:val="24"/>
                </w:rPr>
                <w:delText>7 (6-8)</w:delText>
              </w:r>
            </w:del>
          </w:p>
        </w:tc>
      </w:tr>
      <w:tr w:rsidR="00675A41" w:rsidRPr="0071110D" w:rsidDel="00C121AF" w14:paraId="7237DC4B" w14:textId="504A50C0" w:rsidTr="00FE0689">
        <w:trPr>
          <w:trHeight w:val="310"/>
          <w:del w:id="1545" w:author="Umesh Singh1" w:date="2022-10-29T08:55:00Z"/>
        </w:trPr>
        <w:tc>
          <w:tcPr>
            <w:tcW w:w="2610" w:type="dxa"/>
            <w:shd w:val="clear" w:color="auto" w:fill="auto"/>
            <w:noWrap/>
            <w:vAlign w:val="bottom"/>
            <w:hideMark/>
          </w:tcPr>
          <w:p w14:paraId="36537BE5" w14:textId="380A9F8B" w:rsidR="0071110D" w:rsidRPr="00384A64" w:rsidDel="00C121AF" w:rsidRDefault="0071110D" w:rsidP="00C121AF">
            <w:pPr>
              <w:spacing w:after="0" w:line="480" w:lineRule="auto"/>
              <w:rPr>
                <w:del w:id="1546" w:author="Umesh Singh1" w:date="2022-10-29T08:55:00Z"/>
                <w:rFonts w:ascii="Times New Roman" w:eastAsia="Times New Roman" w:hAnsi="Times New Roman" w:cs="Times New Roman"/>
                <w:b/>
                <w:bCs/>
                <w:color w:val="000000"/>
                <w:sz w:val="24"/>
                <w:szCs w:val="24"/>
              </w:rPr>
              <w:pPrChange w:id="1547" w:author="Umesh Singh1" w:date="2022-10-29T08:55:00Z">
                <w:pPr>
                  <w:spacing w:after="0" w:line="240" w:lineRule="auto"/>
                </w:pPr>
              </w:pPrChange>
            </w:pPr>
            <w:del w:id="1548" w:author="Umesh Singh1" w:date="2022-10-29T08:55:00Z">
              <w:r w:rsidRPr="00384A64" w:rsidDel="00C121AF">
                <w:rPr>
                  <w:rFonts w:ascii="Times New Roman" w:eastAsia="Times New Roman" w:hAnsi="Times New Roman" w:cs="Times New Roman"/>
                  <w:b/>
                  <w:bCs/>
                  <w:color w:val="000000"/>
                  <w:sz w:val="24"/>
                  <w:szCs w:val="24"/>
                </w:rPr>
                <w:delText>ED Disposition</w:delText>
              </w:r>
            </w:del>
          </w:p>
        </w:tc>
        <w:tc>
          <w:tcPr>
            <w:tcW w:w="1260" w:type="dxa"/>
            <w:shd w:val="clear" w:color="auto" w:fill="auto"/>
            <w:noWrap/>
            <w:vAlign w:val="center"/>
            <w:hideMark/>
          </w:tcPr>
          <w:p w14:paraId="3BC4DE87" w14:textId="6C43202D" w:rsidR="0071110D" w:rsidRPr="0071110D" w:rsidDel="00C121AF" w:rsidRDefault="0071110D" w:rsidP="00C121AF">
            <w:pPr>
              <w:spacing w:after="0" w:line="480" w:lineRule="auto"/>
              <w:jc w:val="center"/>
              <w:rPr>
                <w:del w:id="1549" w:author="Umesh Singh1" w:date="2022-10-29T08:55:00Z"/>
                <w:rFonts w:ascii="Times New Roman" w:eastAsia="Times New Roman" w:hAnsi="Times New Roman" w:cs="Times New Roman"/>
                <w:color w:val="000000"/>
                <w:sz w:val="24"/>
                <w:szCs w:val="24"/>
              </w:rPr>
              <w:pPrChange w:id="1550" w:author="Umesh Singh1" w:date="2022-10-29T08:55:00Z">
                <w:pPr>
                  <w:spacing w:after="0" w:line="240" w:lineRule="auto"/>
                  <w:jc w:val="center"/>
                </w:pPr>
              </w:pPrChange>
            </w:pPr>
            <w:del w:id="1551" w:author="Umesh Singh1" w:date="2022-10-29T08:55:00Z">
              <w:r w:rsidRPr="0071110D" w:rsidDel="00C121AF">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0A99AED2" w14:textId="49CE52E8" w:rsidR="0071110D" w:rsidRPr="0071110D" w:rsidDel="00C121AF" w:rsidRDefault="0071110D" w:rsidP="00C121AF">
            <w:pPr>
              <w:spacing w:after="0" w:line="480" w:lineRule="auto"/>
              <w:jc w:val="center"/>
              <w:rPr>
                <w:del w:id="1552" w:author="Umesh Singh1" w:date="2022-10-29T08:55:00Z"/>
                <w:rFonts w:ascii="Times New Roman" w:eastAsia="Times New Roman" w:hAnsi="Times New Roman" w:cs="Times New Roman"/>
                <w:color w:val="000000"/>
                <w:sz w:val="24"/>
                <w:szCs w:val="24"/>
              </w:rPr>
              <w:pPrChange w:id="1553" w:author="Umesh Singh1" w:date="2022-10-29T08:55:00Z">
                <w:pPr>
                  <w:spacing w:after="0" w:line="240" w:lineRule="auto"/>
                  <w:jc w:val="center"/>
                </w:pPr>
              </w:pPrChange>
            </w:pPr>
            <w:del w:id="1554"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44D47698" w14:textId="020C4B69" w:rsidR="0071110D" w:rsidRPr="0071110D" w:rsidDel="00C121AF" w:rsidRDefault="0071110D" w:rsidP="00C121AF">
            <w:pPr>
              <w:spacing w:after="0" w:line="480" w:lineRule="auto"/>
              <w:jc w:val="center"/>
              <w:rPr>
                <w:del w:id="1555" w:author="Umesh Singh1" w:date="2022-10-29T08:55:00Z"/>
                <w:rFonts w:ascii="Times New Roman" w:eastAsia="Times New Roman" w:hAnsi="Times New Roman" w:cs="Times New Roman"/>
                <w:color w:val="000000"/>
                <w:sz w:val="24"/>
                <w:szCs w:val="24"/>
              </w:rPr>
              <w:pPrChange w:id="1556" w:author="Umesh Singh1" w:date="2022-10-29T08:55:00Z">
                <w:pPr>
                  <w:spacing w:after="0" w:line="240" w:lineRule="auto"/>
                  <w:jc w:val="center"/>
                </w:pPr>
              </w:pPrChange>
            </w:pPr>
            <w:del w:id="1557" w:author="Umesh Singh1" w:date="2022-10-29T08:55:00Z">
              <w:r w:rsidRPr="0071110D" w:rsidDel="00C121AF">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25D689ED" w14:textId="4FA2CAD3" w:rsidR="0071110D" w:rsidRPr="0071110D" w:rsidDel="00C121AF" w:rsidRDefault="0071110D" w:rsidP="00C121AF">
            <w:pPr>
              <w:spacing w:after="0" w:line="480" w:lineRule="auto"/>
              <w:jc w:val="center"/>
              <w:rPr>
                <w:del w:id="1558" w:author="Umesh Singh1" w:date="2022-10-29T08:55:00Z"/>
                <w:rFonts w:ascii="Times New Roman" w:eastAsia="Times New Roman" w:hAnsi="Times New Roman" w:cs="Times New Roman"/>
                <w:color w:val="000000"/>
                <w:sz w:val="24"/>
                <w:szCs w:val="24"/>
              </w:rPr>
              <w:pPrChange w:id="1559" w:author="Umesh Singh1" w:date="2022-10-29T08:55:00Z">
                <w:pPr>
                  <w:spacing w:after="0" w:line="240" w:lineRule="auto"/>
                  <w:jc w:val="center"/>
                </w:pPr>
              </w:pPrChange>
            </w:pPr>
            <w:del w:id="1560" w:author="Umesh Singh1" w:date="2022-10-29T08:55:00Z">
              <w:r w:rsidRPr="0071110D" w:rsidDel="00C121AF">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276015F" w14:textId="022C0CE1" w:rsidR="0071110D" w:rsidRPr="0071110D" w:rsidDel="00C121AF" w:rsidRDefault="0071110D" w:rsidP="00C121AF">
            <w:pPr>
              <w:spacing w:after="0" w:line="480" w:lineRule="auto"/>
              <w:jc w:val="center"/>
              <w:rPr>
                <w:del w:id="1561" w:author="Umesh Singh1" w:date="2022-10-29T08:55:00Z"/>
                <w:rFonts w:ascii="Times New Roman" w:eastAsia="Times New Roman" w:hAnsi="Times New Roman" w:cs="Times New Roman"/>
                <w:color w:val="000000"/>
                <w:sz w:val="24"/>
                <w:szCs w:val="24"/>
              </w:rPr>
              <w:pPrChange w:id="1562" w:author="Umesh Singh1" w:date="2022-10-29T08:55:00Z">
                <w:pPr>
                  <w:spacing w:after="0" w:line="240" w:lineRule="auto"/>
                  <w:jc w:val="center"/>
                </w:pPr>
              </w:pPrChange>
            </w:pPr>
            <w:del w:id="1563" w:author="Umesh Singh1" w:date="2022-10-29T08:55:00Z">
              <w:r w:rsidRPr="0071110D" w:rsidDel="00C121AF">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741F5CCB" w14:textId="09D87698" w:rsidR="0071110D" w:rsidRPr="0071110D" w:rsidDel="00C121AF" w:rsidRDefault="0071110D" w:rsidP="00C121AF">
            <w:pPr>
              <w:spacing w:after="0" w:line="480" w:lineRule="auto"/>
              <w:jc w:val="center"/>
              <w:rPr>
                <w:del w:id="1564" w:author="Umesh Singh1" w:date="2022-10-29T08:55:00Z"/>
                <w:rFonts w:ascii="Times New Roman" w:eastAsia="Times New Roman" w:hAnsi="Times New Roman" w:cs="Times New Roman"/>
                <w:color w:val="000000"/>
                <w:sz w:val="24"/>
                <w:szCs w:val="24"/>
              </w:rPr>
              <w:pPrChange w:id="1565" w:author="Umesh Singh1" w:date="2022-10-29T08:55:00Z">
                <w:pPr>
                  <w:spacing w:after="0" w:line="240" w:lineRule="auto"/>
                  <w:jc w:val="center"/>
                </w:pPr>
              </w:pPrChange>
            </w:pPr>
            <w:del w:id="1566" w:author="Umesh Singh1" w:date="2022-10-29T08:55:00Z">
              <w:r w:rsidRPr="0071110D" w:rsidDel="00C121AF">
                <w:rPr>
                  <w:rFonts w:ascii="Times New Roman" w:eastAsia="Times New Roman" w:hAnsi="Times New Roman" w:cs="Times New Roman"/>
                  <w:color w:val="000000"/>
                  <w:sz w:val="24"/>
                  <w:szCs w:val="24"/>
                </w:rPr>
                <w:delText> </w:delText>
              </w:r>
            </w:del>
          </w:p>
        </w:tc>
      </w:tr>
      <w:tr w:rsidR="0071110D" w:rsidRPr="0071110D" w:rsidDel="00C121AF" w14:paraId="2D0A199A" w14:textId="04DA72EE" w:rsidTr="00FE0689">
        <w:trPr>
          <w:trHeight w:val="310"/>
          <w:del w:id="1567" w:author="Umesh Singh1" w:date="2022-10-29T08:55:00Z"/>
        </w:trPr>
        <w:tc>
          <w:tcPr>
            <w:tcW w:w="2610" w:type="dxa"/>
            <w:shd w:val="clear" w:color="auto" w:fill="auto"/>
            <w:noWrap/>
            <w:vAlign w:val="bottom"/>
            <w:hideMark/>
          </w:tcPr>
          <w:p w14:paraId="640B0F85" w14:textId="4155C239" w:rsidR="0071110D" w:rsidRPr="0071110D" w:rsidDel="00C121AF" w:rsidRDefault="0071110D" w:rsidP="00C121AF">
            <w:pPr>
              <w:spacing w:after="0" w:line="480" w:lineRule="auto"/>
              <w:rPr>
                <w:del w:id="1568" w:author="Umesh Singh1" w:date="2022-10-29T08:55:00Z"/>
                <w:rFonts w:ascii="Times New Roman" w:eastAsia="Times New Roman" w:hAnsi="Times New Roman" w:cs="Times New Roman"/>
                <w:color w:val="000000"/>
                <w:sz w:val="24"/>
                <w:szCs w:val="24"/>
              </w:rPr>
              <w:pPrChange w:id="1569" w:author="Umesh Singh1" w:date="2022-10-29T08:55:00Z">
                <w:pPr>
                  <w:spacing w:after="0" w:line="240" w:lineRule="auto"/>
                </w:pPr>
              </w:pPrChange>
            </w:pPr>
            <w:del w:id="1570" w:author="Umesh Singh1" w:date="2022-10-29T08:55:00Z">
              <w:r w:rsidRPr="0071110D" w:rsidDel="00C121AF">
                <w:rPr>
                  <w:rFonts w:ascii="Times New Roman" w:eastAsia="Times New Roman" w:hAnsi="Times New Roman" w:cs="Times New Roman"/>
                  <w:color w:val="000000"/>
                  <w:sz w:val="24"/>
                  <w:szCs w:val="24"/>
                </w:rPr>
                <w:delText>Admitted</w:delText>
              </w:r>
            </w:del>
          </w:p>
        </w:tc>
        <w:tc>
          <w:tcPr>
            <w:tcW w:w="1260" w:type="dxa"/>
            <w:shd w:val="clear" w:color="auto" w:fill="auto"/>
            <w:noWrap/>
            <w:vAlign w:val="center"/>
            <w:hideMark/>
          </w:tcPr>
          <w:p w14:paraId="175F5F46" w14:textId="775D28E7" w:rsidR="0071110D" w:rsidRPr="0071110D" w:rsidDel="00C121AF" w:rsidRDefault="0071110D" w:rsidP="00C121AF">
            <w:pPr>
              <w:spacing w:after="0" w:line="480" w:lineRule="auto"/>
              <w:jc w:val="center"/>
              <w:rPr>
                <w:del w:id="1571" w:author="Umesh Singh1" w:date="2022-10-29T08:55:00Z"/>
                <w:rFonts w:ascii="Times New Roman" w:eastAsia="Times New Roman" w:hAnsi="Times New Roman" w:cs="Times New Roman"/>
                <w:color w:val="000000"/>
                <w:sz w:val="24"/>
                <w:szCs w:val="24"/>
              </w:rPr>
              <w:pPrChange w:id="1572" w:author="Umesh Singh1" w:date="2022-10-29T08:55:00Z">
                <w:pPr>
                  <w:spacing w:after="0" w:line="240" w:lineRule="auto"/>
                  <w:jc w:val="center"/>
                </w:pPr>
              </w:pPrChange>
            </w:pPr>
            <w:del w:id="1573" w:author="Umesh Singh1" w:date="2022-10-29T08:55:00Z">
              <w:r w:rsidRPr="0071110D" w:rsidDel="00C121AF">
                <w:rPr>
                  <w:rFonts w:ascii="Times New Roman" w:eastAsia="Times New Roman" w:hAnsi="Times New Roman" w:cs="Times New Roman"/>
                  <w:color w:val="000000"/>
                  <w:sz w:val="24"/>
                  <w:szCs w:val="24"/>
                </w:rPr>
                <w:delText>2,436 (34.5%)</w:delText>
              </w:r>
            </w:del>
          </w:p>
        </w:tc>
        <w:tc>
          <w:tcPr>
            <w:tcW w:w="1828" w:type="dxa"/>
            <w:shd w:val="clear" w:color="auto" w:fill="auto"/>
            <w:noWrap/>
            <w:vAlign w:val="center"/>
            <w:hideMark/>
          </w:tcPr>
          <w:p w14:paraId="1F644925" w14:textId="6108C141" w:rsidR="0071110D" w:rsidDel="00C121AF" w:rsidRDefault="0071110D" w:rsidP="00C121AF">
            <w:pPr>
              <w:spacing w:after="0" w:line="480" w:lineRule="auto"/>
              <w:jc w:val="center"/>
              <w:rPr>
                <w:del w:id="1574" w:author="Umesh Singh1" w:date="2022-10-29T08:55:00Z"/>
                <w:rFonts w:ascii="Times New Roman" w:eastAsia="Times New Roman" w:hAnsi="Times New Roman" w:cs="Times New Roman"/>
                <w:color w:val="000000"/>
                <w:sz w:val="24"/>
                <w:szCs w:val="24"/>
              </w:rPr>
              <w:pPrChange w:id="1575" w:author="Umesh Singh1" w:date="2022-10-29T08:55:00Z">
                <w:pPr>
                  <w:spacing w:after="0" w:line="240" w:lineRule="auto"/>
                  <w:jc w:val="center"/>
                </w:pPr>
              </w:pPrChange>
            </w:pPr>
            <w:del w:id="1576" w:author="Umesh Singh1" w:date="2022-10-29T08:55:00Z">
              <w:r w:rsidRPr="0071110D" w:rsidDel="00C121AF">
                <w:rPr>
                  <w:rFonts w:ascii="Times New Roman" w:eastAsia="Times New Roman" w:hAnsi="Times New Roman" w:cs="Times New Roman"/>
                  <w:color w:val="000000"/>
                  <w:sz w:val="24"/>
                  <w:szCs w:val="24"/>
                </w:rPr>
                <w:delText xml:space="preserve">322 </w:delText>
              </w:r>
            </w:del>
          </w:p>
          <w:p w14:paraId="40D6C0DE" w14:textId="750D95CC" w:rsidR="0071110D" w:rsidRPr="0071110D" w:rsidDel="00C121AF" w:rsidRDefault="0071110D" w:rsidP="00C121AF">
            <w:pPr>
              <w:spacing w:after="0" w:line="480" w:lineRule="auto"/>
              <w:jc w:val="center"/>
              <w:rPr>
                <w:del w:id="1577" w:author="Umesh Singh1" w:date="2022-10-29T08:55:00Z"/>
                <w:rFonts w:ascii="Times New Roman" w:eastAsia="Times New Roman" w:hAnsi="Times New Roman" w:cs="Times New Roman"/>
                <w:color w:val="000000"/>
                <w:sz w:val="24"/>
                <w:szCs w:val="24"/>
              </w:rPr>
              <w:pPrChange w:id="1578" w:author="Umesh Singh1" w:date="2022-10-29T08:55:00Z">
                <w:pPr>
                  <w:spacing w:after="0" w:line="240" w:lineRule="auto"/>
                  <w:jc w:val="center"/>
                </w:pPr>
              </w:pPrChange>
            </w:pPr>
            <w:del w:id="1579" w:author="Umesh Singh1" w:date="2022-10-29T08:55:00Z">
              <w:r w:rsidRPr="0071110D" w:rsidDel="00C121AF">
                <w:rPr>
                  <w:rFonts w:ascii="Times New Roman" w:eastAsia="Times New Roman" w:hAnsi="Times New Roman" w:cs="Times New Roman"/>
                  <w:color w:val="000000"/>
                  <w:sz w:val="24"/>
                  <w:szCs w:val="24"/>
                </w:rPr>
                <w:delText xml:space="preserve">(31.9%) </w:delText>
              </w:r>
            </w:del>
          </w:p>
        </w:tc>
        <w:tc>
          <w:tcPr>
            <w:tcW w:w="1322" w:type="dxa"/>
            <w:shd w:val="clear" w:color="auto" w:fill="auto"/>
            <w:noWrap/>
            <w:vAlign w:val="center"/>
            <w:hideMark/>
          </w:tcPr>
          <w:p w14:paraId="3F609A3E" w14:textId="09BFC732" w:rsidR="0071110D" w:rsidDel="00C121AF" w:rsidRDefault="0071110D" w:rsidP="00C121AF">
            <w:pPr>
              <w:spacing w:after="0" w:line="480" w:lineRule="auto"/>
              <w:jc w:val="center"/>
              <w:rPr>
                <w:del w:id="1580" w:author="Umesh Singh1" w:date="2022-10-29T08:55:00Z"/>
                <w:rFonts w:ascii="Times New Roman" w:eastAsia="Times New Roman" w:hAnsi="Times New Roman" w:cs="Times New Roman"/>
                <w:color w:val="000000"/>
                <w:sz w:val="24"/>
                <w:szCs w:val="24"/>
              </w:rPr>
              <w:pPrChange w:id="1581" w:author="Umesh Singh1" w:date="2022-10-29T08:55:00Z">
                <w:pPr>
                  <w:spacing w:after="0" w:line="240" w:lineRule="auto"/>
                  <w:jc w:val="center"/>
                </w:pPr>
              </w:pPrChange>
            </w:pPr>
            <w:del w:id="1582" w:author="Umesh Singh1" w:date="2022-10-29T08:55:00Z">
              <w:r w:rsidRPr="0071110D" w:rsidDel="00C121AF">
                <w:rPr>
                  <w:rFonts w:ascii="Times New Roman" w:eastAsia="Times New Roman" w:hAnsi="Times New Roman" w:cs="Times New Roman"/>
                  <w:color w:val="000000"/>
                  <w:sz w:val="24"/>
                  <w:szCs w:val="24"/>
                </w:rPr>
                <w:delText xml:space="preserve">47 </w:delText>
              </w:r>
            </w:del>
          </w:p>
          <w:p w14:paraId="09B1E695" w14:textId="2A10F0CA" w:rsidR="0071110D" w:rsidRPr="0071110D" w:rsidDel="00C121AF" w:rsidRDefault="0071110D" w:rsidP="00C121AF">
            <w:pPr>
              <w:spacing w:after="0" w:line="480" w:lineRule="auto"/>
              <w:jc w:val="center"/>
              <w:rPr>
                <w:del w:id="1583" w:author="Umesh Singh1" w:date="2022-10-29T08:55:00Z"/>
                <w:rFonts w:ascii="Times New Roman" w:eastAsia="Times New Roman" w:hAnsi="Times New Roman" w:cs="Times New Roman"/>
                <w:color w:val="000000"/>
                <w:sz w:val="24"/>
                <w:szCs w:val="24"/>
              </w:rPr>
              <w:pPrChange w:id="1584" w:author="Umesh Singh1" w:date="2022-10-29T08:55:00Z">
                <w:pPr>
                  <w:spacing w:after="0" w:line="240" w:lineRule="auto"/>
                  <w:jc w:val="center"/>
                </w:pPr>
              </w:pPrChange>
            </w:pPr>
            <w:del w:id="1585" w:author="Umesh Singh1" w:date="2022-10-29T08:55:00Z">
              <w:r w:rsidRPr="0071110D" w:rsidDel="00C121AF">
                <w:rPr>
                  <w:rFonts w:ascii="Times New Roman" w:eastAsia="Times New Roman" w:hAnsi="Times New Roman" w:cs="Times New Roman"/>
                  <w:color w:val="000000"/>
                  <w:sz w:val="24"/>
                  <w:szCs w:val="24"/>
                </w:rPr>
                <w:delText>(39.5%)</w:delText>
              </w:r>
            </w:del>
          </w:p>
        </w:tc>
        <w:tc>
          <w:tcPr>
            <w:tcW w:w="1350" w:type="dxa"/>
            <w:shd w:val="clear" w:color="auto" w:fill="auto"/>
            <w:noWrap/>
            <w:vAlign w:val="center"/>
            <w:hideMark/>
          </w:tcPr>
          <w:p w14:paraId="75A064CE" w14:textId="78FB6DB2" w:rsidR="0071110D" w:rsidDel="00C121AF" w:rsidRDefault="0071110D" w:rsidP="00C121AF">
            <w:pPr>
              <w:spacing w:after="0" w:line="480" w:lineRule="auto"/>
              <w:jc w:val="center"/>
              <w:rPr>
                <w:del w:id="1586" w:author="Umesh Singh1" w:date="2022-10-29T08:55:00Z"/>
                <w:rFonts w:ascii="Times New Roman" w:eastAsia="Times New Roman" w:hAnsi="Times New Roman" w:cs="Times New Roman"/>
                <w:color w:val="000000"/>
                <w:sz w:val="24"/>
                <w:szCs w:val="24"/>
              </w:rPr>
              <w:pPrChange w:id="1587" w:author="Umesh Singh1" w:date="2022-10-29T08:55:00Z">
                <w:pPr>
                  <w:spacing w:after="0" w:line="240" w:lineRule="auto"/>
                  <w:jc w:val="center"/>
                </w:pPr>
              </w:pPrChange>
            </w:pPr>
            <w:del w:id="1588" w:author="Umesh Singh1" w:date="2022-10-29T08:55:00Z">
              <w:r w:rsidRPr="0071110D" w:rsidDel="00C121AF">
                <w:rPr>
                  <w:rFonts w:ascii="Times New Roman" w:eastAsia="Times New Roman" w:hAnsi="Times New Roman" w:cs="Times New Roman"/>
                  <w:color w:val="000000"/>
                  <w:sz w:val="24"/>
                  <w:szCs w:val="24"/>
                </w:rPr>
                <w:delText xml:space="preserve">45 </w:delText>
              </w:r>
            </w:del>
          </w:p>
          <w:p w14:paraId="08E7A51E" w14:textId="49A86280" w:rsidR="0071110D" w:rsidRPr="0071110D" w:rsidDel="00C121AF" w:rsidRDefault="0071110D" w:rsidP="00C121AF">
            <w:pPr>
              <w:spacing w:after="0" w:line="480" w:lineRule="auto"/>
              <w:jc w:val="center"/>
              <w:rPr>
                <w:del w:id="1589" w:author="Umesh Singh1" w:date="2022-10-29T08:55:00Z"/>
                <w:rFonts w:ascii="Times New Roman" w:eastAsia="Times New Roman" w:hAnsi="Times New Roman" w:cs="Times New Roman"/>
                <w:color w:val="000000"/>
                <w:sz w:val="24"/>
                <w:szCs w:val="24"/>
              </w:rPr>
              <w:pPrChange w:id="1590" w:author="Umesh Singh1" w:date="2022-10-29T08:55:00Z">
                <w:pPr>
                  <w:spacing w:after="0" w:line="240" w:lineRule="auto"/>
                  <w:jc w:val="center"/>
                </w:pPr>
              </w:pPrChange>
            </w:pPr>
            <w:del w:id="1591" w:author="Umesh Singh1" w:date="2022-10-29T08:55:00Z">
              <w:r w:rsidRPr="0071110D" w:rsidDel="00C121AF">
                <w:rPr>
                  <w:rFonts w:ascii="Times New Roman" w:eastAsia="Times New Roman" w:hAnsi="Times New Roman" w:cs="Times New Roman"/>
                  <w:color w:val="000000"/>
                  <w:sz w:val="24"/>
                  <w:szCs w:val="24"/>
                </w:rPr>
                <w:delText xml:space="preserve">(17,2%) </w:delText>
              </w:r>
            </w:del>
          </w:p>
        </w:tc>
        <w:tc>
          <w:tcPr>
            <w:tcW w:w="1646" w:type="dxa"/>
            <w:shd w:val="clear" w:color="auto" w:fill="auto"/>
            <w:noWrap/>
            <w:vAlign w:val="center"/>
            <w:hideMark/>
          </w:tcPr>
          <w:p w14:paraId="4F1C726C" w14:textId="79596256" w:rsidR="0071110D" w:rsidDel="00C121AF" w:rsidRDefault="0071110D" w:rsidP="00C121AF">
            <w:pPr>
              <w:spacing w:after="0" w:line="480" w:lineRule="auto"/>
              <w:jc w:val="center"/>
              <w:rPr>
                <w:del w:id="1592" w:author="Umesh Singh1" w:date="2022-10-29T08:55:00Z"/>
                <w:rFonts w:ascii="Times New Roman" w:eastAsia="Times New Roman" w:hAnsi="Times New Roman" w:cs="Times New Roman"/>
                <w:color w:val="000000"/>
                <w:sz w:val="24"/>
                <w:szCs w:val="24"/>
              </w:rPr>
              <w:pPrChange w:id="1593" w:author="Umesh Singh1" w:date="2022-10-29T08:55:00Z">
                <w:pPr>
                  <w:spacing w:after="0" w:line="240" w:lineRule="auto"/>
                  <w:jc w:val="center"/>
                </w:pPr>
              </w:pPrChange>
            </w:pPr>
            <w:del w:id="1594" w:author="Umesh Singh1" w:date="2022-10-29T08:55:00Z">
              <w:r w:rsidRPr="0071110D" w:rsidDel="00C121AF">
                <w:rPr>
                  <w:rFonts w:ascii="Times New Roman" w:eastAsia="Times New Roman" w:hAnsi="Times New Roman" w:cs="Times New Roman"/>
                  <w:color w:val="000000"/>
                  <w:sz w:val="24"/>
                  <w:szCs w:val="24"/>
                </w:rPr>
                <w:delText xml:space="preserve">631 </w:delText>
              </w:r>
            </w:del>
          </w:p>
          <w:p w14:paraId="39B63236" w14:textId="2CD0BAD2" w:rsidR="0071110D" w:rsidRPr="0071110D" w:rsidDel="00C121AF" w:rsidRDefault="0071110D" w:rsidP="00C121AF">
            <w:pPr>
              <w:spacing w:after="0" w:line="480" w:lineRule="auto"/>
              <w:jc w:val="center"/>
              <w:rPr>
                <w:del w:id="1595" w:author="Umesh Singh1" w:date="2022-10-29T08:55:00Z"/>
                <w:rFonts w:ascii="Times New Roman" w:eastAsia="Times New Roman" w:hAnsi="Times New Roman" w:cs="Times New Roman"/>
                <w:color w:val="000000"/>
                <w:sz w:val="24"/>
                <w:szCs w:val="24"/>
              </w:rPr>
              <w:pPrChange w:id="1596" w:author="Umesh Singh1" w:date="2022-10-29T08:55:00Z">
                <w:pPr>
                  <w:spacing w:after="0" w:line="240" w:lineRule="auto"/>
                  <w:jc w:val="center"/>
                </w:pPr>
              </w:pPrChange>
            </w:pPr>
            <w:del w:id="1597" w:author="Umesh Singh1" w:date="2022-10-29T08:55:00Z">
              <w:r w:rsidRPr="0071110D" w:rsidDel="00C121AF">
                <w:rPr>
                  <w:rFonts w:ascii="Times New Roman" w:eastAsia="Times New Roman" w:hAnsi="Times New Roman" w:cs="Times New Roman"/>
                  <w:color w:val="000000"/>
                  <w:sz w:val="24"/>
                  <w:szCs w:val="24"/>
                </w:rPr>
                <w:delText xml:space="preserve">(30.7%) </w:delText>
              </w:r>
            </w:del>
          </w:p>
        </w:tc>
        <w:tc>
          <w:tcPr>
            <w:tcW w:w="2944" w:type="dxa"/>
            <w:shd w:val="clear" w:color="auto" w:fill="auto"/>
            <w:noWrap/>
            <w:vAlign w:val="center"/>
            <w:hideMark/>
          </w:tcPr>
          <w:p w14:paraId="2FA3501B" w14:textId="1D019DDF" w:rsidR="0071110D" w:rsidDel="00C121AF" w:rsidRDefault="0071110D" w:rsidP="00C121AF">
            <w:pPr>
              <w:spacing w:after="0" w:line="480" w:lineRule="auto"/>
              <w:jc w:val="center"/>
              <w:rPr>
                <w:del w:id="1598" w:author="Umesh Singh1" w:date="2022-10-29T08:55:00Z"/>
                <w:rFonts w:ascii="Times New Roman" w:eastAsia="Times New Roman" w:hAnsi="Times New Roman" w:cs="Times New Roman"/>
                <w:color w:val="000000"/>
                <w:sz w:val="24"/>
                <w:szCs w:val="24"/>
              </w:rPr>
              <w:pPrChange w:id="1599" w:author="Umesh Singh1" w:date="2022-10-29T08:55:00Z">
                <w:pPr>
                  <w:spacing w:after="0" w:line="240" w:lineRule="auto"/>
                  <w:jc w:val="center"/>
                </w:pPr>
              </w:pPrChange>
            </w:pPr>
            <w:del w:id="1600" w:author="Umesh Singh1" w:date="2022-10-29T08:55:00Z">
              <w:r w:rsidRPr="0071110D" w:rsidDel="00C121AF">
                <w:rPr>
                  <w:rFonts w:ascii="Times New Roman" w:eastAsia="Times New Roman" w:hAnsi="Times New Roman" w:cs="Times New Roman"/>
                  <w:color w:val="000000"/>
                  <w:sz w:val="24"/>
                  <w:szCs w:val="24"/>
                </w:rPr>
                <w:delText xml:space="preserve">927 </w:delText>
              </w:r>
            </w:del>
          </w:p>
          <w:p w14:paraId="1DB111F1" w14:textId="6E566E82" w:rsidR="0071110D" w:rsidRPr="0071110D" w:rsidDel="00C121AF" w:rsidRDefault="0071110D" w:rsidP="00C121AF">
            <w:pPr>
              <w:spacing w:after="0" w:line="480" w:lineRule="auto"/>
              <w:jc w:val="center"/>
              <w:rPr>
                <w:del w:id="1601" w:author="Umesh Singh1" w:date="2022-10-29T08:55:00Z"/>
                <w:rFonts w:ascii="Times New Roman" w:eastAsia="Times New Roman" w:hAnsi="Times New Roman" w:cs="Times New Roman"/>
                <w:color w:val="000000"/>
                <w:sz w:val="24"/>
                <w:szCs w:val="24"/>
              </w:rPr>
              <w:pPrChange w:id="1602" w:author="Umesh Singh1" w:date="2022-10-29T08:55:00Z">
                <w:pPr>
                  <w:spacing w:after="0" w:line="240" w:lineRule="auto"/>
                  <w:jc w:val="center"/>
                </w:pPr>
              </w:pPrChange>
            </w:pPr>
            <w:del w:id="1603" w:author="Umesh Singh1" w:date="2022-10-29T08:55:00Z">
              <w:r w:rsidRPr="0071110D" w:rsidDel="00C121AF">
                <w:rPr>
                  <w:rFonts w:ascii="Times New Roman" w:eastAsia="Times New Roman" w:hAnsi="Times New Roman" w:cs="Times New Roman"/>
                  <w:color w:val="000000"/>
                  <w:sz w:val="24"/>
                  <w:szCs w:val="24"/>
                </w:rPr>
                <w:delText>(39.8%)</w:delText>
              </w:r>
            </w:del>
          </w:p>
        </w:tc>
      </w:tr>
      <w:tr w:rsidR="0071110D" w:rsidRPr="0071110D" w:rsidDel="00C121AF" w14:paraId="27090756" w14:textId="2D8C48C0" w:rsidTr="00FE0689">
        <w:trPr>
          <w:trHeight w:val="310"/>
          <w:del w:id="1604" w:author="Umesh Singh1" w:date="2022-10-29T08:55:00Z"/>
        </w:trPr>
        <w:tc>
          <w:tcPr>
            <w:tcW w:w="2610" w:type="dxa"/>
            <w:shd w:val="clear" w:color="auto" w:fill="auto"/>
            <w:noWrap/>
            <w:vAlign w:val="bottom"/>
            <w:hideMark/>
          </w:tcPr>
          <w:p w14:paraId="7784F49F" w14:textId="4FAAF7ED" w:rsidR="0071110D" w:rsidRPr="0071110D" w:rsidDel="00C121AF" w:rsidRDefault="0071110D" w:rsidP="00C121AF">
            <w:pPr>
              <w:spacing w:after="0" w:line="480" w:lineRule="auto"/>
              <w:rPr>
                <w:del w:id="1605" w:author="Umesh Singh1" w:date="2022-10-29T08:55:00Z"/>
                <w:rFonts w:ascii="Times New Roman" w:eastAsia="Times New Roman" w:hAnsi="Times New Roman" w:cs="Times New Roman"/>
                <w:color w:val="000000"/>
                <w:sz w:val="24"/>
                <w:szCs w:val="24"/>
              </w:rPr>
              <w:pPrChange w:id="1606" w:author="Umesh Singh1" w:date="2022-10-29T08:55:00Z">
                <w:pPr>
                  <w:spacing w:after="0" w:line="240" w:lineRule="auto"/>
                </w:pPr>
              </w:pPrChange>
            </w:pPr>
            <w:del w:id="1607" w:author="Umesh Singh1" w:date="2022-10-29T08:55:00Z">
              <w:r w:rsidRPr="0071110D" w:rsidDel="00C121AF">
                <w:rPr>
                  <w:rFonts w:ascii="Times New Roman" w:eastAsia="Times New Roman" w:hAnsi="Times New Roman" w:cs="Times New Roman"/>
                  <w:color w:val="000000"/>
                  <w:sz w:val="24"/>
                  <w:szCs w:val="24"/>
                </w:rPr>
                <w:delText>Discharged from ED</w:delText>
              </w:r>
            </w:del>
          </w:p>
        </w:tc>
        <w:tc>
          <w:tcPr>
            <w:tcW w:w="1260" w:type="dxa"/>
            <w:shd w:val="clear" w:color="auto" w:fill="auto"/>
            <w:noWrap/>
            <w:vAlign w:val="center"/>
            <w:hideMark/>
          </w:tcPr>
          <w:p w14:paraId="42A96322" w14:textId="36EB4F16" w:rsidR="0071110D" w:rsidRPr="0071110D" w:rsidDel="00C121AF" w:rsidRDefault="0071110D" w:rsidP="00C121AF">
            <w:pPr>
              <w:spacing w:after="0" w:line="480" w:lineRule="auto"/>
              <w:jc w:val="center"/>
              <w:rPr>
                <w:del w:id="1608" w:author="Umesh Singh1" w:date="2022-10-29T08:55:00Z"/>
                <w:rFonts w:ascii="Times New Roman" w:eastAsia="Times New Roman" w:hAnsi="Times New Roman" w:cs="Times New Roman"/>
                <w:color w:val="000000"/>
                <w:sz w:val="24"/>
                <w:szCs w:val="24"/>
              </w:rPr>
              <w:pPrChange w:id="1609" w:author="Umesh Singh1" w:date="2022-10-29T08:55:00Z">
                <w:pPr>
                  <w:spacing w:after="0" w:line="240" w:lineRule="auto"/>
                  <w:jc w:val="center"/>
                </w:pPr>
              </w:pPrChange>
            </w:pPr>
            <w:del w:id="1610" w:author="Umesh Singh1" w:date="2022-10-29T08:55:00Z">
              <w:r w:rsidRPr="0071110D" w:rsidDel="00C121AF">
                <w:rPr>
                  <w:rFonts w:ascii="Times New Roman" w:eastAsia="Times New Roman" w:hAnsi="Times New Roman" w:cs="Times New Roman"/>
                  <w:color w:val="000000"/>
                  <w:sz w:val="24"/>
                  <w:szCs w:val="24"/>
                </w:rPr>
                <w:delText>4,482 (63.4%)</w:delText>
              </w:r>
            </w:del>
          </w:p>
        </w:tc>
        <w:tc>
          <w:tcPr>
            <w:tcW w:w="1828" w:type="dxa"/>
            <w:shd w:val="clear" w:color="auto" w:fill="auto"/>
            <w:noWrap/>
            <w:vAlign w:val="center"/>
            <w:hideMark/>
          </w:tcPr>
          <w:p w14:paraId="4CE33D54" w14:textId="1D7CC1FC" w:rsidR="0071110D" w:rsidDel="00C121AF" w:rsidRDefault="0071110D" w:rsidP="00C121AF">
            <w:pPr>
              <w:spacing w:after="0" w:line="480" w:lineRule="auto"/>
              <w:jc w:val="center"/>
              <w:rPr>
                <w:del w:id="1611" w:author="Umesh Singh1" w:date="2022-10-29T08:55:00Z"/>
                <w:rFonts w:ascii="Times New Roman" w:eastAsia="Times New Roman" w:hAnsi="Times New Roman" w:cs="Times New Roman"/>
                <w:color w:val="000000"/>
                <w:sz w:val="24"/>
                <w:szCs w:val="24"/>
              </w:rPr>
              <w:pPrChange w:id="1612" w:author="Umesh Singh1" w:date="2022-10-29T08:55:00Z">
                <w:pPr>
                  <w:spacing w:after="0" w:line="240" w:lineRule="auto"/>
                  <w:jc w:val="center"/>
                </w:pPr>
              </w:pPrChange>
            </w:pPr>
            <w:del w:id="1613" w:author="Umesh Singh1" w:date="2022-10-29T08:55:00Z">
              <w:r w:rsidRPr="0071110D" w:rsidDel="00C121AF">
                <w:rPr>
                  <w:rFonts w:ascii="Times New Roman" w:eastAsia="Times New Roman" w:hAnsi="Times New Roman" w:cs="Times New Roman"/>
                  <w:color w:val="000000"/>
                  <w:sz w:val="24"/>
                  <w:szCs w:val="24"/>
                </w:rPr>
                <w:delText xml:space="preserve">676 </w:delText>
              </w:r>
            </w:del>
          </w:p>
          <w:p w14:paraId="774CF46D" w14:textId="3EB64B3A" w:rsidR="0071110D" w:rsidRPr="0071110D" w:rsidDel="00C121AF" w:rsidRDefault="0071110D" w:rsidP="00C121AF">
            <w:pPr>
              <w:spacing w:after="0" w:line="480" w:lineRule="auto"/>
              <w:jc w:val="center"/>
              <w:rPr>
                <w:del w:id="1614" w:author="Umesh Singh1" w:date="2022-10-29T08:55:00Z"/>
                <w:rFonts w:ascii="Times New Roman" w:eastAsia="Times New Roman" w:hAnsi="Times New Roman" w:cs="Times New Roman"/>
                <w:color w:val="000000"/>
                <w:sz w:val="24"/>
                <w:szCs w:val="24"/>
              </w:rPr>
              <w:pPrChange w:id="1615" w:author="Umesh Singh1" w:date="2022-10-29T08:55:00Z">
                <w:pPr>
                  <w:spacing w:after="0" w:line="240" w:lineRule="auto"/>
                  <w:jc w:val="center"/>
                </w:pPr>
              </w:pPrChange>
            </w:pPr>
            <w:del w:id="1616" w:author="Umesh Singh1" w:date="2022-10-29T08:55:00Z">
              <w:r w:rsidRPr="0071110D" w:rsidDel="00C121AF">
                <w:rPr>
                  <w:rFonts w:ascii="Times New Roman" w:eastAsia="Times New Roman" w:hAnsi="Times New Roman" w:cs="Times New Roman"/>
                  <w:color w:val="000000"/>
                  <w:sz w:val="24"/>
                  <w:szCs w:val="24"/>
                </w:rPr>
                <w:delText xml:space="preserve">(66.9%) </w:delText>
              </w:r>
            </w:del>
          </w:p>
        </w:tc>
        <w:tc>
          <w:tcPr>
            <w:tcW w:w="1322" w:type="dxa"/>
            <w:shd w:val="clear" w:color="auto" w:fill="auto"/>
            <w:noWrap/>
            <w:vAlign w:val="center"/>
            <w:hideMark/>
          </w:tcPr>
          <w:p w14:paraId="32D86430" w14:textId="69AE9BF5" w:rsidR="0071110D" w:rsidDel="00C121AF" w:rsidRDefault="0071110D" w:rsidP="00C121AF">
            <w:pPr>
              <w:spacing w:after="0" w:line="480" w:lineRule="auto"/>
              <w:jc w:val="center"/>
              <w:rPr>
                <w:del w:id="1617" w:author="Umesh Singh1" w:date="2022-10-29T08:55:00Z"/>
                <w:rFonts w:ascii="Times New Roman" w:eastAsia="Times New Roman" w:hAnsi="Times New Roman" w:cs="Times New Roman"/>
                <w:color w:val="000000"/>
                <w:sz w:val="24"/>
                <w:szCs w:val="24"/>
              </w:rPr>
              <w:pPrChange w:id="1618" w:author="Umesh Singh1" w:date="2022-10-29T08:55:00Z">
                <w:pPr>
                  <w:spacing w:after="0" w:line="240" w:lineRule="auto"/>
                  <w:jc w:val="center"/>
                </w:pPr>
              </w:pPrChange>
            </w:pPr>
            <w:del w:id="1619" w:author="Umesh Singh1" w:date="2022-10-29T08:55:00Z">
              <w:r w:rsidRPr="0071110D" w:rsidDel="00C121AF">
                <w:rPr>
                  <w:rFonts w:ascii="Times New Roman" w:eastAsia="Times New Roman" w:hAnsi="Times New Roman" w:cs="Times New Roman"/>
                  <w:color w:val="000000"/>
                  <w:sz w:val="24"/>
                  <w:szCs w:val="24"/>
                </w:rPr>
                <w:delText xml:space="preserve">57 </w:delText>
              </w:r>
            </w:del>
          </w:p>
          <w:p w14:paraId="5E49FB12" w14:textId="5FC1AB61" w:rsidR="0071110D" w:rsidRPr="0071110D" w:rsidDel="00C121AF" w:rsidRDefault="0071110D" w:rsidP="00C121AF">
            <w:pPr>
              <w:spacing w:after="0" w:line="480" w:lineRule="auto"/>
              <w:jc w:val="center"/>
              <w:rPr>
                <w:del w:id="1620" w:author="Umesh Singh1" w:date="2022-10-29T08:55:00Z"/>
                <w:rFonts w:ascii="Times New Roman" w:eastAsia="Times New Roman" w:hAnsi="Times New Roman" w:cs="Times New Roman"/>
                <w:color w:val="000000"/>
                <w:sz w:val="24"/>
                <w:szCs w:val="24"/>
              </w:rPr>
              <w:pPrChange w:id="1621" w:author="Umesh Singh1" w:date="2022-10-29T08:55:00Z">
                <w:pPr>
                  <w:spacing w:after="0" w:line="240" w:lineRule="auto"/>
                  <w:jc w:val="center"/>
                </w:pPr>
              </w:pPrChange>
            </w:pPr>
            <w:del w:id="1622" w:author="Umesh Singh1" w:date="2022-10-29T08:55:00Z">
              <w:r w:rsidRPr="0071110D" w:rsidDel="00C121AF">
                <w:rPr>
                  <w:rFonts w:ascii="Times New Roman" w:eastAsia="Times New Roman" w:hAnsi="Times New Roman" w:cs="Times New Roman"/>
                  <w:color w:val="000000"/>
                  <w:sz w:val="24"/>
                  <w:szCs w:val="24"/>
                </w:rPr>
                <w:delText xml:space="preserve">(47.9%) </w:delText>
              </w:r>
            </w:del>
          </w:p>
        </w:tc>
        <w:tc>
          <w:tcPr>
            <w:tcW w:w="1350" w:type="dxa"/>
            <w:shd w:val="clear" w:color="auto" w:fill="auto"/>
            <w:noWrap/>
            <w:vAlign w:val="center"/>
            <w:hideMark/>
          </w:tcPr>
          <w:p w14:paraId="5731DCF2" w14:textId="472226FC" w:rsidR="0071110D" w:rsidRPr="0071110D" w:rsidDel="00C121AF" w:rsidRDefault="0071110D" w:rsidP="00C121AF">
            <w:pPr>
              <w:spacing w:after="0" w:line="480" w:lineRule="auto"/>
              <w:jc w:val="center"/>
              <w:rPr>
                <w:del w:id="1623" w:author="Umesh Singh1" w:date="2022-10-29T08:55:00Z"/>
                <w:rFonts w:ascii="Times New Roman" w:eastAsia="Times New Roman" w:hAnsi="Times New Roman" w:cs="Times New Roman"/>
                <w:color w:val="000000"/>
                <w:sz w:val="24"/>
                <w:szCs w:val="24"/>
              </w:rPr>
              <w:pPrChange w:id="1624" w:author="Umesh Singh1" w:date="2022-10-29T08:55:00Z">
                <w:pPr>
                  <w:spacing w:after="0" w:line="240" w:lineRule="auto"/>
                  <w:jc w:val="center"/>
                </w:pPr>
              </w:pPrChange>
            </w:pPr>
            <w:del w:id="1625" w:author="Umesh Singh1" w:date="2022-10-29T08:55:00Z">
              <w:r w:rsidRPr="0071110D" w:rsidDel="00C121AF">
                <w:rPr>
                  <w:rFonts w:ascii="Times New Roman" w:eastAsia="Times New Roman" w:hAnsi="Times New Roman" w:cs="Times New Roman"/>
                  <w:color w:val="000000"/>
                  <w:sz w:val="24"/>
                  <w:szCs w:val="24"/>
                </w:rPr>
                <w:delText>209 (80.1%)</w:delText>
              </w:r>
            </w:del>
          </w:p>
        </w:tc>
        <w:tc>
          <w:tcPr>
            <w:tcW w:w="1646" w:type="dxa"/>
            <w:shd w:val="clear" w:color="auto" w:fill="auto"/>
            <w:noWrap/>
            <w:vAlign w:val="center"/>
            <w:hideMark/>
          </w:tcPr>
          <w:p w14:paraId="703AA885" w14:textId="6A627E5C" w:rsidR="0071110D" w:rsidDel="00C121AF" w:rsidRDefault="0071110D" w:rsidP="00C121AF">
            <w:pPr>
              <w:spacing w:after="0" w:line="480" w:lineRule="auto"/>
              <w:jc w:val="center"/>
              <w:rPr>
                <w:del w:id="1626" w:author="Umesh Singh1" w:date="2022-10-29T08:55:00Z"/>
                <w:rFonts w:ascii="Times New Roman" w:eastAsia="Times New Roman" w:hAnsi="Times New Roman" w:cs="Times New Roman"/>
                <w:color w:val="000000"/>
                <w:sz w:val="24"/>
                <w:szCs w:val="24"/>
              </w:rPr>
              <w:pPrChange w:id="1627" w:author="Umesh Singh1" w:date="2022-10-29T08:55:00Z">
                <w:pPr>
                  <w:spacing w:after="0" w:line="240" w:lineRule="auto"/>
                  <w:jc w:val="center"/>
                </w:pPr>
              </w:pPrChange>
            </w:pPr>
            <w:del w:id="1628" w:author="Umesh Singh1" w:date="2022-10-29T08:55:00Z">
              <w:r w:rsidRPr="0071110D" w:rsidDel="00C121AF">
                <w:rPr>
                  <w:rFonts w:ascii="Times New Roman" w:eastAsia="Times New Roman" w:hAnsi="Times New Roman" w:cs="Times New Roman"/>
                  <w:color w:val="000000"/>
                  <w:sz w:val="24"/>
                  <w:szCs w:val="24"/>
                </w:rPr>
                <w:delText xml:space="preserve">1,381 </w:delText>
              </w:r>
            </w:del>
          </w:p>
          <w:p w14:paraId="2EF60FF9" w14:textId="28F7B983" w:rsidR="0071110D" w:rsidRPr="0071110D" w:rsidDel="00C121AF" w:rsidRDefault="0071110D" w:rsidP="00C121AF">
            <w:pPr>
              <w:spacing w:after="0" w:line="480" w:lineRule="auto"/>
              <w:jc w:val="center"/>
              <w:rPr>
                <w:del w:id="1629" w:author="Umesh Singh1" w:date="2022-10-29T08:55:00Z"/>
                <w:rFonts w:ascii="Times New Roman" w:eastAsia="Times New Roman" w:hAnsi="Times New Roman" w:cs="Times New Roman"/>
                <w:color w:val="000000"/>
                <w:sz w:val="24"/>
                <w:szCs w:val="24"/>
              </w:rPr>
              <w:pPrChange w:id="1630" w:author="Umesh Singh1" w:date="2022-10-29T08:55:00Z">
                <w:pPr>
                  <w:spacing w:after="0" w:line="240" w:lineRule="auto"/>
                  <w:jc w:val="center"/>
                </w:pPr>
              </w:pPrChange>
            </w:pPr>
            <w:del w:id="1631" w:author="Umesh Singh1" w:date="2022-10-29T08:55:00Z">
              <w:r w:rsidRPr="0071110D" w:rsidDel="00C121AF">
                <w:rPr>
                  <w:rFonts w:ascii="Times New Roman" w:eastAsia="Times New Roman" w:hAnsi="Times New Roman" w:cs="Times New Roman"/>
                  <w:color w:val="000000"/>
                  <w:sz w:val="24"/>
                  <w:szCs w:val="24"/>
                </w:rPr>
                <w:delText xml:space="preserve">(67.2%) </w:delText>
              </w:r>
            </w:del>
          </w:p>
        </w:tc>
        <w:tc>
          <w:tcPr>
            <w:tcW w:w="2944" w:type="dxa"/>
            <w:shd w:val="clear" w:color="auto" w:fill="auto"/>
            <w:noWrap/>
            <w:vAlign w:val="center"/>
            <w:hideMark/>
          </w:tcPr>
          <w:p w14:paraId="1BF26E95" w14:textId="5BDCCDAB" w:rsidR="0071110D" w:rsidDel="00C121AF" w:rsidRDefault="0071110D" w:rsidP="00C121AF">
            <w:pPr>
              <w:spacing w:after="0" w:line="480" w:lineRule="auto"/>
              <w:jc w:val="center"/>
              <w:rPr>
                <w:del w:id="1632" w:author="Umesh Singh1" w:date="2022-10-29T08:55:00Z"/>
                <w:rFonts w:ascii="Times New Roman" w:eastAsia="Times New Roman" w:hAnsi="Times New Roman" w:cs="Times New Roman"/>
                <w:color w:val="000000"/>
                <w:sz w:val="24"/>
                <w:szCs w:val="24"/>
              </w:rPr>
              <w:pPrChange w:id="1633" w:author="Umesh Singh1" w:date="2022-10-29T08:55:00Z">
                <w:pPr>
                  <w:spacing w:after="0" w:line="240" w:lineRule="auto"/>
                  <w:jc w:val="center"/>
                </w:pPr>
              </w:pPrChange>
            </w:pPr>
            <w:del w:id="1634" w:author="Umesh Singh1" w:date="2022-10-29T08:55:00Z">
              <w:r w:rsidRPr="0071110D" w:rsidDel="00C121AF">
                <w:rPr>
                  <w:rFonts w:ascii="Times New Roman" w:eastAsia="Times New Roman" w:hAnsi="Times New Roman" w:cs="Times New Roman"/>
                  <w:color w:val="000000"/>
                  <w:sz w:val="24"/>
                  <w:szCs w:val="24"/>
                </w:rPr>
                <w:delText>1,352</w:delText>
              </w:r>
            </w:del>
          </w:p>
          <w:p w14:paraId="30CF980D" w14:textId="469DC49B" w:rsidR="0071110D" w:rsidRPr="0071110D" w:rsidDel="00C121AF" w:rsidRDefault="0071110D" w:rsidP="00C121AF">
            <w:pPr>
              <w:spacing w:after="0" w:line="480" w:lineRule="auto"/>
              <w:jc w:val="center"/>
              <w:rPr>
                <w:del w:id="1635" w:author="Umesh Singh1" w:date="2022-10-29T08:55:00Z"/>
                <w:rFonts w:ascii="Times New Roman" w:eastAsia="Times New Roman" w:hAnsi="Times New Roman" w:cs="Times New Roman"/>
                <w:color w:val="000000"/>
                <w:sz w:val="24"/>
                <w:szCs w:val="24"/>
              </w:rPr>
              <w:pPrChange w:id="1636" w:author="Umesh Singh1" w:date="2022-10-29T08:55:00Z">
                <w:pPr>
                  <w:spacing w:after="0" w:line="240" w:lineRule="auto"/>
                  <w:jc w:val="center"/>
                </w:pPr>
              </w:pPrChange>
            </w:pPr>
            <w:del w:id="1637" w:author="Umesh Singh1" w:date="2022-10-29T08:55:00Z">
              <w:r w:rsidRPr="0071110D" w:rsidDel="00C121AF">
                <w:rPr>
                  <w:rFonts w:ascii="Times New Roman" w:eastAsia="Times New Roman" w:hAnsi="Times New Roman" w:cs="Times New Roman"/>
                  <w:color w:val="000000"/>
                  <w:sz w:val="24"/>
                  <w:szCs w:val="24"/>
                </w:rPr>
                <w:delText xml:space="preserve">(58.0%) </w:delText>
              </w:r>
            </w:del>
          </w:p>
        </w:tc>
      </w:tr>
      <w:tr w:rsidR="0071110D" w:rsidRPr="0071110D" w:rsidDel="00C121AF" w14:paraId="1053C366" w14:textId="44F83DC0" w:rsidTr="00FE0689">
        <w:trPr>
          <w:trHeight w:val="310"/>
          <w:del w:id="1638" w:author="Umesh Singh1" w:date="2022-10-29T08:55:00Z"/>
        </w:trPr>
        <w:tc>
          <w:tcPr>
            <w:tcW w:w="2610" w:type="dxa"/>
            <w:shd w:val="clear" w:color="auto" w:fill="auto"/>
            <w:noWrap/>
            <w:vAlign w:val="bottom"/>
            <w:hideMark/>
          </w:tcPr>
          <w:p w14:paraId="206B3534" w14:textId="2ECA8FD6" w:rsidR="0071110D" w:rsidRPr="0071110D" w:rsidDel="00C121AF" w:rsidRDefault="0071110D" w:rsidP="00C121AF">
            <w:pPr>
              <w:spacing w:after="0" w:line="480" w:lineRule="auto"/>
              <w:rPr>
                <w:del w:id="1639" w:author="Umesh Singh1" w:date="2022-10-29T08:55:00Z"/>
                <w:rFonts w:ascii="Times New Roman" w:eastAsia="Times New Roman" w:hAnsi="Times New Roman" w:cs="Times New Roman"/>
                <w:color w:val="000000"/>
                <w:sz w:val="24"/>
                <w:szCs w:val="24"/>
              </w:rPr>
              <w:pPrChange w:id="1640" w:author="Umesh Singh1" w:date="2022-10-29T08:55:00Z">
                <w:pPr>
                  <w:spacing w:after="0" w:line="240" w:lineRule="auto"/>
                </w:pPr>
              </w:pPrChange>
            </w:pPr>
            <w:del w:id="1641" w:author="Umesh Singh1" w:date="2022-10-29T08:55:00Z">
              <w:r w:rsidRPr="0071110D" w:rsidDel="00C121AF">
                <w:rPr>
                  <w:rFonts w:ascii="Times New Roman" w:eastAsia="Times New Roman" w:hAnsi="Times New Roman" w:cs="Times New Roman"/>
                  <w:color w:val="000000"/>
                  <w:sz w:val="24"/>
                  <w:szCs w:val="24"/>
                </w:rPr>
                <w:delText>Expired in ED</w:delText>
              </w:r>
            </w:del>
          </w:p>
        </w:tc>
        <w:tc>
          <w:tcPr>
            <w:tcW w:w="1260" w:type="dxa"/>
            <w:shd w:val="clear" w:color="auto" w:fill="auto"/>
            <w:noWrap/>
            <w:vAlign w:val="center"/>
            <w:hideMark/>
          </w:tcPr>
          <w:p w14:paraId="05D7ED6E" w14:textId="1DAC1A8C" w:rsidR="0071110D" w:rsidDel="00C121AF" w:rsidRDefault="0071110D" w:rsidP="00C121AF">
            <w:pPr>
              <w:spacing w:after="0" w:line="480" w:lineRule="auto"/>
              <w:jc w:val="center"/>
              <w:rPr>
                <w:del w:id="1642" w:author="Umesh Singh1" w:date="2022-10-29T08:55:00Z"/>
                <w:rFonts w:ascii="Times New Roman" w:eastAsia="Times New Roman" w:hAnsi="Times New Roman" w:cs="Times New Roman"/>
                <w:color w:val="000000"/>
                <w:sz w:val="24"/>
                <w:szCs w:val="24"/>
              </w:rPr>
              <w:pPrChange w:id="1643" w:author="Umesh Singh1" w:date="2022-10-29T08:55:00Z">
                <w:pPr>
                  <w:spacing w:after="0" w:line="240" w:lineRule="auto"/>
                  <w:jc w:val="center"/>
                </w:pPr>
              </w:pPrChange>
            </w:pPr>
            <w:del w:id="1644" w:author="Umesh Singh1" w:date="2022-10-29T08:55:00Z">
              <w:r w:rsidRPr="0071110D" w:rsidDel="00C121AF">
                <w:rPr>
                  <w:rFonts w:ascii="Times New Roman" w:eastAsia="Times New Roman" w:hAnsi="Times New Roman" w:cs="Times New Roman"/>
                  <w:color w:val="000000"/>
                  <w:sz w:val="24"/>
                  <w:szCs w:val="24"/>
                </w:rPr>
                <w:delText xml:space="preserve">10 </w:delText>
              </w:r>
            </w:del>
          </w:p>
          <w:p w14:paraId="4BE4BFE4" w14:textId="38D54565" w:rsidR="0071110D" w:rsidRPr="0071110D" w:rsidDel="00C121AF" w:rsidRDefault="0071110D" w:rsidP="00C121AF">
            <w:pPr>
              <w:spacing w:after="0" w:line="480" w:lineRule="auto"/>
              <w:jc w:val="center"/>
              <w:rPr>
                <w:del w:id="1645" w:author="Umesh Singh1" w:date="2022-10-29T08:55:00Z"/>
                <w:rFonts w:ascii="Times New Roman" w:eastAsia="Times New Roman" w:hAnsi="Times New Roman" w:cs="Times New Roman"/>
                <w:color w:val="000000"/>
                <w:sz w:val="24"/>
                <w:szCs w:val="24"/>
              </w:rPr>
              <w:pPrChange w:id="1646" w:author="Umesh Singh1" w:date="2022-10-29T08:55:00Z">
                <w:pPr>
                  <w:spacing w:after="0" w:line="240" w:lineRule="auto"/>
                  <w:jc w:val="center"/>
                </w:pPr>
              </w:pPrChange>
            </w:pPr>
            <w:del w:id="1647" w:author="Umesh Singh1" w:date="2022-10-29T08:55:00Z">
              <w:r w:rsidRPr="0071110D" w:rsidDel="00C121AF">
                <w:rPr>
                  <w:rFonts w:ascii="Times New Roman" w:eastAsia="Times New Roman" w:hAnsi="Times New Roman" w:cs="Times New Roman"/>
                  <w:color w:val="000000"/>
                  <w:sz w:val="24"/>
                  <w:szCs w:val="24"/>
                </w:rPr>
                <w:delText xml:space="preserve">(0.1%) </w:delText>
              </w:r>
            </w:del>
          </w:p>
        </w:tc>
        <w:tc>
          <w:tcPr>
            <w:tcW w:w="1828" w:type="dxa"/>
            <w:shd w:val="clear" w:color="auto" w:fill="auto"/>
            <w:noWrap/>
            <w:vAlign w:val="center"/>
            <w:hideMark/>
          </w:tcPr>
          <w:p w14:paraId="5DE23B72" w14:textId="2AAD655B" w:rsidR="0071110D" w:rsidDel="00C121AF" w:rsidRDefault="0071110D" w:rsidP="00C121AF">
            <w:pPr>
              <w:spacing w:after="0" w:line="480" w:lineRule="auto"/>
              <w:jc w:val="center"/>
              <w:rPr>
                <w:del w:id="1648" w:author="Umesh Singh1" w:date="2022-10-29T08:55:00Z"/>
                <w:rFonts w:ascii="Times New Roman" w:eastAsia="Times New Roman" w:hAnsi="Times New Roman" w:cs="Times New Roman"/>
                <w:color w:val="000000"/>
                <w:sz w:val="24"/>
                <w:szCs w:val="24"/>
              </w:rPr>
              <w:pPrChange w:id="1649" w:author="Umesh Singh1" w:date="2022-10-29T08:55:00Z">
                <w:pPr>
                  <w:spacing w:after="0" w:line="240" w:lineRule="auto"/>
                  <w:jc w:val="center"/>
                </w:pPr>
              </w:pPrChange>
            </w:pPr>
            <w:del w:id="1650" w:author="Umesh Singh1" w:date="2022-10-29T08:55:00Z">
              <w:r w:rsidRPr="0071110D" w:rsidDel="00C121AF">
                <w:rPr>
                  <w:rFonts w:ascii="Times New Roman" w:eastAsia="Times New Roman" w:hAnsi="Times New Roman" w:cs="Times New Roman"/>
                  <w:color w:val="000000"/>
                  <w:sz w:val="24"/>
                  <w:szCs w:val="24"/>
                </w:rPr>
                <w:delText xml:space="preserve">0 </w:delText>
              </w:r>
            </w:del>
          </w:p>
          <w:p w14:paraId="21A269EB" w14:textId="3F7C09CD" w:rsidR="0071110D" w:rsidRPr="0071110D" w:rsidDel="00C121AF" w:rsidRDefault="0071110D" w:rsidP="00C121AF">
            <w:pPr>
              <w:spacing w:after="0" w:line="480" w:lineRule="auto"/>
              <w:jc w:val="center"/>
              <w:rPr>
                <w:del w:id="1651" w:author="Umesh Singh1" w:date="2022-10-29T08:55:00Z"/>
                <w:rFonts w:ascii="Times New Roman" w:eastAsia="Times New Roman" w:hAnsi="Times New Roman" w:cs="Times New Roman"/>
                <w:color w:val="000000"/>
                <w:sz w:val="24"/>
                <w:szCs w:val="24"/>
              </w:rPr>
              <w:pPrChange w:id="1652" w:author="Umesh Singh1" w:date="2022-10-29T08:55:00Z">
                <w:pPr>
                  <w:spacing w:after="0" w:line="240" w:lineRule="auto"/>
                  <w:jc w:val="center"/>
                </w:pPr>
              </w:pPrChange>
            </w:pPr>
            <w:del w:id="1653" w:author="Umesh Singh1" w:date="2022-10-29T08:55:00Z">
              <w:r w:rsidRPr="0071110D" w:rsidDel="00C121AF">
                <w:rPr>
                  <w:rFonts w:ascii="Times New Roman" w:eastAsia="Times New Roman" w:hAnsi="Times New Roman" w:cs="Times New Roman"/>
                  <w:color w:val="000000"/>
                  <w:sz w:val="24"/>
                  <w:szCs w:val="24"/>
                </w:rPr>
                <w:delText xml:space="preserve">(0.0%) </w:delText>
              </w:r>
            </w:del>
          </w:p>
        </w:tc>
        <w:tc>
          <w:tcPr>
            <w:tcW w:w="1322" w:type="dxa"/>
            <w:shd w:val="clear" w:color="auto" w:fill="auto"/>
            <w:noWrap/>
            <w:vAlign w:val="center"/>
            <w:hideMark/>
          </w:tcPr>
          <w:p w14:paraId="31DC1993" w14:textId="12D1F30D" w:rsidR="0071110D" w:rsidDel="00C121AF" w:rsidRDefault="0071110D" w:rsidP="00C121AF">
            <w:pPr>
              <w:spacing w:after="0" w:line="480" w:lineRule="auto"/>
              <w:jc w:val="center"/>
              <w:rPr>
                <w:del w:id="1654" w:author="Umesh Singh1" w:date="2022-10-29T08:55:00Z"/>
                <w:rFonts w:ascii="Times New Roman" w:eastAsia="Times New Roman" w:hAnsi="Times New Roman" w:cs="Times New Roman"/>
                <w:color w:val="000000"/>
                <w:sz w:val="24"/>
                <w:szCs w:val="24"/>
              </w:rPr>
              <w:pPrChange w:id="1655" w:author="Umesh Singh1" w:date="2022-10-29T08:55:00Z">
                <w:pPr>
                  <w:spacing w:after="0" w:line="240" w:lineRule="auto"/>
                  <w:jc w:val="center"/>
                </w:pPr>
              </w:pPrChange>
            </w:pPr>
            <w:del w:id="1656" w:author="Umesh Singh1" w:date="2022-10-29T08:55:00Z">
              <w:r w:rsidRPr="0071110D" w:rsidDel="00C121AF">
                <w:rPr>
                  <w:rFonts w:ascii="Times New Roman" w:eastAsia="Times New Roman" w:hAnsi="Times New Roman" w:cs="Times New Roman"/>
                  <w:color w:val="000000"/>
                  <w:sz w:val="24"/>
                  <w:szCs w:val="24"/>
                </w:rPr>
                <w:delText xml:space="preserve">0 </w:delText>
              </w:r>
            </w:del>
          </w:p>
          <w:p w14:paraId="6EC618E9" w14:textId="2EB16191" w:rsidR="0071110D" w:rsidRPr="0071110D" w:rsidDel="00C121AF" w:rsidRDefault="0071110D" w:rsidP="00C121AF">
            <w:pPr>
              <w:spacing w:after="0" w:line="480" w:lineRule="auto"/>
              <w:jc w:val="center"/>
              <w:rPr>
                <w:del w:id="1657" w:author="Umesh Singh1" w:date="2022-10-29T08:55:00Z"/>
                <w:rFonts w:ascii="Times New Roman" w:eastAsia="Times New Roman" w:hAnsi="Times New Roman" w:cs="Times New Roman"/>
                <w:color w:val="000000"/>
                <w:sz w:val="24"/>
                <w:szCs w:val="24"/>
              </w:rPr>
              <w:pPrChange w:id="1658" w:author="Umesh Singh1" w:date="2022-10-29T08:55:00Z">
                <w:pPr>
                  <w:spacing w:after="0" w:line="240" w:lineRule="auto"/>
                  <w:jc w:val="center"/>
                </w:pPr>
              </w:pPrChange>
            </w:pPr>
            <w:del w:id="1659" w:author="Umesh Singh1" w:date="2022-10-29T08:55:00Z">
              <w:r w:rsidRPr="0071110D" w:rsidDel="00C121AF">
                <w:rPr>
                  <w:rFonts w:ascii="Times New Roman" w:eastAsia="Times New Roman" w:hAnsi="Times New Roman" w:cs="Times New Roman"/>
                  <w:color w:val="000000"/>
                  <w:sz w:val="24"/>
                  <w:szCs w:val="24"/>
                </w:rPr>
                <w:delText xml:space="preserve">(0.0%) </w:delText>
              </w:r>
            </w:del>
          </w:p>
        </w:tc>
        <w:tc>
          <w:tcPr>
            <w:tcW w:w="1350" w:type="dxa"/>
            <w:shd w:val="clear" w:color="auto" w:fill="auto"/>
            <w:noWrap/>
            <w:vAlign w:val="center"/>
            <w:hideMark/>
          </w:tcPr>
          <w:p w14:paraId="5A686002" w14:textId="112F38CE" w:rsidR="0071110D" w:rsidDel="00C121AF" w:rsidRDefault="0071110D" w:rsidP="00C121AF">
            <w:pPr>
              <w:spacing w:after="0" w:line="480" w:lineRule="auto"/>
              <w:jc w:val="center"/>
              <w:rPr>
                <w:del w:id="1660" w:author="Umesh Singh1" w:date="2022-10-29T08:55:00Z"/>
                <w:rFonts w:ascii="Times New Roman" w:eastAsia="Times New Roman" w:hAnsi="Times New Roman" w:cs="Times New Roman"/>
                <w:color w:val="000000"/>
                <w:sz w:val="24"/>
                <w:szCs w:val="24"/>
              </w:rPr>
              <w:pPrChange w:id="1661" w:author="Umesh Singh1" w:date="2022-10-29T08:55:00Z">
                <w:pPr>
                  <w:spacing w:after="0" w:line="240" w:lineRule="auto"/>
                  <w:jc w:val="center"/>
                </w:pPr>
              </w:pPrChange>
            </w:pPr>
            <w:del w:id="1662" w:author="Umesh Singh1" w:date="2022-10-29T08:55:00Z">
              <w:r w:rsidRPr="0071110D" w:rsidDel="00C121AF">
                <w:rPr>
                  <w:rFonts w:ascii="Times New Roman" w:eastAsia="Times New Roman" w:hAnsi="Times New Roman" w:cs="Times New Roman"/>
                  <w:color w:val="000000"/>
                  <w:sz w:val="24"/>
                  <w:szCs w:val="24"/>
                </w:rPr>
                <w:delText xml:space="preserve">0 </w:delText>
              </w:r>
            </w:del>
          </w:p>
          <w:p w14:paraId="40B699DB" w14:textId="17DAE482" w:rsidR="0071110D" w:rsidRPr="0071110D" w:rsidDel="00C121AF" w:rsidRDefault="0071110D" w:rsidP="00C121AF">
            <w:pPr>
              <w:spacing w:after="0" w:line="480" w:lineRule="auto"/>
              <w:jc w:val="center"/>
              <w:rPr>
                <w:del w:id="1663" w:author="Umesh Singh1" w:date="2022-10-29T08:55:00Z"/>
                <w:rFonts w:ascii="Times New Roman" w:eastAsia="Times New Roman" w:hAnsi="Times New Roman" w:cs="Times New Roman"/>
                <w:color w:val="000000"/>
                <w:sz w:val="24"/>
                <w:szCs w:val="24"/>
              </w:rPr>
              <w:pPrChange w:id="1664" w:author="Umesh Singh1" w:date="2022-10-29T08:55:00Z">
                <w:pPr>
                  <w:spacing w:after="0" w:line="240" w:lineRule="auto"/>
                  <w:jc w:val="center"/>
                </w:pPr>
              </w:pPrChange>
            </w:pPr>
            <w:del w:id="1665" w:author="Umesh Singh1" w:date="2022-10-29T08:55:00Z">
              <w:r w:rsidRPr="0071110D" w:rsidDel="00C121AF">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1A73413E" w14:textId="2F4D7483" w:rsidR="0071110D" w:rsidDel="00C121AF" w:rsidRDefault="0071110D" w:rsidP="00C121AF">
            <w:pPr>
              <w:spacing w:after="0" w:line="480" w:lineRule="auto"/>
              <w:jc w:val="center"/>
              <w:rPr>
                <w:del w:id="1666" w:author="Umesh Singh1" w:date="2022-10-29T08:55:00Z"/>
                <w:rFonts w:ascii="Times New Roman" w:eastAsia="Times New Roman" w:hAnsi="Times New Roman" w:cs="Times New Roman"/>
                <w:color w:val="000000"/>
                <w:sz w:val="24"/>
                <w:szCs w:val="24"/>
              </w:rPr>
              <w:pPrChange w:id="1667" w:author="Umesh Singh1" w:date="2022-10-29T08:55:00Z">
                <w:pPr>
                  <w:spacing w:after="0" w:line="240" w:lineRule="auto"/>
                  <w:jc w:val="center"/>
                </w:pPr>
              </w:pPrChange>
            </w:pPr>
            <w:del w:id="1668" w:author="Umesh Singh1" w:date="2022-10-29T08:55:00Z">
              <w:r w:rsidRPr="0071110D" w:rsidDel="00C121AF">
                <w:rPr>
                  <w:rFonts w:ascii="Times New Roman" w:eastAsia="Times New Roman" w:hAnsi="Times New Roman" w:cs="Times New Roman"/>
                  <w:color w:val="000000"/>
                  <w:sz w:val="24"/>
                  <w:szCs w:val="24"/>
                </w:rPr>
                <w:delText xml:space="preserve">1 </w:delText>
              </w:r>
            </w:del>
          </w:p>
          <w:p w14:paraId="38394019" w14:textId="223F0312" w:rsidR="0071110D" w:rsidRPr="0071110D" w:rsidDel="00C121AF" w:rsidRDefault="0071110D" w:rsidP="00C121AF">
            <w:pPr>
              <w:spacing w:after="0" w:line="480" w:lineRule="auto"/>
              <w:jc w:val="center"/>
              <w:rPr>
                <w:del w:id="1669" w:author="Umesh Singh1" w:date="2022-10-29T08:55:00Z"/>
                <w:rFonts w:ascii="Times New Roman" w:eastAsia="Times New Roman" w:hAnsi="Times New Roman" w:cs="Times New Roman"/>
                <w:color w:val="000000"/>
                <w:sz w:val="24"/>
                <w:szCs w:val="24"/>
              </w:rPr>
              <w:pPrChange w:id="1670" w:author="Umesh Singh1" w:date="2022-10-29T08:55:00Z">
                <w:pPr>
                  <w:spacing w:after="0" w:line="240" w:lineRule="auto"/>
                  <w:jc w:val="center"/>
                </w:pPr>
              </w:pPrChange>
            </w:pPr>
            <w:del w:id="1671" w:author="Umesh Singh1" w:date="2022-10-29T08:55:00Z">
              <w:r w:rsidRPr="0071110D" w:rsidDel="00C121AF">
                <w:rPr>
                  <w:rFonts w:ascii="Times New Roman" w:eastAsia="Times New Roman" w:hAnsi="Times New Roman" w:cs="Times New Roman"/>
                  <w:color w:val="000000"/>
                  <w:sz w:val="24"/>
                  <w:szCs w:val="24"/>
                </w:rPr>
                <w:delText xml:space="preserve">(0.1%) </w:delText>
              </w:r>
            </w:del>
          </w:p>
        </w:tc>
        <w:tc>
          <w:tcPr>
            <w:tcW w:w="2944" w:type="dxa"/>
            <w:shd w:val="clear" w:color="auto" w:fill="auto"/>
            <w:noWrap/>
            <w:vAlign w:val="center"/>
            <w:hideMark/>
          </w:tcPr>
          <w:p w14:paraId="67933FC4" w14:textId="638D19AB" w:rsidR="0071110D" w:rsidDel="00C121AF" w:rsidRDefault="0071110D" w:rsidP="00C121AF">
            <w:pPr>
              <w:spacing w:after="0" w:line="480" w:lineRule="auto"/>
              <w:jc w:val="center"/>
              <w:rPr>
                <w:del w:id="1672" w:author="Umesh Singh1" w:date="2022-10-29T08:55:00Z"/>
                <w:rFonts w:ascii="Times New Roman" w:eastAsia="Times New Roman" w:hAnsi="Times New Roman" w:cs="Times New Roman"/>
                <w:color w:val="000000"/>
                <w:sz w:val="24"/>
                <w:szCs w:val="24"/>
              </w:rPr>
              <w:pPrChange w:id="1673" w:author="Umesh Singh1" w:date="2022-10-29T08:55:00Z">
                <w:pPr>
                  <w:spacing w:after="0" w:line="240" w:lineRule="auto"/>
                  <w:jc w:val="center"/>
                </w:pPr>
              </w:pPrChange>
            </w:pPr>
            <w:del w:id="1674" w:author="Umesh Singh1" w:date="2022-10-29T08:55:00Z">
              <w:r w:rsidRPr="0071110D" w:rsidDel="00C121AF">
                <w:rPr>
                  <w:rFonts w:ascii="Times New Roman" w:eastAsia="Times New Roman" w:hAnsi="Times New Roman" w:cs="Times New Roman"/>
                  <w:color w:val="000000"/>
                  <w:sz w:val="24"/>
                  <w:szCs w:val="24"/>
                </w:rPr>
                <w:delText xml:space="preserve">6 </w:delText>
              </w:r>
            </w:del>
          </w:p>
          <w:p w14:paraId="075CDB3F" w14:textId="2CDD6855" w:rsidR="0071110D" w:rsidRPr="0071110D" w:rsidDel="00C121AF" w:rsidRDefault="0071110D" w:rsidP="00C121AF">
            <w:pPr>
              <w:spacing w:after="0" w:line="480" w:lineRule="auto"/>
              <w:jc w:val="center"/>
              <w:rPr>
                <w:del w:id="1675" w:author="Umesh Singh1" w:date="2022-10-29T08:55:00Z"/>
                <w:rFonts w:ascii="Times New Roman" w:eastAsia="Times New Roman" w:hAnsi="Times New Roman" w:cs="Times New Roman"/>
                <w:color w:val="000000"/>
                <w:sz w:val="24"/>
                <w:szCs w:val="24"/>
              </w:rPr>
              <w:pPrChange w:id="1676" w:author="Umesh Singh1" w:date="2022-10-29T08:55:00Z">
                <w:pPr>
                  <w:spacing w:after="0" w:line="240" w:lineRule="auto"/>
                  <w:jc w:val="center"/>
                </w:pPr>
              </w:pPrChange>
            </w:pPr>
            <w:del w:id="1677" w:author="Umesh Singh1" w:date="2022-10-29T08:55:00Z">
              <w:r w:rsidRPr="0071110D" w:rsidDel="00C121AF">
                <w:rPr>
                  <w:rFonts w:ascii="Times New Roman" w:eastAsia="Times New Roman" w:hAnsi="Times New Roman" w:cs="Times New Roman"/>
                  <w:color w:val="000000"/>
                  <w:sz w:val="24"/>
                  <w:szCs w:val="24"/>
                </w:rPr>
                <w:delText xml:space="preserve">(0.3%) </w:delText>
              </w:r>
            </w:del>
          </w:p>
        </w:tc>
      </w:tr>
      <w:tr w:rsidR="0071110D" w:rsidRPr="0071110D" w:rsidDel="00C121AF" w14:paraId="0B4A4FCD" w14:textId="5DDB8368" w:rsidTr="00FE0689">
        <w:trPr>
          <w:trHeight w:val="310"/>
          <w:del w:id="1678" w:author="Umesh Singh1" w:date="2022-10-29T08:55:00Z"/>
        </w:trPr>
        <w:tc>
          <w:tcPr>
            <w:tcW w:w="2610" w:type="dxa"/>
            <w:shd w:val="clear" w:color="auto" w:fill="auto"/>
            <w:noWrap/>
            <w:vAlign w:val="bottom"/>
            <w:hideMark/>
          </w:tcPr>
          <w:p w14:paraId="787BECC7" w14:textId="1506C374" w:rsidR="0071110D" w:rsidRPr="0071110D" w:rsidDel="00C121AF" w:rsidRDefault="0071110D" w:rsidP="00C121AF">
            <w:pPr>
              <w:spacing w:after="0" w:line="480" w:lineRule="auto"/>
              <w:rPr>
                <w:del w:id="1679" w:author="Umesh Singh1" w:date="2022-10-29T08:55:00Z"/>
                <w:rFonts w:ascii="Times New Roman" w:eastAsia="Times New Roman" w:hAnsi="Times New Roman" w:cs="Times New Roman"/>
                <w:color w:val="000000"/>
                <w:sz w:val="24"/>
                <w:szCs w:val="24"/>
              </w:rPr>
              <w:pPrChange w:id="1680" w:author="Umesh Singh1" w:date="2022-10-29T08:55:00Z">
                <w:pPr>
                  <w:spacing w:after="0" w:line="240" w:lineRule="auto"/>
                </w:pPr>
              </w:pPrChange>
            </w:pPr>
            <w:del w:id="1681" w:author="Umesh Singh1" w:date="2022-10-29T08:55:00Z">
              <w:r w:rsidRPr="0071110D" w:rsidDel="00C121AF">
                <w:rPr>
                  <w:rFonts w:ascii="Times New Roman" w:eastAsia="Times New Roman" w:hAnsi="Times New Roman" w:cs="Times New Roman"/>
                  <w:color w:val="000000"/>
                  <w:sz w:val="24"/>
                  <w:szCs w:val="24"/>
                </w:rPr>
                <w:delText>Transferred</w:delText>
              </w:r>
            </w:del>
          </w:p>
        </w:tc>
        <w:tc>
          <w:tcPr>
            <w:tcW w:w="1260" w:type="dxa"/>
            <w:shd w:val="clear" w:color="auto" w:fill="auto"/>
            <w:noWrap/>
            <w:vAlign w:val="center"/>
            <w:hideMark/>
          </w:tcPr>
          <w:p w14:paraId="45378E7F" w14:textId="6BC3978F" w:rsidR="0071110D" w:rsidRPr="0071110D" w:rsidDel="00C121AF" w:rsidRDefault="0071110D" w:rsidP="00C121AF">
            <w:pPr>
              <w:spacing w:after="0" w:line="480" w:lineRule="auto"/>
              <w:jc w:val="center"/>
              <w:rPr>
                <w:del w:id="1682" w:author="Umesh Singh1" w:date="2022-10-29T08:55:00Z"/>
                <w:rFonts w:ascii="Times New Roman" w:eastAsia="Times New Roman" w:hAnsi="Times New Roman" w:cs="Times New Roman"/>
                <w:color w:val="000000"/>
                <w:sz w:val="24"/>
                <w:szCs w:val="24"/>
              </w:rPr>
              <w:pPrChange w:id="1683" w:author="Umesh Singh1" w:date="2022-10-29T08:55:00Z">
                <w:pPr>
                  <w:spacing w:after="0" w:line="240" w:lineRule="auto"/>
                  <w:jc w:val="center"/>
                </w:pPr>
              </w:pPrChange>
            </w:pPr>
            <w:del w:id="1684" w:author="Umesh Singh1" w:date="2022-10-29T08:55:00Z">
              <w:r w:rsidRPr="0071110D" w:rsidDel="00C121AF">
                <w:rPr>
                  <w:rFonts w:ascii="Times New Roman" w:eastAsia="Times New Roman" w:hAnsi="Times New Roman" w:cs="Times New Roman"/>
                  <w:color w:val="000000"/>
                  <w:sz w:val="24"/>
                  <w:szCs w:val="24"/>
                </w:rPr>
                <w:delText>145 (2.0%)</w:delText>
              </w:r>
            </w:del>
          </w:p>
        </w:tc>
        <w:tc>
          <w:tcPr>
            <w:tcW w:w="1828" w:type="dxa"/>
            <w:shd w:val="clear" w:color="auto" w:fill="auto"/>
            <w:noWrap/>
            <w:vAlign w:val="center"/>
            <w:hideMark/>
          </w:tcPr>
          <w:p w14:paraId="2BAD669A" w14:textId="3D6880C3" w:rsidR="0071110D" w:rsidDel="00C121AF" w:rsidRDefault="0071110D" w:rsidP="00C121AF">
            <w:pPr>
              <w:spacing w:after="0" w:line="480" w:lineRule="auto"/>
              <w:jc w:val="center"/>
              <w:rPr>
                <w:del w:id="1685" w:author="Umesh Singh1" w:date="2022-10-29T08:55:00Z"/>
                <w:rFonts w:ascii="Times New Roman" w:eastAsia="Times New Roman" w:hAnsi="Times New Roman" w:cs="Times New Roman"/>
                <w:color w:val="000000"/>
                <w:sz w:val="24"/>
                <w:szCs w:val="24"/>
              </w:rPr>
              <w:pPrChange w:id="1686" w:author="Umesh Singh1" w:date="2022-10-29T08:55:00Z">
                <w:pPr>
                  <w:spacing w:after="0" w:line="240" w:lineRule="auto"/>
                  <w:jc w:val="center"/>
                </w:pPr>
              </w:pPrChange>
            </w:pPr>
            <w:del w:id="1687" w:author="Umesh Singh1" w:date="2022-10-29T08:55:00Z">
              <w:r w:rsidRPr="0071110D" w:rsidDel="00C121AF">
                <w:rPr>
                  <w:rFonts w:ascii="Times New Roman" w:eastAsia="Times New Roman" w:hAnsi="Times New Roman" w:cs="Times New Roman"/>
                  <w:color w:val="000000"/>
                  <w:sz w:val="24"/>
                  <w:szCs w:val="24"/>
                </w:rPr>
                <w:delText xml:space="preserve">12 </w:delText>
              </w:r>
            </w:del>
          </w:p>
          <w:p w14:paraId="7F626FE1" w14:textId="159F4F46" w:rsidR="0071110D" w:rsidRPr="0071110D" w:rsidDel="00C121AF" w:rsidRDefault="0071110D" w:rsidP="00C121AF">
            <w:pPr>
              <w:spacing w:after="0" w:line="480" w:lineRule="auto"/>
              <w:jc w:val="center"/>
              <w:rPr>
                <w:del w:id="1688" w:author="Umesh Singh1" w:date="2022-10-29T08:55:00Z"/>
                <w:rFonts w:ascii="Times New Roman" w:eastAsia="Times New Roman" w:hAnsi="Times New Roman" w:cs="Times New Roman"/>
                <w:color w:val="000000"/>
                <w:sz w:val="24"/>
                <w:szCs w:val="24"/>
              </w:rPr>
              <w:pPrChange w:id="1689" w:author="Umesh Singh1" w:date="2022-10-29T08:55:00Z">
                <w:pPr>
                  <w:spacing w:after="0" w:line="240" w:lineRule="auto"/>
                  <w:jc w:val="center"/>
                </w:pPr>
              </w:pPrChange>
            </w:pPr>
            <w:del w:id="1690" w:author="Umesh Singh1" w:date="2022-10-29T08:55:00Z">
              <w:r w:rsidRPr="0071110D" w:rsidDel="00C121AF">
                <w:rPr>
                  <w:rFonts w:ascii="Times New Roman" w:eastAsia="Times New Roman" w:hAnsi="Times New Roman" w:cs="Times New Roman"/>
                  <w:color w:val="000000"/>
                  <w:sz w:val="24"/>
                  <w:szCs w:val="24"/>
                </w:rPr>
                <w:delText xml:space="preserve">(1.2%) </w:delText>
              </w:r>
            </w:del>
          </w:p>
        </w:tc>
        <w:tc>
          <w:tcPr>
            <w:tcW w:w="1322" w:type="dxa"/>
            <w:shd w:val="clear" w:color="auto" w:fill="auto"/>
            <w:noWrap/>
            <w:vAlign w:val="center"/>
            <w:hideMark/>
          </w:tcPr>
          <w:p w14:paraId="6C7B5C14" w14:textId="6DEFF842" w:rsidR="0071110D" w:rsidDel="00C121AF" w:rsidRDefault="0071110D" w:rsidP="00C121AF">
            <w:pPr>
              <w:spacing w:after="0" w:line="480" w:lineRule="auto"/>
              <w:jc w:val="center"/>
              <w:rPr>
                <w:del w:id="1691" w:author="Umesh Singh1" w:date="2022-10-29T08:55:00Z"/>
                <w:rFonts w:ascii="Times New Roman" w:eastAsia="Times New Roman" w:hAnsi="Times New Roman" w:cs="Times New Roman"/>
                <w:color w:val="000000"/>
                <w:sz w:val="24"/>
                <w:szCs w:val="24"/>
              </w:rPr>
              <w:pPrChange w:id="1692" w:author="Umesh Singh1" w:date="2022-10-29T08:55:00Z">
                <w:pPr>
                  <w:spacing w:after="0" w:line="240" w:lineRule="auto"/>
                  <w:jc w:val="center"/>
                </w:pPr>
              </w:pPrChange>
            </w:pPr>
            <w:del w:id="1693" w:author="Umesh Singh1" w:date="2022-10-29T08:55:00Z">
              <w:r w:rsidRPr="0071110D" w:rsidDel="00C121AF">
                <w:rPr>
                  <w:rFonts w:ascii="Times New Roman" w:eastAsia="Times New Roman" w:hAnsi="Times New Roman" w:cs="Times New Roman"/>
                  <w:color w:val="000000"/>
                  <w:sz w:val="24"/>
                  <w:szCs w:val="24"/>
                </w:rPr>
                <w:delText xml:space="preserve">15 </w:delText>
              </w:r>
            </w:del>
          </w:p>
          <w:p w14:paraId="7E6B1175" w14:textId="5A990FA6" w:rsidR="0071110D" w:rsidRPr="0071110D" w:rsidDel="00C121AF" w:rsidRDefault="0071110D" w:rsidP="00C121AF">
            <w:pPr>
              <w:spacing w:after="0" w:line="480" w:lineRule="auto"/>
              <w:jc w:val="center"/>
              <w:rPr>
                <w:del w:id="1694" w:author="Umesh Singh1" w:date="2022-10-29T08:55:00Z"/>
                <w:rFonts w:ascii="Times New Roman" w:eastAsia="Times New Roman" w:hAnsi="Times New Roman" w:cs="Times New Roman"/>
                <w:color w:val="000000"/>
                <w:sz w:val="24"/>
                <w:szCs w:val="24"/>
              </w:rPr>
              <w:pPrChange w:id="1695" w:author="Umesh Singh1" w:date="2022-10-29T08:55:00Z">
                <w:pPr>
                  <w:spacing w:after="0" w:line="240" w:lineRule="auto"/>
                  <w:jc w:val="center"/>
                </w:pPr>
              </w:pPrChange>
            </w:pPr>
            <w:del w:id="1696" w:author="Umesh Singh1" w:date="2022-10-29T08:55:00Z">
              <w:r w:rsidRPr="0071110D" w:rsidDel="00C121AF">
                <w:rPr>
                  <w:rFonts w:ascii="Times New Roman" w:eastAsia="Times New Roman" w:hAnsi="Times New Roman" w:cs="Times New Roman"/>
                  <w:color w:val="000000"/>
                  <w:sz w:val="24"/>
                  <w:szCs w:val="24"/>
                </w:rPr>
                <w:delText xml:space="preserve">(12.6%) </w:delText>
              </w:r>
            </w:del>
          </w:p>
        </w:tc>
        <w:tc>
          <w:tcPr>
            <w:tcW w:w="1350" w:type="dxa"/>
            <w:shd w:val="clear" w:color="auto" w:fill="auto"/>
            <w:noWrap/>
            <w:vAlign w:val="center"/>
            <w:hideMark/>
          </w:tcPr>
          <w:p w14:paraId="0D2FDC8D" w14:textId="655D8DB5" w:rsidR="0071110D" w:rsidDel="00C121AF" w:rsidRDefault="0071110D" w:rsidP="00C121AF">
            <w:pPr>
              <w:spacing w:after="0" w:line="480" w:lineRule="auto"/>
              <w:jc w:val="center"/>
              <w:rPr>
                <w:del w:id="1697" w:author="Umesh Singh1" w:date="2022-10-29T08:55:00Z"/>
                <w:rFonts w:ascii="Times New Roman" w:eastAsia="Times New Roman" w:hAnsi="Times New Roman" w:cs="Times New Roman"/>
                <w:color w:val="000000"/>
                <w:sz w:val="24"/>
                <w:szCs w:val="24"/>
              </w:rPr>
              <w:pPrChange w:id="1698" w:author="Umesh Singh1" w:date="2022-10-29T08:55:00Z">
                <w:pPr>
                  <w:spacing w:after="0" w:line="240" w:lineRule="auto"/>
                  <w:jc w:val="center"/>
                </w:pPr>
              </w:pPrChange>
            </w:pPr>
            <w:del w:id="1699" w:author="Umesh Singh1" w:date="2022-10-29T08:55:00Z">
              <w:r w:rsidRPr="0071110D" w:rsidDel="00C121AF">
                <w:rPr>
                  <w:rFonts w:ascii="Times New Roman" w:eastAsia="Times New Roman" w:hAnsi="Times New Roman" w:cs="Times New Roman"/>
                  <w:color w:val="000000"/>
                  <w:sz w:val="24"/>
                  <w:szCs w:val="24"/>
                </w:rPr>
                <w:delText xml:space="preserve">7 </w:delText>
              </w:r>
            </w:del>
          </w:p>
          <w:p w14:paraId="6C89A61E" w14:textId="42346281" w:rsidR="0071110D" w:rsidRPr="0071110D" w:rsidDel="00C121AF" w:rsidRDefault="0071110D" w:rsidP="00C121AF">
            <w:pPr>
              <w:spacing w:after="0" w:line="480" w:lineRule="auto"/>
              <w:jc w:val="center"/>
              <w:rPr>
                <w:del w:id="1700" w:author="Umesh Singh1" w:date="2022-10-29T08:55:00Z"/>
                <w:rFonts w:ascii="Times New Roman" w:eastAsia="Times New Roman" w:hAnsi="Times New Roman" w:cs="Times New Roman"/>
                <w:color w:val="000000"/>
                <w:sz w:val="24"/>
                <w:szCs w:val="24"/>
              </w:rPr>
              <w:pPrChange w:id="1701" w:author="Umesh Singh1" w:date="2022-10-29T08:55:00Z">
                <w:pPr>
                  <w:spacing w:after="0" w:line="240" w:lineRule="auto"/>
                  <w:jc w:val="center"/>
                </w:pPr>
              </w:pPrChange>
            </w:pPr>
            <w:del w:id="1702" w:author="Umesh Singh1" w:date="2022-10-29T08:55:00Z">
              <w:r w:rsidRPr="0071110D" w:rsidDel="00C121AF">
                <w:rPr>
                  <w:rFonts w:ascii="Times New Roman" w:eastAsia="Times New Roman" w:hAnsi="Times New Roman" w:cs="Times New Roman"/>
                  <w:color w:val="000000"/>
                  <w:sz w:val="24"/>
                  <w:szCs w:val="24"/>
                </w:rPr>
                <w:delText xml:space="preserve">(2.7%) </w:delText>
              </w:r>
            </w:del>
          </w:p>
        </w:tc>
        <w:tc>
          <w:tcPr>
            <w:tcW w:w="1646" w:type="dxa"/>
            <w:shd w:val="clear" w:color="auto" w:fill="auto"/>
            <w:noWrap/>
            <w:vAlign w:val="center"/>
            <w:hideMark/>
          </w:tcPr>
          <w:p w14:paraId="127526F0" w14:textId="003BE92E" w:rsidR="0071110D" w:rsidDel="00C121AF" w:rsidRDefault="0071110D" w:rsidP="00C121AF">
            <w:pPr>
              <w:spacing w:after="0" w:line="480" w:lineRule="auto"/>
              <w:jc w:val="center"/>
              <w:rPr>
                <w:del w:id="1703" w:author="Umesh Singh1" w:date="2022-10-29T08:55:00Z"/>
                <w:rFonts w:ascii="Times New Roman" w:eastAsia="Times New Roman" w:hAnsi="Times New Roman" w:cs="Times New Roman"/>
                <w:color w:val="000000"/>
                <w:sz w:val="24"/>
                <w:szCs w:val="24"/>
              </w:rPr>
              <w:pPrChange w:id="1704" w:author="Umesh Singh1" w:date="2022-10-29T08:55:00Z">
                <w:pPr>
                  <w:spacing w:after="0" w:line="240" w:lineRule="auto"/>
                  <w:jc w:val="center"/>
                </w:pPr>
              </w:pPrChange>
            </w:pPr>
            <w:del w:id="1705" w:author="Umesh Singh1" w:date="2022-10-29T08:55:00Z">
              <w:r w:rsidRPr="0071110D" w:rsidDel="00C121AF">
                <w:rPr>
                  <w:rFonts w:ascii="Times New Roman" w:eastAsia="Times New Roman" w:hAnsi="Times New Roman" w:cs="Times New Roman"/>
                  <w:color w:val="000000"/>
                  <w:sz w:val="24"/>
                  <w:szCs w:val="24"/>
                </w:rPr>
                <w:delText xml:space="preserve">42 </w:delText>
              </w:r>
            </w:del>
          </w:p>
          <w:p w14:paraId="77B6CD66" w14:textId="1CE21451" w:rsidR="0071110D" w:rsidRPr="0071110D" w:rsidDel="00C121AF" w:rsidRDefault="0071110D" w:rsidP="00C121AF">
            <w:pPr>
              <w:spacing w:after="0" w:line="480" w:lineRule="auto"/>
              <w:jc w:val="center"/>
              <w:rPr>
                <w:del w:id="1706" w:author="Umesh Singh1" w:date="2022-10-29T08:55:00Z"/>
                <w:rFonts w:ascii="Times New Roman" w:eastAsia="Times New Roman" w:hAnsi="Times New Roman" w:cs="Times New Roman"/>
                <w:color w:val="000000"/>
                <w:sz w:val="24"/>
                <w:szCs w:val="24"/>
              </w:rPr>
              <w:pPrChange w:id="1707" w:author="Umesh Singh1" w:date="2022-10-29T08:55:00Z">
                <w:pPr>
                  <w:spacing w:after="0" w:line="240" w:lineRule="auto"/>
                  <w:jc w:val="center"/>
                </w:pPr>
              </w:pPrChange>
            </w:pPr>
            <w:del w:id="1708" w:author="Umesh Singh1" w:date="2022-10-29T08:55:00Z">
              <w:r w:rsidRPr="0071110D" w:rsidDel="00C121AF">
                <w:rPr>
                  <w:rFonts w:ascii="Times New Roman" w:eastAsia="Times New Roman" w:hAnsi="Times New Roman" w:cs="Times New Roman"/>
                  <w:color w:val="000000"/>
                  <w:sz w:val="24"/>
                  <w:szCs w:val="24"/>
                </w:rPr>
                <w:delText xml:space="preserve">(2.0%) </w:delText>
              </w:r>
            </w:del>
          </w:p>
        </w:tc>
        <w:tc>
          <w:tcPr>
            <w:tcW w:w="2944" w:type="dxa"/>
            <w:shd w:val="clear" w:color="auto" w:fill="auto"/>
            <w:noWrap/>
            <w:vAlign w:val="center"/>
            <w:hideMark/>
          </w:tcPr>
          <w:p w14:paraId="49256AB5" w14:textId="28ADC212" w:rsidR="0071110D" w:rsidDel="00C121AF" w:rsidRDefault="0071110D" w:rsidP="00C121AF">
            <w:pPr>
              <w:spacing w:after="0" w:line="480" w:lineRule="auto"/>
              <w:jc w:val="center"/>
              <w:rPr>
                <w:del w:id="1709" w:author="Umesh Singh1" w:date="2022-10-29T08:55:00Z"/>
                <w:rFonts w:ascii="Times New Roman" w:eastAsia="Times New Roman" w:hAnsi="Times New Roman" w:cs="Times New Roman"/>
                <w:color w:val="000000"/>
                <w:sz w:val="24"/>
                <w:szCs w:val="24"/>
              </w:rPr>
              <w:pPrChange w:id="1710" w:author="Umesh Singh1" w:date="2022-10-29T08:55:00Z">
                <w:pPr>
                  <w:spacing w:after="0" w:line="240" w:lineRule="auto"/>
                  <w:jc w:val="center"/>
                </w:pPr>
              </w:pPrChange>
            </w:pPr>
            <w:del w:id="1711" w:author="Umesh Singh1" w:date="2022-10-29T08:55:00Z">
              <w:r w:rsidRPr="0071110D" w:rsidDel="00C121AF">
                <w:rPr>
                  <w:rFonts w:ascii="Times New Roman" w:eastAsia="Times New Roman" w:hAnsi="Times New Roman" w:cs="Times New Roman"/>
                  <w:color w:val="000000"/>
                  <w:sz w:val="24"/>
                  <w:szCs w:val="24"/>
                </w:rPr>
                <w:delText xml:space="preserve">47 </w:delText>
              </w:r>
            </w:del>
          </w:p>
          <w:p w14:paraId="3AF2AFAD" w14:textId="30879E95" w:rsidR="0071110D" w:rsidRPr="0071110D" w:rsidDel="00C121AF" w:rsidRDefault="0071110D" w:rsidP="00C121AF">
            <w:pPr>
              <w:spacing w:after="0" w:line="480" w:lineRule="auto"/>
              <w:jc w:val="center"/>
              <w:rPr>
                <w:del w:id="1712" w:author="Umesh Singh1" w:date="2022-10-29T08:55:00Z"/>
                <w:rFonts w:ascii="Times New Roman" w:eastAsia="Times New Roman" w:hAnsi="Times New Roman" w:cs="Times New Roman"/>
                <w:color w:val="000000"/>
                <w:sz w:val="24"/>
                <w:szCs w:val="24"/>
              </w:rPr>
              <w:pPrChange w:id="1713" w:author="Umesh Singh1" w:date="2022-10-29T08:55:00Z">
                <w:pPr>
                  <w:spacing w:after="0" w:line="240" w:lineRule="auto"/>
                  <w:jc w:val="center"/>
                </w:pPr>
              </w:pPrChange>
            </w:pPr>
            <w:del w:id="1714" w:author="Umesh Singh1" w:date="2022-10-29T08:55:00Z">
              <w:r w:rsidRPr="0071110D" w:rsidDel="00C121AF">
                <w:rPr>
                  <w:rFonts w:ascii="Times New Roman" w:eastAsia="Times New Roman" w:hAnsi="Times New Roman" w:cs="Times New Roman"/>
                  <w:color w:val="000000"/>
                  <w:sz w:val="24"/>
                  <w:szCs w:val="24"/>
                </w:rPr>
                <w:delText xml:space="preserve">(2.0%) </w:delText>
              </w:r>
            </w:del>
          </w:p>
        </w:tc>
      </w:tr>
      <w:tr w:rsidR="00384A64" w:rsidRPr="0071110D" w:rsidDel="00C121AF" w14:paraId="31C32ECD" w14:textId="1B46F79F" w:rsidTr="00FE0689">
        <w:trPr>
          <w:trHeight w:val="310"/>
          <w:del w:id="1715" w:author="Umesh Singh1" w:date="2022-10-29T08:55:00Z"/>
        </w:trPr>
        <w:tc>
          <w:tcPr>
            <w:tcW w:w="12960" w:type="dxa"/>
            <w:gridSpan w:val="7"/>
            <w:shd w:val="clear" w:color="auto" w:fill="auto"/>
            <w:noWrap/>
            <w:vAlign w:val="bottom"/>
            <w:hideMark/>
          </w:tcPr>
          <w:p w14:paraId="0CA1AEFF" w14:textId="7397A2A1" w:rsidR="00384A64" w:rsidRPr="0071110D" w:rsidDel="00C121AF" w:rsidRDefault="00384A64" w:rsidP="00C121AF">
            <w:pPr>
              <w:spacing w:after="0" w:line="480" w:lineRule="auto"/>
              <w:rPr>
                <w:del w:id="1716" w:author="Umesh Singh1" w:date="2022-10-29T08:55:00Z"/>
                <w:rFonts w:ascii="Times New Roman" w:eastAsia="Times New Roman" w:hAnsi="Times New Roman" w:cs="Times New Roman"/>
                <w:color w:val="000000"/>
                <w:sz w:val="24"/>
                <w:szCs w:val="24"/>
              </w:rPr>
              <w:pPrChange w:id="1717" w:author="Umesh Singh1" w:date="2022-10-29T08:55:00Z">
                <w:pPr>
                  <w:spacing w:after="0" w:line="240" w:lineRule="auto"/>
                </w:pPr>
              </w:pPrChange>
            </w:pPr>
            <w:del w:id="1718" w:author="Umesh Singh1" w:date="2022-10-29T08:55:00Z">
              <w:r w:rsidRPr="00384A64" w:rsidDel="00C121AF">
                <w:rPr>
                  <w:rFonts w:ascii="Times New Roman" w:eastAsia="Times New Roman" w:hAnsi="Times New Roman" w:cs="Times New Roman"/>
                  <w:b/>
                  <w:bCs/>
                  <w:color w:val="000000"/>
                  <w:sz w:val="24"/>
                  <w:szCs w:val="24"/>
                </w:rPr>
                <w:delText>Overall Mortality (ED &amp; In Hospital)</w:delText>
              </w:r>
              <w:r w:rsidRPr="0071110D" w:rsidDel="00C121AF">
                <w:rPr>
                  <w:rFonts w:ascii="Times New Roman" w:eastAsia="Times New Roman" w:hAnsi="Times New Roman" w:cs="Times New Roman"/>
                  <w:color w:val="000000"/>
                  <w:sz w:val="24"/>
                  <w:szCs w:val="24"/>
                </w:rPr>
                <w:delText> </w:delText>
              </w:r>
            </w:del>
          </w:p>
        </w:tc>
      </w:tr>
      <w:tr w:rsidR="0071110D" w:rsidRPr="0071110D" w:rsidDel="00C121AF" w14:paraId="310F5F0A" w14:textId="2CCB8DCD" w:rsidTr="00FE0689">
        <w:trPr>
          <w:trHeight w:val="310"/>
          <w:del w:id="1719" w:author="Umesh Singh1" w:date="2022-10-29T08:55:00Z"/>
        </w:trPr>
        <w:tc>
          <w:tcPr>
            <w:tcW w:w="2610" w:type="dxa"/>
            <w:shd w:val="clear" w:color="auto" w:fill="auto"/>
            <w:noWrap/>
            <w:vAlign w:val="bottom"/>
            <w:hideMark/>
          </w:tcPr>
          <w:p w14:paraId="27E730DC" w14:textId="7D71D911" w:rsidR="0071110D" w:rsidRPr="0071110D" w:rsidDel="00C121AF" w:rsidRDefault="0071110D" w:rsidP="00C121AF">
            <w:pPr>
              <w:spacing w:after="0" w:line="480" w:lineRule="auto"/>
              <w:rPr>
                <w:del w:id="1720" w:author="Umesh Singh1" w:date="2022-10-29T08:55:00Z"/>
                <w:rFonts w:ascii="Times New Roman" w:eastAsia="Times New Roman" w:hAnsi="Times New Roman" w:cs="Times New Roman"/>
                <w:color w:val="000000"/>
                <w:sz w:val="24"/>
                <w:szCs w:val="24"/>
              </w:rPr>
              <w:pPrChange w:id="1721" w:author="Umesh Singh1" w:date="2022-10-29T08:55:00Z">
                <w:pPr>
                  <w:spacing w:after="0" w:line="240" w:lineRule="auto"/>
                </w:pPr>
              </w:pPrChange>
            </w:pPr>
            <w:del w:id="1722" w:author="Umesh Singh1" w:date="2022-10-29T08:55:00Z">
              <w:r w:rsidRPr="0071110D" w:rsidDel="00C121AF">
                <w:rPr>
                  <w:rFonts w:ascii="Times New Roman" w:eastAsia="Times New Roman" w:hAnsi="Times New Roman" w:cs="Times New Roman"/>
                  <w:color w:val="000000"/>
                  <w:sz w:val="24"/>
                  <w:szCs w:val="24"/>
                </w:rPr>
                <w:delText xml:space="preserve">Lived </w:delText>
              </w:r>
            </w:del>
          </w:p>
        </w:tc>
        <w:tc>
          <w:tcPr>
            <w:tcW w:w="1260" w:type="dxa"/>
            <w:shd w:val="clear" w:color="auto" w:fill="auto"/>
            <w:noWrap/>
            <w:vAlign w:val="center"/>
            <w:hideMark/>
          </w:tcPr>
          <w:p w14:paraId="6B4A3F36" w14:textId="319A528E" w:rsidR="0071110D" w:rsidRPr="0071110D" w:rsidDel="00C121AF" w:rsidRDefault="0071110D" w:rsidP="00C121AF">
            <w:pPr>
              <w:spacing w:after="0" w:line="480" w:lineRule="auto"/>
              <w:jc w:val="center"/>
              <w:rPr>
                <w:del w:id="1723" w:author="Umesh Singh1" w:date="2022-10-29T08:55:00Z"/>
                <w:rFonts w:ascii="Times New Roman" w:eastAsia="Times New Roman" w:hAnsi="Times New Roman" w:cs="Times New Roman"/>
                <w:color w:val="000000"/>
                <w:sz w:val="24"/>
                <w:szCs w:val="24"/>
              </w:rPr>
              <w:pPrChange w:id="1724" w:author="Umesh Singh1" w:date="2022-10-29T08:55:00Z">
                <w:pPr>
                  <w:spacing w:after="0" w:line="240" w:lineRule="auto"/>
                  <w:jc w:val="center"/>
                </w:pPr>
              </w:pPrChange>
            </w:pPr>
            <w:del w:id="1725" w:author="Umesh Singh1" w:date="2022-10-29T08:55:00Z">
              <w:r w:rsidRPr="0071110D" w:rsidDel="00C121AF">
                <w:rPr>
                  <w:rFonts w:ascii="Times New Roman" w:eastAsia="Times New Roman" w:hAnsi="Times New Roman" w:cs="Times New Roman"/>
                  <w:color w:val="000000"/>
                  <w:sz w:val="24"/>
                  <w:szCs w:val="24"/>
                </w:rPr>
                <w:delText xml:space="preserve">6,820 (99.1%) </w:delText>
              </w:r>
            </w:del>
          </w:p>
        </w:tc>
        <w:tc>
          <w:tcPr>
            <w:tcW w:w="1828" w:type="dxa"/>
            <w:shd w:val="clear" w:color="auto" w:fill="auto"/>
            <w:noWrap/>
            <w:vAlign w:val="center"/>
            <w:hideMark/>
          </w:tcPr>
          <w:p w14:paraId="314CF412" w14:textId="14267CE8" w:rsidR="0071110D" w:rsidDel="00C121AF" w:rsidRDefault="0071110D" w:rsidP="00C121AF">
            <w:pPr>
              <w:spacing w:after="0" w:line="480" w:lineRule="auto"/>
              <w:jc w:val="center"/>
              <w:rPr>
                <w:del w:id="1726" w:author="Umesh Singh1" w:date="2022-10-29T08:55:00Z"/>
                <w:rFonts w:ascii="Times New Roman" w:eastAsia="Times New Roman" w:hAnsi="Times New Roman" w:cs="Times New Roman"/>
                <w:color w:val="000000"/>
                <w:sz w:val="24"/>
                <w:szCs w:val="24"/>
              </w:rPr>
              <w:pPrChange w:id="1727" w:author="Umesh Singh1" w:date="2022-10-29T08:55:00Z">
                <w:pPr>
                  <w:spacing w:after="0" w:line="240" w:lineRule="auto"/>
                  <w:jc w:val="center"/>
                </w:pPr>
              </w:pPrChange>
            </w:pPr>
            <w:del w:id="1728" w:author="Umesh Singh1" w:date="2022-10-29T08:55:00Z">
              <w:r w:rsidRPr="0071110D" w:rsidDel="00C121AF">
                <w:rPr>
                  <w:rFonts w:ascii="Times New Roman" w:eastAsia="Times New Roman" w:hAnsi="Times New Roman" w:cs="Times New Roman"/>
                  <w:color w:val="000000"/>
                  <w:sz w:val="24"/>
                  <w:szCs w:val="24"/>
                </w:rPr>
                <w:delText xml:space="preserve">984 </w:delText>
              </w:r>
            </w:del>
          </w:p>
          <w:p w14:paraId="1A67EBE9" w14:textId="459C293F" w:rsidR="0071110D" w:rsidRPr="0071110D" w:rsidDel="00C121AF" w:rsidRDefault="0071110D" w:rsidP="00C121AF">
            <w:pPr>
              <w:spacing w:after="0" w:line="480" w:lineRule="auto"/>
              <w:jc w:val="center"/>
              <w:rPr>
                <w:del w:id="1729" w:author="Umesh Singh1" w:date="2022-10-29T08:55:00Z"/>
                <w:rFonts w:ascii="Times New Roman" w:eastAsia="Times New Roman" w:hAnsi="Times New Roman" w:cs="Times New Roman"/>
                <w:color w:val="000000"/>
                <w:sz w:val="24"/>
                <w:szCs w:val="24"/>
              </w:rPr>
              <w:pPrChange w:id="1730" w:author="Umesh Singh1" w:date="2022-10-29T08:55:00Z">
                <w:pPr>
                  <w:spacing w:after="0" w:line="240" w:lineRule="auto"/>
                  <w:jc w:val="center"/>
                </w:pPr>
              </w:pPrChange>
            </w:pPr>
            <w:del w:id="1731" w:author="Umesh Singh1" w:date="2022-10-29T08:55:00Z">
              <w:r w:rsidRPr="0071110D" w:rsidDel="00C121AF">
                <w:rPr>
                  <w:rFonts w:ascii="Times New Roman" w:eastAsia="Times New Roman" w:hAnsi="Times New Roman" w:cs="Times New Roman"/>
                  <w:color w:val="000000"/>
                  <w:sz w:val="24"/>
                  <w:szCs w:val="24"/>
                </w:rPr>
                <w:delText xml:space="preserve">(98.7%) </w:delText>
              </w:r>
            </w:del>
          </w:p>
        </w:tc>
        <w:tc>
          <w:tcPr>
            <w:tcW w:w="1322" w:type="dxa"/>
            <w:shd w:val="clear" w:color="auto" w:fill="auto"/>
            <w:noWrap/>
            <w:vAlign w:val="center"/>
            <w:hideMark/>
          </w:tcPr>
          <w:p w14:paraId="1FD215B3" w14:textId="4861384A" w:rsidR="0071110D" w:rsidRPr="0071110D" w:rsidDel="00C121AF" w:rsidRDefault="0071110D" w:rsidP="00C121AF">
            <w:pPr>
              <w:spacing w:after="0" w:line="480" w:lineRule="auto"/>
              <w:jc w:val="center"/>
              <w:rPr>
                <w:del w:id="1732" w:author="Umesh Singh1" w:date="2022-10-29T08:55:00Z"/>
                <w:rFonts w:ascii="Times New Roman" w:eastAsia="Times New Roman" w:hAnsi="Times New Roman" w:cs="Times New Roman"/>
                <w:color w:val="000000"/>
                <w:sz w:val="24"/>
                <w:szCs w:val="24"/>
              </w:rPr>
              <w:pPrChange w:id="1733" w:author="Umesh Singh1" w:date="2022-10-29T08:55:00Z">
                <w:pPr>
                  <w:spacing w:after="0" w:line="240" w:lineRule="auto"/>
                  <w:jc w:val="center"/>
                </w:pPr>
              </w:pPrChange>
            </w:pPr>
            <w:del w:id="1734" w:author="Umesh Singh1" w:date="2022-10-29T08:55:00Z">
              <w:r w:rsidRPr="0071110D" w:rsidDel="00C121AF">
                <w:rPr>
                  <w:rFonts w:ascii="Times New Roman" w:eastAsia="Times New Roman" w:hAnsi="Times New Roman" w:cs="Times New Roman"/>
                  <w:color w:val="000000"/>
                  <w:sz w:val="24"/>
                  <w:szCs w:val="24"/>
                </w:rPr>
                <w:delText xml:space="preserve">102 (99.0%) </w:delText>
              </w:r>
            </w:del>
          </w:p>
        </w:tc>
        <w:tc>
          <w:tcPr>
            <w:tcW w:w="1350" w:type="dxa"/>
            <w:shd w:val="clear" w:color="auto" w:fill="auto"/>
            <w:noWrap/>
            <w:vAlign w:val="center"/>
            <w:hideMark/>
          </w:tcPr>
          <w:p w14:paraId="59973583" w14:textId="6113EACD" w:rsidR="0071110D" w:rsidRPr="0071110D" w:rsidDel="00C121AF" w:rsidRDefault="0071110D" w:rsidP="00C121AF">
            <w:pPr>
              <w:spacing w:after="0" w:line="480" w:lineRule="auto"/>
              <w:jc w:val="center"/>
              <w:rPr>
                <w:del w:id="1735" w:author="Umesh Singh1" w:date="2022-10-29T08:55:00Z"/>
                <w:rFonts w:ascii="Times New Roman" w:eastAsia="Times New Roman" w:hAnsi="Times New Roman" w:cs="Times New Roman"/>
                <w:color w:val="000000"/>
                <w:sz w:val="24"/>
                <w:szCs w:val="24"/>
              </w:rPr>
              <w:pPrChange w:id="1736" w:author="Umesh Singh1" w:date="2022-10-29T08:55:00Z">
                <w:pPr>
                  <w:spacing w:after="0" w:line="240" w:lineRule="auto"/>
                  <w:jc w:val="center"/>
                </w:pPr>
              </w:pPrChange>
            </w:pPr>
            <w:del w:id="1737" w:author="Umesh Singh1" w:date="2022-10-29T08:55:00Z">
              <w:r w:rsidRPr="0071110D" w:rsidDel="00C121AF">
                <w:rPr>
                  <w:rFonts w:ascii="Times New Roman" w:eastAsia="Times New Roman" w:hAnsi="Times New Roman" w:cs="Times New Roman"/>
                  <w:color w:val="000000"/>
                  <w:sz w:val="24"/>
                  <w:szCs w:val="24"/>
                </w:rPr>
                <w:delText xml:space="preserve">250 (100.0%) </w:delText>
              </w:r>
            </w:del>
          </w:p>
        </w:tc>
        <w:tc>
          <w:tcPr>
            <w:tcW w:w="1646" w:type="dxa"/>
            <w:shd w:val="clear" w:color="auto" w:fill="auto"/>
            <w:noWrap/>
            <w:vAlign w:val="center"/>
            <w:hideMark/>
          </w:tcPr>
          <w:p w14:paraId="0D9C9AF4" w14:textId="78F139B3" w:rsidR="0071110D" w:rsidDel="00C121AF" w:rsidRDefault="0071110D" w:rsidP="00C121AF">
            <w:pPr>
              <w:spacing w:after="0" w:line="480" w:lineRule="auto"/>
              <w:jc w:val="center"/>
              <w:rPr>
                <w:del w:id="1738" w:author="Umesh Singh1" w:date="2022-10-29T08:55:00Z"/>
                <w:rFonts w:ascii="Times New Roman" w:eastAsia="Times New Roman" w:hAnsi="Times New Roman" w:cs="Times New Roman"/>
                <w:color w:val="000000"/>
                <w:sz w:val="24"/>
                <w:szCs w:val="24"/>
              </w:rPr>
              <w:pPrChange w:id="1739" w:author="Umesh Singh1" w:date="2022-10-29T08:55:00Z">
                <w:pPr>
                  <w:spacing w:after="0" w:line="240" w:lineRule="auto"/>
                  <w:jc w:val="center"/>
                </w:pPr>
              </w:pPrChange>
            </w:pPr>
            <w:del w:id="1740" w:author="Umesh Singh1" w:date="2022-10-29T08:55:00Z">
              <w:r w:rsidRPr="0071110D" w:rsidDel="00C121AF">
                <w:rPr>
                  <w:rFonts w:ascii="Times New Roman" w:eastAsia="Times New Roman" w:hAnsi="Times New Roman" w:cs="Times New Roman"/>
                  <w:color w:val="000000"/>
                  <w:sz w:val="24"/>
                  <w:szCs w:val="24"/>
                </w:rPr>
                <w:delText xml:space="preserve">1,999 </w:delText>
              </w:r>
            </w:del>
          </w:p>
          <w:p w14:paraId="18ECD95B" w14:textId="7323CABB" w:rsidR="0071110D" w:rsidRPr="0071110D" w:rsidDel="00C121AF" w:rsidRDefault="0071110D" w:rsidP="00C121AF">
            <w:pPr>
              <w:spacing w:after="0" w:line="480" w:lineRule="auto"/>
              <w:jc w:val="center"/>
              <w:rPr>
                <w:del w:id="1741" w:author="Umesh Singh1" w:date="2022-10-29T08:55:00Z"/>
                <w:rFonts w:ascii="Times New Roman" w:eastAsia="Times New Roman" w:hAnsi="Times New Roman" w:cs="Times New Roman"/>
                <w:color w:val="000000"/>
                <w:sz w:val="24"/>
                <w:szCs w:val="24"/>
              </w:rPr>
              <w:pPrChange w:id="1742" w:author="Umesh Singh1" w:date="2022-10-29T08:55:00Z">
                <w:pPr>
                  <w:spacing w:after="0" w:line="240" w:lineRule="auto"/>
                  <w:jc w:val="center"/>
                </w:pPr>
              </w:pPrChange>
            </w:pPr>
            <w:del w:id="1743" w:author="Umesh Singh1" w:date="2022-10-29T08:55:00Z">
              <w:r w:rsidRPr="0071110D" w:rsidDel="00C121AF">
                <w:rPr>
                  <w:rFonts w:ascii="Times New Roman" w:eastAsia="Times New Roman" w:hAnsi="Times New Roman" w:cs="Times New Roman"/>
                  <w:color w:val="000000"/>
                  <w:sz w:val="24"/>
                  <w:szCs w:val="24"/>
                </w:rPr>
                <w:delText xml:space="preserve">(99.5%) </w:delText>
              </w:r>
            </w:del>
          </w:p>
        </w:tc>
        <w:tc>
          <w:tcPr>
            <w:tcW w:w="2944" w:type="dxa"/>
            <w:shd w:val="clear" w:color="auto" w:fill="auto"/>
            <w:noWrap/>
            <w:vAlign w:val="center"/>
            <w:hideMark/>
          </w:tcPr>
          <w:p w14:paraId="0CB9D6F4" w14:textId="164D18BE" w:rsidR="0071110D" w:rsidDel="00C121AF" w:rsidRDefault="0071110D" w:rsidP="00C121AF">
            <w:pPr>
              <w:spacing w:after="0" w:line="480" w:lineRule="auto"/>
              <w:jc w:val="center"/>
              <w:rPr>
                <w:del w:id="1744" w:author="Umesh Singh1" w:date="2022-10-29T08:55:00Z"/>
                <w:rFonts w:ascii="Times New Roman" w:eastAsia="Times New Roman" w:hAnsi="Times New Roman" w:cs="Times New Roman"/>
                <w:color w:val="000000"/>
                <w:sz w:val="24"/>
                <w:szCs w:val="24"/>
              </w:rPr>
              <w:pPrChange w:id="1745" w:author="Umesh Singh1" w:date="2022-10-29T08:55:00Z">
                <w:pPr>
                  <w:spacing w:after="0" w:line="240" w:lineRule="auto"/>
                  <w:jc w:val="center"/>
                </w:pPr>
              </w:pPrChange>
            </w:pPr>
            <w:del w:id="1746" w:author="Umesh Singh1" w:date="2022-10-29T08:55:00Z">
              <w:r w:rsidRPr="0071110D" w:rsidDel="00C121AF">
                <w:rPr>
                  <w:rFonts w:ascii="Times New Roman" w:eastAsia="Times New Roman" w:hAnsi="Times New Roman" w:cs="Times New Roman"/>
                  <w:color w:val="000000"/>
                  <w:sz w:val="24"/>
                  <w:szCs w:val="24"/>
                </w:rPr>
                <w:delText xml:space="preserve">2,233 </w:delText>
              </w:r>
            </w:del>
          </w:p>
          <w:p w14:paraId="515B27B6" w14:textId="6B6F6D93" w:rsidR="0071110D" w:rsidRPr="0071110D" w:rsidDel="00C121AF" w:rsidRDefault="0071110D" w:rsidP="00C121AF">
            <w:pPr>
              <w:spacing w:after="0" w:line="480" w:lineRule="auto"/>
              <w:jc w:val="center"/>
              <w:rPr>
                <w:del w:id="1747" w:author="Umesh Singh1" w:date="2022-10-29T08:55:00Z"/>
                <w:rFonts w:ascii="Times New Roman" w:eastAsia="Times New Roman" w:hAnsi="Times New Roman" w:cs="Times New Roman"/>
                <w:color w:val="000000"/>
                <w:sz w:val="24"/>
                <w:szCs w:val="24"/>
              </w:rPr>
              <w:pPrChange w:id="1748" w:author="Umesh Singh1" w:date="2022-10-29T08:55:00Z">
                <w:pPr>
                  <w:spacing w:after="0" w:line="240" w:lineRule="auto"/>
                  <w:jc w:val="center"/>
                </w:pPr>
              </w:pPrChange>
            </w:pPr>
            <w:del w:id="1749" w:author="Umesh Singh1" w:date="2022-10-29T08:55:00Z">
              <w:r w:rsidRPr="0071110D" w:rsidDel="00C121AF">
                <w:rPr>
                  <w:rFonts w:ascii="Times New Roman" w:eastAsia="Times New Roman" w:hAnsi="Times New Roman" w:cs="Times New Roman"/>
                  <w:color w:val="000000"/>
                  <w:sz w:val="24"/>
                  <w:szCs w:val="24"/>
                </w:rPr>
                <w:delText xml:space="preserve">(98.5%) </w:delText>
              </w:r>
            </w:del>
          </w:p>
        </w:tc>
      </w:tr>
      <w:tr w:rsidR="0071110D" w:rsidRPr="0071110D" w:rsidDel="00C121AF" w14:paraId="6EA74244" w14:textId="5D248BC4" w:rsidTr="00FE0689">
        <w:trPr>
          <w:trHeight w:val="310"/>
          <w:del w:id="1750" w:author="Umesh Singh1" w:date="2022-10-29T08:55:00Z"/>
        </w:trPr>
        <w:tc>
          <w:tcPr>
            <w:tcW w:w="2610" w:type="dxa"/>
            <w:shd w:val="clear" w:color="auto" w:fill="auto"/>
            <w:noWrap/>
            <w:vAlign w:val="bottom"/>
            <w:hideMark/>
          </w:tcPr>
          <w:p w14:paraId="35BDC804" w14:textId="12E34305" w:rsidR="0071110D" w:rsidRPr="0071110D" w:rsidDel="00C121AF" w:rsidRDefault="0071110D" w:rsidP="00C121AF">
            <w:pPr>
              <w:spacing w:after="0" w:line="480" w:lineRule="auto"/>
              <w:rPr>
                <w:del w:id="1751" w:author="Umesh Singh1" w:date="2022-10-29T08:55:00Z"/>
                <w:rFonts w:ascii="Times New Roman" w:eastAsia="Times New Roman" w:hAnsi="Times New Roman" w:cs="Times New Roman"/>
                <w:color w:val="000000"/>
                <w:sz w:val="24"/>
                <w:szCs w:val="24"/>
              </w:rPr>
              <w:pPrChange w:id="1752" w:author="Umesh Singh1" w:date="2022-10-29T08:55:00Z">
                <w:pPr>
                  <w:spacing w:after="0" w:line="240" w:lineRule="auto"/>
                </w:pPr>
              </w:pPrChange>
            </w:pPr>
            <w:del w:id="1753" w:author="Umesh Singh1" w:date="2022-10-29T08:55:00Z">
              <w:r w:rsidRPr="0071110D" w:rsidDel="00C121AF">
                <w:rPr>
                  <w:rFonts w:ascii="Times New Roman" w:eastAsia="Times New Roman" w:hAnsi="Times New Roman" w:cs="Times New Roman"/>
                  <w:color w:val="000000"/>
                  <w:sz w:val="24"/>
                  <w:szCs w:val="24"/>
                </w:rPr>
                <w:delText xml:space="preserve">Died </w:delText>
              </w:r>
            </w:del>
          </w:p>
        </w:tc>
        <w:tc>
          <w:tcPr>
            <w:tcW w:w="1260" w:type="dxa"/>
            <w:shd w:val="clear" w:color="auto" w:fill="auto"/>
            <w:noWrap/>
            <w:vAlign w:val="center"/>
            <w:hideMark/>
          </w:tcPr>
          <w:p w14:paraId="22E6B0DA" w14:textId="095DA0A0" w:rsidR="0071110D" w:rsidDel="00C121AF" w:rsidRDefault="0071110D" w:rsidP="00C121AF">
            <w:pPr>
              <w:spacing w:after="0" w:line="480" w:lineRule="auto"/>
              <w:jc w:val="center"/>
              <w:rPr>
                <w:del w:id="1754" w:author="Umesh Singh1" w:date="2022-10-29T08:55:00Z"/>
                <w:rFonts w:ascii="Times New Roman" w:eastAsia="Times New Roman" w:hAnsi="Times New Roman" w:cs="Times New Roman"/>
                <w:color w:val="000000"/>
                <w:sz w:val="24"/>
                <w:szCs w:val="24"/>
              </w:rPr>
              <w:pPrChange w:id="1755" w:author="Umesh Singh1" w:date="2022-10-29T08:55:00Z">
                <w:pPr>
                  <w:spacing w:after="0" w:line="240" w:lineRule="auto"/>
                  <w:jc w:val="center"/>
                </w:pPr>
              </w:pPrChange>
            </w:pPr>
            <w:del w:id="1756" w:author="Umesh Singh1" w:date="2022-10-29T08:55:00Z">
              <w:r w:rsidRPr="0071110D" w:rsidDel="00C121AF">
                <w:rPr>
                  <w:rFonts w:ascii="Times New Roman" w:eastAsia="Times New Roman" w:hAnsi="Times New Roman" w:cs="Times New Roman"/>
                  <w:color w:val="000000"/>
                  <w:sz w:val="24"/>
                  <w:szCs w:val="24"/>
                </w:rPr>
                <w:delText xml:space="preserve">65 </w:delText>
              </w:r>
            </w:del>
          </w:p>
          <w:p w14:paraId="4CAF22EF" w14:textId="4562409D" w:rsidR="0071110D" w:rsidRPr="0071110D" w:rsidDel="00C121AF" w:rsidRDefault="0071110D" w:rsidP="00C121AF">
            <w:pPr>
              <w:spacing w:after="0" w:line="480" w:lineRule="auto"/>
              <w:jc w:val="center"/>
              <w:rPr>
                <w:del w:id="1757" w:author="Umesh Singh1" w:date="2022-10-29T08:55:00Z"/>
                <w:rFonts w:ascii="Times New Roman" w:eastAsia="Times New Roman" w:hAnsi="Times New Roman" w:cs="Times New Roman"/>
                <w:color w:val="000000"/>
                <w:sz w:val="24"/>
                <w:szCs w:val="24"/>
              </w:rPr>
              <w:pPrChange w:id="1758" w:author="Umesh Singh1" w:date="2022-10-29T08:55:00Z">
                <w:pPr>
                  <w:spacing w:after="0" w:line="240" w:lineRule="auto"/>
                  <w:jc w:val="center"/>
                </w:pPr>
              </w:pPrChange>
            </w:pPr>
            <w:del w:id="1759" w:author="Umesh Singh1" w:date="2022-10-29T08:55:00Z">
              <w:r w:rsidRPr="0071110D" w:rsidDel="00C121AF">
                <w:rPr>
                  <w:rFonts w:ascii="Times New Roman" w:eastAsia="Times New Roman" w:hAnsi="Times New Roman" w:cs="Times New Roman"/>
                  <w:color w:val="000000"/>
                  <w:sz w:val="24"/>
                  <w:szCs w:val="24"/>
                </w:rPr>
                <w:delText>(0.9%)</w:delText>
              </w:r>
            </w:del>
          </w:p>
        </w:tc>
        <w:tc>
          <w:tcPr>
            <w:tcW w:w="1828" w:type="dxa"/>
            <w:shd w:val="clear" w:color="auto" w:fill="auto"/>
            <w:noWrap/>
            <w:vAlign w:val="center"/>
            <w:hideMark/>
          </w:tcPr>
          <w:p w14:paraId="4D304C68" w14:textId="216B3EA7" w:rsidR="0071110D" w:rsidDel="00C121AF" w:rsidRDefault="0071110D" w:rsidP="00C121AF">
            <w:pPr>
              <w:spacing w:after="0" w:line="480" w:lineRule="auto"/>
              <w:jc w:val="center"/>
              <w:rPr>
                <w:del w:id="1760" w:author="Umesh Singh1" w:date="2022-10-29T08:55:00Z"/>
                <w:rFonts w:ascii="Times New Roman" w:eastAsia="Times New Roman" w:hAnsi="Times New Roman" w:cs="Times New Roman"/>
                <w:color w:val="000000"/>
                <w:sz w:val="24"/>
                <w:szCs w:val="24"/>
              </w:rPr>
              <w:pPrChange w:id="1761" w:author="Umesh Singh1" w:date="2022-10-29T08:55:00Z">
                <w:pPr>
                  <w:spacing w:after="0" w:line="240" w:lineRule="auto"/>
                  <w:jc w:val="center"/>
                </w:pPr>
              </w:pPrChange>
            </w:pPr>
            <w:del w:id="1762" w:author="Umesh Singh1" w:date="2022-10-29T08:55:00Z">
              <w:r w:rsidRPr="0071110D" w:rsidDel="00C121AF">
                <w:rPr>
                  <w:rFonts w:ascii="Times New Roman" w:eastAsia="Times New Roman" w:hAnsi="Times New Roman" w:cs="Times New Roman"/>
                  <w:color w:val="000000"/>
                  <w:sz w:val="24"/>
                  <w:szCs w:val="24"/>
                </w:rPr>
                <w:delText xml:space="preserve">13 </w:delText>
              </w:r>
            </w:del>
          </w:p>
          <w:p w14:paraId="75DC10B9" w14:textId="3F4B06DF" w:rsidR="0071110D" w:rsidRPr="0071110D" w:rsidDel="00C121AF" w:rsidRDefault="0071110D" w:rsidP="00C121AF">
            <w:pPr>
              <w:spacing w:after="0" w:line="480" w:lineRule="auto"/>
              <w:jc w:val="center"/>
              <w:rPr>
                <w:del w:id="1763" w:author="Umesh Singh1" w:date="2022-10-29T08:55:00Z"/>
                <w:rFonts w:ascii="Times New Roman" w:eastAsia="Times New Roman" w:hAnsi="Times New Roman" w:cs="Times New Roman"/>
                <w:color w:val="000000"/>
                <w:sz w:val="24"/>
                <w:szCs w:val="24"/>
              </w:rPr>
              <w:pPrChange w:id="1764" w:author="Umesh Singh1" w:date="2022-10-29T08:55:00Z">
                <w:pPr>
                  <w:spacing w:after="0" w:line="240" w:lineRule="auto"/>
                  <w:jc w:val="center"/>
                </w:pPr>
              </w:pPrChange>
            </w:pPr>
            <w:del w:id="1765" w:author="Umesh Singh1" w:date="2022-10-29T08:55:00Z">
              <w:r w:rsidRPr="0071110D" w:rsidDel="00C121AF">
                <w:rPr>
                  <w:rFonts w:ascii="Times New Roman" w:eastAsia="Times New Roman" w:hAnsi="Times New Roman" w:cs="Times New Roman"/>
                  <w:color w:val="000000"/>
                  <w:sz w:val="24"/>
                  <w:szCs w:val="24"/>
                </w:rPr>
                <w:delText xml:space="preserve">(1.3%) </w:delText>
              </w:r>
            </w:del>
          </w:p>
        </w:tc>
        <w:tc>
          <w:tcPr>
            <w:tcW w:w="1322" w:type="dxa"/>
            <w:shd w:val="clear" w:color="auto" w:fill="auto"/>
            <w:noWrap/>
            <w:vAlign w:val="center"/>
            <w:hideMark/>
          </w:tcPr>
          <w:p w14:paraId="2E9365C3" w14:textId="659B4732" w:rsidR="0071110D" w:rsidDel="00C121AF" w:rsidRDefault="0071110D" w:rsidP="00C121AF">
            <w:pPr>
              <w:spacing w:after="0" w:line="480" w:lineRule="auto"/>
              <w:jc w:val="center"/>
              <w:rPr>
                <w:del w:id="1766" w:author="Umesh Singh1" w:date="2022-10-29T08:55:00Z"/>
                <w:rFonts w:ascii="Times New Roman" w:eastAsia="Times New Roman" w:hAnsi="Times New Roman" w:cs="Times New Roman"/>
                <w:color w:val="000000"/>
                <w:sz w:val="24"/>
                <w:szCs w:val="24"/>
              </w:rPr>
              <w:pPrChange w:id="1767" w:author="Umesh Singh1" w:date="2022-10-29T08:55:00Z">
                <w:pPr>
                  <w:spacing w:after="0" w:line="240" w:lineRule="auto"/>
                  <w:jc w:val="center"/>
                </w:pPr>
              </w:pPrChange>
            </w:pPr>
            <w:del w:id="1768" w:author="Umesh Singh1" w:date="2022-10-29T08:55:00Z">
              <w:r w:rsidRPr="0071110D" w:rsidDel="00C121AF">
                <w:rPr>
                  <w:rFonts w:ascii="Times New Roman" w:eastAsia="Times New Roman" w:hAnsi="Times New Roman" w:cs="Times New Roman"/>
                  <w:color w:val="000000"/>
                  <w:sz w:val="24"/>
                  <w:szCs w:val="24"/>
                </w:rPr>
                <w:delText xml:space="preserve">1 </w:delText>
              </w:r>
            </w:del>
          </w:p>
          <w:p w14:paraId="167A8A9C" w14:textId="5EB0772A" w:rsidR="0071110D" w:rsidRPr="0071110D" w:rsidDel="00C121AF" w:rsidRDefault="0071110D" w:rsidP="00C121AF">
            <w:pPr>
              <w:spacing w:after="0" w:line="480" w:lineRule="auto"/>
              <w:jc w:val="center"/>
              <w:rPr>
                <w:del w:id="1769" w:author="Umesh Singh1" w:date="2022-10-29T08:55:00Z"/>
                <w:rFonts w:ascii="Times New Roman" w:eastAsia="Times New Roman" w:hAnsi="Times New Roman" w:cs="Times New Roman"/>
                <w:color w:val="000000"/>
                <w:sz w:val="24"/>
                <w:szCs w:val="24"/>
              </w:rPr>
              <w:pPrChange w:id="1770" w:author="Umesh Singh1" w:date="2022-10-29T08:55:00Z">
                <w:pPr>
                  <w:spacing w:after="0" w:line="240" w:lineRule="auto"/>
                  <w:jc w:val="center"/>
                </w:pPr>
              </w:pPrChange>
            </w:pPr>
            <w:del w:id="1771" w:author="Umesh Singh1" w:date="2022-10-29T08:55:00Z">
              <w:r w:rsidRPr="0071110D" w:rsidDel="00C121AF">
                <w:rPr>
                  <w:rFonts w:ascii="Times New Roman" w:eastAsia="Times New Roman" w:hAnsi="Times New Roman" w:cs="Times New Roman"/>
                  <w:color w:val="000000"/>
                  <w:sz w:val="24"/>
                  <w:szCs w:val="24"/>
                </w:rPr>
                <w:delText xml:space="preserve">(1.0%) </w:delText>
              </w:r>
            </w:del>
          </w:p>
        </w:tc>
        <w:tc>
          <w:tcPr>
            <w:tcW w:w="1350" w:type="dxa"/>
            <w:shd w:val="clear" w:color="auto" w:fill="auto"/>
            <w:noWrap/>
            <w:vAlign w:val="center"/>
            <w:hideMark/>
          </w:tcPr>
          <w:p w14:paraId="4EDB30DB" w14:textId="35440A37" w:rsidR="0071110D" w:rsidDel="00C121AF" w:rsidRDefault="0071110D" w:rsidP="00C121AF">
            <w:pPr>
              <w:spacing w:after="0" w:line="480" w:lineRule="auto"/>
              <w:jc w:val="center"/>
              <w:rPr>
                <w:del w:id="1772" w:author="Umesh Singh1" w:date="2022-10-29T08:55:00Z"/>
                <w:rFonts w:ascii="Times New Roman" w:eastAsia="Times New Roman" w:hAnsi="Times New Roman" w:cs="Times New Roman"/>
                <w:color w:val="000000"/>
                <w:sz w:val="24"/>
                <w:szCs w:val="24"/>
              </w:rPr>
              <w:pPrChange w:id="1773" w:author="Umesh Singh1" w:date="2022-10-29T08:55:00Z">
                <w:pPr>
                  <w:spacing w:after="0" w:line="240" w:lineRule="auto"/>
                  <w:jc w:val="center"/>
                </w:pPr>
              </w:pPrChange>
            </w:pPr>
            <w:del w:id="1774" w:author="Umesh Singh1" w:date="2022-10-29T08:55:00Z">
              <w:r w:rsidRPr="0071110D" w:rsidDel="00C121AF">
                <w:rPr>
                  <w:rFonts w:ascii="Times New Roman" w:eastAsia="Times New Roman" w:hAnsi="Times New Roman" w:cs="Times New Roman"/>
                  <w:color w:val="000000"/>
                  <w:sz w:val="24"/>
                  <w:szCs w:val="24"/>
                </w:rPr>
                <w:delText xml:space="preserve">0 </w:delText>
              </w:r>
            </w:del>
          </w:p>
          <w:p w14:paraId="762450D2" w14:textId="16EB0084" w:rsidR="0071110D" w:rsidRPr="0071110D" w:rsidDel="00C121AF" w:rsidRDefault="0071110D" w:rsidP="00C121AF">
            <w:pPr>
              <w:spacing w:after="0" w:line="480" w:lineRule="auto"/>
              <w:jc w:val="center"/>
              <w:rPr>
                <w:del w:id="1775" w:author="Umesh Singh1" w:date="2022-10-29T08:55:00Z"/>
                <w:rFonts w:ascii="Times New Roman" w:eastAsia="Times New Roman" w:hAnsi="Times New Roman" w:cs="Times New Roman"/>
                <w:color w:val="000000"/>
                <w:sz w:val="24"/>
                <w:szCs w:val="24"/>
              </w:rPr>
              <w:pPrChange w:id="1776" w:author="Umesh Singh1" w:date="2022-10-29T08:55:00Z">
                <w:pPr>
                  <w:spacing w:after="0" w:line="240" w:lineRule="auto"/>
                  <w:jc w:val="center"/>
                </w:pPr>
              </w:pPrChange>
            </w:pPr>
            <w:del w:id="1777" w:author="Umesh Singh1" w:date="2022-10-29T08:55:00Z">
              <w:r w:rsidRPr="0071110D" w:rsidDel="00C121AF">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01CF7664" w14:textId="47472A45" w:rsidR="0071110D" w:rsidDel="00C121AF" w:rsidRDefault="0071110D" w:rsidP="00C121AF">
            <w:pPr>
              <w:spacing w:after="0" w:line="480" w:lineRule="auto"/>
              <w:jc w:val="center"/>
              <w:rPr>
                <w:del w:id="1778" w:author="Umesh Singh1" w:date="2022-10-29T08:55:00Z"/>
                <w:rFonts w:ascii="Times New Roman" w:eastAsia="Times New Roman" w:hAnsi="Times New Roman" w:cs="Times New Roman"/>
                <w:color w:val="000000"/>
                <w:sz w:val="24"/>
                <w:szCs w:val="24"/>
              </w:rPr>
              <w:pPrChange w:id="1779" w:author="Umesh Singh1" w:date="2022-10-29T08:55:00Z">
                <w:pPr>
                  <w:spacing w:after="0" w:line="240" w:lineRule="auto"/>
                  <w:jc w:val="center"/>
                </w:pPr>
              </w:pPrChange>
            </w:pPr>
            <w:del w:id="1780" w:author="Umesh Singh1" w:date="2022-10-29T08:55:00Z">
              <w:r w:rsidRPr="0071110D" w:rsidDel="00C121AF">
                <w:rPr>
                  <w:rFonts w:ascii="Times New Roman" w:eastAsia="Times New Roman" w:hAnsi="Times New Roman" w:cs="Times New Roman"/>
                  <w:color w:val="000000"/>
                  <w:sz w:val="24"/>
                  <w:szCs w:val="24"/>
                </w:rPr>
                <w:delText xml:space="preserve">11 </w:delText>
              </w:r>
            </w:del>
          </w:p>
          <w:p w14:paraId="6A3D736F" w14:textId="3917118B" w:rsidR="0071110D" w:rsidRPr="0071110D" w:rsidDel="00C121AF" w:rsidRDefault="0071110D" w:rsidP="00C121AF">
            <w:pPr>
              <w:spacing w:after="0" w:line="480" w:lineRule="auto"/>
              <w:jc w:val="center"/>
              <w:rPr>
                <w:del w:id="1781" w:author="Umesh Singh1" w:date="2022-10-29T08:55:00Z"/>
                <w:rFonts w:ascii="Times New Roman" w:eastAsia="Times New Roman" w:hAnsi="Times New Roman" w:cs="Times New Roman"/>
                <w:color w:val="000000"/>
                <w:sz w:val="24"/>
                <w:szCs w:val="24"/>
              </w:rPr>
              <w:pPrChange w:id="1782" w:author="Umesh Singh1" w:date="2022-10-29T08:55:00Z">
                <w:pPr>
                  <w:spacing w:after="0" w:line="240" w:lineRule="auto"/>
                  <w:jc w:val="center"/>
                </w:pPr>
              </w:pPrChange>
            </w:pPr>
            <w:del w:id="1783" w:author="Umesh Singh1" w:date="2022-10-29T08:55:00Z">
              <w:r w:rsidRPr="0071110D" w:rsidDel="00C121AF">
                <w:rPr>
                  <w:rFonts w:ascii="Times New Roman" w:eastAsia="Times New Roman" w:hAnsi="Times New Roman" w:cs="Times New Roman"/>
                  <w:color w:val="000000"/>
                  <w:sz w:val="24"/>
                  <w:szCs w:val="24"/>
                </w:rPr>
                <w:delText xml:space="preserve">(0.5%) </w:delText>
              </w:r>
            </w:del>
          </w:p>
        </w:tc>
        <w:tc>
          <w:tcPr>
            <w:tcW w:w="2944" w:type="dxa"/>
            <w:shd w:val="clear" w:color="auto" w:fill="auto"/>
            <w:noWrap/>
            <w:vAlign w:val="center"/>
            <w:hideMark/>
          </w:tcPr>
          <w:p w14:paraId="267A7022" w14:textId="7D831E8D" w:rsidR="0071110D" w:rsidDel="00C121AF" w:rsidRDefault="0071110D" w:rsidP="00C121AF">
            <w:pPr>
              <w:spacing w:after="0" w:line="480" w:lineRule="auto"/>
              <w:jc w:val="center"/>
              <w:rPr>
                <w:del w:id="1784" w:author="Umesh Singh1" w:date="2022-10-29T08:55:00Z"/>
                <w:rFonts w:ascii="Times New Roman" w:eastAsia="Times New Roman" w:hAnsi="Times New Roman" w:cs="Times New Roman"/>
                <w:color w:val="000000"/>
                <w:sz w:val="24"/>
                <w:szCs w:val="24"/>
              </w:rPr>
              <w:pPrChange w:id="1785" w:author="Umesh Singh1" w:date="2022-10-29T08:55:00Z">
                <w:pPr>
                  <w:spacing w:after="0" w:line="240" w:lineRule="auto"/>
                  <w:jc w:val="center"/>
                </w:pPr>
              </w:pPrChange>
            </w:pPr>
            <w:del w:id="1786" w:author="Umesh Singh1" w:date="2022-10-29T08:55:00Z">
              <w:r w:rsidRPr="0071110D" w:rsidDel="00C121AF">
                <w:rPr>
                  <w:rFonts w:ascii="Times New Roman" w:eastAsia="Times New Roman" w:hAnsi="Times New Roman" w:cs="Times New Roman"/>
                  <w:color w:val="000000"/>
                  <w:sz w:val="24"/>
                  <w:szCs w:val="24"/>
                </w:rPr>
                <w:delText xml:space="preserve">33 </w:delText>
              </w:r>
            </w:del>
          </w:p>
          <w:p w14:paraId="52825FEF" w14:textId="432E2A96" w:rsidR="0071110D" w:rsidRPr="0071110D" w:rsidDel="00C121AF" w:rsidRDefault="0071110D" w:rsidP="00C121AF">
            <w:pPr>
              <w:spacing w:after="0" w:line="480" w:lineRule="auto"/>
              <w:jc w:val="center"/>
              <w:rPr>
                <w:del w:id="1787" w:author="Umesh Singh1" w:date="2022-10-29T08:55:00Z"/>
                <w:rFonts w:ascii="Times New Roman" w:eastAsia="Times New Roman" w:hAnsi="Times New Roman" w:cs="Times New Roman"/>
                <w:color w:val="000000"/>
                <w:sz w:val="24"/>
                <w:szCs w:val="24"/>
              </w:rPr>
              <w:pPrChange w:id="1788" w:author="Umesh Singh1" w:date="2022-10-29T08:55:00Z">
                <w:pPr>
                  <w:spacing w:after="0" w:line="240" w:lineRule="auto"/>
                  <w:jc w:val="center"/>
                </w:pPr>
              </w:pPrChange>
            </w:pPr>
            <w:del w:id="1789" w:author="Umesh Singh1" w:date="2022-10-29T08:55:00Z">
              <w:r w:rsidRPr="0071110D" w:rsidDel="00C121AF">
                <w:rPr>
                  <w:rFonts w:ascii="Times New Roman" w:eastAsia="Times New Roman" w:hAnsi="Times New Roman" w:cs="Times New Roman"/>
                  <w:color w:val="000000"/>
                  <w:sz w:val="24"/>
                  <w:szCs w:val="24"/>
                </w:rPr>
                <w:delText xml:space="preserve">(1.5%) </w:delText>
              </w:r>
            </w:del>
          </w:p>
        </w:tc>
      </w:tr>
    </w:tbl>
    <w:p w14:paraId="0D3A7B2A" w14:textId="5E12BEC9" w:rsidR="0071110D" w:rsidDel="00C121AF" w:rsidRDefault="0071110D" w:rsidP="00C121AF">
      <w:pPr>
        <w:spacing w:line="480" w:lineRule="auto"/>
        <w:rPr>
          <w:del w:id="1790" w:author="Umesh Singh1" w:date="2022-10-29T08:55:00Z"/>
          <w:rFonts w:ascii="Times New Roman" w:hAnsi="Times New Roman" w:cs="Times New Roman"/>
          <w:sz w:val="24"/>
          <w:szCs w:val="24"/>
        </w:rPr>
        <w:pPrChange w:id="1791" w:author="Umesh Singh1" w:date="2022-10-29T08:55:00Z">
          <w:pPr>
            <w:spacing w:line="480" w:lineRule="auto"/>
          </w:pPr>
        </w:pPrChange>
      </w:pPr>
    </w:p>
    <w:p w14:paraId="2E85FF5F" w14:textId="5020EB36" w:rsidR="00E454EE" w:rsidRPr="0071110D" w:rsidRDefault="00E454EE" w:rsidP="00C121AF">
      <w:pPr>
        <w:spacing w:line="480" w:lineRule="auto"/>
        <w:rPr>
          <w:rFonts w:ascii="Times New Roman" w:hAnsi="Times New Roman" w:cs="Times New Roman"/>
          <w:sz w:val="24"/>
          <w:szCs w:val="24"/>
        </w:rPr>
      </w:pPr>
      <w:bookmarkStart w:id="1792" w:name="_GoBack"/>
      <w:bookmarkEnd w:id="1792"/>
    </w:p>
    <w:sectPr w:rsidR="00E454EE" w:rsidRPr="0071110D" w:rsidSect="0071110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CD080" w14:textId="77777777" w:rsidR="00320447" w:rsidRDefault="00320447" w:rsidP="001B7B36">
      <w:pPr>
        <w:spacing w:after="0" w:line="240" w:lineRule="auto"/>
      </w:pPr>
      <w:r>
        <w:separator/>
      </w:r>
    </w:p>
  </w:endnote>
  <w:endnote w:type="continuationSeparator" w:id="0">
    <w:p w14:paraId="51ECBB2A" w14:textId="77777777" w:rsidR="00320447" w:rsidRDefault="00320447" w:rsidP="001B7B36">
      <w:pPr>
        <w:spacing w:after="0" w:line="240" w:lineRule="auto"/>
      </w:pPr>
      <w:r>
        <w:continuationSeparator/>
      </w:r>
    </w:p>
  </w:endnote>
  <w:endnote w:type="continuationNotice" w:id="1">
    <w:p w14:paraId="698D10EE" w14:textId="77777777" w:rsidR="00320447" w:rsidRDefault="003204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05047961"/>
      <w:docPartObj>
        <w:docPartGallery w:val="Page Numbers (Bottom of Page)"/>
        <w:docPartUnique/>
      </w:docPartObj>
    </w:sdtPr>
    <w:sdtEndPr>
      <w:rPr>
        <w:noProof/>
      </w:rPr>
    </w:sdtEndPr>
    <w:sdtContent>
      <w:p w14:paraId="43715752" w14:textId="3B5479C5" w:rsidR="001B7B36" w:rsidRPr="009C4AD9" w:rsidRDefault="001B7B36">
        <w:pPr>
          <w:pStyle w:val="Footer"/>
          <w:jc w:val="center"/>
          <w:rPr>
            <w:rFonts w:ascii="Times New Roman" w:hAnsi="Times New Roman" w:cs="Times New Roman"/>
          </w:rPr>
        </w:pPr>
        <w:r w:rsidRPr="009C4AD9">
          <w:rPr>
            <w:rFonts w:ascii="Times New Roman" w:hAnsi="Times New Roman" w:cs="Times New Roman"/>
          </w:rPr>
          <w:fldChar w:fldCharType="begin"/>
        </w:r>
        <w:r w:rsidRPr="009C4AD9">
          <w:rPr>
            <w:rFonts w:ascii="Times New Roman" w:hAnsi="Times New Roman" w:cs="Times New Roman"/>
          </w:rPr>
          <w:instrText xml:space="preserve"> PAGE   \* MERGEFORMAT </w:instrText>
        </w:r>
        <w:r w:rsidRPr="009C4AD9">
          <w:rPr>
            <w:rFonts w:ascii="Times New Roman" w:hAnsi="Times New Roman" w:cs="Times New Roman"/>
          </w:rPr>
          <w:fldChar w:fldCharType="separate"/>
        </w:r>
        <w:r w:rsidRPr="009C4AD9">
          <w:rPr>
            <w:rFonts w:ascii="Times New Roman" w:hAnsi="Times New Roman" w:cs="Times New Roman"/>
            <w:noProof/>
          </w:rPr>
          <w:t>2</w:t>
        </w:r>
        <w:r w:rsidRPr="009C4AD9">
          <w:rPr>
            <w:rFonts w:ascii="Times New Roman" w:hAnsi="Times New Roman" w:cs="Times New Roman"/>
            <w:noProof/>
          </w:rPr>
          <w:fldChar w:fldCharType="end"/>
        </w:r>
      </w:p>
    </w:sdtContent>
  </w:sdt>
  <w:p w14:paraId="4E1F5B34" w14:textId="77777777" w:rsidR="001B7B36" w:rsidRDefault="001B7B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59526" w14:textId="77777777" w:rsidR="00320447" w:rsidRDefault="00320447" w:rsidP="001B7B36">
      <w:pPr>
        <w:spacing w:after="0" w:line="240" w:lineRule="auto"/>
      </w:pPr>
      <w:r>
        <w:separator/>
      </w:r>
    </w:p>
  </w:footnote>
  <w:footnote w:type="continuationSeparator" w:id="0">
    <w:p w14:paraId="229882E7" w14:textId="77777777" w:rsidR="00320447" w:rsidRDefault="00320447" w:rsidP="001B7B36">
      <w:pPr>
        <w:spacing w:after="0" w:line="240" w:lineRule="auto"/>
      </w:pPr>
      <w:r>
        <w:continuationSeparator/>
      </w:r>
    </w:p>
  </w:footnote>
  <w:footnote w:type="continuationNotice" w:id="1">
    <w:p w14:paraId="44CD680A" w14:textId="77777777" w:rsidR="00320447" w:rsidRDefault="0032044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D6A6A"/>
    <w:multiLevelType w:val="hybridMultilevel"/>
    <w:tmpl w:val="5AC26230"/>
    <w:lvl w:ilvl="0" w:tplc="2CD07EB4">
      <w:start w:val="20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F4E06"/>
    <w:multiLevelType w:val="hybridMultilevel"/>
    <w:tmpl w:val="089A4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E6711"/>
    <w:multiLevelType w:val="hybridMultilevel"/>
    <w:tmpl w:val="98543B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FB5AE6"/>
    <w:multiLevelType w:val="hybridMultilevel"/>
    <w:tmpl w:val="A20874A4"/>
    <w:lvl w:ilvl="0" w:tplc="6C7C2C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A014A7"/>
    <w:multiLevelType w:val="hybridMultilevel"/>
    <w:tmpl w:val="ECFC0A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mesh Singh1">
    <w15:presenceInfo w15:providerId="AD" w15:userId="S-1-5-21-1394862110-2506270088-2921604484-13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3MjY1MDQ1tDQ3MbVU0lEKTi0uzszPAykwrAUA8jMAQiwAAAA="/>
    <w:docVar w:name="EN.InstantFormat" w:val="&lt;ENInstantFormat&gt;&lt;Enabled&gt;0&lt;/Enabled&gt;&lt;ScanUnformatted&gt;1&lt;/ScanUnformatted&gt;&lt;ScanChanges&gt;1&lt;/ScanChanges&gt;&lt;Suspended&gt;0&lt;/Suspended&gt;&lt;/ENInstantFormat&gt;"/>
    <w:docVar w:name="EN.Layout" w:val="&lt;ENLayout&gt;&lt;Style&gt;APA 7th_full Journal Na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va290s5xpxtzlewxs9v2tsisravxtdsxses&quot;&gt;Trauma Field Triage Criteria&lt;record-ids&gt;&lt;item&gt;2&lt;/item&gt;&lt;item&gt;6&lt;/item&gt;&lt;item&gt;14&lt;/item&gt;&lt;item&gt;17&lt;/item&gt;&lt;item&gt;28&lt;/item&gt;&lt;item&gt;81&lt;/item&gt;&lt;item&gt;90&lt;/item&gt;&lt;item&gt;125&lt;/item&gt;&lt;item&gt;127&lt;/item&gt;&lt;item&gt;129&lt;/item&gt;&lt;item&gt;159&lt;/item&gt;&lt;item&gt;179&lt;/item&gt;&lt;item&gt;230&lt;/item&gt;&lt;item&gt;294&lt;/item&gt;&lt;item&gt;300&lt;/item&gt;&lt;item&gt;417&lt;/item&gt;&lt;item&gt;418&lt;/item&gt;&lt;item&gt;421&lt;/item&gt;&lt;item&gt;422&lt;/item&gt;&lt;item&gt;423&lt;/item&gt;&lt;item&gt;426&lt;/item&gt;&lt;item&gt;427&lt;/item&gt;&lt;item&gt;430&lt;/item&gt;&lt;item&gt;432&lt;/item&gt;&lt;item&gt;434&lt;/item&gt;&lt;item&gt;436&lt;/item&gt;&lt;item&gt;439&lt;/item&gt;&lt;item&gt;441&lt;/item&gt;&lt;item&gt;445&lt;/item&gt;&lt;item&gt;446&lt;/item&gt;&lt;item&gt;447&lt;/item&gt;&lt;item&gt;448&lt;/item&gt;&lt;item&gt;449&lt;/item&gt;&lt;item&gt;450&lt;/item&gt;&lt;item&gt;452&lt;/item&gt;&lt;item&gt;453&lt;/item&gt;&lt;item&gt;454&lt;/item&gt;&lt;item&gt;455&lt;/item&gt;&lt;/record-ids&gt;&lt;/item&gt;&lt;/Libraries&gt;"/>
    <w:docVar w:name="StyleGuidePreference" w:val="-1"/>
  </w:docVars>
  <w:rsids>
    <w:rsidRoot w:val="00FD284A"/>
    <w:rsid w:val="00001219"/>
    <w:rsid w:val="0000218E"/>
    <w:rsid w:val="000028B2"/>
    <w:rsid w:val="00003726"/>
    <w:rsid w:val="00003B73"/>
    <w:rsid w:val="00004906"/>
    <w:rsid w:val="00005D88"/>
    <w:rsid w:val="00007013"/>
    <w:rsid w:val="0000783A"/>
    <w:rsid w:val="00007B5F"/>
    <w:rsid w:val="00010576"/>
    <w:rsid w:val="000119FF"/>
    <w:rsid w:val="00011FDF"/>
    <w:rsid w:val="00012E5E"/>
    <w:rsid w:val="000132A4"/>
    <w:rsid w:val="000150B8"/>
    <w:rsid w:val="00015C68"/>
    <w:rsid w:val="000165C1"/>
    <w:rsid w:val="000175B1"/>
    <w:rsid w:val="00020367"/>
    <w:rsid w:val="00022F74"/>
    <w:rsid w:val="0002302F"/>
    <w:rsid w:val="00023328"/>
    <w:rsid w:val="00023BC5"/>
    <w:rsid w:val="0002457A"/>
    <w:rsid w:val="0002534F"/>
    <w:rsid w:val="00025C2F"/>
    <w:rsid w:val="00026132"/>
    <w:rsid w:val="00026B02"/>
    <w:rsid w:val="0002733A"/>
    <w:rsid w:val="0002771B"/>
    <w:rsid w:val="000279A1"/>
    <w:rsid w:val="0003216C"/>
    <w:rsid w:val="00032272"/>
    <w:rsid w:val="00032569"/>
    <w:rsid w:val="000327C8"/>
    <w:rsid w:val="00033D12"/>
    <w:rsid w:val="00041426"/>
    <w:rsid w:val="000416F8"/>
    <w:rsid w:val="0004238E"/>
    <w:rsid w:val="00043154"/>
    <w:rsid w:val="00044832"/>
    <w:rsid w:val="00044908"/>
    <w:rsid w:val="00046CC3"/>
    <w:rsid w:val="00050727"/>
    <w:rsid w:val="000514C7"/>
    <w:rsid w:val="0005175B"/>
    <w:rsid w:val="00052134"/>
    <w:rsid w:val="0005414A"/>
    <w:rsid w:val="0005574A"/>
    <w:rsid w:val="0005677D"/>
    <w:rsid w:val="00056795"/>
    <w:rsid w:val="00057257"/>
    <w:rsid w:val="0005799F"/>
    <w:rsid w:val="000609F2"/>
    <w:rsid w:val="00061237"/>
    <w:rsid w:val="00061275"/>
    <w:rsid w:val="000612D8"/>
    <w:rsid w:val="00061C89"/>
    <w:rsid w:val="00063375"/>
    <w:rsid w:val="00065C65"/>
    <w:rsid w:val="00067EF3"/>
    <w:rsid w:val="000720A5"/>
    <w:rsid w:val="00073ACA"/>
    <w:rsid w:val="00073B73"/>
    <w:rsid w:val="00074177"/>
    <w:rsid w:val="00074694"/>
    <w:rsid w:val="00075435"/>
    <w:rsid w:val="00075C57"/>
    <w:rsid w:val="0007609E"/>
    <w:rsid w:val="00076ED4"/>
    <w:rsid w:val="00077110"/>
    <w:rsid w:val="00081BE5"/>
    <w:rsid w:val="000847B4"/>
    <w:rsid w:val="00085194"/>
    <w:rsid w:val="00087C19"/>
    <w:rsid w:val="00090A0E"/>
    <w:rsid w:val="00090C19"/>
    <w:rsid w:val="0009360F"/>
    <w:rsid w:val="00097EC4"/>
    <w:rsid w:val="000A1761"/>
    <w:rsid w:val="000A1EBC"/>
    <w:rsid w:val="000A2599"/>
    <w:rsid w:val="000A3299"/>
    <w:rsid w:val="000A5DC4"/>
    <w:rsid w:val="000A6E04"/>
    <w:rsid w:val="000A6F1E"/>
    <w:rsid w:val="000B203B"/>
    <w:rsid w:val="000B224E"/>
    <w:rsid w:val="000B2971"/>
    <w:rsid w:val="000B3E67"/>
    <w:rsid w:val="000B5EA9"/>
    <w:rsid w:val="000B5EEC"/>
    <w:rsid w:val="000B5FDD"/>
    <w:rsid w:val="000B652D"/>
    <w:rsid w:val="000B6ACC"/>
    <w:rsid w:val="000B7023"/>
    <w:rsid w:val="000B7C59"/>
    <w:rsid w:val="000C2FD7"/>
    <w:rsid w:val="000C3147"/>
    <w:rsid w:val="000C3EFA"/>
    <w:rsid w:val="000C48CA"/>
    <w:rsid w:val="000C5C7C"/>
    <w:rsid w:val="000C6291"/>
    <w:rsid w:val="000C6B07"/>
    <w:rsid w:val="000C711F"/>
    <w:rsid w:val="000C78E7"/>
    <w:rsid w:val="000C7B5A"/>
    <w:rsid w:val="000D03DA"/>
    <w:rsid w:val="000D159F"/>
    <w:rsid w:val="000D22C7"/>
    <w:rsid w:val="000D3D64"/>
    <w:rsid w:val="000D6DCB"/>
    <w:rsid w:val="000D6FA9"/>
    <w:rsid w:val="000E067F"/>
    <w:rsid w:val="000E2E31"/>
    <w:rsid w:val="000E3DEE"/>
    <w:rsid w:val="000E4956"/>
    <w:rsid w:val="000E5958"/>
    <w:rsid w:val="000E78A6"/>
    <w:rsid w:val="000E7ED9"/>
    <w:rsid w:val="000F2358"/>
    <w:rsid w:val="000F35D2"/>
    <w:rsid w:val="000F3D64"/>
    <w:rsid w:val="000F43B0"/>
    <w:rsid w:val="000F498C"/>
    <w:rsid w:val="000F5A0A"/>
    <w:rsid w:val="000F5B82"/>
    <w:rsid w:val="00100367"/>
    <w:rsid w:val="001012B6"/>
    <w:rsid w:val="00102664"/>
    <w:rsid w:val="001064D8"/>
    <w:rsid w:val="00106DC6"/>
    <w:rsid w:val="001121B1"/>
    <w:rsid w:val="00115636"/>
    <w:rsid w:val="001160E3"/>
    <w:rsid w:val="00116D49"/>
    <w:rsid w:val="00116FD6"/>
    <w:rsid w:val="00121257"/>
    <w:rsid w:val="00121530"/>
    <w:rsid w:val="00121ECD"/>
    <w:rsid w:val="0012271E"/>
    <w:rsid w:val="001233E6"/>
    <w:rsid w:val="00123F73"/>
    <w:rsid w:val="001246EB"/>
    <w:rsid w:val="00125CBB"/>
    <w:rsid w:val="00131A31"/>
    <w:rsid w:val="00132BF2"/>
    <w:rsid w:val="00132FBB"/>
    <w:rsid w:val="00135911"/>
    <w:rsid w:val="001377CD"/>
    <w:rsid w:val="001405B4"/>
    <w:rsid w:val="00140769"/>
    <w:rsid w:val="00142C59"/>
    <w:rsid w:val="00144E53"/>
    <w:rsid w:val="0014522D"/>
    <w:rsid w:val="001453F3"/>
    <w:rsid w:val="0014561D"/>
    <w:rsid w:val="00145F40"/>
    <w:rsid w:val="001464AC"/>
    <w:rsid w:val="00146C44"/>
    <w:rsid w:val="001470B5"/>
    <w:rsid w:val="00153CE6"/>
    <w:rsid w:val="00156D06"/>
    <w:rsid w:val="0015778E"/>
    <w:rsid w:val="0016052C"/>
    <w:rsid w:val="00161568"/>
    <w:rsid w:val="001621D2"/>
    <w:rsid w:val="001641B4"/>
    <w:rsid w:val="00164543"/>
    <w:rsid w:val="00165221"/>
    <w:rsid w:val="00166849"/>
    <w:rsid w:val="00167B69"/>
    <w:rsid w:val="00167BFF"/>
    <w:rsid w:val="001706A8"/>
    <w:rsid w:val="00171608"/>
    <w:rsid w:val="00174D01"/>
    <w:rsid w:val="00177C3E"/>
    <w:rsid w:val="00180220"/>
    <w:rsid w:val="0018179D"/>
    <w:rsid w:val="00181DFB"/>
    <w:rsid w:val="001837CD"/>
    <w:rsid w:val="00183840"/>
    <w:rsid w:val="00186751"/>
    <w:rsid w:val="0018689B"/>
    <w:rsid w:val="00186AA2"/>
    <w:rsid w:val="001924F1"/>
    <w:rsid w:val="00193F96"/>
    <w:rsid w:val="001956F3"/>
    <w:rsid w:val="00195765"/>
    <w:rsid w:val="001959D4"/>
    <w:rsid w:val="00196510"/>
    <w:rsid w:val="00196C3B"/>
    <w:rsid w:val="001A2405"/>
    <w:rsid w:val="001A304C"/>
    <w:rsid w:val="001A34DF"/>
    <w:rsid w:val="001A3AE8"/>
    <w:rsid w:val="001A4A68"/>
    <w:rsid w:val="001A5C07"/>
    <w:rsid w:val="001A7067"/>
    <w:rsid w:val="001A7248"/>
    <w:rsid w:val="001B17F6"/>
    <w:rsid w:val="001B26F2"/>
    <w:rsid w:val="001B498F"/>
    <w:rsid w:val="001B4C8C"/>
    <w:rsid w:val="001B51A4"/>
    <w:rsid w:val="001B5C0D"/>
    <w:rsid w:val="001B6C09"/>
    <w:rsid w:val="001B7B36"/>
    <w:rsid w:val="001C005C"/>
    <w:rsid w:val="001C125C"/>
    <w:rsid w:val="001C1DE0"/>
    <w:rsid w:val="001C3023"/>
    <w:rsid w:val="001C4766"/>
    <w:rsid w:val="001C587C"/>
    <w:rsid w:val="001C595F"/>
    <w:rsid w:val="001D07E1"/>
    <w:rsid w:val="001D2205"/>
    <w:rsid w:val="001D2556"/>
    <w:rsid w:val="001D4755"/>
    <w:rsid w:val="001D5BA4"/>
    <w:rsid w:val="001D5BF0"/>
    <w:rsid w:val="001D6618"/>
    <w:rsid w:val="001D6F1E"/>
    <w:rsid w:val="001E2388"/>
    <w:rsid w:val="001E4890"/>
    <w:rsid w:val="001E5D48"/>
    <w:rsid w:val="001E671B"/>
    <w:rsid w:val="001F1745"/>
    <w:rsid w:val="001F507E"/>
    <w:rsid w:val="001F5C48"/>
    <w:rsid w:val="001F6B5A"/>
    <w:rsid w:val="001F6E1E"/>
    <w:rsid w:val="001F7EF6"/>
    <w:rsid w:val="00200459"/>
    <w:rsid w:val="0020046B"/>
    <w:rsid w:val="00200E6B"/>
    <w:rsid w:val="00202AED"/>
    <w:rsid w:val="00204033"/>
    <w:rsid w:val="002045CA"/>
    <w:rsid w:val="00204980"/>
    <w:rsid w:val="002059A3"/>
    <w:rsid w:val="002064AC"/>
    <w:rsid w:val="002079F4"/>
    <w:rsid w:val="0021014F"/>
    <w:rsid w:val="00210CC2"/>
    <w:rsid w:val="00212282"/>
    <w:rsid w:val="0021298D"/>
    <w:rsid w:val="0021402C"/>
    <w:rsid w:val="00214095"/>
    <w:rsid w:val="002148FF"/>
    <w:rsid w:val="00215748"/>
    <w:rsid w:val="00215832"/>
    <w:rsid w:val="002158F6"/>
    <w:rsid w:val="00220A0C"/>
    <w:rsid w:val="00221B23"/>
    <w:rsid w:val="002241C7"/>
    <w:rsid w:val="0022433B"/>
    <w:rsid w:val="0022531C"/>
    <w:rsid w:val="00225827"/>
    <w:rsid w:val="00227530"/>
    <w:rsid w:val="00227AA1"/>
    <w:rsid w:val="00227E50"/>
    <w:rsid w:val="0023095E"/>
    <w:rsid w:val="00231600"/>
    <w:rsid w:val="00231C3B"/>
    <w:rsid w:val="0023239E"/>
    <w:rsid w:val="002329FA"/>
    <w:rsid w:val="002357F7"/>
    <w:rsid w:val="00235815"/>
    <w:rsid w:val="0023746B"/>
    <w:rsid w:val="002379B2"/>
    <w:rsid w:val="00237AD8"/>
    <w:rsid w:val="0024336F"/>
    <w:rsid w:val="0024485C"/>
    <w:rsid w:val="00245963"/>
    <w:rsid w:val="002463C6"/>
    <w:rsid w:val="00247170"/>
    <w:rsid w:val="00247634"/>
    <w:rsid w:val="00253D44"/>
    <w:rsid w:val="00254E30"/>
    <w:rsid w:val="002557FE"/>
    <w:rsid w:val="002559BE"/>
    <w:rsid w:val="00255C59"/>
    <w:rsid w:val="002567C6"/>
    <w:rsid w:val="0026119A"/>
    <w:rsid w:val="00262693"/>
    <w:rsid w:val="00263129"/>
    <w:rsid w:val="00263E24"/>
    <w:rsid w:val="00265DE2"/>
    <w:rsid w:val="00267366"/>
    <w:rsid w:val="002674C3"/>
    <w:rsid w:val="00267641"/>
    <w:rsid w:val="00270744"/>
    <w:rsid w:val="00271530"/>
    <w:rsid w:val="00271534"/>
    <w:rsid w:val="00271CF6"/>
    <w:rsid w:val="0027243A"/>
    <w:rsid w:val="00272DE2"/>
    <w:rsid w:val="0027323F"/>
    <w:rsid w:val="00274005"/>
    <w:rsid w:val="00275193"/>
    <w:rsid w:val="002761E1"/>
    <w:rsid w:val="00276448"/>
    <w:rsid w:val="00277641"/>
    <w:rsid w:val="00277939"/>
    <w:rsid w:val="002824E6"/>
    <w:rsid w:val="0028298D"/>
    <w:rsid w:val="00282AE2"/>
    <w:rsid w:val="00285C1C"/>
    <w:rsid w:val="00286E93"/>
    <w:rsid w:val="00290946"/>
    <w:rsid w:val="00291896"/>
    <w:rsid w:val="00292B2F"/>
    <w:rsid w:val="00294889"/>
    <w:rsid w:val="0029724D"/>
    <w:rsid w:val="00297F9C"/>
    <w:rsid w:val="002A1EAE"/>
    <w:rsid w:val="002A25D1"/>
    <w:rsid w:val="002A31FA"/>
    <w:rsid w:val="002A3C59"/>
    <w:rsid w:val="002A3DB6"/>
    <w:rsid w:val="002A41EE"/>
    <w:rsid w:val="002A67F1"/>
    <w:rsid w:val="002B154B"/>
    <w:rsid w:val="002B15F9"/>
    <w:rsid w:val="002B3B60"/>
    <w:rsid w:val="002B3B76"/>
    <w:rsid w:val="002B4750"/>
    <w:rsid w:val="002B5573"/>
    <w:rsid w:val="002B5656"/>
    <w:rsid w:val="002B6378"/>
    <w:rsid w:val="002B7B28"/>
    <w:rsid w:val="002B7C3C"/>
    <w:rsid w:val="002C0307"/>
    <w:rsid w:val="002C06D9"/>
    <w:rsid w:val="002C2C0F"/>
    <w:rsid w:val="002C2D5D"/>
    <w:rsid w:val="002C2E66"/>
    <w:rsid w:val="002C3C22"/>
    <w:rsid w:val="002C411F"/>
    <w:rsid w:val="002C44F2"/>
    <w:rsid w:val="002C4DA4"/>
    <w:rsid w:val="002C4E9B"/>
    <w:rsid w:val="002C7E22"/>
    <w:rsid w:val="002D1920"/>
    <w:rsid w:val="002D2D2B"/>
    <w:rsid w:val="002D5512"/>
    <w:rsid w:val="002D5903"/>
    <w:rsid w:val="002D6C25"/>
    <w:rsid w:val="002D73A5"/>
    <w:rsid w:val="002E03D6"/>
    <w:rsid w:val="002E0B52"/>
    <w:rsid w:val="002E1EDE"/>
    <w:rsid w:val="002E21EF"/>
    <w:rsid w:val="002E25F5"/>
    <w:rsid w:val="002E451A"/>
    <w:rsid w:val="002E57F3"/>
    <w:rsid w:val="002E65DB"/>
    <w:rsid w:val="002F0E48"/>
    <w:rsid w:val="002F1C46"/>
    <w:rsid w:val="002F2C2B"/>
    <w:rsid w:val="002F3C4B"/>
    <w:rsid w:val="002F4215"/>
    <w:rsid w:val="002F5E77"/>
    <w:rsid w:val="00300C1F"/>
    <w:rsid w:val="0030131B"/>
    <w:rsid w:val="00302559"/>
    <w:rsid w:val="003031B2"/>
    <w:rsid w:val="003037F2"/>
    <w:rsid w:val="003038C3"/>
    <w:rsid w:val="0030390E"/>
    <w:rsid w:val="00304ECB"/>
    <w:rsid w:val="003050B6"/>
    <w:rsid w:val="00305A2E"/>
    <w:rsid w:val="00306718"/>
    <w:rsid w:val="00306C25"/>
    <w:rsid w:val="00306DBC"/>
    <w:rsid w:val="00311844"/>
    <w:rsid w:val="00313B0B"/>
    <w:rsid w:val="00313F42"/>
    <w:rsid w:val="00320447"/>
    <w:rsid w:val="00320CBC"/>
    <w:rsid w:val="00321C67"/>
    <w:rsid w:val="003239FA"/>
    <w:rsid w:val="00323C36"/>
    <w:rsid w:val="00326066"/>
    <w:rsid w:val="00326840"/>
    <w:rsid w:val="0032719E"/>
    <w:rsid w:val="003274B0"/>
    <w:rsid w:val="00331336"/>
    <w:rsid w:val="00331949"/>
    <w:rsid w:val="00332209"/>
    <w:rsid w:val="003331A0"/>
    <w:rsid w:val="00334447"/>
    <w:rsid w:val="0033506A"/>
    <w:rsid w:val="003351B3"/>
    <w:rsid w:val="00337E69"/>
    <w:rsid w:val="00341E94"/>
    <w:rsid w:val="0034343B"/>
    <w:rsid w:val="003447ED"/>
    <w:rsid w:val="00346AD4"/>
    <w:rsid w:val="00347D64"/>
    <w:rsid w:val="0035177A"/>
    <w:rsid w:val="00352FBE"/>
    <w:rsid w:val="00354168"/>
    <w:rsid w:val="00354333"/>
    <w:rsid w:val="003543D4"/>
    <w:rsid w:val="003559C6"/>
    <w:rsid w:val="003579FA"/>
    <w:rsid w:val="00362913"/>
    <w:rsid w:val="0036605F"/>
    <w:rsid w:val="0036715C"/>
    <w:rsid w:val="00371493"/>
    <w:rsid w:val="0037259D"/>
    <w:rsid w:val="00372B33"/>
    <w:rsid w:val="00372EB4"/>
    <w:rsid w:val="003732AB"/>
    <w:rsid w:val="00374099"/>
    <w:rsid w:val="00375E9C"/>
    <w:rsid w:val="00376C53"/>
    <w:rsid w:val="00376ECA"/>
    <w:rsid w:val="003803CF"/>
    <w:rsid w:val="003815FA"/>
    <w:rsid w:val="0038230E"/>
    <w:rsid w:val="00382333"/>
    <w:rsid w:val="003841E3"/>
    <w:rsid w:val="00384A64"/>
    <w:rsid w:val="003856A1"/>
    <w:rsid w:val="003864B2"/>
    <w:rsid w:val="00387BF2"/>
    <w:rsid w:val="00393855"/>
    <w:rsid w:val="00394C00"/>
    <w:rsid w:val="0039603D"/>
    <w:rsid w:val="0039685F"/>
    <w:rsid w:val="003972E6"/>
    <w:rsid w:val="003A0584"/>
    <w:rsid w:val="003A1503"/>
    <w:rsid w:val="003A1ADE"/>
    <w:rsid w:val="003A2B0B"/>
    <w:rsid w:val="003A3FE9"/>
    <w:rsid w:val="003A4435"/>
    <w:rsid w:val="003A4733"/>
    <w:rsid w:val="003A4CBC"/>
    <w:rsid w:val="003A50C0"/>
    <w:rsid w:val="003A6B14"/>
    <w:rsid w:val="003A733E"/>
    <w:rsid w:val="003B0A5C"/>
    <w:rsid w:val="003B0BC0"/>
    <w:rsid w:val="003B464F"/>
    <w:rsid w:val="003B4F56"/>
    <w:rsid w:val="003B6F8E"/>
    <w:rsid w:val="003C06E1"/>
    <w:rsid w:val="003C0BC8"/>
    <w:rsid w:val="003C1CFE"/>
    <w:rsid w:val="003C1E9B"/>
    <w:rsid w:val="003C25F5"/>
    <w:rsid w:val="003C2813"/>
    <w:rsid w:val="003C31B9"/>
    <w:rsid w:val="003C4F49"/>
    <w:rsid w:val="003D0C10"/>
    <w:rsid w:val="003D3A0A"/>
    <w:rsid w:val="003D4E1F"/>
    <w:rsid w:val="003D5051"/>
    <w:rsid w:val="003D59B2"/>
    <w:rsid w:val="003D6854"/>
    <w:rsid w:val="003D78B3"/>
    <w:rsid w:val="003D79FE"/>
    <w:rsid w:val="003E03B5"/>
    <w:rsid w:val="003E0C88"/>
    <w:rsid w:val="003E1EF9"/>
    <w:rsid w:val="003E3036"/>
    <w:rsid w:val="003E6513"/>
    <w:rsid w:val="003F02EB"/>
    <w:rsid w:val="003F059B"/>
    <w:rsid w:val="003F1A86"/>
    <w:rsid w:val="003F1AF6"/>
    <w:rsid w:val="003F3678"/>
    <w:rsid w:val="003F547B"/>
    <w:rsid w:val="003F62C1"/>
    <w:rsid w:val="003F6319"/>
    <w:rsid w:val="003F733E"/>
    <w:rsid w:val="003F774E"/>
    <w:rsid w:val="0040142A"/>
    <w:rsid w:val="00401D30"/>
    <w:rsid w:val="0040224B"/>
    <w:rsid w:val="004039AE"/>
    <w:rsid w:val="004045AE"/>
    <w:rsid w:val="004067AC"/>
    <w:rsid w:val="00406938"/>
    <w:rsid w:val="00406D05"/>
    <w:rsid w:val="00410127"/>
    <w:rsid w:val="00410A88"/>
    <w:rsid w:val="00410D23"/>
    <w:rsid w:val="00411735"/>
    <w:rsid w:val="004118FB"/>
    <w:rsid w:val="00412645"/>
    <w:rsid w:val="0041318A"/>
    <w:rsid w:val="00414D6B"/>
    <w:rsid w:val="004162ED"/>
    <w:rsid w:val="004222FB"/>
    <w:rsid w:val="00422E88"/>
    <w:rsid w:val="004244FB"/>
    <w:rsid w:val="0042562D"/>
    <w:rsid w:val="004264AB"/>
    <w:rsid w:val="0042662D"/>
    <w:rsid w:val="00427BD3"/>
    <w:rsid w:val="00431AB8"/>
    <w:rsid w:val="004328F0"/>
    <w:rsid w:val="00432911"/>
    <w:rsid w:val="00433C92"/>
    <w:rsid w:val="00435F1E"/>
    <w:rsid w:val="00436CCF"/>
    <w:rsid w:val="00437506"/>
    <w:rsid w:val="004405DE"/>
    <w:rsid w:val="00441708"/>
    <w:rsid w:val="004428D5"/>
    <w:rsid w:val="004439F9"/>
    <w:rsid w:val="00443A13"/>
    <w:rsid w:val="0044409A"/>
    <w:rsid w:val="004461D1"/>
    <w:rsid w:val="0044677F"/>
    <w:rsid w:val="00446B96"/>
    <w:rsid w:val="00450350"/>
    <w:rsid w:val="00450C32"/>
    <w:rsid w:val="00450FFA"/>
    <w:rsid w:val="00451196"/>
    <w:rsid w:val="00452C40"/>
    <w:rsid w:val="00455C29"/>
    <w:rsid w:val="00455E8C"/>
    <w:rsid w:val="00456AA8"/>
    <w:rsid w:val="004607C3"/>
    <w:rsid w:val="00460D3A"/>
    <w:rsid w:val="00461BAA"/>
    <w:rsid w:val="0046592F"/>
    <w:rsid w:val="00470CA0"/>
    <w:rsid w:val="00472184"/>
    <w:rsid w:val="00472F5C"/>
    <w:rsid w:val="00475706"/>
    <w:rsid w:val="00476393"/>
    <w:rsid w:val="00476DD4"/>
    <w:rsid w:val="00485CBC"/>
    <w:rsid w:val="00486800"/>
    <w:rsid w:val="004916FC"/>
    <w:rsid w:val="00492BD7"/>
    <w:rsid w:val="00492CC7"/>
    <w:rsid w:val="00493E53"/>
    <w:rsid w:val="0049502D"/>
    <w:rsid w:val="00495A7E"/>
    <w:rsid w:val="00495F46"/>
    <w:rsid w:val="004962AD"/>
    <w:rsid w:val="00496968"/>
    <w:rsid w:val="0049724E"/>
    <w:rsid w:val="004A036E"/>
    <w:rsid w:val="004A2D0F"/>
    <w:rsid w:val="004A3411"/>
    <w:rsid w:val="004A3E69"/>
    <w:rsid w:val="004A4E75"/>
    <w:rsid w:val="004A5836"/>
    <w:rsid w:val="004A5C52"/>
    <w:rsid w:val="004A790B"/>
    <w:rsid w:val="004B0C24"/>
    <w:rsid w:val="004B1BBA"/>
    <w:rsid w:val="004B337C"/>
    <w:rsid w:val="004B63B5"/>
    <w:rsid w:val="004B720A"/>
    <w:rsid w:val="004C047C"/>
    <w:rsid w:val="004C07A4"/>
    <w:rsid w:val="004C671D"/>
    <w:rsid w:val="004D0415"/>
    <w:rsid w:val="004D058A"/>
    <w:rsid w:val="004D0C2B"/>
    <w:rsid w:val="004D2793"/>
    <w:rsid w:val="004D3B6D"/>
    <w:rsid w:val="004D4531"/>
    <w:rsid w:val="004D4669"/>
    <w:rsid w:val="004D5BB4"/>
    <w:rsid w:val="004D66EC"/>
    <w:rsid w:val="004D6D4D"/>
    <w:rsid w:val="004E16A4"/>
    <w:rsid w:val="004E4033"/>
    <w:rsid w:val="004E7691"/>
    <w:rsid w:val="004F19AB"/>
    <w:rsid w:val="004F3613"/>
    <w:rsid w:val="005009E8"/>
    <w:rsid w:val="00500AF1"/>
    <w:rsid w:val="00503349"/>
    <w:rsid w:val="00504125"/>
    <w:rsid w:val="00505E5E"/>
    <w:rsid w:val="00507ED1"/>
    <w:rsid w:val="0051031E"/>
    <w:rsid w:val="00512088"/>
    <w:rsid w:val="005123AF"/>
    <w:rsid w:val="00515E0E"/>
    <w:rsid w:val="00520386"/>
    <w:rsid w:val="00520E92"/>
    <w:rsid w:val="00521451"/>
    <w:rsid w:val="005226EE"/>
    <w:rsid w:val="00524974"/>
    <w:rsid w:val="00525534"/>
    <w:rsid w:val="005258DF"/>
    <w:rsid w:val="00525ECA"/>
    <w:rsid w:val="005264C1"/>
    <w:rsid w:val="00530DB9"/>
    <w:rsid w:val="0053154F"/>
    <w:rsid w:val="0053463B"/>
    <w:rsid w:val="0053751F"/>
    <w:rsid w:val="00541A34"/>
    <w:rsid w:val="00543083"/>
    <w:rsid w:val="00545ACB"/>
    <w:rsid w:val="00546A3E"/>
    <w:rsid w:val="005477F3"/>
    <w:rsid w:val="00547D39"/>
    <w:rsid w:val="00550CA7"/>
    <w:rsid w:val="005512F5"/>
    <w:rsid w:val="005544CB"/>
    <w:rsid w:val="00554B32"/>
    <w:rsid w:val="00554D6C"/>
    <w:rsid w:val="005551C1"/>
    <w:rsid w:val="005555DC"/>
    <w:rsid w:val="00563E8D"/>
    <w:rsid w:val="0056407C"/>
    <w:rsid w:val="00566063"/>
    <w:rsid w:val="00566144"/>
    <w:rsid w:val="00566847"/>
    <w:rsid w:val="00567D19"/>
    <w:rsid w:val="005724B7"/>
    <w:rsid w:val="005730EB"/>
    <w:rsid w:val="00573CED"/>
    <w:rsid w:val="005741EA"/>
    <w:rsid w:val="00574769"/>
    <w:rsid w:val="00574A29"/>
    <w:rsid w:val="00575782"/>
    <w:rsid w:val="00575DAE"/>
    <w:rsid w:val="005801F7"/>
    <w:rsid w:val="00580C09"/>
    <w:rsid w:val="00580E27"/>
    <w:rsid w:val="00583462"/>
    <w:rsid w:val="00586504"/>
    <w:rsid w:val="00586572"/>
    <w:rsid w:val="005867D7"/>
    <w:rsid w:val="00586F5D"/>
    <w:rsid w:val="00592004"/>
    <w:rsid w:val="00592A04"/>
    <w:rsid w:val="00593C42"/>
    <w:rsid w:val="00594970"/>
    <w:rsid w:val="005967DF"/>
    <w:rsid w:val="00597939"/>
    <w:rsid w:val="005A07CC"/>
    <w:rsid w:val="005A1130"/>
    <w:rsid w:val="005A176D"/>
    <w:rsid w:val="005A2020"/>
    <w:rsid w:val="005A26C1"/>
    <w:rsid w:val="005A6501"/>
    <w:rsid w:val="005B0F19"/>
    <w:rsid w:val="005B0FE8"/>
    <w:rsid w:val="005B1A25"/>
    <w:rsid w:val="005B24D4"/>
    <w:rsid w:val="005B59B9"/>
    <w:rsid w:val="005B6A15"/>
    <w:rsid w:val="005C0111"/>
    <w:rsid w:val="005C1CE9"/>
    <w:rsid w:val="005C2D55"/>
    <w:rsid w:val="005C5835"/>
    <w:rsid w:val="005C5AF8"/>
    <w:rsid w:val="005D0E8F"/>
    <w:rsid w:val="005D233A"/>
    <w:rsid w:val="005D4335"/>
    <w:rsid w:val="005D5DA3"/>
    <w:rsid w:val="005D67F0"/>
    <w:rsid w:val="005D6DBA"/>
    <w:rsid w:val="005E270E"/>
    <w:rsid w:val="005E40ED"/>
    <w:rsid w:val="005E479D"/>
    <w:rsid w:val="005E5C3A"/>
    <w:rsid w:val="005E6013"/>
    <w:rsid w:val="005F0011"/>
    <w:rsid w:val="005F36F1"/>
    <w:rsid w:val="005F3FE7"/>
    <w:rsid w:val="005F40D3"/>
    <w:rsid w:val="005F44F7"/>
    <w:rsid w:val="005F462B"/>
    <w:rsid w:val="005F46CE"/>
    <w:rsid w:val="005F5D7F"/>
    <w:rsid w:val="005F7253"/>
    <w:rsid w:val="006007EA"/>
    <w:rsid w:val="006018A5"/>
    <w:rsid w:val="00601F23"/>
    <w:rsid w:val="006020B9"/>
    <w:rsid w:val="0060496A"/>
    <w:rsid w:val="0060665E"/>
    <w:rsid w:val="00606D84"/>
    <w:rsid w:val="00611E6E"/>
    <w:rsid w:val="00612D5A"/>
    <w:rsid w:val="00613162"/>
    <w:rsid w:val="00614182"/>
    <w:rsid w:val="00614E27"/>
    <w:rsid w:val="0061678D"/>
    <w:rsid w:val="006168F5"/>
    <w:rsid w:val="00616B09"/>
    <w:rsid w:val="00617D5A"/>
    <w:rsid w:val="00617D92"/>
    <w:rsid w:val="0062044D"/>
    <w:rsid w:val="006205B5"/>
    <w:rsid w:val="006210AD"/>
    <w:rsid w:val="006216EA"/>
    <w:rsid w:val="006217E5"/>
    <w:rsid w:val="00621965"/>
    <w:rsid w:val="006225D6"/>
    <w:rsid w:val="00625852"/>
    <w:rsid w:val="00625E28"/>
    <w:rsid w:val="00630BC4"/>
    <w:rsid w:val="00632A1F"/>
    <w:rsid w:val="00632BAD"/>
    <w:rsid w:val="006344FE"/>
    <w:rsid w:val="00634ECB"/>
    <w:rsid w:val="00635891"/>
    <w:rsid w:val="0063601F"/>
    <w:rsid w:val="00636573"/>
    <w:rsid w:val="00643393"/>
    <w:rsid w:val="006434FB"/>
    <w:rsid w:val="00643AD4"/>
    <w:rsid w:val="00643E69"/>
    <w:rsid w:val="006452C6"/>
    <w:rsid w:val="006455A4"/>
    <w:rsid w:val="0064582A"/>
    <w:rsid w:val="00645B34"/>
    <w:rsid w:val="006463A5"/>
    <w:rsid w:val="006470A8"/>
    <w:rsid w:val="00647BA4"/>
    <w:rsid w:val="00647EB8"/>
    <w:rsid w:val="00650E4B"/>
    <w:rsid w:val="00651457"/>
    <w:rsid w:val="00653573"/>
    <w:rsid w:val="006537E9"/>
    <w:rsid w:val="00654D2E"/>
    <w:rsid w:val="006563CD"/>
    <w:rsid w:val="00657CB6"/>
    <w:rsid w:val="00660920"/>
    <w:rsid w:val="0066117D"/>
    <w:rsid w:val="00663366"/>
    <w:rsid w:val="00663A2A"/>
    <w:rsid w:val="00665CD2"/>
    <w:rsid w:val="00665DB1"/>
    <w:rsid w:val="006672D5"/>
    <w:rsid w:val="00671358"/>
    <w:rsid w:val="0067139B"/>
    <w:rsid w:val="006716DE"/>
    <w:rsid w:val="006734A2"/>
    <w:rsid w:val="006747E2"/>
    <w:rsid w:val="006748E3"/>
    <w:rsid w:val="006757E3"/>
    <w:rsid w:val="00675A41"/>
    <w:rsid w:val="00675C22"/>
    <w:rsid w:val="006764A0"/>
    <w:rsid w:val="006770B2"/>
    <w:rsid w:val="006813EC"/>
    <w:rsid w:val="00682B93"/>
    <w:rsid w:val="00682D83"/>
    <w:rsid w:val="00686A72"/>
    <w:rsid w:val="00687029"/>
    <w:rsid w:val="0068726B"/>
    <w:rsid w:val="00687CAB"/>
    <w:rsid w:val="00690639"/>
    <w:rsid w:val="00692803"/>
    <w:rsid w:val="00694C12"/>
    <w:rsid w:val="00695700"/>
    <w:rsid w:val="00696274"/>
    <w:rsid w:val="006A14BA"/>
    <w:rsid w:val="006A3F70"/>
    <w:rsid w:val="006A4590"/>
    <w:rsid w:val="006A69E6"/>
    <w:rsid w:val="006A7353"/>
    <w:rsid w:val="006A7ACE"/>
    <w:rsid w:val="006B0B12"/>
    <w:rsid w:val="006B2C01"/>
    <w:rsid w:val="006B2F06"/>
    <w:rsid w:val="006B5BE1"/>
    <w:rsid w:val="006B7117"/>
    <w:rsid w:val="006C1987"/>
    <w:rsid w:val="006C5653"/>
    <w:rsid w:val="006C5E2A"/>
    <w:rsid w:val="006C60D9"/>
    <w:rsid w:val="006D013A"/>
    <w:rsid w:val="006D2294"/>
    <w:rsid w:val="006D23A8"/>
    <w:rsid w:val="006D2614"/>
    <w:rsid w:val="006D3FD7"/>
    <w:rsid w:val="006D4612"/>
    <w:rsid w:val="006D5C91"/>
    <w:rsid w:val="006E1DC8"/>
    <w:rsid w:val="006E3BAB"/>
    <w:rsid w:val="006E3C96"/>
    <w:rsid w:val="006E5A7E"/>
    <w:rsid w:val="006E71EA"/>
    <w:rsid w:val="006F0620"/>
    <w:rsid w:val="006F0DB9"/>
    <w:rsid w:val="006F0E68"/>
    <w:rsid w:val="006F0F02"/>
    <w:rsid w:val="006F2797"/>
    <w:rsid w:val="006F2F9E"/>
    <w:rsid w:val="006F5C46"/>
    <w:rsid w:val="006F6079"/>
    <w:rsid w:val="00700707"/>
    <w:rsid w:val="007008FD"/>
    <w:rsid w:val="00704558"/>
    <w:rsid w:val="0070526A"/>
    <w:rsid w:val="00705C05"/>
    <w:rsid w:val="00710883"/>
    <w:rsid w:val="0071110D"/>
    <w:rsid w:val="0071159C"/>
    <w:rsid w:val="00712E92"/>
    <w:rsid w:val="00713514"/>
    <w:rsid w:val="00713875"/>
    <w:rsid w:val="00715B0E"/>
    <w:rsid w:val="007162BD"/>
    <w:rsid w:val="00716369"/>
    <w:rsid w:val="00720F34"/>
    <w:rsid w:val="00721804"/>
    <w:rsid w:val="00722146"/>
    <w:rsid w:val="00722C14"/>
    <w:rsid w:val="00722DFC"/>
    <w:rsid w:val="007239E7"/>
    <w:rsid w:val="00725C39"/>
    <w:rsid w:val="007270D8"/>
    <w:rsid w:val="00727720"/>
    <w:rsid w:val="00727D44"/>
    <w:rsid w:val="0073133E"/>
    <w:rsid w:val="00731465"/>
    <w:rsid w:val="00731890"/>
    <w:rsid w:val="00731AF9"/>
    <w:rsid w:val="007340DD"/>
    <w:rsid w:val="00735591"/>
    <w:rsid w:val="00735A32"/>
    <w:rsid w:val="00736508"/>
    <w:rsid w:val="00740711"/>
    <w:rsid w:val="00740E84"/>
    <w:rsid w:val="00741CCA"/>
    <w:rsid w:val="0074275C"/>
    <w:rsid w:val="00742AD5"/>
    <w:rsid w:val="007467CF"/>
    <w:rsid w:val="0074728C"/>
    <w:rsid w:val="007513DC"/>
    <w:rsid w:val="00751D07"/>
    <w:rsid w:val="00751DBE"/>
    <w:rsid w:val="00752D86"/>
    <w:rsid w:val="00752DCA"/>
    <w:rsid w:val="007533CB"/>
    <w:rsid w:val="00753537"/>
    <w:rsid w:val="007539C0"/>
    <w:rsid w:val="00754D56"/>
    <w:rsid w:val="007574C9"/>
    <w:rsid w:val="00757CA3"/>
    <w:rsid w:val="00760A24"/>
    <w:rsid w:val="0076119C"/>
    <w:rsid w:val="00761214"/>
    <w:rsid w:val="00762941"/>
    <w:rsid w:val="0076551F"/>
    <w:rsid w:val="007664ED"/>
    <w:rsid w:val="00770AB7"/>
    <w:rsid w:val="00770D1A"/>
    <w:rsid w:val="00771181"/>
    <w:rsid w:val="0077344D"/>
    <w:rsid w:val="00775A06"/>
    <w:rsid w:val="00775F44"/>
    <w:rsid w:val="00776617"/>
    <w:rsid w:val="007774A0"/>
    <w:rsid w:val="00781D4A"/>
    <w:rsid w:val="00781F83"/>
    <w:rsid w:val="007824C5"/>
    <w:rsid w:val="0078377A"/>
    <w:rsid w:val="007839F2"/>
    <w:rsid w:val="00786242"/>
    <w:rsid w:val="0079039B"/>
    <w:rsid w:val="00790BF5"/>
    <w:rsid w:val="007911A1"/>
    <w:rsid w:val="00791379"/>
    <w:rsid w:val="0079154C"/>
    <w:rsid w:val="00795DC3"/>
    <w:rsid w:val="0079796C"/>
    <w:rsid w:val="007A0B7A"/>
    <w:rsid w:val="007A12E2"/>
    <w:rsid w:val="007A2792"/>
    <w:rsid w:val="007A2953"/>
    <w:rsid w:val="007A30F8"/>
    <w:rsid w:val="007A55AD"/>
    <w:rsid w:val="007A6CD4"/>
    <w:rsid w:val="007B1974"/>
    <w:rsid w:val="007B25B6"/>
    <w:rsid w:val="007B2A37"/>
    <w:rsid w:val="007B2B7D"/>
    <w:rsid w:val="007B3074"/>
    <w:rsid w:val="007B5E2B"/>
    <w:rsid w:val="007B6775"/>
    <w:rsid w:val="007B72AA"/>
    <w:rsid w:val="007B76B8"/>
    <w:rsid w:val="007B7CE1"/>
    <w:rsid w:val="007C0835"/>
    <w:rsid w:val="007C2864"/>
    <w:rsid w:val="007C2A99"/>
    <w:rsid w:val="007C411E"/>
    <w:rsid w:val="007C5534"/>
    <w:rsid w:val="007C5A5A"/>
    <w:rsid w:val="007C6A1E"/>
    <w:rsid w:val="007C7CCF"/>
    <w:rsid w:val="007D1259"/>
    <w:rsid w:val="007D5261"/>
    <w:rsid w:val="007D5676"/>
    <w:rsid w:val="007D66B3"/>
    <w:rsid w:val="007D74C1"/>
    <w:rsid w:val="007D7DF0"/>
    <w:rsid w:val="007E0C06"/>
    <w:rsid w:val="007E1B4B"/>
    <w:rsid w:val="007E3256"/>
    <w:rsid w:val="007E7178"/>
    <w:rsid w:val="007E7C0C"/>
    <w:rsid w:val="007F079E"/>
    <w:rsid w:val="007F2780"/>
    <w:rsid w:val="007F3C7F"/>
    <w:rsid w:val="007F4E0D"/>
    <w:rsid w:val="007F51D8"/>
    <w:rsid w:val="007F54C5"/>
    <w:rsid w:val="008000C3"/>
    <w:rsid w:val="00800610"/>
    <w:rsid w:val="00800945"/>
    <w:rsid w:val="00801402"/>
    <w:rsid w:val="008042A4"/>
    <w:rsid w:val="008044F3"/>
    <w:rsid w:val="0080454D"/>
    <w:rsid w:val="008048BA"/>
    <w:rsid w:val="008055F7"/>
    <w:rsid w:val="008069B0"/>
    <w:rsid w:val="00806A1B"/>
    <w:rsid w:val="008070A2"/>
    <w:rsid w:val="008107FA"/>
    <w:rsid w:val="0081086D"/>
    <w:rsid w:val="00810990"/>
    <w:rsid w:val="00810EF2"/>
    <w:rsid w:val="00812A69"/>
    <w:rsid w:val="008138CE"/>
    <w:rsid w:val="008139E5"/>
    <w:rsid w:val="0082183A"/>
    <w:rsid w:val="00821A50"/>
    <w:rsid w:val="0082217E"/>
    <w:rsid w:val="008243F1"/>
    <w:rsid w:val="00825045"/>
    <w:rsid w:val="00826299"/>
    <w:rsid w:val="00826716"/>
    <w:rsid w:val="00827509"/>
    <w:rsid w:val="0083079F"/>
    <w:rsid w:val="0083251C"/>
    <w:rsid w:val="0083288D"/>
    <w:rsid w:val="00835862"/>
    <w:rsid w:val="008362AE"/>
    <w:rsid w:val="00836537"/>
    <w:rsid w:val="008368E2"/>
    <w:rsid w:val="00836BAA"/>
    <w:rsid w:val="008400CA"/>
    <w:rsid w:val="0084075B"/>
    <w:rsid w:val="00842B56"/>
    <w:rsid w:val="00843983"/>
    <w:rsid w:val="008444F1"/>
    <w:rsid w:val="00844A2D"/>
    <w:rsid w:val="008452A4"/>
    <w:rsid w:val="0084674F"/>
    <w:rsid w:val="00850C56"/>
    <w:rsid w:val="00853274"/>
    <w:rsid w:val="00856400"/>
    <w:rsid w:val="008574D2"/>
    <w:rsid w:val="008654E7"/>
    <w:rsid w:val="008661C6"/>
    <w:rsid w:val="008706E8"/>
    <w:rsid w:val="008725CE"/>
    <w:rsid w:val="00875C45"/>
    <w:rsid w:val="00876109"/>
    <w:rsid w:val="008778B3"/>
    <w:rsid w:val="00877D8D"/>
    <w:rsid w:val="00881BA3"/>
    <w:rsid w:val="00881E72"/>
    <w:rsid w:val="008837F3"/>
    <w:rsid w:val="00883960"/>
    <w:rsid w:val="00884162"/>
    <w:rsid w:val="008845D7"/>
    <w:rsid w:val="0088599A"/>
    <w:rsid w:val="00885C98"/>
    <w:rsid w:val="00885E71"/>
    <w:rsid w:val="008867EE"/>
    <w:rsid w:val="008870E3"/>
    <w:rsid w:val="008921CD"/>
    <w:rsid w:val="00892D51"/>
    <w:rsid w:val="008938B9"/>
    <w:rsid w:val="00893D4F"/>
    <w:rsid w:val="008963E1"/>
    <w:rsid w:val="00896CB4"/>
    <w:rsid w:val="00896DD0"/>
    <w:rsid w:val="00897312"/>
    <w:rsid w:val="008A066E"/>
    <w:rsid w:val="008A0855"/>
    <w:rsid w:val="008A49D6"/>
    <w:rsid w:val="008A5292"/>
    <w:rsid w:val="008A56BD"/>
    <w:rsid w:val="008B0B7F"/>
    <w:rsid w:val="008B0DEA"/>
    <w:rsid w:val="008B3243"/>
    <w:rsid w:val="008B4024"/>
    <w:rsid w:val="008B43FB"/>
    <w:rsid w:val="008B490B"/>
    <w:rsid w:val="008B5834"/>
    <w:rsid w:val="008B58FF"/>
    <w:rsid w:val="008B74CC"/>
    <w:rsid w:val="008B75F1"/>
    <w:rsid w:val="008B7BAC"/>
    <w:rsid w:val="008B7C6E"/>
    <w:rsid w:val="008C193C"/>
    <w:rsid w:val="008C1A96"/>
    <w:rsid w:val="008C21E4"/>
    <w:rsid w:val="008C25BE"/>
    <w:rsid w:val="008C2AA8"/>
    <w:rsid w:val="008C2CA4"/>
    <w:rsid w:val="008C392E"/>
    <w:rsid w:val="008C5E21"/>
    <w:rsid w:val="008C6060"/>
    <w:rsid w:val="008C63C2"/>
    <w:rsid w:val="008C6756"/>
    <w:rsid w:val="008C7A02"/>
    <w:rsid w:val="008D14F9"/>
    <w:rsid w:val="008D298F"/>
    <w:rsid w:val="008D5911"/>
    <w:rsid w:val="008D6EA8"/>
    <w:rsid w:val="008D7B97"/>
    <w:rsid w:val="008E4656"/>
    <w:rsid w:val="008F0928"/>
    <w:rsid w:val="008F0998"/>
    <w:rsid w:val="008F10B3"/>
    <w:rsid w:val="008F1523"/>
    <w:rsid w:val="008F1682"/>
    <w:rsid w:val="008F19FA"/>
    <w:rsid w:val="008F1FF3"/>
    <w:rsid w:val="008F6BB6"/>
    <w:rsid w:val="008F6CEA"/>
    <w:rsid w:val="008F7687"/>
    <w:rsid w:val="008F77CA"/>
    <w:rsid w:val="008F7A1D"/>
    <w:rsid w:val="0090021D"/>
    <w:rsid w:val="00900260"/>
    <w:rsid w:val="00900CAA"/>
    <w:rsid w:val="00901502"/>
    <w:rsid w:val="00902139"/>
    <w:rsid w:val="0090287C"/>
    <w:rsid w:val="00902B85"/>
    <w:rsid w:val="00903A79"/>
    <w:rsid w:val="009105B8"/>
    <w:rsid w:val="0091220B"/>
    <w:rsid w:val="0091223E"/>
    <w:rsid w:val="0091577B"/>
    <w:rsid w:val="0091785B"/>
    <w:rsid w:val="00920EAE"/>
    <w:rsid w:val="0092133E"/>
    <w:rsid w:val="009224AA"/>
    <w:rsid w:val="0093165D"/>
    <w:rsid w:val="00931A9D"/>
    <w:rsid w:val="00931C16"/>
    <w:rsid w:val="00931C4E"/>
    <w:rsid w:val="00931C90"/>
    <w:rsid w:val="00932D18"/>
    <w:rsid w:val="00933E95"/>
    <w:rsid w:val="00934BDF"/>
    <w:rsid w:val="00935C06"/>
    <w:rsid w:val="009364F2"/>
    <w:rsid w:val="00936EAA"/>
    <w:rsid w:val="009404A5"/>
    <w:rsid w:val="0094179A"/>
    <w:rsid w:val="00942019"/>
    <w:rsid w:val="00945A83"/>
    <w:rsid w:val="00950678"/>
    <w:rsid w:val="00951374"/>
    <w:rsid w:val="00951AAA"/>
    <w:rsid w:val="0095438F"/>
    <w:rsid w:val="00956AA0"/>
    <w:rsid w:val="0096127D"/>
    <w:rsid w:val="00961782"/>
    <w:rsid w:val="009628D9"/>
    <w:rsid w:val="00963524"/>
    <w:rsid w:val="00963DD0"/>
    <w:rsid w:val="00964AE2"/>
    <w:rsid w:val="00964C37"/>
    <w:rsid w:val="0096581A"/>
    <w:rsid w:val="00965CCB"/>
    <w:rsid w:val="009717A2"/>
    <w:rsid w:val="00973029"/>
    <w:rsid w:val="00973469"/>
    <w:rsid w:val="009737AB"/>
    <w:rsid w:val="00973EAF"/>
    <w:rsid w:val="00975B16"/>
    <w:rsid w:val="00981547"/>
    <w:rsid w:val="00984E35"/>
    <w:rsid w:val="009917F5"/>
    <w:rsid w:val="00992CC2"/>
    <w:rsid w:val="009938BD"/>
    <w:rsid w:val="00993CC8"/>
    <w:rsid w:val="009948F2"/>
    <w:rsid w:val="00994D03"/>
    <w:rsid w:val="009965F3"/>
    <w:rsid w:val="00997A9B"/>
    <w:rsid w:val="009A1A33"/>
    <w:rsid w:val="009A2D3F"/>
    <w:rsid w:val="009A415C"/>
    <w:rsid w:val="009A44AB"/>
    <w:rsid w:val="009A566A"/>
    <w:rsid w:val="009A697C"/>
    <w:rsid w:val="009A7B3E"/>
    <w:rsid w:val="009B08CE"/>
    <w:rsid w:val="009B1726"/>
    <w:rsid w:val="009B1D96"/>
    <w:rsid w:val="009B2233"/>
    <w:rsid w:val="009B4D69"/>
    <w:rsid w:val="009C2C0F"/>
    <w:rsid w:val="009C399D"/>
    <w:rsid w:val="009C3D77"/>
    <w:rsid w:val="009C4AD9"/>
    <w:rsid w:val="009C5977"/>
    <w:rsid w:val="009C725B"/>
    <w:rsid w:val="009D06FD"/>
    <w:rsid w:val="009D0913"/>
    <w:rsid w:val="009D114A"/>
    <w:rsid w:val="009D11F4"/>
    <w:rsid w:val="009D167C"/>
    <w:rsid w:val="009D1B8D"/>
    <w:rsid w:val="009D2FD9"/>
    <w:rsid w:val="009D3866"/>
    <w:rsid w:val="009D4EE7"/>
    <w:rsid w:val="009D5DA9"/>
    <w:rsid w:val="009D65C7"/>
    <w:rsid w:val="009E1891"/>
    <w:rsid w:val="009E1E92"/>
    <w:rsid w:val="009E2A1C"/>
    <w:rsid w:val="009E5C57"/>
    <w:rsid w:val="009E63F4"/>
    <w:rsid w:val="009E7C6A"/>
    <w:rsid w:val="009F0207"/>
    <w:rsid w:val="009F0504"/>
    <w:rsid w:val="009F1542"/>
    <w:rsid w:val="009F1DB9"/>
    <w:rsid w:val="00A01B51"/>
    <w:rsid w:val="00A020AE"/>
    <w:rsid w:val="00A02C7F"/>
    <w:rsid w:val="00A049B8"/>
    <w:rsid w:val="00A0682D"/>
    <w:rsid w:val="00A075F8"/>
    <w:rsid w:val="00A10E4D"/>
    <w:rsid w:val="00A12D57"/>
    <w:rsid w:val="00A136DD"/>
    <w:rsid w:val="00A14C93"/>
    <w:rsid w:val="00A151AB"/>
    <w:rsid w:val="00A16460"/>
    <w:rsid w:val="00A2114E"/>
    <w:rsid w:val="00A2337E"/>
    <w:rsid w:val="00A23BCD"/>
    <w:rsid w:val="00A25108"/>
    <w:rsid w:val="00A305AB"/>
    <w:rsid w:val="00A30F94"/>
    <w:rsid w:val="00A3335C"/>
    <w:rsid w:val="00A33391"/>
    <w:rsid w:val="00A338F7"/>
    <w:rsid w:val="00A33BEE"/>
    <w:rsid w:val="00A3688D"/>
    <w:rsid w:val="00A37B96"/>
    <w:rsid w:val="00A41A7F"/>
    <w:rsid w:val="00A42B72"/>
    <w:rsid w:val="00A43102"/>
    <w:rsid w:val="00A4378F"/>
    <w:rsid w:val="00A43CE5"/>
    <w:rsid w:val="00A457E2"/>
    <w:rsid w:val="00A47029"/>
    <w:rsid w:val="00A52638"/>
    <w:rsid w:val="00A527C6"/>
    <w:rsid w:val="00A52D04"/>
    <w:rsid w:val="00A53A4F"/>
    <w:rsid w:val="00A54C52"/>
    <w:rsid w:val="00A54DB9"/>
    <w:rsid w:val="00A5605C"/>
    <w:rsid w:val="00A563A9"/>
    <w:rsid w:val="00A568BB"/>
    <w:rsid w:val="00A578E3"/>
    <w:rsid w:val="00A602C3"/>
    <w:rsid w:val="00A60500"/>
    <w:rsid w:val="00A621E3"/>
    <w:rsid w:val="00A642A8"/>
    <w:rsid w:val="00A64FD3"/>
    <w:rsid w:val="00A65062"/>
    <w:rsid w:val="00A65A46"/>
    <w:rsid w:val="00A67B18"/>
    <w:rsid w:val="00A700DC"/>
    <w:rsid w:val="00A71A52"/>
    <w:rsid w:val="00A71B70"/>
    <w:rsid w:val="00A756DA"/>
    <w:rsid w:val="00A76D43"/>
    <w:rsid w:val="00A76F58"/>
    <w:rsid w:val="00A7709B"/>
    <w:rsid w:val="00A802DD"/>
    <w:rsid w:val="00A8270C"/>
    <w:rsid w:val="00A83ADA"/>
    <w:rsid w:val="00A83C69"/>
    <w:rsid w:val="00A8447B"/>
    <w:rsid w:val="00A86195"/>
    <w:rsid w:val="00A889FA"/>
    <w:rsid w:val="00A902F0"/>
    <w:rsid w:val="00A907C6"/>
    <w:rsid w:val="00A915C0"/>
    <w:rsid w:val="00A91D01"/>
    <w:rsid w:val="00A9230A"/>
    <w:rsid w:val="00A927CA"/>
    <w:rsid w:val="00A92D26"/>
    <w:rsid w:val="00A957BA"/>
    <w:rsid w:val="00AA440A"/>
    <w:rsid w:val="00AA5DB3"/>
    <w:rsid w:val="00AA609E"/>
    <w:rsid w:val="00AA65DA"/>
    <w:rsid w:val="00AA6C8A"/>
    <w:rsid w:val="00AA6D0F"/>
    <w:rsid w:val="00AB0AEE"/>
    <w:rsid w:val="00AB219C"/>
    <w:rsid w:val="00AB7217"/>
    <w:rsid w:val="00AC0100"/>
    <w:rsid w:val="00AC0744"/>
    <w:rsid w:val="00AC1A9B"/>
    <w:rsid w:val="00AC227D"/>
    <w:rsid w:val="00AC23AC"/>
    <w:rsid w:val="00AC3199"/>
    <w:rsid w:val="00AC4873"/>
    <w:rsid w:val="00AC490D"/>
    <w:rsid w:val="00AC4A13"/>
    <w:rsid w:val="00AC6525"/>
    <w:rsid w:val="00AD0318"/>
    <w:rsid w:val="00AD0428"/>
    <w:rsid w:val="00AD06BF"/>
    <w:rsid w:val="00AD20F3"/>
    <w:rsid w:val="00AD2FC2"/>
    <w:rsid w:val="00AD38BE"/>
    <w:rsid w:val="00AD4D71"/>
    <w:rsid w:val="00AD512C"/>
    <w:rsid w:val="00AD59BE"/>
    <w:rsid w:val="00AD5E50"/>
    <w:rsid w:val="00AD6E1F"/>
    <w:rsid w:val="00AD710B"/>
    <w:rsid w:val="00AD7954"/>
    <w:rsid w:val="00AE06C6"/>
    <w:rsid w:val="00AE4977"/>
    <w:rsid w:val="00AE4CE5"/>
    <w:rsid w:val="00AE604A"/>
    <w:rsid w:val="00AE7069"/>
    <w:rsid w:val="00AE7429"/>
    <w:rsid w:val="00AF0A93"/>
    <w:rsid w:val="00AF10BB"/>
    <w:rsid w:val="00AF179A"/>
    <w:rsid w:val="00AF36E4"/>
    <w:rsid w:val="00AF41EC"/>
    <w:rsid w:val="00AF48A1"/>
    <w:rsid w:val="00AF550A"/>
    <w:rsid w:val="00AF6196"/>
    <w:rsid w:val="00B01362"/>
    <w:rsid w:val="00B045A3"/>
    <w:rsid w:val="00B04FDF"/>
    <w:rsid w:val="00B061A7"/>
    <w:rsid w:val="00B1111B"/>
    <w:rsid w:val="00B11D05"/>
    <w:rsid w:val="00B11FEA"/>
    <w:rsid w:val="00B123E4"/>
    <w:rsid w:val="00B12E3D"/>
    <w:rsid w:val="00B153E5"/>
    <w:rsid w:val="00B154E9"/>
    <w:rsid w:val="00B15512"/>
    <w:rsid w:val="00B159AB"/>
    <w:rsid w:val="00B1732C"/>
    <w:rsid w:val="00B174C5"/>
    <w:rsid w:val="00B22620"/>
    <w:rsid w:val="00B236E5"/>
    <w:rsid w:val="00B307BC"/>
    <w:rsid w:val="00B326FD"/>
    <w:rsid w:val="00B3298D"/>
    <w:rsid w:val="00B329B9"/>
    <w:rsid w:val="00B32C5E"/>
    <w:rsid w:val="00B33EFE"/>
    <w:rsid w:val="00B341E7"/>
    <w:rsid w:val="00B34C8C"/>
    <w:rsid w:val="00B374FE"/>
    <w:rsid w:val="00B37A9D"/>
    <w:rsid w:val="00B40183"/>
    <w:rsid w:val="00B413B2"/>
    <w:rsid w:val="00B4215E"/>
    <w:rsid w:val="00B42761"/>
    <w:rsid w:val="00B5059E"/>
    <w:rsid w:val="00B5112F"/>
    <w:rsid w:val="00B51692"/>
    <w:rsid w:val="00B5298E"/>
    <w:rsid w:val="00B52B40"/>
    <w:rsid w:val="00B53708"/>
    <w:rsid w:val="00B54DCF"/>
    <w:rsid w:val="00B55ADE"/>
    <w:rsid w:val="00B5753C"/>
    <w:rsid w:val="00B60229"/>
    <w:rsid w:val="00B6358B"/>
    <w:rsid w:val="00B64284"/>
    <w:rsid w:val="00B64B0B"/>
    <w:rsid w:val="00B6671F"/>
    <w:rsid w:val="00B67A29"/>
    <w:rsid w:val="00B71350"/>
    <w:rsid w:val="00B727CC"/>
    <w:rsid w:val="00B72852"/>
    <w:rsid w:val="00B759A5"/>
    <w:rsid w:val="00B75C04"/>
    <w:rsid w:val="00B76F58"/>
    <w:rsid w:val="00B773C7"/>
    <w:rsid w:val="00B800B0"/>
    <w:rsid w:val="00B80C66"/>
    <w:rsid w:val="00B80F91"/>
    <w:rsid w:val="00B81653"/>
    <w:rsid w:val="00B820C8"/>
    <w:rsid w:val="00B82C44"/>
    <w:rsid w:val="00B841AC"/>
    <w:rsid w:val="00B84A80"/>
    <w:rsid w:val="00B85FD2"/>
    <w:rsid w:val="00B86871"/>
    <w:rsid w:val="00B86C3E"/>
    <w:rsid w:val="00B907F5"/>
    <w:rsid w:val="00B9082D"/>
    <w:rsid w:val="00B92729"/>
    <w:rsid w:val="00B92A19"/>
    <w:rsid w:val="00B930AD"/>
    <w:rsid w:val="00B93D16"/>
    <w:rsid w:val="00B93D1B"/>
    <w:rsid w:val="00B93DE5"/>
    <w:rsid w:val="00B94C72"/>
    <w:rsid w:val="00BA01A4"/>
    <w:rsid w:val="00BA28DE"/>
    <w:rsid w:val="00BA2ADC"/>
    <w:rsid w:val="00BA3669"/>
    <w:rsid w:val="00BA3A03"/>
    <w:rsid w:val="00BB136D"/>
    <w:rsid w:val="00BB144B"/>
    <w:rsid w:val="00BB2D2C"/>
    <w:rsid w:val="00BB48A4"/>
    <w:rsid w:val="00BB5CB5"/>
    <w:rsid w:val="00BB65BC"/>
    <w:rsid w:val="00BB7645"/>
    <w:rsid w:val="00BC226C"/>
    <w:rsid w:val="00BC2371"/>
    <w:rsid w:val="00BC2A11"/>
    <w:rsid w:val="00BC2FEC"/>
    <w:rsid w:val="00BC4FE0"/>
    <w:rsid w:val="00BC6815"/>
    <w:rsid w:val="00BC7C8B"/>
    <w:rsid w:val="00BD4124"/>
    <w:rsid w:val="00BD4C89"/>
    <w:rsid w:val="00BD51CA"/>
    <w:rsid w:val="00BD5476"/>
    <w:rsid w:val="00BD604C"/>
    <w:rsid w:val="00BD6C8E"/>
    <w:rsid w:val="00BE0010"/>
    <w:rsid w:val="00BE058A"/>
    <w:rsid w:val="00BE2603"/>
    <w:rsid w:val="00BE279D"/>
    <w:rsid w:val="00BE296B"/>
    <w:rsid w:val="00BE4997"/>
    <w:rsid w:val="00BE4C8E"/>
    <w:rsid w:val="00BE6603"/>
    <w:rsid w:val="00BE6D65"/>
    <w:rsid w:val="00BF44C9"/>
    <w:rsid w:val="00BF4548"/>
    <w:rsid w:val="00BF5FFE"/>
    <w:rsid w:val="00BF6481"/>
    <w:rsid w:val="00C0050A"/>
    <w:rsid w:val="00C0050E"/>
    <w:rsid w:val="00C0075B"/>
    <w:rsid w:val="00C00CA1"/>
    <w:rsid w:val="00C030B1"/>
    <w:rsid w:val="00C042F2"/>
    <w:rsid w:val="00C049DE"/>
    <w:rsid w:val="00C04BDA"/>
    <w:rsid w:val="00C062BD"/>
    <w:rsid w:val="00C07E04"/>
    <w:rsid w:val="00C10A0A"/>
    <w:rsid w:val="00C10C6B"/>
    <w:rsid w:val="00C116CF"/>
    <w:rsid w:val="00C1185F"/>
    <w:rsid w:val="00C11AF0"/>
    <w:rsid w:val="00C121AF"/>
    <w:rsid w:val="00C154F3"/>
    <w:rsid w:val="00C21C00"/>
    <w:rsid w:val="00C26BA8"/>
    <w:rsid w:val="00C30FA1"/>
    <w:rsid w:val="00C3501D"/>
    <w:rsid w:val="00C365B4"/>
    <w:rsid w:val="00C36B4B"/>
    <w:rsid w:val="00C426E0"/>
    <w:rsid w:val="00C42954"/>
    <w:rsid w:val="00C42B2B"/>
    <w:rsid w:val="00C42C35"/>
    <w:rsid w:val="00C45E35"/>
    <w:rsid w:val="00C46583"/>
    <w:rsid w:val="00C46B4F"/>
    <w:rsid w:val="00C5228F"/>
    <w:rsid w:val="00C52B16"/>
    <w:rsid w:val="00C536B7"/>
    <w:rsid w:val="00C54FAF"/>
    <w:rsid w:val="00C56F40"/>
    <w:rsid w:val="00C6011F"/>
    <w:rsid w:val="00C64D77"/>
    <w:rsid w:val="00C64F71"/>
    <w:rsid w:val="00C70A9D"/>
    <w:rsid w:val="00C717C1"/>
    <w:rsid w:val="00C73CDA"/>
    <w:rsid w:val="00C75260"/>
    <w:rsid w:val="00C76057"/>
    <w:rsid w:val="00C76F50"/>
    <w:rsid w:val="00C77A85"/>
    <w:rsid w:val="00C80404"/>
    <w:rsid w:val="00C80517"/>
    <w:rsid w:val="00C82473"/>
    <w:rsid w:val="00C82BED"/>
    <w:rsid w:val="00C83002"/>
    <w:rsid w:val="00C830E4"/>
    <w:rsid w:val="00C8472C"/>
    <w:rsid w:val="00C86377"/>
    <w:rsid w:val="00C86C62"/>
    <w:rsid w:val="00C917D1"/>
    <w:rsid w:val="00C91A60"/>
    <w:rsid w:val="00C91F72"/>
    <w:rsid w:val="00C922BC"/>
    <w:rsid w:val="00C9548C"/>
    <w:rsid w:val="00CA211F"/>
    <w:rsid w:val="00CA3188"/>
    <w:rsid w:val="00CA4086"/>
    <w:rsid w:val="00CA437C"/>
    <w:rsid w:val="00CA5B82"/>
    <w:rsid w:val="00CA6807"/>
    <w:rsid w:val="00CA6900"/>
    <w:rsid w:val="00CA6A50"/>
    <w:rsid w:val="00CB0025"/>
    <w:rsid w:val="00CB08A4"/>
    <w:rsid w:val="00CB11BC"/>
    <w:rsid w:val="00CB142F"/>
    <w:rsid w:val="00CB1C2F"/>
    <w:rsid w:val="00CB2BFE"/>
    <w:rsid w:val="00CB2DFA"/>
    <w:rsid w:val="00CB2EAF"/>
    <w:rsid w:val="00CB3F9D"/>
    <w:rsid w:val="00CB3FC2"/>
    <w:rsid w:val="00CB44A4"/>
    <w:rsid w:val="00CB525A"/>
    <w:rsid w:val="00CB62CE"/>
    <w:rsid w:val="00CB6304"/>
    <w:rsid w:val="00CB6487"/>
    <w:rsid w:val="00CB68A8"/>
    <w:rsid w:val="00CB691C"/>
    <w:rsid w:val="00CB6FA7"/>
    <w:rsid w:val="00CC1B70"/>
    <w:rsid w:val="00CC1CC6"/>
    <w:rsid w:val="00CC29B6"/>
    <w:rsid w:val="00CC38C7"/>
    <w:rsid w:val="00CC3F01"/>
    <w:rsid w:val="00CC52FC"/>
    <w:rsid w:val="00CC59E6"/>
    <w:rsid w:val="00CC5F23"/>
    <w:rsid w:val="00CC7259"/>
    <w:rsid w:val="00CD1CE8"/>
    <w:rsid w:val="00CD3F3C"/>
    <w:rsid w:val="00CD52D7"/>
    <w:rsid w:val="00CD67C3"/>
    <w:rsid w:val="00CE1010"/>
    <w:rsid w:val="00CE2913"/>
    <w:rsid w:val="00CE3243"/>
    <w:rsid w:val="00CE3FEE"/>
    <w:rsid w:val="00CE4106"/>
    <w:rsid w:val="00CE4C2B"/>
    <w:rsid w:val="00CE532D"/>
    <w:rsid w:val="00CE5413"/>
    <w:rsid w:val="00CE68A8"/>
    <w:rsid w:val="00CE74A3"/>
    <w:rsid w:val="00CF0C33"/>
    <w:rsid w:val="00CF1CDF"/>
    <w:rsid w:val="00CF1F29"/>
    <w:rsid w:val="00CF28EE"/>
    <w:rsid w:val="00CF4CA3"/>
    <w:rsid w:val="00CF5A84"/>
    <w:rsid w:val="00CF60DA"/>
    <w:rsid w:val="00CF66B7"/>
    <w:rsid w:val="00D02C42"/>
    <w:rsid w:val="00D031FC"/>
    <w:rsid w:val="00D03865"/>
    <w:rsid w:val="00D047E2"/>
    <w:rsid w:val="00D05F66"/>
    <w:rsid w:val="00D11E8E"/>
    <w:rsid w:val="00D13596"/>
    <w:rsid w:val="00D13B03"/>
    <w:rsid w:val="00D14B71"/>
    <w:rsid w:val="00D15788"/>
    <w:rsid w:val="00D15EAD"/>
    <w:rsid w:val="00D20410"/>
    <w:rsid w:val="00D221FA"/>
    <w:rsid w:val="00D22AE3"/>
    <w:rsid w:val="00D23091"/>
    <w:rsid w:val="00D23BEC"/>
    <w:rsid w:val="00D23E8D"/>
    <w:rsid w:val="00D24011"/>
    <w:rsid w:val="00D24125"/>
    <w:rsid w:val="00D24355"/>
    <w:rsid w:val="00D24530"/>
    <w:rsid w:val="00D24663"/>
    <w:rsid w:val="00D25499"/>
    <w:rsid w:val="00D25903"/>
    <w:rsid w:val="00D25F1B"/>
    <w:rsid w:val="00D271EF"/>
    <w:rsid w:val="00D3214A"/>
    <w:rsid w:val="00D32377"/>
    <w:rsid w:val="00D34D55"/>
    <w:rsid w:val="00D3516E"/>
    <w:rsid w:val="00D414AF"/>
    <w:rsid w:val="00D41D4F"/>
    <w:rsid w:val="00D4270A"/>
    <w:rsid w:val="00D45036"/>
    <w:rsid w:val="00D452A5"/>
    <w:rsid w:val="00D4701E"/>
    <w:rsid w:val="00D50203"/>
    <w:rsid w:val="00D509E8"/>
    <w:rsid w:val="00D50C95"/>
    <w:rsid w:val="00D529BD"/>
    <w:rsid w:val="00D539B4"/>
    <w:rsid w:val="00D5421A"/>
    <w:rsid w:val="00D5466E"/>
    <w:rsid w:val="00D5542F"/>
    <w:rsid w:val="00D55917"/>
    <w:rsid w:val="00D56325"/>
    <w:rsid w:val="00D56A21"/>
    <w:rsid w:val="00D61CAF"/>
    <w:rsid w:val="00D61DAD"/>
    <w:rsid w:val="00D642F7"/>
    <w:rsid w:val="00D64D25"/>
    <w:rsid w:val="00D65781"/>
    <w:rsid w:val="00D65F09"/>
    <w:rsid w:val="00D66BC9"/>
    <w:rsid w:val="00D66F70"/>
    <w:rsid w:val="00D66F86"/>
    <w:rsid w:val="00D6705B"/>
    <w:rsid w:val="00D71106"/>
    <w:rsid w:val="00D714D0"/>
    <w:rsid w:val="00D71A46"/>
    <w:rsid w:val="00D73C9A"/>
    <w:rsid w:val="00D74B91"/>
    <w:rsid w:val="00D7569B"/>
    <w:rsid w:val="00D7609C"/>
    <w:rsid w:val="00D763DB"/>
    <w:rsid w:val="00D76AE4"/>
    <w:rsid w:val="00D76C29"/>
    <w:rsid w:val="00D76DB3"/>
    <w:rsid w:val="00D77008"/>
    <w:rsid w:val="00D77031"/>
    <w:rsid w:val="00D77E4E"/>
    <w:rsid w:val="00D8075A"/>
    <w:rsid w:val="00D83628"/>
    <w:rsid w:val="00D84CDB"/>
    <w:rsid w:val="00D84FA5"/>
    <w:rsid w:val="00D85950"/>
    <w:rsid w:val="00D87928"/>
    <w:rsid w:val="00D87BF3"/>
    <w:rsid w:val="00D922B1"/>
    <w:rsid w:val="00D93771"/>
    <w:rsid w:val="00D93C48"/>
    <w:rsid w:val="00D94547"/>
    <w:rsid w:val="00DA68A3"/>
    <w:rsid w:val="00DA6CB4"/>
    <w:rsid w:val="00DA7608"/>
    <w:rsid w:val="00DA7D98"/>
    <w:rsid w:val="00DB1C5D"/>
    <w:rsid w:val="00DB2049"/>
    <w:rsid w:val="00DB38CC"/>
    <w:rsid w:val="00DC082E"/>
    <w:rsid w:val="00DC1485"/>
    <w:rsid w:val="00DC14B6"/>
    <w:rsid w:val="00DC4B30"/>
    <w:rsid w:val="00DC7451"/>
    <w:rsid w:val="00DC74F1"/>
    <w:rsid w:val="00DD03C1"/>
    <w:rsid w:val="00DD09CF"/>
    <w:rsid w:val="00DD1783"/>
    <w:rsid w:val="00DD17E6"/>
    <w:rsid w:val="00DD212F"/>
    <w:rsid w:val="00DD295F"/>
    <w:rsid w:val="00DD2BD0"/>
    <w:rsid w:val="00DD4C44"/>
    <w:rsid w:val="00DD5344"/>
    <w:rsid w:val="00DD5E75"/>
    <w:rsid w:val="00DE015F"/>
    <w:rsid w:val="00DE1CA9"/>
    <w:rsid w:val="00DE260F"/>
    <w:rsid w:val="00DE28A0"/>
    <w:rsid w:val="00DF0541"/>
    <w:rsid w:val="00DF1428"/>
    <w:rsid w:val="00DF2036"/>
    <w:rsid w:val="00DF3D5F"/>
    <w:rsid w:val="00DF53FA"/>
    <w:rsid w:val="00DF5AE5"/>
    <w:rsid w:val="00DF5E73"/>
    <w:rsid w:val="00DF6B33"/>
    <w:rsid w:val="00DF7786"/>
    <w:rsid w:val="00E01A3E"/>
    <w:rsid w:val="00E0203C"/>
    <w:rsid w:val="00E03241"/>
    <w:rsid w:val="00E0343D"/>
    <w:rsid w:val="00E05021"/>
    <w:rsid w:val="00E05177"/>
    <w:rsid w:val="00E05D14"/>
    <w:rsid w:val="00E05F4A"/>
    <w:rsid w:val="00E06B89"/>
    <w:rsid w:val="00E079EC"/>
    <w:rsid w:val="00E115B7"/>
    <w:rsid w:val="00E1160E"/>
    <w:rsid w:val="00E1292F"/>
    <w:rsid w:val="00E1377B"/>
    <w:rsid w:val="00E1412A"/>
    <w:rsid w:val="00E143A3"/>
    <w:rsid w:val="00E14911"/>
    <w:rsid w:val="00E14CEA"/>
    <w:rsid w:val="00E15163"/>
    <w:rsid w:val="00E152FC"/>
    <w:rsid w:val="00E21516"/>
    <w:rsid w:val="00E21563"/>
    <w:rsid w:val="00E224D4"/>
    <w:rsid w:val="00E2707F"/>
    <w:rsid w:val="00E27972"/>
    <w:rsid w:val="00E34025"/>
    <w:rsid w:val="00E37536"/>
    <w:rsid w:val="00E378A5"/>
    <w:rsid w:val="00E37D4D"/>
    <w:rsid w:val="00E40CF1"/>
    <w:rsid w:val="00E454EE"/>
    <w:rsid w:val="00E46A74"/>
    <w:rsid w:val="00E50BEC"/>
    <w:rsid w:val="00E50CAA"/>
    <w:rsid w:val="00E51014"/>
    <w:rsid w:val="00E54ED8"/>
    <w:rsid w:val="00E57BFA"/>
    <w:rsid w:val="00E61089"/>
    <w:rsid w:val="00E62868"/>
    <w:rsid w:val="00E62C5B"/>
    <w:rsid w:val="00E64107"/>
    <w:rsid w:val="00E642EE"/>
    <w:rsid w:val="00E66FE6"/>
    <w:rsid w:val="00E670AB"/>
    <w:rsid w:val="00E7371F"/>
    <w:rsid w:val="00E7481D"/>
    <w:rsid w:val="00E75D80"/>
    <w:rsid w:val="00E77877"/>
    <w:rsid w:val="00E809EC"/>
    <w:rsid w:val="00E83B30"/>
    <w:rsid w:val="00E84FD0"/>
    <w:rsid w:val="00E8527E"/>
    <w:rsid w:val="00E914C2"/>
    <w:rsid w:val="00E9691A"/>
    <w:rsid w:val="00EA1BD5"/>
    <w:rsid w:val="00EA1DCF"/>
    <w:rsid w:val="00EA6A7E"/>
    <w:rsid w:val="00EA7DE6"/>
    <w:rsid w:val="00EB0A46"/>
    <w:rsid w:val="00EB189D"/>
    <w:rsid w:val="00EB1DE8"/>
    <w:rsid w:val="00EB1E7E"/>
    <w:rsid w:val="00EB3D3A"/>
    <w:rsid w:val="00EB3F9A"/>
    <w:rsid w:val="00EB429A"/>
    <w:rsid w:val="00EB5AED"/>
    <w:rsid w:val="00EB6217"/>
    <w:rsid w:val="00EB7357"/>
    <w:rsid w:val="00EB770A"/>
    <w:rsid w:val="00EC0533"/>
    <w:rsid w:val="00EC19A7"/>
    <w:rsid w:val="00EC217F"/>
    <w:rsid w:val="00EC4C75"/>
    <w:rsid w:val="00EC777E"/>
    <w:rsid w:val="00EC79FC"/>
    <w:rsid w:val="00ED0028"/>
    <w:rsid w:val="00ED1078"/>
    <w:rsid w:val="00ED2AC2"/>
    <w:rsid w:val="00ED55CD"/>
    <w:rsid w:val="00ED6012"/>
    <w:rsid w:val="00ED698F"/>
    <w:rsid w:val="00ED7B32"/>
    <w:rsid w:val="00EE2306"/>
    <w:rsid w:val="00EE28A2"/>
    <w:rsid w:val="00EE3C35"/>
    <w:rsid w:val="00EE4812"/>
    <w:rsid w:val="00EE4F1A"/>
    <w:rsid w:val="00EE62AE"/>
    <w:rsid w:val="00EE63F6"/>
    <w:rsid w:val="00EE6B60"/>
    <w:rsid w:val="00EE7B62"/>
    <w:rsid w:val="00EF258C"/>
    <w:rsid w:val="00EF50E3"/>
    <w:rsid w:val="00EF5CCD"/>
    <w:rsid w:val="00EF68EE"/>
    <w:rsid w:val="00EF6900"/>
    <w:rsid w:val="00EF6DA0"/>
    <w:rsid w:val="00F00548"/>
    <w:rsid w:val="00F02CCA"/>
    <w:rsid w:val="00F046AD"/>
    <w:rsid w:val="00F05362"/>
    <w:rsid w:val="00F0619D"/>
    <w:rsid w:val="00F06F9D"/>
    <w:rsid w:val="00F072A6"/>
    <w:rsid w:val="00F075B4"/>
    <w:rsid w:val="00F10D18"/>
    <w:rsid w:val="00F12FB3"/>
    <w:rsid w:val="00F13242"/>
    <w:rsid w:val="00F13695"/>
    <w:rsid w:val="00F14078"/>
    <w:rsid w:val="00F14E84"/>
    <w:rsid w:val="00F154A2"/>
    <w:rsid w:val="00F15A27"/>
    <w:rsid w:val="00F1619C"/>
    <w:rsid w:val="00F16529"/>
    <w:rsid w:val="00F167C9"/>
    <w:rsid w:val="00F23C82"/>
    <w:rsid w:val="00F240E7"/>
    <w:rsid w:val="00F27361"/>
    <w:rsid w:val="00F2763D"/>
    <w:rsid w:val="00F32210"/>
    <w:rsid w:val="00F32506"/>
    <w:rsid w:val="00F32B40"/>
    <w:rsid w:val="00F3343A"/>
    <w:rsid w:val="00F34333"/>
    <w:rsid w:val="00F34D15"/>
    <w:rsid w:val="00F404DC"/>
    <w:rsid w:val="00F404F7"/>
    <w:rsid w:val="00F40B85"/>
    <w:rsid w:val="00F41181"/>
    <w:rsid w:val="00F43224"/>
    <w:rsid w:val="00F4381E"/>
    <w:rsid w:val="00F43D3A"/>
    <w:rsid w:val="00F44852"/>
    <w:rsid w:val="00F44E2F"/>
    <w:rsid w:val="00F4587E"/>
    <w:rsid w:val="00F45930"/>
    <w:rsid w:val="00F5021B"/>
    <w:rsid w:val="00F505B5"/>
    <w:rsid w:val="00F53D74"/>
    <w:rsid w:val="00F54DB7"/>
    <w:rsid w:val="00F5595C"/>
    <w:rsid w:val="00F565A8"/>
    <w:rsid w:val="00F60446"/>
    <w:rsid w:val="00F608E6"/>
    <w:rsid w:val="00F61E9F"/>
    <w:rsid w:val="00F6265C"/>
    <w:rsid w:val="00F66B56"/>
    <w:rsid w:val="00F66B92"/>
    <w:rsid w:val="00F67A38"/>
    <w:rsid w:val="00F700F8"/>
    <w:rsid w:val="00F701DF"/>
    <w:rsid w:val="00F708EE"/>
    <w:rsid w:val="00F71F37"/>
    <w:rsid w:val="00F7260A"/>
    <w:rsid w:val="00F74D49"/>
    <w:rsid w:val="00F75D28"/>
    <w:rsid w:val="00F77A52"/>
    <w:rsid w:val="00F826E4"/>
    <w:rsid w:val="00F8279F"/>
    <w:rsid w:val="00F843EE"/>
    <w:rsid w:val="00F8458D"/>
    <w:rsid w:val="00F860EF"/>
    <w:rsid w:val="00F90300"/>
    <w:rsid w:val="00F9041C"/>
    <w:rsid w:val="00F92CEC"/>
    <w:rsid w:val="00F930AD"/>
    <w:rsid w:val="00F93E0A"/>
    <w:rsid w:val="00F947A2"/>
    <w:rsid w:val="00F967C3"/>
    <w:rsid w:val="00F97218"/>
    <w:rsid w:val="00F97D55"/>
    <w:rsid w:val="00FA0807"/>
    <w:rsid w:val="00FA088E"/>
    <w:rsid w:val="00FA1866"/>
    <w:rsid w:val="00FA2C83"/>
    <w:rsid w:val="00FA34F3"/>
    <w:rsid w:val="00FA387B"/>
    <w:rsid w:val="00FA4646"/>
    <w:rsid w:val="00FA4F6B"/>
    <w:rsid w:val="00FA5114"/>
    <w:rsid w:val="00FA57E7"/>
    <w:rsid w:val="00FA6603"/>
    <w:rsid w:val="00FB142D"/>
    <w:rsid w:val="00FB241C"/>
    <w:rsid w:val="00FB4184"/>
    <w:rsid w:val="00FB4F04"/>
    <w:rsid w:val="00FB7769"/>
    <w:rsid w:val="00FB795C"/>
    <w:rsid w:val="00FC1634"/>
    <w:rsid w:val="00FC4838"/>
    <w:rsid w:val="00FC7919"/>
    <w:rsid w:val="00FD0673"/>
    <w:rsid w:val="00FD0832"/>
    <w:rsid w:val="00FD1DC0"/>
    <w:rsid w:val="00FD284A"/>
    <w:rsid w:val="00FD3526"/>
    <w:rsid w:val="00FD4ACC"/>
    <w:rsid w:val="00FD6637"/>
    <w:rsid w:val="00FE0355"/>
    <w:rsid w:val="00FE0689"/>
    <w:rsid w:val="00FE1DE9"/>
    <w:rsid w:val="00FE2DFF"/>
    <w:rsid w:val="00FE3301"/>
    <w:rsid w:val="00FE4010"/>
    <w:rsid w:val="00FE50D2"/>
    <w:rsid w:val="00FE5267"/>
    <w:rsid w:val="00FE68D1"/>
    <w:rsid w:val="00FE74DE"/>
    <w:rsid w:val="00FF4FB0"/>
    <w:rsid w:val="00FF624F"/>
    <w:rsid w:val="00FF6708"/>
    <w:rsid w:val="018F62C8"/>
    <w:rsid w:val="01B0BEE8"/>
    <w:rsid w:val="020270D8"/>
    <w:rsid w:val="021EB1B4"/>
    <w:rsid w:val="029DD970"/>
    <w:rsid w:val="02EF1A49"/>
    <w:rsid w:val="033366EC"/>
    <w:rsid w:val="03D6EF7E"/>
    <w:rsid w:val="03DBD304"/>
    <w:rsid w:val="0439A9D1"/>
    <w:rsid w:val="04B3F013"/>
    <w:rsid w:val="04DEBBB2"/>
    <w:rsid w:val="04E42A20"/>
    <w:rsid w:val="0590D4BB"/>
    <w:rsid w:val="05EE1B8A"/>
    <w:rsid w:val="06992AE3"/>
    <w:rsid w:val="06D664F6"/>
    <w:rsid w:val="07774A12"/>
    <w:rsid w:val="0844F4BD"/>
    <w:rsid w:val="0845847A"/>
    <w:rsid w:val="08ED9B5E"/>
    <w:rsid w:val="093CC8DB"/>
    <w:rsid w:val="094E939E"/>
    <w:rsid w:val="09749229"/>
    <w:rsid w:val="09C840BF"/>
    <w:rsid w:val="09E948C5"/>
    <w:rsid w:val="0A1207B9"/>
    <w:rsid w:val="0AA5D0B8"/>
    <w:rsid w:val="0B4AD1DD"/>
    <w:rsid w:val="0B641120"/>
    <w:rsid w:val="0B7B9865"/>
    <w:rsid w:val="0C31F637"/>
    <w:rsid w:val="0C4E95E7"/>
    <w:rsid w:val="0C551757"/>
    <w:rsid w:val="0CAE1351"/>
    <w:rsid w:val="0CD3C640"/>
    <w:rsid w:val="0D03C577"/>
    <w:rsid w:val="0D163131"/>
    <w:rsid w:val="0D7718F5"/>
    <w:rsid w:val="0DDCD3E5"/>
    <w:rsid w:val="0F1CE6A1"/>
    <w:rsid w:val="0F9B1EC9"/>
    <w:rsid w:val="1022F5D6"/>
    <w:rsid w:val="10501E46"/>
    <w:rsid w:val="11F2C76F"/>
    <w:rsid w:val="12A05D52"/>
    <w:rsid w:val="12C2DAD0"/>
    <w:rsid w:val="12D547DA"/>
    <w:rsid w:val="12DD8D33"/>
    <w:rsid w:val="12F36483"/>
    <w:rsid w:val="13D17BD9"/>
    <w:rsid w:val="146D2F68"/>
    <w:rsid w:val="147C35D4"/>
    <w:rsid w:val="14F30901"/>
    <w:rsid w:val="1505FE06"/>
    <w:rsid w:val="152A6831"/>
    <w:rsid w:val="15536A43"/>
    <w:rsid w:val="160E734F"/>
    <w:rsid w:val="16FA1CB1"/>
    <w:rsid w:val="17FE7AEA"/>
    <w:rsid w:val="182D1464"/>
    <w:rsid w:val="18743808"/>
    <w:rsid w:val="18F7966F"/>
    <w:rsid w:val="19AA1D12"/>
    <w:rsid w:val="19B86E24"/>
    <w:rsid w:val="1A3E63FA"/>
    <w:rsid w:val="1A488470"/>
    <w:rsid w:val="1A680B9B"/>
    <w:rsid w:val="1AB42397"/>
    <w:rsid w:val="1AF69B62"/>
    <w:rsid w:val="1B083397"/>
    <w:rsid w:val="1B366009"/>
    <w:rsid w:val="1B519D0F"/>
    <w:rsid w:val="1C3DED3F"/>
    <w:rsid w:val="1C80D571"/>
    <w:rsid w:val="1C91426E"/>
    <w:rsid w:val="1CB75FA2"/>
    <w:rsid w:val="1D6AEE09"/>
    <w:rsid w:val="1D97A0FC"/>
    <w:rsid w:val="1DCB0792"/>
    <w:rsid w:val="1E1FB247"/>
    <w:rsid w:val="1E22B0E8"/>
    <w:rsid w:val="1E775456"/>
    <w:rsid w:val="1E942AE3"/>
    <w:rsid w:val="1EA516E2"/>
    <w:rsid w:val="1ED14A77"/>
    <w:rsid w:val="1F21B9C6"/>
    <w:rsid w:val="1F31DB10"/>
    <w:rsid w:val="1F768B8F"/>
    <w:rsid w:val="1FC503C5"/>
    <w:rsid w:val="20726D15"/>
    <w:rsid w:val="2078611E"/>
    <w:rsid w:val="2096497E"/>
    <w:rsid w:val="20D92746"/>
    <w:rsid w:val="2169F058"/>
    <w:rsid w:val="219199F3"/>
    <w:rsid w:val="21D3F698"/>
    <w:rsid w:val="21DAF13C"/>
    <w:rsid w:val="226B121F"/>
    <w:rsid w:val="22C9B0CA"/>
    <w:rsid w:val="231E98E8"/>
    <w:rsid w:val="2351AD7F"/>
    <w:rsid w:val="236E6F70"/>
    <w:rsid w:val="23CE844E"/>
    <w:rsid w:val="23EF4DBA"/>
    <w:rsid w:val="2494A41A"/>
    <w:rsid w:val="258E0E47"/>
    <w:rsid w:val="25B0F95B"/>
    <w:rsid w:val="25D88D26"/>
    <w:rsid w:val="25E8FEAF"/>
    <w:rsid w:val="2600F81C"/>
    <w:rsid w:val="269B6CD6"/>
    <w:rsid w:val="26CD3F82"/>
    <w:rsid w:val="2771E9D8"/>
    <w:rsid w:val="278F9A0E"/>
    <w:rsid w:val="28C5AF09"/>
    <w:rsid w:val="293B655E"/>
    <w:rsid w:val="298B0BFE"/>
    <w:rsid w:val="29A5F7AA"/>
    <w:rsid w:val="2A38246A"/>
    <w:rsid w:val="2A846A7E"/>
    <w:rsid w:val="2A94186F"/>
    <w:rsid w:val="2B3EA25C"/>
    <w:rsid w:val="2B6C0580"/>
    <w:rsid w:val="2BD5E629"/>
    <w:rsid w:val="2BDD20D7"/>
    <w:rsid w:val="2BE4D891"/>
    <w:rsid w:val="2BE5C1A8"/>
    <w:rsid w:val="2C050C73"/>
    <w:rsid w:val="2C5D4904"/>
    <w:rsid w:val="2CFA9201"/>
    <w:rsid w:val="2DF82B4B"/>
    <w:rsid w:val="2F19103D"/>
    <w:rsid w:val="2F7A533C"/>
    <w:rsid w:val="2F84E943"/>
    <w:rsid w:val="2FB848D2"/>
    <w:rsid w:val="2FBD1604"/>
    <w:rsid w:val="30899C4B"/>
    <w:rsid w:val="30B2C142"/>
    <w:rsid w:val="311075EA"/>
    <w:rsid w:val="3118BE6B"/>
    <w:rsid w:val="31541933"/>
    <w:rsid w:val="315B8F8B"/>
    <w:rsid w:val="3166153A"/>
    <w:rsid w:val="31E0B51B"/>
    <w:rsid w:val="32A7FFC7"/>
    <w:rsid w:val="32E620BC"/>
    <w:rsid w:val="33712F80"/>
    <w:rsid w:val="338343AB"/>
    <w:rsid w:val="33913A4C"/>
    <w:rsid w:val="33E8D9A4"/>
    <w:rsid w:val="340E279A"/>
    <w:rsid w:val="34589F36"/>
    <w:rsid w:val="345939DF"/>
    <w:rsid w:val="3517F4E0"/>
    <w:rsid w:val="353D9265"/>
    <w:rsid w:val="35529CBF"/>
    <w:rsid w:val="355BCDB2"/>
    <w:rsid w:val="356F67E8"/>
    <w:rsid w:val="35CF6270"/>
    <w:rsid w:val="35F1BCC7"/>
    <w:rsid w:val="3620EE93"/>
    <w:rsid w:val="372CFE24"/>
    <w:rsid w:val="37559744"/>
    <w:rsid w:val="376BCA49"/>
    <w:rsid w:val="37BE91EE"/>
    <w:rsid w:val="37E6758E"/>
    <w:rsid w:val="3838A64A"/>
    <w:rsid w:val="3871BACE"/>
    <w:rsid w:val="391DB7B8"/>
    <w:rsid w:val="392BCB89"/>
    <w:rsid w:val="399EEFD0"/>
    <w:rsid w:val="3A0183C0"/>
    <w:rsid w:val="3A151140"/>
    <w:rsid w:val="3A8A1717"/>
    <w:rsid w:val="3A9AA3FE"/>
    <w:rsid w:val="3ADCB463"/>
    <w:rsid w:val="3B90A239"/>
    <w:rsid w:val="3BFE710B"/>
    <w:rsid w:val="3D02CBFE"/>
    <w:rsid w:val="3D4FC6DB"/>
    <w:rsid w:val="3D7AA4DD"/>
    <w:rsid w:val="3DC31260"/>
    <w:rsid w:val="3E3CE544"/>
    <w:rsid w:val="3E618EC4"/>
    <w:rsid w:val="3E6BEA17"/>
    <w:rsid w:val="3E94D614"/>
    <w:rsid w:val="3EFD21D1"/>
    <w:rsid w:val="3F4E7E1A"/>
    <w:rsid w:val="3F75AD3E"/>
    <w:rsid w:val="3F90C3D7"/>
    <w:rsid w:val="3FDC92E0"/>
    <w:rsid w:val="402DC78E"/>
    <w:rsid w:val="404E39C7"/>
    <w:rsid w:val="41CF97B6"/>
    <w:rsid w:val="41D1131D"/>
    <w:rsid w:val="41E46A62"/>
    <w:rsid w:val="41EE4344"/>
    <w:rsid w:val="42658946"/>
    <w:rsid w:val="429957E0"/>
    <w:rsid w:val="43395E69"/>
    <w:rsid w:val="434420F3"/>
    <w:rsid w:val="435412A8"/>
    <w:rsid w:val="438B2CC6"/>
    <w:rsid w:val="43B44B81"/>
    <w:rsid w:val="43D45AB3"/>
    <w:rsid w:val="447D0C4F"/>
    <w:rsid w:val="44E9A447"/>
    <w:rsid w:val="4577637D"/>
    <w:rsid w:val="45B458B5"/>
    <w:rsid w:val="46443632"/>
    <w:rsid w:val="464C1E52"/>
    <w:rsid w:val="4676D589"/>
    <w:rsid w:val="469D8976"/>
    <w:rsid w:val="469EB328"/>
    <w:rsid w:val="46C31628"/>
    <w:rsid w:val="47155677"/>
    <w:rsid w:val="48A84ED1"/>
    <w:rsid w:val="4932F55A"/>
    <w:rsid w:val="49C3D3A4"/>
    <w:rsid w:val="49E92353"/>
    <w:rsid w:val="49F4A656"/>
    <w:rsid w:val="4A052929"/>
    <w:rsid w:val="4AB04089"/>
    <w:rsid w:val="4B18749C"/>
    <w:rsid w:val="4C81F811"/>
    <w:rsid w:val="4CE49D33"/>
    <w:rsid w:val="4D027223"/>
    <w:rsid w:val="4D09553E"/>
    <w:rsid w:val="4E3E07DA"/>
    <w:rsid w:val="4E4B371A"/>
    <w:rsid w:val="4E605838"/>
    <w:rsid w:val="4F63414D"/>
    <w:rsid w:val="4FBE21EC"/>
    <w:rsid w:val="50475946"/>
    <w:rsid w:val="50BAEA1B"/>
    <w:rsid w:val="5106F128"/>
    <w:rsid w:val="5115D061"/>
    <w:rsid w:val="513AC769"/>
    <w:rsid w:val="51D66D6D"/>
    <w:rsid w:val="5229D8CF"/>
    <w:rsid w:val="5246D82F"/>
    <w:rsid w:val="52605B4B"/>
    <w:rsid w:val="54A2821A"/>
    <w:rsid w:val="550CD522"/>
    <w:rsid w:val="553E698C"/>
    <w:rsid w:val="555A8F3E"/>
    <w:rsid w:val="555EADE0"/>
    <w:rsid w:val="559D2611"/>
    <w:rsid w:val="55F51C21"/>
    <w:rsid w:val="5674ABE3"/>
    <w:rsid w:val="5693A7AE"/>
    <w:rsid w:val="5790BC2B"/>
    <w:rsid w:val="57DA45A6"/>
    <w:rsid w:val="585E7E8E"/>
    <w:rsid w:val="5875F1B9"/>
    <w:rsid w:val="59A24403"/>
    <w:rsid w:val="59CED971"/>
    <w:rsid w:val="5AFA318B"/>
    <w:rsid w:val="5B069FDE"/>
    <w:rsid w:val="5B0D0088"/>
    <w:rsid w:val="5BC6032A"/>
    <w:rsid w:val="5C295689"/>
    <w:rsid w:val="5C4B04F1"/>
    <w:rsid w:val="5D91A04A"/>
    <w:rsid w:val="5E0A9209"/>
    <w:rsid w:val="5E3FA205"/>
    <w:rsid w:val="5E5A21CD"/>
    <w:rsid w:val="5E65A5D2"/>
    <w:rsid w:val="5E82305F"/>
    <w:rsid w:val="5FF0F8E8"/>
    <w:rsid w:val="5FFCDAF4"/>
    <w:rsid w:val="60098E0E"/>
    <w:rsid w:val="604BF95B"/>
    <w:rsid w:val="6064B15A"/>
    <w:rsid w:val="6160784A"/>
    <w:rsid w:val="624188D6"/>
    <w:rsid w:val="6278CD78"/>
    <w:rsid w:val="638ED3D3"/>
    <w:rsid w:val="63DC0FA6"/>
    <w:rsid w:val="63F2DD66"/>
    <w:rsid w:val="63F45FB4"/>
    <w:rsid w:val="646C7D4B"/>
    <w:rsid w:val="64AAAF1B"/>
    <w:rsid w:val="65087F73"/>
    <w:rsid w:val="656099AE"/>
    <w:rsid w:val="65630CCE"/>
    <w:rsid w:val="65A14517"/>
    <w:rsid w:val="65DDCFA7"/>
    <w:rsid w:val="664FFAF0"/>
    <w:rsid w:val="66E2AC28"/>
    <w:rsid w:val="6716B041"/>
    <w:rsid w:val="67CD1158"/>
    <w:rsid w:val="67EBCB51"/>
    <w:rsid w:val="6846F7E6"/>
    <w:rsid w:val="68F20E36"/>
    <w:rsid w:val="69166626"/>
    <w:rsid w:val="6949AB28"/>
    <w:rsid w:val="69582ABE"/>
    <w:rsid w:val="69C61CAB"/>
    <w:rsid w:val="69E5D0CD"/>
    <w:rsid w:val="6A74B63A"/>
    <w:rsid w:val="6AAE5AC7"/>
    <w:rsid w:val="6AF0057D"/>
    <w:rsid w:val="6AF555CC"/>
    <w:rsid w:val="6B3790BF"/>
    <w:rsid w:val="6BCD72BA"/>
    <w:rsid w:val="6BF2BEA0"/>
    <w:rsid w:val="6C172F06"/>
    <w:rsid w:val="6C8BD5DE"/>
    <w:rsid w:val="6CCF250A"/>
    <w:rsid w:val="6D33A494"/>
    <w:rsid w:val="6D404D33"/>
    <w:rsid w:val="6D785B0B"/>
    <w:rsid w:val="6D7A9F13"/>
    <w:rsid w:val="6D9702E4"/>
    <w:rsid w:val="6E1101B1"/>
    <w:rsid w:val="6EC53EFE"/>
    <w:rsid w:val="6EDC1D6A"/>
    <w:rsid w:val="6F8B772B"/>
    <w:rsid w:val="6FAC33D2"/>
    <w:rsid w:val="7044B479"/>
    <w:rsid w:val="70547AD9"/>
    <w:rsid w:val="70738ACD"/>
    <w:rsid w:val="7098864C"/>
    <w:rsid w:val="70B5F44E"/>
    <w:rsid w:val="70CFAF20"/>
    <w:rsid w:val="7103E37C"/>
    <w:rsid w:val="712C41F9"/>
    <w:rsid w:val="7182F637"/>
    <w:rsid w:val="71B94557"/>
    <w:rsid w:val="71E75B4E"/>
    <w:rsid w:val="71EF3BED"/>
    <w:rsid w:val="721BF39D"/>
    <w:rsid w:val="721D4F77"/>
    <w:rsid w:val="73B1C068"/>
    <w:rsid w:val="73D70233"/>
    <w:rsid w:val="7471CAE5"/>
    <w:rsid w:val="75D446F2"/>
    <w:rsid w:val="75EA81F9"/>
    <w:rsid w:val="7698AD33"/>
    <w:rsid w:val="770EE651"/>
    <w:rsid w:val="77DE8A86"/>
    <w:rsid w:val="77EDCA7F"/>
    <w:rsid w:val="78100F4A"/>
    <w:rsid w:val="7879B238"/>
    <w:rsid w:val="787D7304"/>
    <w:rsid w:val="78A0D1E5"/>
    <w:rsid w:val="7994F888"/>
    <w:rsid w:val="79C79F8F"/>
    <w:rsid w:val="79D90C91"/>
    <w:rsid w:val="7A0E5C40"/>
    <w:rsid w:val="7A568DBE"/>
    <w:rsid w:val="7A6AC2D9"/>
    <w:rsid w:val="7A824C32"/>
    <w:rsid w:val="7AF24522"/>
    <w:rsid w:val="7B6AD86F"/>
    <w:rsid w:val="7BBB9BC8"/>
    <w:rsid w:val="7BCC5740"/>
    <w:rsid w:val="7C4690FC"/>
    <w:rsid w:val="7C5F5413"/>
    <w:rsid w:val="7CED32B9"/>
    <w:rsid w:val="7CFF4397"/>
    <w:rsid w:val="7D976AEA"/>
    <w:rsid w:val="7DB1482D"/>
    <w:rsid w:val="7DC2AD3B"/>
    <w:rsid w:val="7E0F2831"/>
    <w:rsid w:val="7E0F91B9"/>
    <w:rsid w:val="7E330872"/>
    <w:rsid w:val="7E4C03A1"/>
    <w:rsid w:val="7E594D5D"/>
    <w:rsid w:val="7EC616FD"/>
    <w:rsid w:val="7F06C688"/>
    <w:rsid w:val="7FE8604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7BC26B"/>
  <w15:chartTrackingRefBased/>
  <w15:docId w15:val="{8711FFB3-CC94-44B2-BED6-953DCE3F9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F83"/>
    <w:rPr>
      <w:color w:val="0563C1" w:themeColor="hyperlink"/>
      <w:u w:val="single"/>
    </w:rPr>
  </w:style>
  <w:style w:type="character" w:styleId="UnresolvedMention">
    <w:name w:val="Unresolved Mention"/>
    <w:basedOn w:val="DefaultParagraphFont"/>
    <w:uiPriority w:val="99"/>
    <w:unhideWhenUsed/>
    <w:rsid w:val="00781F83"/>
    <w:rPr>
      <w:color w:val="605E5C"/>
      <w:shd w:val="clear" w:color="auto" w:fill="E1DFDD"/>
    </w:rPr>
  </w:style>
  <w:style w:type="character" w:styleId="CommentReference">
    <w:name w:val="annotation reference"/>
    <w:basedOn w:val="DefaultParagraphFont"/>
    <w:uiPriority w:val="99"/>
    <w:semiHidden/>
    <w:unhideWhenUsed/>
    <w:rsid w:val="00067EF3"/>
    <w:rPr>
      <w:sz w:val="16"/>
      <w:szCs w:val="16"/>
    </w:rPr>
  </w:style>
  <w:style w:type="paragraph" w:styleId="CommentText">
    <w:name w:val="annotation text"/>
    <w:basedOn w:val="Normal"/>
    <w:link w:val="CommentTextChar"/>
    <w:uiPriority w:val="99"/>
    <w:unhideWhenUsed/>
    <w:rsid w:val="00067EF3"/>
    <w:pPr>
      <w:spacing w:line="240" w:lineRule="auto"/>
    </w:pPr>
    <w:rPr>
      <w:sz w:val="20"/>
      <w:szCs w:val="20"/>
    </w:rPr>
  </w:style>
  <w:style w:type="character" w:customStyle="1" w:styleId="CommentTextChar">
    <w:name w:val="Comment Text Char"/>
    <w:basedOn w:val="DefaultParagraphFont"/>
    <w:link w:val="CommentText"/>
    <w:uiPriority w:val="99"/>
    <w:rsid w:val="00067EF3"/>
    <w:rPr>
      <w:sz w:val="20"/>
      <w:szCs w:val="20"/>
    </w:rPr>
  </w:style>
  <w:style w:type="paragraph" w:styleId="CommentSubject">
    <w:name w:val="annotation subject"/>
    <w:basedOn w:val="CommentText"/>
    <w:next w:val="CommentText"/>
    <w:link w:val="CommentSubjectChar"/>
    <w:uiPriority w:val="99"/>
    <w:semiHidden/>
    <w:unhideWhenUsed/>
    <w:rsid w:val="00067EF3"/>
    <w:rPr>
      <w:b/>
      <w:bCs/>
    </w:rPr>
  </w:style>
  <w:style w:type="character" w:customStyle="1" w:styleId="CommentSubjectChar">
    <w:name w:val="Comment Subject Char"/>
    <w:basedOn w:val="CommentTextChar"/>
    <w:link w:val="CommentSubject"/>
    <w:uiPriority w:val="99"/>
    <w:semiHidden/>
    <w:rsid w:val="00067EF3"/>
    <w:rPr>
      <w:b/>
      <w:bCs/>
      <w:sz w:val="20"/>
      <w:szCs w:val="20"/>
    </w:rPr>
  </w:style>
  <w:style w:type="paragraph" w:styleId="Header">
    <w:name w:val="header"/>
    <w:basedOn w:val="Normal"/>
    <w:link w:val="HeaderChar"/>
    <w:uiPriority w:val="99"/>
    <w:unhideWhenUsed/>
    <w:rsid w:val="001B7B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B36"/>
  </w:style>
  <w:style w:type="paragraph" w:styleId="Footer">
    <w:name w:val="footer"/>
    <w:basedOn w:val="Normal"/>
    <w:link w:val="FooterChar"/>
    <w:uiPriority w:val="99"/>
    <w:unhideWhenUsed/>
    <w:rsid w:val="001B7B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B36"/>
  </w:style>
  <w:style w:type="paragraph" w:styleId="Revision">
    <w:name w:val="Revision"/>
    <w:hidden/>
    <w:uiPriority w:val="99"/>
    <w:semiHidden/>
    <w:rsid w:val="003C2813"/>
    <w:pPr>
      <w:spacing w:after="0" w:line="240" w:lineRule="auto"/>
    </w:pPr>
  </w:style>
  <w:style w:type="paragraph" w:styleId="ListParagraph">
    <w:name w:val="List Paragraph"/>
    <w:basedOn w:val="Normal"/>
    <w:uiPriority w:val="34"/>
    <w:qFormat/>
    <w:rsid w:val="00632A1F"/>
    <w:pPr>
      <w:ind w:left="720"/>
      <w:contextualSpacing/>
    </w:pPr>
  </w:style>
  <w:style w:type="character" w:styleId="FollowedHyperlink">
    <w:name w:val="FollowedHyperlink"/>
    <w:basedOn w:val="DefaultParagraphFont"/>
    <w:uiPriority w:val="99"/>
    <w:semiHidden/>
    <w:unhideWhenUsed/>
    <w:rsid w:val="00F2763D"/>
    <w:rPr>
      <w:color w:val="954F72" w:themeColor="followedHyperlink"/>
      <w:u w:val="single"/>
    </w:rPr>
  </w:style>
  <w:style w:type="paragraph" w:customStyle="1" w:styleId="EndNoteBibliographyTitle">
    <w:name w:val="EndNote Bibliography Title"/>
    <w:basedOn w:val="Normal"/>
    <w:link w:val="EndNoteBibliographyTitleChar"/>
    <w:rsid w:val="008C5E2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C5E21"/>
    <w:rPr>
      <w:rFonts w:ascii="Times New Roman" w:hAnsi="Times New Roman" w:cs="Times New Roman"/>
      <w:noProof/>
      <w:sz w:val="24"/>
    </w:rPr>
  </w:style>
  <w:style w:type="paragraph" w:customStyle="1" w:styleId="EndNoteBibliography">
    <w:name w:val="EndNote Bibliography"/>
    <w:basedOn w:val="Normal"/>
    <w:link w:val="EndNoteBibliographyChar"/>
    <w:rsid w:val="008C5E21"/>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C5E21"/>
    <w:rPr>
      <w:rFonts w:ascii="Times New Roman" w:hAnsi="Times New Roman" w:cs="Times New Roman"/>
      <w:noProof/>
      <w:sz w:val="24"/>
    </w:rPr>
  </w:style>
  <w:style w:type="character" w:styleId="Mention">
    <w:name w:val="Mention"/>
    <w:basedOn w:val="DefaultParagraphFont"/>
    <w:uiPriority w:val="99"/>
    <w:unhideWhenUsed/>
    <w:rsid w:val="00722C14"/>
    <w:rPr>
      <w:color w:val="2B579A"/>
      <w:shd w:val="clear" w:color="auto" w:fill="E1DFDD"/>
    </w:rPr>
  </w:style>
  <w:style w:type="paragraph" w:styleId="NormalWeb">
    <w:name w:val="Normal (Web)"/>
    <w:basedOn w:val="Normal"/>
    <w:uiPriority w:val="99"/>
    <w:semiHidden/>
    <w:unhideWhenUsed/>
    <w:rsid w:val="00EC4C75"/>
    <w:pPr>
      <w:spacing w:before="100" w:beforeAutospacing="1" w:after="100" w:afterAutospacing="1" w:line="240" w:lineRule="auto"/>
    </w:pPr>
    <w:rPr>
      <w:rFonts w:ascii="Calibri" w:hAnsi="Calibri" w:cs="Calibri"/>
    </w:rPr>
  </w:style>
  <w:style w:type="paragraph" w:styleId="BalloonText">
    <w:name w:val="Balloon Text"/>
    <w:basedOn w:val="Normal"/>
    <w:link w:val="BalloonTextChar"/>
    <w:uiPriority w:val="99"/>
    <w:semiHidden/>
    <w:unhideWhenUsed/>
    <w:rsid w:val="00C121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1A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0201">
      <w:bodyDiv w:val="1"/>
      <w:marLeft w:val="0"/>
      <w:marRight w:val="0"/>
      <w:marTop w:val="0"/>
      <w:marBottom w:val="0"/>
      <w:divBdr>
        <w:top w:val="none" w:sz="0" w:space="0" w:color="auto"/>
        <w:left w:val="none" w:sz="0" w:space="0" w:color="auto"/>
        <w:bottom w:val="none" w:sz="0" w:space="0" w:color="auto"/>
        <w:right w:val="none" w:sz="0" w:space="0" w:color="auto"/>
      </w:divBdr>
    </w:div>
    <w:div w:id="145977679">
      <w:bodyDiv w:val="1"/>
      <w:marLeft w:val="0"/>
      <w:marRight w:val="0"/>
      <w:marTop w:val="0"/>
      <w:marBottom w:val="0"/>
      <w:divBdr>
        <w:top w:val="none" w:sz="0" w:space="0" w:color="auto"/>
        <w:left w:val="none" w:sz="0" w:space="0" w:color="auto"/>
        <w:bottom w:val="none" w:sz="0" w:space="0" w:color="auto"/>
        <w:right w:val="none" w:sz="0" w:space="0" w:color="auto"/>
      </w:divBdr>
    </w:div>
    <w:div w:id="344404953">
      <w:bodyDiv w:val="1"/>
      <w:marLeft w:val="0"/>
      <w:marRight w:val="0"/>
      <w:marTop w:val="0"/>
      <w:marBottom w:val="0"/>
      <w:divBdr>
        <w:top w:val="none" w:sz="0" w:space="0" w:color="auto"/>
        <w:left w:val="none" w:sz="0" w:space="0" w:color="auto"/>
        <w:bottom w:val="none" w:sz="0" w:space="0" w:color="auto"/>
        <w:right w:val="none" w:sz="0" w:space="0" w:color="auto"/>
      </w:divBdr>
    </w:div>
    <w:div w:id="1148473298">
      <w:bodyDiv w:val="1"/>
      <w:marLeft w:val="0"/>
      <w:marRight w:val="0"/>
      <w:marTop w:val="0"/>
      <w:marBottom w:val="0"/>
      <w:divBdr>
        <w:top w:val="none" w:sz="0" w:space="0" w:color="auto"/>
        <w:left w:val="none" w:sz="0" w:space="0" w:color="auto"/>
        <w:bottom w:val="none" w:sz="0" w:space="0" w:color="auto"/>
        <w:right w:val="none" w:sz="0" w:space="0" w:color="auto"/>
      </w:divBdr>
    </w:div>
    <w:div w:id="1436292523">
      <w:bodyDiv w:val="1"/>
      <w:marLeft w:val="0"/>
      <w:marRight w:val="0"/>
      <w:marTop w:val="0"/>
      <w:marBottom w:val="0"/>
      <w:divBdr>
        <w:top w:val="none" w:sz="0" w:space="0" w:color="auto"/>
        <w:left w:val="none" w:sz="0" w:space="0" w:color="auto"/>
        <w:bottom w:val="none" w:sz="0" w:space="0" w:color="auto"/>
        <w:right w:val="none" w:sz="0" w:space="0" w:color="auto"/>
      </w:divBdr>
    </w:div>
    <w:div w:id="1521581541">
      <w:bodyDiv w:val="1"/>
      <w:marLeft w:val="0"/>
      <w:marRight w:val="0"/>
      <w:marTop w:val="0"/>
      <w:marBottom w:val="0"/>
      <w:divBdr>
        <w:top w:val="none" w:sz="0" w:space="0" w:color="auto"/>
        <w:left w:val="none" w:sz="0" w:space="0" w:color="auto"/>
        <w:bottom w:val="none" w:sz="0" w:space="0" w:color="auto"/>
        <w:right w:val="none" w:sz="0" w:space="0" w:color="auto"/>
      </w:divBdr>
    </w:div>
    <w:div w:id="1590578268">
      <w:bodyDiv w:val="1"/>
      <w:marLeft w:val="0"/>
      <w:marRight w:val="0"/>
      <w:marTop w:val="0"/>
      <w:marBottom w:val="0"/>
      <w:divBdr>
        <w:top w:val="none" w:sz="0" w:space="0" w:color="auto"/>
        <w:left w:val="none" w:sz="0" w:space="0" w:color="auto"/>
        <w:bottom w:val="none" w:sz="0" w:space="0" w:color="auto"/>
        <w:right w:val="none" w:sz="0" w:space="0" w:color="auto"/>
      </w:divBdr>
    </w:div>
    <w:div w:id="1741058122">
      <w:bodyDiv w:val="1"/>
      <w:marLeft w:val="0"/>
      <w:marRight w:val="0"/>
      <w:marTop w:val="0"/>
      <w:marBottom w:val="0"/>
      <w:divBdr>
        <w:top w:val="none" w:sz="0" w:space="0" w:color="auto"/>
        <w:left w:val="none" w:sz="0" w:space="0" w:color="auto"/>
        <w:bottom w:val="none" w:sz="0" w:space="0" w:color="auto"/>
        <w:right w:val="none" w:sz="0" w:space="0" w:color="auto"/>
      </w:divBdr>
    </w:div>
    <w:div w:id="1932736723">
      <w:bodyDiv w:val="1"/>
      <w:marLeft w:val="0"/>
      <w:marRight w:val="0"/>
      <w:marTop w:val="0"/>
      <w:marBottom w:val="0"/>
      <w:divBdr>
        <w:top w:val="none" w:sz="0" w:space="0" w:color="auto"/>
        <w:left w:val="none" w:sz="0" w:space="0" w:color="auto"/>
        <w:bottom w:val="none" w:sz="0" w:space="0" w:color="auto"/>
        <w:right w:val="none" w:sz="0" w:space="0" w:color="auto"/>
      </w:divBdr>
    </w:div>
    <w:div w:id="1989048012">
      <w:bodyDiv w:val="1"/>
      <w:marLeft w:val="0"/>
      <w:marRight w:val="0"/>
      <w:marTop w:val="0"/>
      <w:marBottom w:val="0"/>
      <w:divBdr>
        <w:top w:val="none" w:sz="0" w:space="0" w:color="auto"/>
        <w:left w:val="none" w:sz="0" w:space="0" w:color="auto"/>
        <w:bottom w:val="none" w:sz="0" w:space="0" w:color="auto"/>
        <w:right w:val="none" w:sz="0" w:space="0" w:color="auto"/>
      </w:divBdr>
    </w:div>
    <w:div w:id="2110007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F9533DBC0B60E4EB135A7648B484CED" ma:contentTypeVersion="13" ma:contentTypeDescription="Create a new document." ma:contentTypeScope="" ma:versionID="95b188d5990a85d2ec3bbd68796dde61">
  <xsd:schema xmlns:xsd="http://www.w3.org/2001/XMLSchema" xmlns:xs="http://www.w3.org/2001/XMLSchema" xmlns:p="http://schemas.microsoft.com/office/2006/metadata/properties" xmlns:ns3="ff15d3de-c532-4402-a863-cc1db207d586" xmlns:ns4="915d8cb9-1633-4c39-b113-d09bcd0a4a55" targetNamespace="http://schemas.microsoft.com/office/2006/metadata/properties" ma:root="true" ma:fieldsID="af18f402aab910163cab18e39f400b97" ns3:_="" ns4:_="">
    <xsd:import namespace="ff15d3de-c532-4402-a863-cc1db207d586"/>
    <xsd:import namespace="915d8cb9-1633-4c39-b113-d09bcd0a4a5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15d3de-c532-4402-a863-cc1db207d5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5d8cb9-1633-4c39-b113-d09bcd0a4a5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3812F-8F0B-4510-9AC2-EEB67D5907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15d3de-c532-4402-a863-cc1db207d586"/>
    <ds:schemaRef ds:uri="915d8cb9-1633-4c39-b113-d09bcd0a4a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F8C79D-5E27-41D2-B8AF-A2E1D73D304C}">
  <ds:schemaRefs>
    <ds:schemaRef ds:uri="http://schemas.microsoft.com/sharepoint/v3/contenttype/forms"/>
  </ds:schemaRefs>
</ds:datastoreItem>
</file>

<file path=customXml/itemProps3.xml><?xml version="1.0" encoding="utf-8"?>
<ds:datastoreItem xmlns:ds="http://schemas.openxmlformats.org/officeDocument/2006/customXml" ds:itemID="{3F25DB8C-E1AC-449B-9B02-BF9CADE903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EE92F56-DFCC-45D9-8435-787065AF2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418</Words>
  <Characters>53687</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80</CharactersWithSpaces>
  <SharedDoc>false</SharedDoc>
  <HLinks>
    <vt:vector size="216" baseType="variant">
      <vt:variant>
        <vt:i4>327756</vt:i4>
      </vt:variant>
      <vt:variant>
        <vt:i4>303</vt:i4>
      </vt:variant>
      <vt:variant>
        <vt:i4>0</vt:i4>
      </vt:variant>
      <vt:variant>
        <vt:i4>5</vt:i4>
      </vt:variant>
      <vt:variant>
        <vt:lpwstr>https://doi.org/10.3109/10903127.2015.1056896</vt:lpwstr>
      </vt:variant>
      <vt:variant>
        <vt:lpwstr/>
      </vt:variant>
      <vt:variant>
        <vt:i4>5373964</vt:i4>
      </vt:variant>
      <vt:variant>
        <vt:i4>300</vt:i4>
      </vt:variant>
      <vt:variant>
        <vt:i4>0</vt:i4>
      </vt:variant>
      <vt:variant>
        <vt:i4>5</vt:i4>
      </vt:variant>
      <vt:variant>
        <vt:lpwstr>https://doi.org/10.1016/j.jamcollsurg.2020.12.009</vt:lpwstr>
      </vt:variant>
      <vt:variant>
        <vt:lpwstr/>
      </vt:variant>
      <vt:variant>
        <vt:i4>524381</vt:i4>
      </vt:variant>
      <vt:variant>
        <vt:i4>297</vt:i4>
      </vt:variant>
      <vt:variant>
        <vt:i4>0</vt:i4>
      </vt:variant>
      <vt:variant>
        <vt:i4>5</vt:i4>
      </vt:variant>
      <vt:variant>
        <vt:lpwstr>https://www.ncbi.nlm.nih.gov/pubmed/19165138</vt:lpwstr>
      </vt:variant>
      <vt:variant>
        <vt:lpwstr/>
      </vt:variant>
      <vt:variant>
        <vt:i4>786525</vt:i4>
      </vt:variant>
      <vt:variant>
        <vt:i4>294</vt:i4>
      </vt:variant>
      <vt:variant>
        <vt:i4>0</vt:i4>
      </vt:variant>
      <vt:variant>
        <vt:i4>5</vt:i4>
      </vt:variant>
      <vt:variant>
        <vt:lpwstr>https://www.ncbi.nlm.nih.gov/pubmed/22237112</vt:lpwstr>
      </vt:variant>
      <vt:variant>
        <vt:lpwstr/>
      </vt:variant>
      <vt:variant>
        <vt:i4>262211</vt:i4>
      </vt:variant>
      <vt:variant>
        <vt:i4>291</vt:i4>
      </vt:variant>
      <vt:variant>
        <vt:i4>0</vt:i4>
      </vt:variant>
      <vt:variant>
        <vt:i4>5</vt:i4>
      </vt:variant>
      <vt:variant>
        <vt:lpwstr>https://doi.org/10.3109/10903127.2012.682701</vt:lpwstr>
      </vt:variant>
      <vt:variant>
        <vt:lpwstr/>
      </vt:variant>
      <vt:variant>
        <vt:i4>7536740</vt:i4>
      </vt:variant>
      <vt:variant>
        <vt:i4>288</vt:i4>
      </vt:variant>
      <vt:variant>
        <vt:i4>0</vt:i4>
      </vt:variant>
      <vt:variant>
        <vt:i4>5</vt:i4>
      </vt:variant>
      <vt:variant>
        <vt:lpwstr>https://doi.org/10.1097/TA.0b013e3181ae20c9</vt:lpwstr>
      </vt:variant>
      <vt:variant>
        <vt:lpwstr/>
      </vt:variant>
      <vt:variant>
        <vt:i4>7995494</vt:i4>
      </vt:variant>
      <vt:variant>
        <vt:i4>285</vt:i4>
      </vt:variant>
      <vt:variant>
        <vt:i4>0</vt:i4>
      </vt:variant>
      <vt:variant>
        <vt:i4>5</vt:i4>
      </vt:variant>
      <vt:variant>
        <vt:lpwstr>https://doi.org/10.1097/TA.0b013e3182468b51</vt:lpwstr>
      </vt:variant>
      <vt:variant>
        <vt:lpwstr/>
      </vt:variant>
      <vt:variant>
        <vt:i4>4849731</vt:i4>
      </vt:variant>
      <vt:variant>
        <vt:i4>282</vt:i4>
      </vt:variant>
      <vt:variant>
        <vt:i4>0</vt:i4>
      </vt:variant>
      <vt:variant>
        <vt:i4>5</vt:i4>
      </vt:variant>
      <vt:variant>
        <vt:lpwstr>https://doi.org/10.1016/j.injury.2015.09.010</vt:lpwstr>
      </vt:variant>
      <vt:variant>
        <vt:lpwstr/>
      </vt:variant>
      <vt:variant>
        <vt:i4>5636109</vt:i4>
      </vt:variant>
      <vt:variant>
        <vt:i4>279</vt:i4>
      </vt:variant>
      <vt:variant>
        <vt:i4>0</vt:i4>
      </vt:variant>
      <vt:variant>
        <vt:i4>5</vt:i4>
      </vt:variant>
      <vt:variant>
        <vt:lpwstr>https://doi.org/10.1016/j.jamcollsurg.2015.10.016</vt:lpwstr>
      </vt:variant>
      <vt:variant>
        <vt:lpwstr/>
      </vt:variant>
      <vt:variant>
        <vt:i4>655437</vt:i4>
      </vt:variant>
      <vt:variant>
        <vt:i4>276</vt:i4>
      </vt:variant>
      <vt:variant>
        <vt:i4>0</vt:i4>
      </vt:variant>
      <vt:variant>
        <vt:i4>5</vt:i4>
      </vt:variant>
      <vt:variant>
        <vt:lpwstr>https://doi.org/10.1080/10903127.2017.1308612</vt:lpwstr>
      </vt:variant>
      <vt:variant>
        <vt:lpwstr/>
      </vt:variant>
      <vt:variant>
        <vt:i4>5373958</vt:i4>
      </vt:variant>
      <vt:variant>
        <vt:i4>273</vt:i4>
      </vt:variant>
      <vt:variant>
        <vt:i4>0</vt:i4>
      </vt:variant>
      <vt:variant>
        <vt:i4>5</vt:i4>
      </vt:variant>
      <vt:variant>
        <vt:lpwstr>https://doi.org/10.1016/j.annemergmed.2012.04.006</vt:lpwstr>
      </vt:variant>
      <vt:variant>
        <vt:lpwstr/>
      </vt:variant>
      <vt:variant>
        <vt:i4>4718598</vt:i4>
      </vt:variant>
      <vt:variant>
        <vt:i4>270</vt:i4>
      </vt:variant>
      <vt:variant>
        <vt:i4>0</vt:i4>
      </vt:variant>
      <vt:variant>
        <vt:i4>5</vt:i4>
      </vt:variant>
      <vt:variant>
        <vt:lpwstr>https://doi.org/https://doi.org/10.1016/j.injury.2005.07.010</vt:lpwstr>
      </vt:variant>
      <vt:variant>
        <vt:lpwstr/>
      </vt:variant>
      <vt:variant>
        <vt:i4>327765</vt:i4>
      </vt:variant>
      <vt:variant>
        <vt:i4>267</vt:i4>
      </vt:variant>
      <vt:variant>
        <vt:i4>0</vt:i4>
      </vt:variant>
      <vt:variant>
        <vt:i4>5</vt:i4>
      </vt:variant>
      <vt:variant>
        <vt:lpwstr>https://journals.lww.com/jtrauma/Fulltext/2008/03000/Prehospital_Prediction_of_the_Severity_of_Blunt.27.aspx</vt:lpwstr>
      </vt:variant>
      <vt:variant>
        <vt:lpwstr/>
      </vt:variant>
      <vt:variant>
        <vt:i4>262209</vt:i4>
      </vt:variant>
      <vt:variant>
        <vt:i4>264</vt:i4>
      </vt:variant>
      <vt:variant>
        <vt:i4>0</vt:i4>
      </vt:variant>
      <vt:variant>
        <vt:i4>5</vt:i4>
      </vt:variant>
      <vt:variant>
        <vt:lpwstr>https://doi.org/10.1080/10903127.2021.1958961</vt:lpwstr>
      </vt:variant>
      <vt:variant>
        <vt:lpwstr/>
      </vt:variant>
      <vt:variant>
        <vt:i4>4653150</vt:i4>
      </vt:variant>
      <vt:variant>
        <vt:i4>261</vt:i4>
      </vt:variant>
      <vt:variant>
        <vt:i4>0</vt:i4>
      </vt:variant>
      <vt:variant>
        <vt:i4>5</vt:i4>
      </vt:variant>
      <vt:variant>
        <vt:lpwstr>https://doi.org/10.5811/westjem.2013.1.15981</vt:lpwstr>
      </vt:variant>
      <vt:variant>
        <vt:lpwstr/>
      </vt:variant>
      <vt:variant>
        <vt:i4>2031697</vt:i4>
      </vt:variant>
      <vt:variant>
        <vt:i4>258</vt:i4>
      </vt:variant>
      <vt:variant>
        <vt:i4>0</vt:i4>
      </vt:variant>
      <vt:variant>
        <vt:i4>5</vt:i4>
      </vt:variant>
      <vt:variant>
        <vt:lpwstr>https://doi.org/10.1080/10903120600721636</vt:lpwstr>
      </vt:variant>
      <vt:variant>
        <vt:lpwstr/>
      </vt:variant>
      <vt:variant>
        <vt:i4>4390941</vt:i4>
      </vt:variant>
      <vt:variant>
        <vt:i4>255</vt:i4>
      </vt:variant>
      <vt:variant>
        <vt:i4>0</vt:i4>
      </vt:variant>
      <vt:variant>
        <vt:i4>5</vt:i4>
      </vt:variant>
      <vt:variant>
        <vt:lpwstr>https://doi.org/10.1056/NEJMsa052049</vt:lpwstr>
      </vt:variant>
      <vt:variant>
        <vt:lpwstr/>
      </vt:variant>
      <vt:variant>
        <vt:i4>917582</vt:i4>
      </vt:variant>
      <vt:variant>
        <vt:i4>252</vt:i4>
      </vt:variant>
      <vt:variant>
        <vt:i4>0</vt:i4>
      </vt:variant>
      <vt:variant>
        <vt:i4>5</vt:i4>
      </vt:variant>
      <vt:variant>
        <vt:lpwstr>https://doi.org/10.1080/10903127.2021.1967534</vt:lpwstr>
      </vt:variant>
      <vt:variant>
        <vt:lpwstr/>
      </vt:variant>
      <vt:variant>
        <vt:i4>196681</vt:i4>
      </vt:variant>
      <vt:variant>
        <vt:i4>249</vt:i4>
      </vt:variant>
      <vt:variant>
        <vt:i4>0</vt:i4>
      </vt:variant>
      <vt:variant>
        <vt:i4>5</vt:i4>
      </vt:variant>
      <vt:variant>
        <vt:lpwstr>https://doi.org/10.1016/0002-9610(86)90128-5</vt:lpwstr>
      </vt:variant>
      <vt:variant>
        <vt:lpwstr/>
      </vt:variant>
      <vt:variant>
        <vt:i4>131144</vt:i4>
      </vt:variant>
      <vt:variant>
        <vt:i4>246</vt:i4>
      </vt:variant>
      <vt:variant>
        <vt:i4>0</vt:i4>
      </vt:variant>
      <vt:variant>
        <vt:i4>5</vt:i4>
      </vt:variant>
      <vt:variant>
        <vt:lpwstr>https://doi.org/10.3109/10903127.2011.598617</vt:lpwstr>
      </vt:variant>
      <vt:variant>
        <vt:lpwstr/>
      </vt:variant>
      <vt:variant>
        <vt:i4>262214</vt:i4>
      </vt:variant>
      <vt:variant>
        <vt:i4>243</vt:i4>
      </vt:variant>
      <vt:variant>
        <vt:i4>0</vt:i4>
      </vt:variant>
      <vt:variant>
        <vt:i4>5</vt:i4>
      </vt:variant>
      <vt:variant>
        <vt:lpwstr>https://doi.org/10.3109/10903127.2013.785620</vt:lpwstr>
      </vt:variant>
      <vt:variant>
        <vt:lpwstr/>
      </vt:variant>
      <vt:variant>
        <vt:i4>74</vt:i4>
      </vt:variant>
      <vt:variant>
        <vt:i4>240</vt:i4>
      </vt:variant>
      <vt:variant>
        <vt:i4>0</vt:i4>
      </vt:variant>
      <vt:variant>
        <vt:i4>5</vt:i4>
      </vt:variant>
      <vt:variant>
        <vt:lpwstr>https://doi.org/10.1080/10903127.2016.1233311</vt:lpwstr>
      </vt:variant>
      <vt:variant>
        <vt:lpwstr/>
      </vt:variant>
      <vt:variant>
        <vt:i4>131148</vt:i4>
      </vt:variant>
      <vt:variant>
        <vt:i4>237</vt:i4>
      </vt:variant>
      <vt:variant>
        <vt:i4>0</vt:i4>
      </vt:variant>
      <vt:variant>
        <vt:i4>5</vt:i4>
      </vt:variant>
      <vt:variant>
        <vt:lpwstr>https://doi.org/10.1080/10903127.2017.1300717</vt:lpwstr>
      </vt:variant>
      <vt:variant>
        <vt:lpwstr/>
      </vt:variant>
      <vt:variant>
        <vt:i4>720973</vt:i4>
      </vt:variant>
      <vt:variant>
        <vt:i4>234</vt:i4>
      </vt:variant>
      <vt:variant>
        <vt:i4>0</vt:i4>
      </vt:variant>
      <vt:variant>
        <vt:i4>5</vt:i4>
      </vt:variant>
      <vt:variant>
        <vt:lpwstr>https://doi.org/10.1080/10903127.2020.1737281</vt:lpwstr>
      </vt:variant>
      <vt:variant>
        <vt:lpwstr/>
      </vt:variant>
      <vt:variant>
        <vt:i4>1114142</vt:i4>
      </vt:variant>
      <vt:variant>
        <vt:i4>231</vt:i4>
      </vt:variant>
      <vt:variant>
        <vt:i4>0</vt:i4>
      </vt:variant>
      <vt:variant>
        <vt:i4>5</vt:i4>
      </vt:variant>
      <vt:variant>
        <vt:lpwstr>https://doi.org/10.1017/S1481803500012136</vt:lpwstr>
      </vt:variant>
      <vt:variant>
        <vt:lpwstr/>
      </vt:variant>
      <vt:variant>
        <vt:i4>5701636</vt:i4>
      </vt:variant>
      <vt:variant>
        <vt:i4>228</vt:i4>
      </vt:variant>
      <vt:variant>
        <vt:i4>0</vt:i4>
      </vt:variant>
      <vt:variant>
        <vt:i4>5</vt:i4>
      </vt:variant>
      <vt:variant>
        <vt:lpwstr>https://doi.org/10.1016/j.annemergmed.2016.06.017</vt:lpwstr>
      </vt:variant>
      <vt:variant>
        <vt:lpwstr/>
      </vt:variant>
      <vt:variant>
        <vt:i4>655426</vt:i4>
      </vt:variant>
      <vt:variant>
        <vt:i4>225</vt:i4>
      </vt:variant>
      <vt:variant>
        <vt:i4>0</vt:i4>
      </vt:variant>
      <vt:variant>
        <vt:i4>5</vt:i4>
      </vt:variant>
      <vt:variant>
        <vt:lpwstr>https://doi.org/10.3109/10903127.2015.1025157</vt:lpwstr>
      </vt:variant>
      <vt:variant>
        <vt:lpwstr/>
      </vt:variant>
      <vt:variant>
        <vt:i4>70</vt:i4>
      </vt:variant>
      <vt:variant>
        <vt:i4>222</vt:i4>
      </vt:variant>
      <vt:variant>
        <vt:i4>0</vt:i4>
      </vt:variant>
      <vt:variant>
        <vt:i4>5</vt:i4>
      </vt:variant>
      <vt:variant>
        <vt:lpwstr>https://doi.org/10.3109/10903127.2010.541977</vt:lpwstr>
      </vt:variant>
      <vt:variant>
        <vt:lpwstr/>
      </vt:variant>
      <vt:variant>
        <vt:i4>5111896</vt:i4>
      </vt:variant>
      <vt:variant>
        <vt:i4>219</vt:i4>
      </vt:variant>
      <vt:variant>
        <vt:i4>0</vt:i4>
      </vt:variant>
      <vt:variant>
        <vt:i4>5</vt:i4>
      </vt:variant>
      <vt:variant>
        <vt:lpwstr>https://doi.org/10.5811/westjem.2016.2.29327</vt:lpwstr>
      </vt:variant>
      <vt:variant>
        <vt:lpwstr/>
      </vt:variant>
      <vt:variant>
        <vt:i4>6225984</vt:i4>
      </vt:variant>
      <vt:variant>
        <vt:i4>216</vt:i4>
      </vt:variant>
      <vt:variant>
        <vt:i4>0</vt:i4>
      </vt:variant>
      <vt:variant>
        <vt:i4>5</vt:i4>
      </vt:variant>
      <vt:variant>
        <vt:lpwstr>https://doi.org/https://doi.org/10.1016/j.jamcollsurg.2010.08.014</vt:lpwstr>
      </vt:variant>
      <vt:variant>
        <vt:lpwstr/>
      </vt:variant>
      <vt:variant>
        <vt:i4>393287</vt:i4>
      </vt:variant>
      <vt:variant>
        <vt:i4>213</vt:i4>
      </vt:variant>
      <vt:variant>
        <vt:i4>0</vt:i4>
      </vt:variant>
      <vt:variant>
        <vt:i4>5</vt:i4>
      </vt:variant>
      <vt:variant>
        <vt:lpwstr>https://doi.org/10.3109/10903127.2012.695431</vt:lpwstr>
      </vt:variant>
      <vt:variant>
        <vt:lpwstr/>
      </vt:variant>
      <vt:variant>
        <vt:i4>4915203</vt:i4>
      </vt:variant>
      <vt:variant>
        <vt:i4>210</vt:i4>
      </vt:variant>
      <vt:variant>
        <vt:i4>0</vt:i4>
      </vt:variant>
      <vt:variant>
        <vt:i4>5</vt:i4>
      </vt:variant>
      <vt:variant>
        <vt:lpwstr>https://doi.org/10.1016/j.jss.2020.12.051</vt:lpwstr>
      </vt:variant>
      <vt:variant>
        <vt:lpwstr/>
      </vt:variant>
      <vt:variant>
        <vt:i4>8257590</vt:i4>
      </vt:variant>
      <vt:variant>
        <vt:i4>207</vt:i4>
      </vt:variant>
      <vt:variant>
        <vt:i4>0</vt:i4>
      </vt:variant>
      <vt:variant>
        <vt:i4>5</vt:i4>
      </vt:variant>
      <vt:variant>
        <vt:lpwstr>https://doi.org/10.1097/TA.0000000000003168</vt:lpwstr>
      </vt:variant>
      <vt:variant>
        <vt:lpwstr/>
      </vt:variant>
      <vt:variant>
        <vt:i4>852035</vt:i4>
      </vt:variant>
      <vt:variant>
        <vt:i4>204</vt:i4>
      </vt:variant>
      <vt:variant>
        <vt:i4>0</vt:i4>
      </vt:variant>
      <vt:variant>
        <vt:i4>5</vt:i4>
      </vt:variant>
      <vt:variant>
        <vt:lpwstr>https://doi.org/10.1080/10903127.2020.1862944</vt:lpwstr>
      </vt:variant>
      <vt:variant>
        <vt:lpwstr/>
      </vt:variant>
      <vt:variant>
        <vt:i4>7536693</vt:i4>
      </vt:variant>
      <vt:variant>
        <vt:i4>201</vt:i4>
      </vt:variant>
      <vt:variant>
        <vt:i4>0</vt:i4>
      </vt:variant>
      <vt:variant>
        <vt:i4>5</vt:i4>
      </vt:variant>
      <vt:variant>
        <vt:lpwstr>https://doi.org/10.1097/TA.0000000000000280</vt:lpwstr>
      </vt:variant>
      <vt:variant>
        <vt:lpwstr/>
      </vt:variant>
      <vt:variant>
        <vt:i4>2883700</vt:i4>
      </vt:variant>
      <vt:variant>
        <vt:i4>198</vt:i4>
      </vt:variant>
      <vt:variant>
        <vt:i4>0</vt:i4>
      </vt:variant>
      <vt:variant>
        <vt:i4>5</vt:i4>
      </vt:variant>
      <vt:variant>
        <vt:lpwstr>https://doi.org/https://doi.org/10.1016/j.ajem.2016.10.04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Fernandez</dc:creator>
  <cp:keywords/>
  <dc:description/>
  <cp:lastModifiedBy>Umesh Singh1</cp:lastModifiedBy>
  <cp:revision>3</cp:revision>
  <cp:lastPrinted>2022-03-30T20:05:00Z</cp:lastPrinted>
  <dcterms:created xsi:type="dcterms:W3CDTF">2022-08-23T18:16:00Z</dcterms:created>
  <dcterms:modified xsi:type="dcterms:W3CDTF">2022-10-2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9533DBC0B60E4EB135A7648B484CED</vt:lpwstr>
  </property>
</Properties>
</file>